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27B4F5" w14:textId="2E619666" w:rsidR="00B91FD4" w:rsidRPr="00603386" w:rsidRDefault="00E10287" w:rsidP="00C633BB">
      <w:pPr>
        <w:pStyle w:val="Heading1"/>
        <w:jc w:val="center"/>
      </w:pPr>
      <w:bookmarkStart w:id="0" w:name="_Toc136350827"/>
      <w:r>
        <w:t xml:space="preserve"> </w:t>
      </w:r>
      <w:r w:rsidR="00B91FD4" w:rsidRPr="00603386">
        <w:t>CHAPTER ONE</w:t>
      </w:r>
      <w:bookmarkEnd w:id="0"/>
    </w:p>
    <w:p w14:paraId="615606C0" w14:textId="0826F253" w:rsidR="00B91FD4" w:rsidRPr="00603386" w:rsidRDefault="00B91FD4" w:rsidP="003E0484">
      <w:pPr>
        <w:pStyle w:val="Heading2"/>
        <w:jc w:val="center"/>
      </w:pPr>
      <w:bookmarkStart w:id="1" w:name="_Toc136350828"/>
      <w:r w:rsidRPr="00603386">
        <w:t>INTRODUCTION</w:t>
      </w:r>
      <w:bookmarkEnd w:id="1"/>
    </w:p>
    <w:p w14:paraId="6947DBB8" w14:textId="3F857A02" w:rsidR="00C74EF9" w:rsidRDefault="00CF318A" w:rsidP="00CF318A">
      <w:pPr>
        <w:pStyle w:val="Heading2"/>
      </w:pPr>
      <w:bookmarkStart w:id="2" w:name="_Toc136350829"/>
      <w:r>
        <w:t xml:space="preserve">1.1 </w:t>
      </w:r>
      <w:r w:rsidR="00B91FD4" w:rsidRPr="00B91FD4">
        <w:t>Background to the Study</w:t>
      </w:r>
      <w:bookmarkEnd w:id="2"/>
    </w:p>
    <w:p w14:paraId="431780C3" w14:textId="3F1D2F27" w:rsidR="003E4515" w:rsidRDefault="003E4515" w:rsidP="002A463E">
      <w:pPr>
        <w:spacing w:line="360" w:lineRule="auto"/>
        <w:jc w:val="both"/>
        <w:rPr>
          <w:rFonts w:ascii="Times New Roman" w:hAnsi="Times New Roman" w:cs="Times New Roman"/>
          <w:bCs/>
          <w:color w:val="000000" w:themeColor="text1"/>
          <w:sz w:val="24"/>
          <w:szCs w:val="24"/>
        </w:rPr>
      </w:pPr>
      <w:r w:rsidRPr="003E4515">
        <w:rPr>
          <w:rFonts w:ascii="Times New Roman" w:hAnsi="Times New Roman" w:cs="Times New Roman"/>
          <w:bCs/>
          <w:color w:val="000000" w:themeColor="text1"/>
          <w:sz w:val="24"/>
          <w:szCs w:val="24"/>
        </w:rPr>
        <w:t>In recent years, hate speech has grown to be a major social issue with profound consequences on individuals, groups, and society as a whole. The growing number of online communities and the emergence of social media have opened up new channels for the spread of hate speech, multiplying its effects and presenting new difficulties surrounding its regulations. The need to comprehend the dynamics and effects of hate speech has been acknowledged by researchers from a variety of professions, which has resulted in an expanding body of research on the subject.</w:t>
      </w:r>
      <w:r w:rsidR="00393C2E">
        <w:rPr>
          <w:rFonts w:ascii="Times New Roman" w:hAnsi="Times New Roman" w:cs="Times New Roman"/>
          <w:bCs/>
          <w:color w:val="000000" w:themeColor="text1"/>
          <w:sz w:val="24"/>
          <w:szCs w:val="24"/>
        </w:rPr>
        <w:t xml:space="preserve"> </w:t>
      </w:r>
    </w:p>
    <w:p w14:paraId="6F3EDECB" w14:textId="77777777" w:rsidR="00AA1E78" w:rsidRDefault="00393C2E" w:rsidP="002A463E">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According to a report by </w:t>
      </w:r>
      <w:r w:rsidR="00F5484A">
        <w:rPr>
          <w:rFonts w:ascii="Times New Roman" w:hAnsi="Times New Roman" w:cs="Times New Roman"/>
          <w:bCs/>
          <w:color w:val="000000" w:themeColor="text1"/>
          <w:sz w:val="24"/>
          <w:szCs w:val="24"/>
        </w:rPr>
        <w:t>S</w:t>
      </w:r>
      <w:r>
        <w:rPr>
          <w:rFonts w:ascii="Times New Roman" w:hAnsi="Times New Roman" w:cs="Times New Roman"/>
          <w:bCs/>
          <w:color w:val="000000" w:themeColor="text1"/>
          <w:sz w:val="24"/>
          <w:szCs w:val="24"/>
        </w:rPr>
        <w:t xml:space="preserve">tatista in earlier 2023, Nigeria social </w:t>
      </w:r>
      <w:r w:rsidR="00703674">
        <w:rPr>
          <w:rFonts w:ascii="Times New Roman" w:hAnsi="Times New Roman" w:cs="Times New Roman"/>
          <w:bCs/>
          <w:color w:val="000000" w:themeColor="text1"/>
          <w:sz w:val="24"/>
          <w:szCs w:val="24"/>
        </w:rPr>
        <w:t xml:space="preserve">media users </w:t>
      </w:r>
      <w:r>
        <w:rPr>
          <w:rFonts w:ascii="Times New Roman" w:hAnsi="Times New Roman" w:cs="Times New Roman"/>
          <w:bCs/>
          <w:color w:val="000000" w:themeColor="text1"/>
          <w:sz w:val="24"/>
          <w:szCs w:val="24"/>
        </w:rPr>
        <w:t>represents about 0.66 percent of the total social media users in the world</w:t>
      </w:r>
      <w:r>
        <w:rPr>
          <w:rStyle w:val="FootnoteReference"/>
          <w:rFonts w:ascii="Times New Roman" w:hAnsi="Times New Roman" w:cs="Times New Roman"/>
          <w:bCs/>
          <w:color w:val="000000" w:themeColor="text1"/>
          <w:sz w:val="24"/>
          <w:szCs w:val="24"/>
        </w:rPr>
        <w:footnoteReference w:id="1"/>
      </w:r>
      <w:r w:rsidR="00C10376">
        <w:rPr>
          <w:rFonts w:ascii="Times New Roman" w:hAnsi="Times New Roman" w:cs="Times New Roman"/>
          <w:bCs/>
          <w:color w:val="000000" w:themeColor="text1"/>
          <w:sz w:val="24"/>
          <w:szCs w:val="24"/>
        </w:rPr>
        <w:t xml:space="preserve">. </w:t>
      </w:r>
      <w:r w:rsidR="00501070">
        <w:rPr>
          <w:rFonts w:ascii="Times New Roman" w:hAnsi="Times New Roman" w:cs="Times New Roman"/>
          <w:bCs/>
          <w:color w:val="000000" w:themeColor="text1"/>
          <w:sz w:val="24"/>
          <w:szCs w:val="24"/>
        </w:rPr>
        <w:t>These users freely share their opinions on events that occur within and outside the country which include comments</w:t>
      </w:r>
      <w:r w:rsidR="008F2EF6">
        <w:rPr>
          <w:rFonts w:ascii="Times New Roman" w:hAnsi="Times New Roman" w:cs="Times New Roman"/>
          <w:bCs/>
          <w:color w:val="000000" w:themeColor="text1"/>
          <w:sz w:val="24"/>
          <w:szCs w:val="24"/>
        </w:rPr>
        <w:t xml:space="preserve"> that are discriminatory, humiliating, derogatory, demeaning, and threating to individuals or groups based on some protected characteristics like religion, race, gender, disability and others.</w:t>
      </w:r>
      <w:r w:rsidR="000539C9">
        <w:rPr>
          <w:rFonts w:ascii="Times New Roman" w:hAnsi="Times New Roman" w:cs="Times New Roman"/>
          <w:bCs/>
          <w:color w:val="000000" w:themeColor="text1"/>
          <w:sz w:val="24"/>
          <w:szCs w:val="24"/>
        </w:rPr>
        <w:t xml:space="preserve"> Therefore, there is an urgent need </w:t>
      </w:r>
      <w:r w:rsidR="001C2621">
        <w:rPr>
          <w:rFonts w:ascii="Times New Roman" w:hAnsi="Times New Roman" w:cs="Times New Roman"/>
          <w:bCs/>
          <w:color w:val="000000" w:themeColor="text1"/>
          <w:sz w:val="24"/>
          <w:szCs w:val="24"/>
        </w:rPr>
        <w:t xml:space="preserve">for regulation of what people share on the Internet, especially the social media platforms. </w:t>
      </w:r>
      <w:r w:rsidR="003B39D3">
        <w:rPr>
          <w:rFonts w:ascii="Times New Roman" w:hAnsi="Times New Roman" w:cs="Times New Roman"/>
          <w:bCs/>
          <w:color w:val="000000" w:themeColor="text1"/>
          <w:sz w:val="24"/>
          <w:szCs w:val="24"/>
        </w:rPr>
        <w:t>In 2016, the European Commission signed an agreement with Facebook</w:t>
      </w:r>
      <w:r w:rsidR="0087561C">
        <w:rPr>
          <w:rFonts w:ascii="Times New Roman" w:hAnsi="Times New Roman" w:cs="Times New Roman"/>
          <w:bCs/>
          <w:color w:val="000000" w:themeColor="text1"/>
          <w:sz w:val="24"/>
          <w:szCs w:val="24"/>
        </w:rPr>
        <w:t xml:space="preserve"> (Meta)</w:t>
      </w:r>
      <w:r w:rsidR="003B39D3">
        <w:rPr>
          <w:rFonts w:ascii="Times New Roman" w:hAnsi="Times New Roman" w:cs="Times New Roman"/>
          <w:bCs/>
          <w:color w:val="000000" w:themeColor="text1"/>
          <w:sz w:val="24"/>
          <w:szCs w:val="24"/>
        </w:rPr>
        <w:t xml:space="preserve">, Twitter, </w:t>
      </w:r>
      <w:proofErr w:type="spellStart"/>
      <w:r w:rsidR="003B39D3">
        <w:rPr>
          <w:rFonts w:ascii="Times New Roman" w:hAnsi="Times New Roman" w:cs="Times New Roman"/>
          <w:bCs/>
          <w:color w:val="000000" w:themeColor="text1"/>
          <w:sz w:val="24"/>
          <w:szCs w:val="24"/>
        </w:rPr>
        <w:t>Youtube</w:t>
      </w:r>
      <w:proofErr w:type="spellEnd"/>
      <w:r w:rsidR="003B39D3">
        <w:rPr>
          <w:rFonts w:ascii="Times New Roman" w:hAnsi="Times New Roman" w:cs="Times New Roman"/>
          <w:bCs/>
          <w:color w:val="000000" w:themeColor="text1"/>
          <w:sz w:val="24"/>
          <w:szCs w:val="24"/>
        </w:rPr>
        <w:t xml:space="preserve"> and Microsoft on countering hate speech which requires reviewing and removing hateful contents within 24 hours</w:t>
      </w:r>
      <w:r w:rsidR="002A463E">
        <w:rPr>
          <w:rStyle w:val="FootnoteReference"/>
          <w:rFonts w:ascii="Times New Roman" w:hAnsi="Times New Roman" w:cs="Times New Roman"/>
          <w:bCs/>
          <w:color w:val="000000" w:themeColor="text1"/>
          <w:sz w:val="24"/>
          <w:szCs w:val="24"/>
        </w:rPr>
        <w:footnoteReference w:id="2"/>
      </w:r>
      <w:r w:rsidR="002A463E">
        <w:rPr>
          <w:rFonts w:ascii="Times New Roman" w:hAnsi="Times New Roman" w:cs="Times New Roman"/>
          <w:bCs/>
          <w:color w:val="000000" w:themeColor="text1"/>
          <w:sz w:val="24"/>
          <w:szCs w:val="24"/>
        </w:rPr>
        <w:t xml:space="preserve">. </w:t>
      </w:r>
      <w:r w:rsidR="00096BDC">
        <w:rPr>
          <w:rFonts w:ascii="Times New Roman" w:hAnsi="Times New Roman" w:cs="Times New Roman"/>
          <w:bCs/>
          <w:color w:val="000000" w:themeColor="text1"/>
          <w:sz w:val="24"/>
          <w:szCs w:val="24"/>
        </w:rPr>
        <w:t xml:space="preserve"> </w:t>
      </w:r>
    </w:p>
    <w:p w14:paraId="2DC9187A" w14:textId="59299528" w:rsidR="00AA1E78" w:rsidRDefault="00AA1E78" w:rsidP="002A463E">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Traditionally,</w:t>
      </w:r>
      <w:r w:rsidRPr="00AA1E78">
        <w:rPr>
          <w:rFonts w:ascii="Times New Roman" w:hAnsi="Times New Roman" w:cs="Times New Roman"/>
          <w:bCs/>
          <w:color w:val="000000" w:themeColor="text1"/>
          <w:sz w:val="24"/>
          <w:szCs w:val="24"/>
        </w:rPr>
        <w:t xml:space="preserve"> a user reports a post as offensive or hate speech, these platforms manually review it and act accordingly. Some other platforms maintain a list of offensive words and expressions for detecting and removing offensive posts.</w:t>
      </w:r>
      <w:r>
        <w:rPr>
          <w:rFonts w:ascii="Times New Roman" w:hAnsi="Times New Roman" w:cs="Times New Roman"/>
          <w:bCs/>
          <w:color w:val="000000" w:themeColor="text1"/>
          <w:sz w:val="24"/>
          <w:szCs w:val="24"/>
        </w:rPr>
        <w:t xml:space="preserve"> However, these approaches o</w:t>
      </w:r>
      <w:r w:rsidR="005D0FC3">
        <w:rPr>
          <w:rFonts w:ascii="Times New Roman" w:hAnsi="Times New Roman" w:cs="Times New Roman"/>
          <w:bCs/>
          <w:color w:val="000000" w:themeColor="text1"/>
          <w:sz w:val="24"/>
          <w:szCs w:val="24"/>
        </w:rPr>
        <w:t>f</w:t>
      </w:r>
      <w:r>
        <w:rPr>
          <w:rFonts w:ascii="Times New Roman" w:hAnsi="Times New Roman" w:cs="Times New Roman"/>
          <w:bCs/>
          <w:color w:val="000000" w:themeColor="text1"/>
          <w:sz w:val="24"/>
          <w:szCs w:val="24"/>
        </w:rPr>
        <w:t xml:space="preserve"> relying on a user report and the use of a lexicon of words and expressions in tasking and not efficient considering the amount of data generated daily by on these platforms </w:t>
      </w:r>
      <w:r>
        <w:rPr>
          <w:rFonts w:ascii="Times New Roman" w:hAnsi="Times New Roman" w:cs="Times New Roman"/>
          <w:bCs/>
          <w:color w:val="000000" w:themeColor="text1"/>
          <w:sz w:val="24"/>
          <w:szCs w:val="24"/>
        </w:rPr>
        <w:fldChar w:fldCharType="begin"/>
      </w:r>
      <w:r>
        <w:rPr>
          <w:rFonts w:ascii="Times New Roman" w:hAnsi="Times New Roman" w:cs="Times New Roman"/>
          <w:bCs/>
          <w:color w:val="000000" w:themeColor="text1"/>
          <w:sz w:val="24"/>
          <w:szCs w:val="24"/>
        </w:rPr>
        <w:instrText xml:space="preserve"> ADDIN ZOTERO_ITEM CSL_CITATION {"citationID":"7xq3iopF","properties":{"formattedCitation":"(Saleem et al., 2017)","plainCitation":"(Saleem et al., 2017)","noteIndex":0},"citationItems":[{"id":5003,"uris":["http://zotero.org/users/9104097/items/IHBRRGAM"],"itemData":{"id":5003,"type":"article","abstract":"Online social platforms are beset with hateful speech - content that expresses hatred for a person or group of people. Such content can frighten, intimidate, or silence platform users, and some of it can inspire other users to commit violence. Despite widespread recognition of the problems posed by such content, reliable solutions even for detecting hateful speech are lacking. In the present work, we establish why keyword-based methods are insufﬁcient for detection. We then propose an approach to detecting hateful speech that uses content produced by self-identifying hateful communities as training data. Our approach bypasses the expensive annotation process often required to train keyword systems and performs well across several established platforms, making substantial improvements over current state-of-the-art approaches.","language":"en","note":"arXiv:1709.10159 [cs]","number":"arXiv:1709.10159","publisher":"arXiv","source":"arXiv.org","title":"A Web of Hate: Tackling Hateful Speech in Online Social Spaces","title-short":"A Web of Hate","URL":"http://arxiv.org/abs/1709.10159","author":[{"family":"Saleem","given":"Haji Mohammad"},{"family":"Dillon","given":"Kelly P."},{"family":"Benesch","given":"Susan"},{"family":"Ruths","given":"Derek"}],"accessed":{"date-parts":[["2023",10,28]]},"issued":{"date-parts":[["2017",9,28]]}}}],"schema":"https://github.com/citation-style-language/schema/raw/master/csl-citation.json"} </w:instrText>
      </w:r>
      <w:r>
        <w:rPr>
          <w:rFonts w:ascii="Times New Roman" w:hAnsi="Times New Roman" w:cs="Times New Roman"/>
          <w:bCs/>
          <w:color w:val="000000" w:themeColor="text1"/>
          <w:sz w:val="24"/>
          <w:szCs w:val="24"/>
        </w:rPr>
        <w:fldChar w:fldCharType="separate"/>
      </w:r>
      <w:r w:rsidRPr="00AA1E78">
        <w:rPr>
          <w:rFonts w:ascii="Times New Roman" w:hAnsi="Times New Roman" w:cs="Times New Roman"/>
          <w:sz w:val="24"/>
        </w:rPr>
        <w:t>(Saleem et al., 2017)</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w:t>
      </w:r>
      <w:r w:rsidR="00164E9D">
        <w:rPr>
          <w:rFonts w:ascii="Times New Roman" w:hAnsi="Times New Roman" w:cs="Times New Roman"/>
          <w:bCs/>
          <w:color w:val="000000" w:themeColor="text1"/>
          <w:sz w:val="24"/>
          <w:szCs w:val="24"/>
        </w:rPr>
        <w:t xml:space="preserve"> Furthermore, users </w:t>
      </w:r>
      <w:r w:rsidR="0013027B">
        <w:rPr>
          <w:rFonts w:ascii="Times New Roman" w:hAnsi="Times New Roman" w:cs="Times New Roman"/>
          <w:bCs/>
          <w:color w:val="000000" w:themeColor="text1"/>
          <w:sz w:val="24"/>
          <w:szCs w:val="24"/>
        </w:rPr>
        <w:t>tend to incorporate images, videos and user abbreviations to evade detection</w:t>
      </w:r>
      <w:r w:rsidR="00C93AF9">
        <w:rPr>
          <w:rFonts w:ascii="Times New Roman" w:hAnsi="Times New Roman" w:cs="Times New Roman"/>
          <w:bCs/>
          <w:color w:val="000000" w:themeColor="text1"/>
          <w:sz w:val="24"/>
          <w:szCs w:val="24"/>
        </w:rPr>
        <w:t xml:space="preserve"> </w:t>
      </w:r>
      <w:r w:rsidR="00C93AF9">
        <w:rPr>
          <w:rFonts w:ascii="Times New Roman" w:hAnsi="Times New Roman" w:cs="Times New Roman"/>
          <w:bCs/>
          <w:color w:val="000000" w:themeColor="text1"/>
          <w:sz w:val="24"/>
          <w:szCs w:val="24"/>
        </w:rPr>
        <w:fldChar w:fldCharType="begin"/>
      </w:r>
      <w:r w:rsidR="00C93AF9">
        <w:rPr>
          <w:rFonts w:ascii="Times New Roman" w:hAnsi="Times New Roman" w:cs="Times New Roman"/>
          <w:bCs/>
          <w:color w:val="000000" w:themeColor="text1"/>
          <w:sz w:val="24"/>
          <w:szCs w:val="24"/>
        </w:rPr>
        <w:instrText xml:space="preserve"> ADDIN ZOTERO_ITEM CSL_CITATION {"citationID":"LnBUQnqz","properties":{"formattedCitation":"(Schmidt &amp; Wiegand, 2017)","plainCitation":"(Schmidt &amp; Wiegand, 2017)","noteIndex":0},"citationItems":[{"id":10,"uris":["http://zotero.org/users/9104097/items/66I9I7YC"],"itemData":{"id":10,"type":"article-journal","abstract":"This paper presents a survey on hate speech detection. Given the steadily growing body of social media content, the amount of online hate speech is also increasing. Due to the massive scale of the web, methods that automatically detect hate speech are required. Our survey describes key areas that have been explored to automatically recognize these types of utterances using natural language processing. We also discuss limits of those approaches.","language":"en","page":"10","source":"Zotero","title":"A Survey on Hate Speech Detection using Natural Language Processing","author":[{"family":"Schmidt","given":"Anna"},{"family":"Wiegand","given":"Michael"}],"issued":{"date-parts":[["2017"]]}}}],"schema":"https://github.com/citation-style-language/schema/raw/master/csl-citation.json"} </w:instrText>
      </w:r>
      <w:r w:rsidR="00C93AF9">
        <w:rPr>
          <w:rFonts w:ascii="Times New Roman" w:hAnsi="Times New Roman" w:cs="Times New Roman"/>
          <w:bCs/>
          <w:color w:val="000000" w:themeColor="text1"/>
          <w:sz w:val="24"/>
          <w:szCs w:val="24"/>
        </w:rPr>
        <w:fldChar w:fldCharType="separate"/>
      </w:r>
      <w:r w:rsidR="00C93AF9" w:rsidRPr="00C93AF9">
        <w:rPr>
          <w:rFonts w:ascii="Times New Roman" w:hAnsi="Times New Roman" w:cs="Times New Roman"/>
          <w:sz w:val="24"/>
        </w:rPr>
        <w:t>(Schmidt &amp; Wiegand, 2017)</w:t>
      </w:r>
      <w:r w:rsidR="00C93AF9">
        <w:rPr>
          <w:rFonts w:ascii="Times New Roman" w:hAnsi="Times New Roman" w:cs="Times New Roman"/>
          <w:bCs/>
          <w:color w:val="000000" w:themeColor="text1"/>
          <w:sz w:val="24"/>
          <w:szCs w:val="24"/>
        </w:rPr>
        <w:fldChar w:fldCharType="end"/>
      </w:r>
      <w:r w:rsidR="0013027B">
        <w:rPr>
          <w:rFonts w:ascii="Times New Roman" w:hAnsi="Times New Roman" w:cs="Times New Roman"/>
          <w:bCs/>
          <w:color w:val="000000" w:themeColor="text1"/>
          <w:sz w:val="24"/>
          <w:szCs w:val="24"/>
        </w:rPr>
        <w:t>. These have been identified as one of the major setbacks of the above approaches.</w:t>
      </w:r>
    </w:p>
    <w:p w14:paraId="63EC11F9" w14:textId="737FAD6E" w:rsidR="00145172" w:rsidRDefault="00AA1E78" w:rsidP="002A463E">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 </w:t>
      </w:r>
      <w:r w:rsidR="00873D03">
        <w:rPr>
          <w:rFonts w:ascii="Times New Roman" w:hAnsi="Times New Roman" w:cs="Times New Roman"/>
          <w:bCs/>
          <w:color w:val="000000" w:themeColor="text1"/>
          <w:sz w:val="24"/>
          <w:szCs w:val="24"/>
        </w:rPr>
        <w:t>Despite the efforts by social media platforms and the Government in combating hate speech, more needs to be done to develop AI solutions that will perform real-time detection, especially</w:t>
      </w:r>
      <w:r w:rsidR="007A772F">
        <w:rPr>
          <w:rFonts w:ascii="Times New Roman" w:hAnsi="Times New Roman" w:cs="Times New Roman"/>
          <w:bCs/>
          <w:color w:val="000000" w:themeColor="text1"/>
          <w:sz w:val="24"/>
          <w:szCs w:val="24"/>
        </w:rPr>
        <w:t xml:space="preserve"> for words </w:t>
      </w:r>
      <w:r w:rsidR="007A772F">
        <w:rPr>
          <w:rFonts w:ascii="Times New Roman" w:hAnsi="Times New Roman" w:cs="Times New Roman"/>
          <w:bCs/>
          <w:color w:val="000000" w:themeColor="text1"/>
          <w:sz w:val="24"/>
          <w:szCs w:val="24"/>
        </w:rPr>
        <w:lastRenderedPageBreak/>
        <w:t>that users intentionally change the spellings</w:t>
      </w:r>
      <w:r w:rsidR="0088743D">
        <w:rPr>
          <w:rFonts w:ascii="Times New Roman" w:hAnsi="Times New Roman" w:cs="Times New Roman"/>
          <w:bCs/>
          <w:color w:val="000000" w:themeColor="text1"/>
          <w:sz w:val="24"/>
          <w:szCs w:val="24"/>
        </w:rPr>
        <w:t xml:space="preserve"> </w:t>
      </w:r>
      <w:r w:rsidR="0002464B">
        <w:rPr>
          <w:rFonts w:ascii="Times New Roman" w:hAnsi="Times New Roman" w:cs="Times New Roman"/>
          <w:bCs/>
          <w:color w:val="000000" w:themeColor="text1"/>
          <w:sz w:val="24"/>
          <w:szCs w:val="24"/>
        </w:rPr>
        <w:t xml:space="preserve">by </w:t>
      </w:r>
      <w:r w:rsidR="0088743D">
        <w:rPr>
          <w:rFonts w:ascii="Times New Roman" w:hAnsi="Times New Roman" w:cs="Times New Roman"/>
          <w:bCs/>
          <w:color w:val="000000" w:themeColor="text1"/>
          <w:sz w:val="24"/>
          <w:szCs w:val="24"/>
        </w:rPr>
        <w:t>omi</w:t>
      </w:r>
      <w:r w:rsidR="0002464B">
        <w:rPr>
          <w:rFonts w:ascii="Times New Roman" w:hAnsi="Times New Roman" w:cs="Times New Roman"/>
          <w:bCs/>
          <w:color w:val="000000" w:themeColor="text1"/>
          <w:sz w:val="24"/>
          <w:szCs w:val="24"/>
        </w:rPr>
        <w:t>tting or adding a letter or code-mixing</w:t>
      </w:r>
      <w:r w:rsidR="0013027B">
        <w:rPr>
          <w:rFonts w:ascii="Times New Roman" w:hAnsi="Times New Roman" w:cs="Times New Roman"/>
          <w:bCs/>
          <w:color w:val="000000" w:themeColor="text1"/>
          <w:sz w:val="24"/>
          <w:szCs w:val="24"/>
        </w:rPr>
        <w:t xml:space="preserve"> and</w:t>
      </w:r>
      <w:r w:rsidR="0088743D">
        <w:rPr>
          <w:rFonts w:ascii="Times New Roman" w:hAnsi="Times New Roman" w:cs="Times New Roman"/>
          <w:bCs/>
          <w:color w:val="000000" w:themeColor="text1"/>
          <w:sz w:val="24"/>
          <w:szCs w:val="24"/>
        </w:rPr>
        <w:t xml:space="preserve"> </w:t>
      </w:r>
      <w:r w:rsidR="0013027B">
        <w:rPr>
          <w:rFonts w:ascii="Times New Roman" w:hAnsi="Times New Roman" w:cs="Times New Roman"/>
          <w:bCs/>
          <w:color w:val="000000" w:themeColor="text1"/>
          <w:sz w:val="24"/>
          <w:szCs w:val="24"/>
        </w:rPr>
        <w:t>multimodal posts</w:t>
      </w:r>
      <w:r w:rsidR="0088743D">
        <w:rPr>
          <w:rFonts w:ascii="Times New Roman" w:hAnsi="Times New Roman" w:cs="Times New Roman"/>
          <w:bCs/>
          <w:color w:val="000000" w:themeColor="text1"/>
          <w:sz w:val="24"/>
          <w:szCs w:val="24"/>
        </w:rPr>
        <w:t>,</w:t>
      </w:r>
      <w:r w:rsidR="007A772F">
        <w:rPr>
          <w:rFonts w:ascii="Times New Roman" w:hAnsi="Times New Roman" w:cs="Times New Roman"/>
          <w:bCs/>
          <w:color w:val="000000" w:themeColor="text1"/>
          <w:sz w:val="24"/>
          <w:szCs w:val="24"/>
        </w:rPr>
        <w:t xml:space="preserve"> to avoid being detected</w:t>
      </w:r>
      <w:r w:rsidR="0088743D">
        <w:rPr>
          <w:rFonts w:ascii="Times New Roman" w:hAnsi="Times New Roman" w:cs="Times New Roman"/>
          <w:bCs/>
          <w:color w:val="000000" w:themeColor="text1"/>
          <w:sz w:val="24"/>
          <w:szCs w:val="24"/>
        </w:rPr>
        <w:t xml:space="preserve"> </w:t>
      </w:r>
      <w:r w:rsidR="007C443C">
        <w:rPr>
          <w:rFonts w:ascii="Times New Roman" w:hAnsi="Times New Roman" w:cs="Times New Roman"/>
          <w:bCs/>
          <w:color w:val="000000" w:themeColor="text1"/>
          <w:sz w:val="24"/>
          <w:szCs w:val="24"/>
        </w:rPr>
        <w:fldChar w:fldCharType="begin"/>
      </w:r>
      <w:r w:rsidR="006117B7">
        <w:rPr>
          <w:rFonts w:ascii="Times New Roman" w:hAnsi="Times New Roman" w:cs="Times New Roman"/>
          <w:bCs/>
          <w:color w:val="000000" w:themeColor="text1"/>
          <w:sz w:val="24"/>
          <w:szCs w:val="24"/>
        </w:rPr>
        <w:instrText xml:space="preserve"> ADDIN ZOTERO_ITEM CSL_CITATION {"citationID":"iurPyEi9","properties":{"formattedCitation":"(Gr\\uc0\\u246{}ndahl et al., 2018)","plainCitation":"(Gröndahl et al., 2018)","noteIndex":0},"citationItems":[{"id":113,"uris":["http://zotero.org/users/local/nZ3OG2E4/items/T83LKUEL","http://zotero.org/users/9104097/items/T83LKUEL"],"itemData":{"id":113,"type":"paper-conference","abstract":"With the spread of social networks and their unfortunate use for hate speech, automatic detection of the latter has become a pressing problem. In this paper, we reproduce seven state-of-the-art hate speech detection models from prior work, and show that they perform well only when tested on the same type of data they were trained on. Based on these results, we argue that for successful hate speech detection, model architecture is less important than the type of data and labeling criteria. We further show that all proposed detection techniques are brittle against adversaries who can (automatically) insert typos, change word boundaries or add innocuous words to the original hate speech. A combination of these methods is also effective against Google Perspective – a cuttingedge solution from industry. Our experiments demonstrate that adversarial training does not completely mitigate the attacks, and using character-level features makes the models systematically more attack-resistant than using word-level features.","container-title":"Proceedings of the 11th ACM Workshop on Artificial Intelligence and Security","DOI":"10.1145/3270101.3270103","event-place":"Toronto Canada","event-title":"CCS '18: 2018 ACM SIGSAC Conference on Computer and Communications Security","ISBN":"978-1-4503-6004-3","language":"en","page":"2-12","publisher":"ACM","publisher-place":"Toronto Canada","source":"DOI.org (Crossref)","title":"All You Need is \"Love\": Evading Hate Speech Detection","title-short":"All You Need is \"Love\"","URL":"https://dl.acm.org/doi/10.1145/3270101.3270103","author":[{"family":"Gröndahl","given":"Tommi"},{"family":"Pajola","given":"Luca"},{"family":"Juuti","given":"Mika"},{"family":"Conti","given":"Mauro"},{"family":"Asokan","given":"N."}],"accessed":{"date-parts":[["2023",2,16]]},"issued":{"date-parts":[["2018",1,15]]}}}],"schema":"https://github.com/citation-style-language/schema/raw/master/csl-citation.json"} </w:instrText>
      </w:r>
      <w:r w:rsidR="007C443C">
        <w:rPr>
          <w:rFonts w:ascii="Times New Roman" w:hAnsi="Times New Roman" w:cs="Times New Roman"/>
          <w:bCs/>
          <w:color w:val="000000" w:themeColor="text1"/>
          <w:sz w:val="24"/>
          <w:szCs w:val="24"/>
        </w:rPr>
        <w:fldChar w:fldCharType="separate"/>
      </w:r>
      <w:r w:rsidR="007C443C" w:rsidRPr="007C443C">
        <w:rPr>
          <w:rFonts w:ascii="Times New Roman" w:hAnsi="Times New Roman" w:cs="Times New Roman"/>
          <w:sz w:val="24"/>
          <w:szCs w:val="24"/>
        </w:rPr>
        <w:t>(Gröndahl et al., 2018)</w:t>
      </w:r>
      <w:r w:rsidR="007C443C">
        <w:rPr>
          <w:rFonts w:ascii="Times New Roman" w:hAnsi="Times New Roman" w:cs="Times New Roman"/>
          <w:bCs/>
          <w:color w:val="000000" w:themeColor="text1"/>
          <w:sz w:val="24"/>
          <w:szCs w:val="24"/>
        </w:rPr>
        <w:fldChar w:fldCharType="end"/>
      </w:r>
      <w:r w:rsidR="007C443C">
        <w:rPr>
          <w:rFonts w:ascii="Times New Roman" w:hAnsi="Times New Roman" w:cs="Times New Roman"/>
          <w:bCs/>
          <w:color w:val="000000" w:themeColor="text1"/>
          <w:sz w:val="24"/>
          <w:szCs w:val="24"/>
        </w:rPr>
        <w:t xml:space="preserve">. </w:t>
      </w:r>
    </w:p>
    <w:p w14:paraId="5C68EAF5" w14:textId="2916D2F7" w:rsidR="00B728B5" w:rsidRDefault="00B728B5" w:rsidP="002A463E">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Natural Language Processing (NLP)</w:t>
      </w:r>
    </w:p>
    <w:p w14:paraId="2B92EE44" w14:textId="77777777" w:rsidR="00B728B5" w:rsidRPr="001143B6" w:rsidRDefault="00B728B5" w:rsidP="00B728B5">
      <w:pPr>
        <w:spacing w:line="360" w:lineRule="auto"/>
        <w:jc w:val="both"/>
        <w:rPr>
          <w:rFonts w:ascii="Times New Roman" w:hAnsi="Times New Roman" w:cs="Times New Roman"/>
          <w:sz w:val="24"/>
          <w:szCs w:val="24"/>
        </w:rPr>
      </w:pPr>
      <w:r w:rsidRPr="001143B6">
        <w:rPr>
          <w:rFonts w:ascii="Times New Roman" w:hAnsi="Times New Roman" w:cs="Times New Roman"/>
          <w:sz w:val="24"/>
          <w:szCs w:val="24"/>
        </w:rPr>
        <w:t xml:space="preserve">Natural language processing (NLP) is a branch of Artificial Intelligence (AI) that focuses on how computers interact with human languages. It is a combination of various fields like Computer Science, Linguistics, </w:t>
      </w:r>
      <w:r>
        <w:rPr>
          <w:rFonts w:ascii="Times New Roman" w:hAnsi="Times New Roman" w:cs="Times New Roman"/>
          <w:sz w:val="24"/>
          <w:szCs w:val="24"/>
        </w:rPr>
        <w:t>S</w:t>
      </w:r>
      <w:r w:rsidRPr="001143B6">
        <w:rPr>
          <w:rFonts w:ascii="Times New Roman" w:hAnsi="Times New Roman" w:cs="Times New Roman"/>
          <w:sz w:val="24"/>
          <w:szCs w:val="24"/>
        </w:rPr>
        <w:t xml:space="preserve">tatistics and Artificial Intelligence that uses ‘computational techniques’ to create algorithms and models for generation and interpretation of human languages </w:t>
      </w:r>
      <w:r w:rsidRPr="001143B6">
        <w:rPr>
          <w:rFonts w:ascii="Times New Roman" w:hAnsi="Times New Roman" w:cs="Times New Roman"/>
          <w:sz w:val="24"/>
          <w:szCs w:val="24"/>
        </w:rPr>
        <w:fldChar w:fldCharType="begin"/>
      </w:r>
      <w:r w:rsidRPr="001143B6">
        <w:rPr>
          <w:rFonts w:ascii="Times New Roman" w:hAnsi="Times New Roman" w:cs="Times New Roman"/>
          <w:sz w:val="24"/>
          <w:szCs w:val="24"/>
        </w:rPr>
        <w:instrText xml:space="preserve"> ADDIN ZOTERO_ITEM CSL_CITATION {"citationID":"CI0eE1ZI","properties":{"formattedCitation":"(Thanaki, 2017)","plainCitation":"(Thanaki, 2017)","noteIndex":0},"citationItems":[{"id":64,"uris":["http://zotero.org/users/local/nZ3OG2E4/items/7IEVGZRT","http://zotero.org/users/9104097/items/7IEVGZRT"],"itemData":{"id":64,"type":"book","event-place":"Birmingham Mumbai","ISBN":"978-1-78712-142-3","language":"en","number-of-pages":"10","publisher":"Packt","publisher-place":"Birmingham Mumbai","source":"K10plus ISBN","title":"Python Natural Language Processing: explore NLP with machine learning and deep learning techniques","title-short":"Python Natural Language Processing","author":[{"family":"Thanaki","given":"Jalaj"}],"issued":{"date-parts":[["2017"]]}}}],"schema":"https://github.com/citation-style-language/schema/raw/master/csl-citation.json"} </w:instrText>
      </w:r>
      <w:r w:rsidRPr="001143B6">
        <w:rPr>
          <w:rFonts w:ascii="Times New Roman" w:hAnsi="Times New Roman" w:cs="Times New Roman"/>
          <w:sz w:val="24"/>
          <w:szCs w:val="24"/>
        </w:rPr>
        <w:fldChar w:fldCharType="separate"/>
      </w:r>
      <w:r w:rsidRPr="001143B6">
        <w:rPr>
          <w:rFonts w:ascii="Times New Roman" w:hAnsi="Times New Roman" w:cs="Times New Roman"/>
          <w:sz w:val="24"/>
          <w:szCs w:val="24"/>
        </w:rPr>
        <w:t>(Thanaki, 2017)</w:t>
      </w:r>
      <w:r w:rsidRPr="001143B6">
        <w:rPr>
          <w:rFonts w:ascii="Times New Roman" w:hAnsi="Times New Roman" w:cs="Times New Roman"/>
          <w:sz w:val="24"/>
          <w:szCs w:val="24"/>
        </w:rPr>
        <w:fldChar w:fldCharType="end"/>
      </w:r>
      <w:r w:rsidRPr="001143B6">
        <w:rPr>
          <w:rFonts w:ascii="Times New Roman" w:hAnsi="Times New Roman" w:cs="Times New Roman"/>
          <w:sz w:val="24"/>
          <w:szCs w:val="24"/>
        </w:rPr>
        <w:t>.</w:t>
      </w:r>
      <w:r>
        <w:rPr>
          <w:rFonts w:ascii="Times New Roman" w:hAnsi="Times New Roman" w:cs="Times New Roman"/>
          <w:sz w:val="24"/>
          <w:szCs w:val="24"/>
        </w:rPr>
        <w:t xml:space="preserve"> </w:t>
      </w:r>
      <w:r w:rsidRPr="013DD05A">
        <w:rPr>
          <w:rFonts w:ascii="Times New Roman" w:eastAsia="Times New Roman" w:hAnsi="Times New Roman" w:cs="Times New Roman"/>
          <w:sz w:val="24"/>
          <w:szCs w:val="24"/>
          <w:lang w:val="en-GB"/>
        </w:rPr>
        <w:t>In recent years, NLP has gained significant attention and prominence, particularly in the domain of text classification. Text classification is a fundamental task in NLP which involves the categorization of text documents into predefined classes or labels</w:t>
      </w:r>
      <w:r>
        <w:rPr>
          <w:rFonts w:ascii="Times New Roman" w:eastAsia="Times New Roman" w:hAnsi="Times New Roman" w:cs="Times New Roman"/>
          <w:sz w:val="24"/>
          <w:szCs w:val="24"/>
          <w:lang w:val="en-GB"/>
        </w:rPr>
        <w:t xml:space="preserve">. </w:t>
      </w:r>
      <w:r w:rsidRPr="001143B6">
        <w:rPr>
          <w:rFonts w:ascii="Times New Roman" w:hAnsi="Times New Roman" w:cs="Times New Roman"/>
          <w:sz w:val="24"/>
          <w:szCs w:val="24"/>
        </w:rPr>
        <w:t>NLP has a variety of applications which include:</w:t>
      </w:r>
    </w:p>
    <w:p w14:paraId="3ECB76A7" w14:textId="77777777" w:rsidR="00B728B5" w:rsidRPr="001143B6" w:rsidRDefault="00B728B5" w:rsidP="00B728B5">
      <w:pPr>
        <w:pStyle w:val="ListParagraph"/>
        <w:numPr>
          <w:ilvl w:val="0"/>
          <w:numId w:val="12"/>
        </w:numPr>
        <w:spacing w:line="360" w:lineRule="auto"/>
        <w:jc w:val="both"/>
        <w:rPr>
          <w:rFonts w:ascii="Times New Roman" w:hAnsi="Times New Roman" w:cs="Times New Roman"/>
          <w:sz w:val="24"/>
          <w:szCs w:val="24"/>
        </w:rPr>
      </w:pPr>
      <w:r w:rsidRPr="001143B6">
        <w:rPr>
          <w:rFonts w:ascii="Times New Roman" w:hAnsi="Times New Roman" w:cs="Times New Roman"/>
          <w:sz w:val="24"/>
          <w:szCs w:val="24"/>
        </w:rPr>
        <w:t>Information Retri</w:t>
      </w:r>
      <w:r>
        <w:rPr>
          <w:rFonts w:ascii="Times New Roman" w:hAnsi="Times New Roman" w:cs="Times New Roman"/>
          <w:sz w:val="24"/>
          <w:szCs w:val="24"/>
        </w:rPr>
        <w:t>e</w:t>
      </w:r>
      <w:r w:rsidRPr="001143B6">
        <w:rPr>
          <w:rFonts w:ascii="Times New Roman" w:hAnsi="Times New Roman" w:cs="Times New Roman"/>
          <w:sz w:val="24"/>
          <w:szCs w:val="24"/>
        </w:rPr>
        <w:t xml:space="preserve">val: The techniques of using query to search and obtain results from documents or websites </w:t>
      </w:r>
      <w:r w:rsidRPr="001143B6">
        <w:rPr>
          <w:rFonts w:ascii="Times New Roman" w:hAnsi="Times New Roman" w:cs="Times New Roman"/>
          <w:sz w:val="24"/>
          <w:szCs w:val="24"/>
        </w:rPr>
        <w:fldChar w:fldCharType="begin"/>
      </w:r>
      <w:r w:rsidRPr="001143B6">
        <w:rPr>
          <w:rFonts w:ascii="Times New Roman" w:hAnsi="Times New Roman" w:cs="Times New Roman"/>
          <w:sz w:val="24"/>
          <w:szCs w:val="24"/>
        </w:rPr>
        <w:instrText xml:space="preserve"> ADDIN ZOTERO_ITEM CSL_CITATION {"citationID":"6iyj6w53","properties":{"formattedCitation":"(Mei &amp; Radev, 2016)","plainCitation":"(Mei &amp; Radev, 2016)","noteIndex":0},"citationItems":[{"id":58,"uris":["http://zotero.org/users/local/nZ3OG2E4/items/HA96ZVNA","http://zotero.org/users/9104097/items/HA96ZVNA"],"itemData":{"id":58,"type":"chapter","abstract":"This chapter is a basic introduction to text information retrieval. Information Retrieval (IR) refers to the activities of obtaining information resources (usually in the form of textual documents) from a much larger collection, which are relevant to an information need of the user (usually expressed as a query). Practical instances of an IR system include digital libraries and Web search engines. This chapter presents the typical architecture of an IR system, an overview of the methods corresponding to the design and the implementation of each major component of an information retrieval system, a discussion of evaluation methods for an IR system, and finally a summary of recent developments and research trends in the field of information retrieval.","container-title":"The Oxford Handbook of Computational Linguistics 2nd edition","ISBN":"978-0-19-957369-1","language":"en","note":"DOI: 10.1093/oxfordhb/9780199573691.013.022","publisher":"Oxford University Press","source":"DOI.org (Crossref)","title":"Information Retrieval","URL":"https://academic.oup.com/edited-volume/42643/chapter/358153221","editor":[{"family":"Mitkov","given":"Ruslan"}],"container-author":[{"family":"Mei","given":"Qiaozhu"},{"family":"Radev","given":"Dragomir R."}],"author":[{"family":"Mei","given":"Qiaozhu"},{"family":"Radev","given":"Dragomir R."}],"accessed":{"date-parts":[["2023",6,6]]},"issued":{"date-parts":[["2016",3,7]]}}}],"schema":"https://github.com/citation-style-language/schema/raw/master/csl-citation.json"} </w:instrText>
      </w:r>
      <w:r w:rsidRPr="001143B6">
        <w:rPr>
          <w:rFonts w:ascii="Times New Roman" w:hAnsi="Times New Roman" w:cs="Times New Roman"/>
          <w:sz w:val="24"/>
          <w:szCs w:val="24"/>
        </w:rPr>
        <w:fldChar w:fldCharType="separate"/>
      </w:r>
      <w:r w:rsidRPr="001143B6">
        <w:rPr>
          <w:rFonts w:ascii="Times New Roman" w:hAnsi="Times New Roman" w:cs="Times New Roman"/>
          <w:sz w:val="24"/>
          <w:szCs w:val="24"/>
        </w:rPr>
        <w:t>(Mei &amp; Radev, 2016)</w:t>
      </w:r>
      <w:r w:rsidRPr="001143B6">
        <w:rPr>
          <w:rFonts w:ascii="Times New Roman" w:hAnsi="Times New Roman" w:cs="Times New Roman"/>
          <w:sz w:val="24"/>
          <w:szCs w:val="24"/>
        </w:rPr>
        <w:fldChar w:fldCharType="end"/>
      </w:r>
      <w:r w:rsidRPr="001143B6">
        <w:rPr>
          <w:rFonts w:ascii="Times New Roman" w:hAnsi="Times New Roman" w:cs="Times New Roman"/>
          <w:sz w:val="24"/>
          <w:szCs w:val="24"/>
        </w:rPr>
        <w:t xml:space="preserve">. </w:t>
      </w:r>
    </w:p>
    <w:p w14:paraId="1E93B73E" w14:textId="77777777" w:rsidR="00B728B5" w:rsidRPr="001143B6" w:rsidRDefault="00B728B5" w:rsidP="00B728B5">
      <w:pPr>
        <w:pStyle w:val="ListParagraph"/>
        <w:numPr>
          <w:ilvl w:val="0"/>
          <w:numId w:val="12"/>
        </w:numPr>
        <w:spacing w:line="360" w:lineRule="auto"/>
        <w:jc w:val="both"/>
        <w:rPr>
          <w:rFonts w:ascii="Times New Roman" w:hAnsi="Times New Roman" w:cs="Times New Roman"/>
          <w:sz w:val="24"/>
          <w:szCs w:val="24"/>
        </w:rPr>
      </w:pPr>
      <w:r w:rsidRPr="001143B6">
        <w:rPr>
          <w:rFonts w:ascii="Times New Roman" w:hAnsi="Times New Roman" w:cs="Times New Roman"/>
          <w:sz w:val="24"/>
          <w:szCs w:val="24"/>
        </w:rPr>
        <w:t xml:space="preserve">Machine Translation: Automatically translating text from one language to another using Natural Language techniques </w:t>
      </w:r>
      <w:r w:rsidRPr="001143B6">
        <w:rPr>
          <w:rFonts w:ascii="Times New Roman" w:hAnsi="Times New Roman" w:cs="Times New Roman"/>
          <w:sz w:val="24"/>
          <w:szCs w:val="24"/>
        </w:rPr>
        <w:fldChar w:fldCharType="begin"/>
      </w:r>
      <w:r w:rsidRPr="001143B6">
        <w:rPr>
          <w:rFonts w:ascii="Times New Roman" w:hAnsi="Times New Roman" w:cs="Times New Roman"/>
          <w:sz w:val="24"/>
          <w:szCs w:val="24"/>
        </w:rPr>
        <w:instrText xml:space="preserve"> ADDIN ZOTERO_ITEM CSL_CITATION {"citationID":"sKUPlI2D","properties":{"formattedCitation":"(Stahlberg, 2020)","plainCitation":"(Stahlberg, 2020)","noteIndex":0},"citationItems":[{"id":62,"uris":["http://zotero.org/users/local/nZ3OG2E4/items/JTMYC7A8","http://zotero.org/users/9104097/items/JTMYC7A8"],"itemData":{"id":62,"type":"article-journal","abstract":"The ﬁeld of machine translation (MT), the automatic translation of written text from one natural language into another, has experienced a major paradigm shift in recent years. Statistical MT, which mainly relies on various count-based models and which used to dominate MT research for decades, has largely been superseded by neural machine translation (NMT), which tackles translation with a single neural network. In this work we will trace back the origins of modern NMT architectures to word and sentence embeddings and earlier examples of the encoder-decoder network family. We will conclude with a short survey of more recent trends in the ﬁeld.","container-title":"Journal of Artificial Intelligence Research","DOI":"10.1613/jair.1.12007","ISSN":"1076-9757","journalAbbreviation":"jair","language":"en","page":"343-418","source":"DOI.org (Crossref)","title":"Neural Machine Translation: A Review","title-short":"Neural Machine Translation","volume":"69","author":[{"family":"Stahlberg","given":"Felix"}],"issued":{"date-parts":[["2020",10,2]]}}}],"schema":"https://github.com/citation-style-language/schema/raw/master/csl-citation.json"} </w:instrText>
      </w:r>
      <w:r w:rsidRPr="001143B6">
        <w:rPr>
          <w:rFonts w:ascii="Times New Roman" w:hAnsi="Times New Roman" w:cs="Times New Roman"/>
          <w:sz w:val="24"/>
          <w:szCs w:val="24"/>
        </w:rPr>
        <w:fldChar w:fldCharType="separate"/>
      </w:r>
      <w:r w:rsidRPr="001143B6">
        <w:rPr>
          <w:rFonts w:ascii="Times New Roman" w:hAnsi="Times New Roman" w:cs="Times New Roman"/>
          <w:sz w:val="24"/>
          <w:szCs w:val="24"/>
        </w:rPr>
        <w:t>(Stahlberg, 2020)</w:t>
      </w:r>
      <w:r w:rsidRPr="001143B6">
        <w:rPr>
          <w:rFonts w:ascii="Times New Roman" w:hAnsi="Times New Roman" w:cs="Times New Roman"/>
          <w:sz w:val="24"/>
          <w:szCs w:val="24"/>
        </w:rPr>
        <w:fldChar w:fldCharType="end"/>
      </w:r>
      <w:r w:rsidRPr="001143B6">
        <w:rPr>
          <w:rFonts w:ascii="Times New Roman" w:hAnsi="Times New Roman" w:cs="Times New Roman"/>
          <w:sz w:val="24"/>
          <w:szCs w:val="24"/>
        </w:rPr>
        <w:t>.</w:t>
      </w:r>
    </w:p>
    <w:p w14:paraId="23E97F72" w14:textId="77777777" w:rsidR="00B728B5" w:rsidRPr="001143B6" w:rsidRDefault="00B728B5" w:rsidP="00B728B5">
      <w:pPr>
        <w:pStyle w:val="ListParagraph"/>
        <w:numPr>
          <w:ilvl w:val="0"/>
          <w:numId w:val="12"/>
        </w:numPr>
        <w:spacing w:line="360" w:lineRule="auto"/>
        <w:jc w:val="both"/>
        <w:rPr>
          <w:rFonts w:ascii="Times New Roman" w:hAnsi="Times New Roman" w:cs="Times New Roman"/>
          <w:sz w:val="24"/>
          <w:szCs w:val="24"/>
        </w:rPr>
      </w:pPr>
      <w:r w:rsidRPr="001143B6">
        <w:rPr>
          <w:rFonts w:ascii="Times New Roman" w:hAnsi="Times New Roman" w:cs="Times New Roman"/>
          <w:sz w:val="24"/>
          <w:szCs w:val="24"/>
        </w:rPr>
        <w:t xml:space="preserve">Text Summarization: The process of automatically creating a text summary </w:t>
      </w:r>
      <w:r w:rsidRPr="001143B6">
        <w:rPr>
          <w:rFonts w:ascii="Times New Roman" w:hAnsi="Times New Roman" w:cs="Times New Roman"/>
          <w:sz w:val="24"/>
          <w:szCs w:val="24"/>
        </w:rPr>
        <w:fldChar w:fldCharType="begin"/>
      </w:r>
      <w:r w:rsidRPr="001143B6">
        <w:rPr>
          <w:rFonts w:ascii="Times New Roman" w:hAnsi="Times New Roman" w:cs="Times New Roman"/>
          <w:sz w:val="24"/>
          <w:szCs w:val="24"/>
        </w:rPr>
        <w:instrText xml:space="preserve"> ADDIN ZOTERO_ITEM CSL_CITATION {"citationID":"VfVFBysk","properties":{"formattedCitation":"(Aries et al., 2019)","plainCitation":"(Aries et al., 2019)","noteIndex":0},"citationItems":[{"id":273,"uris":["http://zotero.org/users/local/nZ3OG2E4/items/2BKYLN6D","http://zotero.org/users/9104097/items/2BKYLN6D"],"itemData":{"id":273,"type":"article","abstract":"Summaries are important when it comes to process huge amounts of information. Their most important beneﬁt is saving time, which we do not have much nowadays. Therefore, a summary must be short, representative and readable. Generating summaries automatically can be beneﬁcial for humans, since it can save time and help selecting relevant documents. Automatic summarization and, in particular, Automatic text summarization (ATS) is not a new research ﬁeld; It was known since the 50s. Since then, researchers have been active to ﬁnd the perfect summarization method. In this article, we will discuss diﬀerent works in automatic summarization, especially the recent ones. We will present some problems and limits which prevent works to move forward. Most of these challenges are much more related to the nature of processed languages. These challenges are interesting for academics and developers, as a path to follow in this ﬁeld.","language":"en","note":"arXiv:1904.00688 [cs]","number":"arXiv:1904.00688","publisher":"arXiv","source":"arXiv.org","title":"Automatic text summarization: What has been done and what has to be done","title-short":"Automatic text summarization","URL":"http://arxiv.org/abs/1904.00688","author":[{"family":"Aries","given":"Abdelkrime"},{"family":"Zegour","given":"Djamel","dropping-particle":"eddine"},{"family":"Hidouci","given":"Walid Khaled"}],"accessed":{"date-parts":[["2023",6,5]]},"issued":{"date-parts":[["2019",4,1]]}}}],"schema":"https://github.com/citation-style-language/schema/raw/master/csl-citation.json"} </w:instrText>
      </w:r>
      <w:r w:rsidRPr="001143B6">
        <w:rPr>
          <w:rFonts w:ascii="Times New Roman" w:hAnsi="Times New Roman" w:cs="Times New Roman"/>
          <w:sz w:val="24"/>
          <w:szCs w:val="24"/>
        </w:rPr>
        <w:fldChar w:fldCharType="separate"/>
      </w:r>
      <w:r w:rsidRPr="001143B6">
        <w:rPr>
          <w:rFonts w:ascii="Times New Roman" w:hAnsi="Times New Roman" w:cs="Times New Roman"/>
          <w:sz w:val="24"/>
          <w:szCs w:val="24"/>
        </w:rPr>
        <w:t>(Aries et al., 2019)</w:t>
      </w:r>
      <w:r w:rsidRPr="001143B6">
        <w:rPr>
          <w:rFonts w:ascii="Times New Roman" w:hAnsi="Times New Roman" w:cs="Times New Roman"/>
          <w:sz w:val="24"/>
          <w:szCs w:val="24"/>
        </w:rPr>
        <w:fldChar w:fldCharType="end"/>
      </w:r>
      <w:r w:rsidRPr="001143B6">
        <w:rPr>
          <w:rFonts w:ascii="Times New Roman" w:hAnsi="Times New Roman" w:cs="Times New Roman"/>
          <w:sz w:val="24"/>
          <w:szCs w:val="24"/>
        </w:rPr>
        <w:t>.</w:t>
      </w:r>
    </w:p>
    <w:p w14:paraId="4FCAFB8D" w14:textId="77777777" w:rsidR="00B728B5" w:rsidRPr="001143B6" w:rsidRDefault="00B728B5" w:rsidP="00B728B5">
      <w:pPr>
        <w:pStyle w:val="ListParagraph"/>
        <w:numPr>
          <w:ilvl w:val="0"/>
          <w:numId w:val="12"/>
        </w:numPr>
        <w:spacing w:line="360" w:lineRule="auto"/>
        <w:jc w:val="both"/>
        <w:rPr>
          <w:rFonts w:ascii="Times New Roman" w:hAnsi="Times New Roman" w:cs="Times New Roman"/>
          <w:sz w:val="24"/>
          <w:szCs w:val="24"/>
        </w:rPr>
      </w:pPr>
      <w:r w:rsidRPr="001143B6">
        <w:rPr>
          <w:rFonts w:ascii="Times New Roman" w:hAnsi="Times New Roman" w:cs="Times New Roman"/>
          <w:sz w:val="24"/>
          <w:szCs w:val="24"/>
        </w:rPr>
        <w:t xml:space="preserve">Questions and Answering: The process of automatically answering a posed question in natural language </w:t>
      </w:r>
      <w:r w:rsidRPr="001143B6">
        <w:rPr>
          <w:rFonts w:ascii="Times New Roman" w:hAnsi="Times New Roman" w:cs="Times New Roman"/>
          <w:sz w:val="24"/>
          <w:szCs w:val="24"/>
        </w:rPr>
        <w:fldChar w:fldCharType="begin"/>
      </w:r>
      <w:r w:rsidRPr="001143B6">
        <w:rPr>
          <w:rFonts w:ascii="Times New Roman" w:hAnsi="Times New Roman" w:cs="Times New Roman"/>
          <w:sz w:val="24"/>
          <w:szCs w:val="24"/>
        </w:rPr>
        <w:instrText xml:space="preserve"> ADDIN ZOTERO_ITEM CSL_CITATION {"citationID":"2824pLZy","properties":{"formattedCitation":"(Rogers et al., 2023)","plainCitation":"(Rogers et al., 2023)","noteIndex":0},"citationItems":[{"id":61,"uris":["http://zotero.org/users/local/nZ3OG2E4/items/DFTZIM74","http://zotero.org/users/9104097/items/DFTZIM74"],"itemData":{"id":61,"type":"article-journal","abstract":"Alongside huge volumes of research on deep learning models in NLP in the recent years, there has been also much work on benchmark datasets needed to track modeling progress. Question answering and reading comprehension have been particularly prolific in this regard, with over 80 new datasets appearing in the past two years. This study is the largest survey of the field to date. We provide an overview of the various formats and domains of the current resources, highlighting the current lacunae for future work. We further discuss the current classifications of \"skills\" that question answering/reading comprehension systems are supposed to acquire, and propose a new taxonomy. The supplementary materials survey the current multilingual resources and monolingual resources for languages other than English, and we discuss the implications of over-focusing on English. The study is aimed at both practitioners looking for pointers to the wealth of existing data, and at researchers working on new resources.","container-title":"ACM Computing Surveys","DOI":"10.1145/3560260","ISSN":"0360-0300, 1557-7341","issue":"10","journalAbbreviation":"ACM Comput. Surv.","language":"en","note":"arXiv:2107.12708 [cs]","page":"1-45","source":"arXiv.org","title":"QA Dataset Explosion: A Taxonomy of NLP Resources for Question Answering and Reading Comprehension","title-short":"QA Dataset Explosion","volume":"55","author":[{"family":"Rogers","given":"Anna"},{"family":"Gardner","given":"Matt"},{"family":"Augenstein","given":"Isabelle"}],"issued":{"date-parts":[["2023",10,31]]}}}],"schema":"https://github.com/citation-style-language/schema/raw/master/csl-citation.json"} </w:instrText>
      </w:r>
      <w:r w:rsidRPr="001143B6">
        <w:rPr>
          <w:rFonts w:ascii="Times New Roman" w:hAnsi="Times New Roman" w:cs="Times New Roman"/>
          <w:sz w:val="24"/>
          <w:szCs w:val="24"/>
        </w:rPr>
        <w:fldChar w:fldCharType="separate"/>
      </w:r>
      <w:r w:rsidRPr="001143B6">
        <w:rPr>
          <w:rFonts w:ascii="Times New Roman" w:hAnsi="Times New Roman" w:cs="Times New Roman"/>
          <w:sz w:val="24"/>
          <w:szCs w:val="24"/>
        </w:rPr>
        <w:t>(Rogers et al., 2023)</w:t>
      </w:r>
      <w:r w:rsidRPr="001143B6">
        <w:rPr>
          <w:rFonts w:ascii="Times New Roman" w:hAnsi="Times New Roman" w:cs="Times New Roman"/>
          <w:sz w:val="24"/>
          <w:szCs w:val="24"/>
        </w:rPr>
        <w:fldChar w:fldCharType="end"/>
      </w:r>
      <w:r w:rsidRPr="001143B6">
        <w:rPr>
          <w:rFonts w:ascii="Times New Roman" w:hAnsi="Times New Roman" w:cs="Times New Roman"/>
          <w:sz w:val="24"/>
          <w:szCs w:val="24"/>
        </w:rPr>
        <w:t>.</w:t>
      </w:r>
    </w:p>
    <w:p w14:paraId="39212079" w14:textId="77777777" w:rsidR="00B728B5" w:rsidRPr="001143B6" w:rsidRDefault="00B728B5" w:rsidP="00B728B5">
      <w:pPr>
        <w:pStyle w:val="ListParagraph"/>
        <w:numPr>
          <w:ilvl w:val="0"/>
          <w:numId w:val="12"/>
        </w:numPr>
        <w:spacing w:line="360" w:lineRule="auto"/>
        <w:jc w:val="both"/>
        <w:rPr>
          <w:rFonts w:ascii="Times New Roman" w:hAnsi="Times New Roman" w:cs="Times New Roman"/>
          <w:sz w:val="24"/>
          <w:szCs w:val="24"/>
        </w:rPr>
      </w:pPr>
      <w:r w:rsidRPr="001143B6">
        <w:rPr>
          <w:rFonts w:ascii="Times New Roman" w:hAnsi="Times New Roman" w:cs="Times New Roman"/>
          <w:sz w:val="24"/>
          <w:szCs w:val="24"/>
        </w:rPr>
        <w:t xml:space="preserve">Text Classification: Classifying and labelling text based on its context. This includes tasks such as Sentiment Analysis, Spam detection, Hate speech detection, an many more </w:t>
      </w:r>
      <w:r w:rsidRPr="001143B6">
        <w:rPr>
          <w:rFonts w:ascii="Times New Roman" w:hAnsi="Times New Roman" w:cs="Times New Roman"/>
          <w:sz w:val="24"/>
          <w:szCs w:val="24"/>
        </w:rPr>
        <w:fldChar w:fldCharType="begin"/>
      </w:r>
      <w:r w:rsidRPr="001143B6">
        <w:rPr>
          <w:rFonts w:ascii="Times New Roman" w:hAnsi="Times New Roman" w:cs="Times New Roman"/>
          <w:sz w:val="24"/>
          <w:szCs w:val="24"/>
        </w:rPr>
        <w:instrText xml:space="preserve"> ADDIN ZOTERO_ITEM CSL_CITATION {"citationID":"ePGjp7jZ","properties":{"formattedCitation":"(Alabbas et al., 2016)","plainCitation":"(Alabbas et al., 2016)","noteIndex":0},"citationItems":[{"id":59,"uris":["http://zotero.org/users/local/nZ3OG2E4/items/MZ3Y3P7S","http://zotero.org/users/9104097/items/MZ3Y3P7S"],"itemData":{"id":59,"type":"paper-conference","abstract":"Recent research on Big Data proposed and evaluated a number of advanced techniques to gain meaningful information from the complex and large volume of data available on the World Wide Web. To achieve accurate text analysis, a process is usually initiated with a Text Classification (TC) method. Reviewing the very recent literature in this area shows that most studies are focused on English (and other scripts) while attempts on classifying Arabic texts remain relatively very limited. Hence, we intend to contribute the first Systematic Literature Review (SLR) utilizing a search protocol strictly to summarize key characteristics of the different TC techniques and methods used to classify Arabic text, this work also aims to identify and share a scientific evidence of the gap in current literature to help suggesting areas for further research. Our SLR explicitly investigates empirical evidence as a decision factor to include studies, then conclude which classifier produced more accurate results. Further, our findings identify the lack of standardized corpuses for Arabic text; authors compile their own, and most of the work is focused on Modern Arabic with very little done on Colloquial Arabic despite its wide use in Social Media Networks such as Twitter. In total, 1464 papers were surveyed from which 48 primary studies were included and analyzed.","container-title":"2016 4th IEEE International Colloquium on Information Science and Technology (CiSt)","DOI":"10.1109/CIST.2016.7805072","event-place":"Tangier, Morocco","event-title":"2016 4th IEEE International Colloquium on Information Science and Technology (CIST)","ISBN":"978-1-5090-0751-6","language":"en","page":"361-367","publisher":"IEEE","publisher-place":"Tangier, Morocco","source":"DOI.org (Crossref)","title":"Arabic text classification methods: Systematic literature review of primary studies","title-short":"Arabic text classification methods","URL":"http://ieeexplore.ieee.org/document/7805072/","author":[{"family":"Alabbas","given":"Waleed"},{"family":"Al-Khateeb","given":"Haider M."},{"family":"Mansour","given":"Ali"}],"accessed":{"date-parts":[["2023",6,6]]},"issued":{"date-parts":[["2016",10]]}}}],"schema":"https://github.com/citation-style-language/schema/raw/master/csl-citation.json"} </w:instrText>
      </w:r>
      <w:r w:rsidRPr="001143B6">
        <w:rPr>
          <w:rFonts w:ascii="Times New Roman" w:hAnsi="Times New Roman" w:cs="Times New Roman"/>
          <w:sz w:val="24"/>
          <w:szCs w:val="24"/>
        </w:rPr>
        <w:fldChar w:fldCharType="separate"/>
      </w:r>
      <w:r w:rsidRPr="001143B6">
        <w:rPr>
          <w:rFonts w:ascii="Times New Roman" w:hAnsi="Times New Roman" w:cs="Times New Roman"/>
          <w:sz w:val="24"/>
          <w:szCs w:val="24"/>
        </w:rPr>
        <w:t>(Alabbas et al., 2016)</w:t>
      </w:r>
      <w:r w:rsidRPr="001143B6">
        <w:rPr>
          <w:rFonts w:ascii="Times New Roman" w:hAnsi="Times New Roman" w:cs="Times New Roman"/>
          <w:sz w:val="24"/>
          <w:szCs w:val="24"/>
        </w:rPr>
        <w:fldChar w:fldCharType="end"/>
      </w:r>
      <w:r w:rsidRPr="001143B6">
        <w:rPr>
          <w:rFonts w:ascii="Times New Roman" w:hAnsi="Times New Roman" w:cs="Times New Roman"/>
          <w:sz w:val="24"/>
          <w:szCs w:val="24"/>
        </w:rPr>
        <w:t>.</w:t>
      </w:r>
    </w:p>
    <w:p w14:paraId="641483F8" w14:textId="6A9A268D" w:rsidR="0009670F" w:rsidRDefault="0009670F" w:rsidP="002A463E">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Offensive Language</w:t>
      </w:r>
    </w:p>
    <w:p w14:paraId="5E268C51" w14:textId="25F48F8D" w:rsidR="0009670F" w:rsidRDefault="0009670F" w:rsidP="0009670F">
      <w:pPr>
        <w:spacing w:line="360" w:lineRule="auto"/>
        <w:jc w:val="both"/>
        <w:rPr>
          <w:rFonts w:ascii="Times New Roman" w:hAnsi="Times New Roman" w:cs="Times New Roman"/>
          <w:sz w:val="24"/>
          <w:szCs w:val="24"/>
        </w:rPr>
      </w:pPr>
      <w:r w:rsidRPr="001143B6">
        <w:rPr>
          <w:rFonts w:ascii="Times New Roman" w:hAnsi="Times New Roman" w:cs="Times New Roman"/>
          <w:sz w:val="24"/>
          <w:szCs w:val="24"/>
        </w:rPr>
        <w:t xml:space="preserve">Offensive speech is any form of speech that hurts, annoys, or offends individuals </w:t>
      </w:r>
      <w:r w:rsidRPr="001143B6">
        <w:rPr>
          <w:rFonts w:ascii="Times New Roman" w:hAnsi="Times New Roman" w:cs="Times New Roman"/>
          <w:sz w:val="24"/>
          <w:szCs w:val="24"/>
        </w:rPr>
        <w:fldChar w:fldCharType="begin"/>
      </w:r>
      <w:r w:rsidRPr="001143B6">
        <w:rPr>
          <w:rFonts w:ascii="Times New Roman" w:hAnsi="Times New Roman" w:cs="Times New Roman"/>
          <w:sz w:val="24"/>
          <w:szCs w:val="24"/>
        </w:rPr>
        <w:instrText xml:space="preserve"> ADDIN ZOTERO_ITEM CSL_CITATION {"citationID":"NTYVY241","properties":{"formattedCitation":"(Sai &amp; Sharma, 2020)","plainCitation":"(Sai &amp; Sharma, 2020)","noteIndex":0},"citationItems":[{"id":383,"uris":["http://zotero.org/users/9104097/items/BX6JPMZ9"],"itemData":{"id":383,"type":"article-journal","abstract":"Detecting and eliminating offensive and hate speech in social media content is an important concern as hate and offensive speech can have serious consequences in society ranging from ill-education among youth to hate crimes. Offensive speech identification in countries like India poses several additional challenges due to the usage of code-mixed and romanized variants of multiple languages by the users in their posts on social media. HASOC-Dravidian-CodeMix - FIRE 2020 extended the task of offensive speech identification to Dravidian languages. In this paper, we describe our approach in HASOC Dravidian Code-mixed 2020, which topped two out of three tasks(F1-weighted scores - 0.95 and 0.90) and stood second in the third task lagging the top model only by 0.01 points((F1-weighted score - 0.77). We propose a novel and flexible approach of selective translation and transliteration to be able to reap better results out of fine-tuning and ensembling multilingual transformer networks like XLM-RoBERTa and mBERT. Further, we implemented pre-trained, fine-tuned and ensembled versions of XLM-RoBERTa for offensive speech classification. We open source our work to facilitate further experimentation.","container-title":"CEUR Workshop Proceedings","language":"en","source":"Zotero","title":"Siva@HASOC-Dravidian-CodeMix-FIRE-2020: Multilingual Offensive Speech Detection in Code-mixed and Romanized Text","author":[{"family":"Sai","given":"Siva"},{"family":"Sharma","given":"Yashvardhan"}],"issued":{"date-parts":[["2020"]]}}}],"schema":"https://github.com/citation-style-language/schema/raw/master/csl-citation.json"} </w:instrText>
      </w:r>
      <w:r w:rsidRPr="001143B6">
        <w:rPr>
          <w:rFonts w:ascii="Times New Roman" w:hAnsi="Times New Roman" w:cs="Times New Roman"/>
          <w:sz w:val="24"/>
          <w:szCs w:val="24"/>
        </w:rPr>
        <w:fldChar w:fldCharType="separate"/>
      </w:r>
      <w:r w:rsidRPr="001143B6">
        <w:rPr>
          <w:rFonts w:ascii="Times New Roman" w:hAnsi="Times New Roman" w:cs="Times New Roman"/>
          <w:sz w:val="24"/>
          <w:szCs w:val="24"/>
        </w:rPr>
        <w:t>(Sai &amp; Sharma, 2020)</w:t>
      </w:r>
      <w:r w:rsidRPr="001143B6">
        <w:rPr>
          <w:rFonts w:ascii="Times New Roman" w:hAnsi="Times New Roman" w:cs="Times New Roman"/>
          <w:sz w:val="24"/>
          <w:szCs w:val="24"/>
        </w:rPr>
        <w:fldChar w:fldCharType="end"/>
      </w:r>
      <w:r w:rsidRPr="001143B6">
        <w:rPr>
          <w:rFonts w:ascii="Times New Roman" w:hAnsi="Times New Roman" w:cs="Times New Roman"/>
          <w:sz w:val="24"/>
          <w:szCs w:val="24"/>
        </w:rPr>
        <w:t xml:space="preserve">. It include the use of obscene words to dehumanize, insults and belittle someone </w:t>
      </w:r>
      <w:r w:rsidRPr="001143B6">
        <w:rPr>
          <w:rFonts w:ascii="Times New Roman" w:hAnsi="Times New Roman" w:cs="Times New Roman"/>
          <w:sz w:val="24"/>
          <w:szCs w:val="24"/>
        </w:rPr>
        <w:fldChar w:fldCharType="begin"/>
      </w:r>
      <w:r w:rsidRPr="001143B6">
        <w:rPr>
          <w:rFonts w:ascii="Times New Roman" w:hAnsi="Times New Roman" w:cs="Times New Roman"/>
          <w:sz w:val="24"/>
          <w:szCs w:val="24"/>
        </w:rPr>
        <w:instrText xml:space="preserve"> ADDIN ZOTERO_ITEM CSL_CITATION {"citationID":"6tWrvNSj","properties":{"formattedCitation":"(Mallikarjun et al., 2009)","plainCitation":"(Mallikarjun et al., 2009)","noteIndex":0},"citationItems":[{"id":385,"uris":["http://zotero.org/users/9104097/items/8KZAYJWN"],"itemData":{"id":385,"type":"article-journal","abstract":"In the English language there are many expressions which may be considered „offensive‟ by both native and non-native speakers because they refer to sexual activity, private parts of the body and human waste, in a very crude and unpleasant manner. They are insulting to fellow human beings, besides being distasteful in other ways. Users may therefore find it repugnant to use such expressions in their discourse. The contemporary English language dictionaries which have included them often describe them as offensive, deeply offensive and sometimes even carry a warning not to use them. In order not to give the impression that a speaker is rude, insensitive, vulgar or uncultured, which other alternative words can speakers use? It is especially important for people who live in a society or community which values politeness in language use to be aware of „bad‟ language and know how to use words which may be considered free from language unpleasantness. This awareness is not only necessary for non-native speakers of English, but also for those to whom English is their dominant language of communication.","language":"en","source":"Zotero","title":"Getting Around ‘Offensive’ Language","author":[{"family":"Mallikarjun","given":"B"},{"family":"Mohanlal","given":"Sam"},{"family":"Sharada","given":"B A"},{"family":"Fatihi","given":"A R"},{"family":"Gusain","given":"Lakhan"},{"family":"Karunakaran","given":"K"},{"family":"Bayer","given":"Jennifer Marie"}],"issued":{"date-parts":[["2009"]]}}}],"schema":"https://github.com/citation-style-language/schema/raw/master/csl-citation.json"} </w:instrText>
      </w:r>
      <w:r w:rsidRPr="001143B6">
        <w:rPr>
          <w:rFonts w:ascii="Times New Roman" w:hAnsi="Times New Roman" w:cs="Times New Roman"/>
          <w:sz w:val="24"/>
          <w:szCs w:val="24"/>
        </w:rPr>
        <w:fldChar w:fldCharType="separate"/>
      </w:r>
      <w:r w:rsidRPr="001143B6">
        <w:rPr>
          <w:rFonts w:ascii="Times New Roman" w:hAnsi="Times New Roman" w:cs="Times New Roman"/>
          <w:sz w:val="24"/>
          <w:szCs w:val="24"/>
        </w:rPr>
        <w:t>(Mallikarjun et al., 2009)</w:t>
      </w:r>
      <w:r w:rsidRPr="001143B6">
        <w:rPr>
          <w:rFonts w:ascii="Times New Roman" w:hAnsi="Times New Roman" w:cs="Times New Roman"/>
          <w:sz w:val="24"/>
          <w:szCs w:val="24"/>
        </w:rPr>
        <w:fldChar w:fldCharType="end"/>
      </w:r>
      <w:r w:rsidRPr="001143B6">
        <w:rPr>
          <w:rFonts w:ascii="Times New Roman" w:hAnsi="Times New Roman" w:cs="Times New Roman"/>
          <w:sz w:val="24"/>
          <w:szCs w:val="24"/>
        </w:rPr>
        <w:t>.  Today, social media has become a breeding ground for offensive contents which can be detrimental to the society. This necessitates the research community to develop various methods to detect and remove these contents within the shortest possible time. There are areas that are being researched under this task including hate speech</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V1fdG0J","properties":{"formattedCitation":"(Ombui et al., 2019)","plainCitation":"(Ombui et al., 2019)","noteIndex":0},"citationItems":[{"id":117,"uris":["http://zotero.org/users/9104097/items/P3TNYZKH"],"itemData":{"id":117,"type":"paper-conference","abstract":"Considering the colossal amount of user-generated content on social media, it has become increasingly difficult to monitor hateful content being published on public online spaces, especially during the electioneering periods, particularly in Kenya. In this regard, it is crucial to automate the identification of hate speech in order to manage the volume, variety, veracity and velocity of this content. In this research, we postulate a supervised machine learning approach whereby annotation of the training data set is critical in determining the performance of the trained classifier. Therefore, we develop an annotation framework based on Sternberg’s (2003) hate theory and test its performance in classifying about 5k tweets using 3 human annotators per tweet. Preliminary results indicate an intercoder reliability score of 0.5027 based on Krippendorff’s alpha.","container-title":"2019 IST-Africa Week Conference (IST-Africa)","DOI":"10.23919/ISTAFRICA.2019.8764868","event-place":"Nairobi, Kenya","event-title":"2019 IST-Africa Week Conference (IST-Africa)","ISBN":"978-1-905824-63-2","language":"en","page":"1-9","publisher":"IEEE","publisher-place":"Nairobi, Kenya","source":"DOI.org (Crossref)","title":"Annotation Framework for Hate Speech Identification in Tweets: Case Study of Tweets During Kenyan Elections","title-short":"Annotation Framework for Hate Speech Identification in Tweets","URL":"https://ieeexplore.ieee.org/document/8764868/","author":[{"family":"Ombui","given":"Edward"},{"family":"Karani","given":"Moses"},{"family":"Muchemi","given":"Lawrence"}],"accessed":{"date-parts":[["2023",2,14]]},"issued":{"date-parts":[["2019",5]]}}}],"schema":"https://github.com/citation-style-language/schema/raw/master/csl-citation.json"} </w:instrText>
      </w:r>
      <w:r>
        <w:rPr>
          <w:rFonts w:ascii="Times New Roman" w:hAnsi="Times New Roman" w:cs="Times New Roman"/>
          <w:sz w:val="24"/>
          <w:szCs w:val="24"/>
        </w:rPr>
        <w:fldChar w:fldCharType="separate"/>
      </w:r>
      <w:r w:rsidRPr="00520DC9">
        <w:rPr>
          <w:rFonts w:ascii="Times New Roman" w:hAnsi="Times New Roman" w:cs="Times New Roman"/>
          <w:sz w:val="24"/>
        </w:rPr>
        <w:t>(Ombui et al., 2019)</w:t>
      </w:r>
      <w:r>
        <w:rPr>
          <w:rFonts w:ascii="Times New Roman" w:hAnsi="Times New Roman" w:cs="Times New Roman"/>
          <w:sz w:val="24"/>
          <w:szCs w:val="24"/>
        </w:rPr>
        <w:fldChar w:fldCharType="end"/>
      </w:r>
      <w:r w:rsidRPr="001143B6">
        <w:rPr>
          <w:rFonts w:ascii="Times New Roman" w:hAnsi="Times New Roman" w:cs="Times New Roman"/>
          <w:sz w:val="24"/>
          <w:szCs w:val="24"/>
        </w:rPr>
        <w:t xml:space="preserve">, </w:t>
      </w:r>
      <w:r w:rsidRPr="001143B6">
        <w:rPr>
          <w:rFonts w:ascii="Times New Roman" w:hAnsi="Times New Roman" w:cs="Times New Roman"/>
          <w:sz w:val="24"/>
          <w:szCs w:val="24"/>
        </w:rPr>
        <w:lastRenderedPageBreak/>
        <w:t>abusive languag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wQd10NN","properties":{"formattedCitation":"(Nobata et al., 2016)","plainCitation":"(Nobata et al., 2016)","noteIndex":0},"citationItems":[{"id":344,"uris":["http://zotero.org/users/9104097/items/QWX5RFF9"],"itemData":{"id":344,"type":"paper-conference","abstract":"Detection of abusive language in user generated online content has become an issue of increasing importance in recent years. Most current commercial methods make use of blacklists and regular expressions, however these measures fall short when contending with more subtle, less ham-ﬁsted examples of hate speech. In this work, we develop a machine learning based method to detect hate speech on online user comments from two domains which outperforms a state-ofthe-art deep learning approach. We also develop a corpus of user comments annotated for abusive language, the ﬁrst of its kind. Finally, we use our detection tool to analyze abusive language over time and in diﬀerent settings to further enhance our knowledge of this behavior.","container-title":"Proceedings of the 25th International Conference on World Wide Web","DOI":"10.1145/2872427.2883062","event-place":"Montréal Québec Canada","event-title":"WWW '16: 25th International World Wide Web Conference","ISBN":"978-1-4503-4143-1","language":"en","page":"145-153","publisher":"International World Wide Web Conferences Steering Committee","publisher-place":"Montréal Québec Canada","source":"DOI.org (Crossref)","title":"Abusive Language Detection in Online User Content","URL":"https://dl.acm.org/doi/10.1145/2872427.2883062","author":[{"family":"Nobata","given":"Chikashi"},{"family":"Tetreault","given":"Joel"},{"family":"Thomas","given":"Achint"},{"family":"Mehdad","given":"Yashar"},{"family":"Chang","given":"Yi"}],"accessed":{"date-parts":[["2023",7,8]]},"issued":{"date-parts":[["2016",4,11]]}}}],"schema":"https://github.com/citation-style-language/schema/raw/master/csl-citation.json"} </w:instrText>
      </w:r>
      <w:r>
        <w:rPr>
          <w:rFonts w:ascii="Times New Roman" w:hAnsi="Times New Roman" w:cs="Times New Roman"/>
          <w:sz w:val="24"/>
          <w:szCs w:val="24"/>
        </w:rPr>
        <w:fldChar w:fldCharType="separate"/>
      </w:r>
      <w:r w:rsidRPr="00520DC9">
        <w:rPr>
          <w:rFonts w:ascii="Times New Roman" w:hAnsi="Times New Roman" w:cs="Times New Roman"/>
          <w:sz w:val="24"/>
        </w:rPr>
        <w:t>(Nobata et al., 2016)</w:t>
      </w:r>
      <w:r>
        <w:rPr>
          <w:rFonts w:ascii="Times New Roman" w:hAnsi="Times New Roman" w:cs="Times New Roman"/>
          <w:sz w:val="24"/>
          <w:szCs w:val="24"/>
        </w:rPr>
        <w:fldChar w:fldCharType="end"/>
      </w:r>
      <w:r w:rsidRPr="001143B6">
        <w:rPr>
          <w:rFonts w:ascii="Times New Roman" w:hAnsi="Times New Roman" w:cs="Times New Roman"/>
          <w:sz w:val="24"/>
          <w:szCs w:val="24"/>
        </w:rPr>
        <w:t>, cyberbully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mSQoRCt","properties":{"formattedCitation":"(Haidar et al., 2018)","plainCitation":"(Haidar et al., 2018)","noteIndex":0},"citationItems":[{"id":524,"uris":["http://zotero.org/users/9104097/items/N99M4LNY"],"itemData":{"id":524,"type":"paper-conference","abstract":"As much as internet and smart devices are taking a big role in the lives of children and adolescents, also the threat of Cyberbullying on the lives and wellbeing of those youngsters is rising. The threat of cyberbullying is acknowledged around the world generally and in the Arabic areas specifically. A lot of research is done for finding automated solutions for cyberbullying detection in several languages, but not much has been done for Arabic Language. At the other hand, a lot of interest is invested in Deep Learning techniques, where Deep Learning has been applied in several areas and showed vast success. Thus this paper proposes a solution that employs Deep Learning methods in the process of Arabic Cyberbullying Detection. Specifically a Feed Forward Neural Network is trained on an Arabic Dataset for the purpose of cyberbullying detection.","container-title":"PROCEEDINGS OF THE 2018 7TH INTERNATIONAL CONFERENCE ON COMPUTER AND COMMUNICATION ENGINEERING (ICCCE)","ISBN":"978-1-5386-6992-1","page":"284-289","publisher":"Int Islamic Univ Malaysia, Fac Engn, Dept Elect &amp; Comp Engn; IEEE Instrumentat &amp; Measurement Soc, Malaysia Chapter","title":"Arabic Cyberbullying Detection: Using Deep Learning","author":[{"family":"Haidar","given":"Batoul"},{"family":"Chamoun","given":"Maroun"},{"family":"Serhrouchni","given":"Ahmed"}],"issued":{"date-parts":[["2018"]]}}}],"schema":"https://github.com/citation-style-language/schema/raw/master/csl-citation.json"} </w:instrText>
      </w:r>
      <w:r>
        <w:rPr>
          <w:rFonts w:ascii="Times New Roman" w:hAnsi="Times New Roman" w:cs="Times New Roman"/>
          <w:sz w:val="24"/>
          <w:szCs w:val="24"/>
        </w:rPr>
        <w:fldChar w:fldCharType="separate"/>
      </w:r>
      <w:r w:rsidRPr="00520DC9">
        <w:rPr>
          <w:rFonts w:ascii="Times New Roman" w:hAnsi="Times New Roman" w:cs="Times New Roman"/>
          <w:sz w:val="24"/>
        </w:rPr>
        <w:t>(Haidar et al., 2018)</w:t>
      </w:r>
      <w:r>
        <w:rPr>
          <w:rFonts w:ascii="Times New Roman" w:hAnsi="Times New Roman" w:cs="Times New Roman"/>
          <w:sz w:val="24"/>
          <w:szCs w:val="24"/>
        </w:rPr>
        <w:fldChar w:fldCharType="end"/>
      </w:r>
      <w:r w:rsidRPr="001143B6">
        <w:rPr>
          <w:rFonts w:ascii="Times New Roman" w:hAnsi="Times New Roman" w:cs="Times New Roman"/>
          <w:sz w:val="24"/>
          <w:szCs w:val="24"/>
        </w:rPr>
        <w:t xml:space="preserve">, and more. Hate speech is one of the most researched areas alongside offensive speech </w:t>
      </w:r>
      <w:r w:rsidRPr="001143B6">
        <w:rPr>
          <w:rFonts w:ascii="Times New Roman" w:hAnsi="Times New Roman" w:cs="Times New Roman"/>
          <w:sz w:val="24"/>
          <w:szCs w:val="24"/>
        </w:rPr>
        <w:fldChar w:fldCharType="begin"/>
      </w:r>
      <w:r w:rsidRPr="001143B6">
        <w:rPr>
          <w:rFonts w:ascii="Times New Roman" w:hAnsi="Times New Roman" w:cs="Times New Roman"/>
          <w:sz w:val="24"/>
          <w:szCs w:val="24"/>
        </w:rPr>
        <w:instrText xml:space="preserve"> ADDIN ZOTERO_ITEM CSL_CITATION {"citationID":"rx1QTc5J","properties":{"formattedCitation":"(Fortuna &amp; Nunes, 2019; Husain &amp; Uzuner, 2021; Pradhan et al., 2020)","plainCitation":"(Fortuna &amp; Nunes, 2019; Husain &amp; Uzuner, 2021; Pradhan et al., 2020)","noteIndex":0},"citationItems":[{"id":15,"uris":["http://zotero.org/users/9104097/items/DX63CEBH"],"itemData":{"id":15,"type":"article-journal","abstract":"The scientific study of hate speech, from a computer science point of view, is recent. This survey organizes and describes the current state of the field, providing a structured overview of previous approaches, including core algorithms, methods, and main features used. This work also discusses the complexity of the concept of hate speech, defined in many platforms and contexts, and provides a unifying definition. This area has an unquestionable potential for societal impact, particularly in online communities and digital media platforms. The development and systematization of shared resources, such as guidelines, annotated datasets in multiple languages, and algorithms, is a crucial step in advancing the automatic detection of hate speech.","container-title":"ACM Computing Surveys","DOI":"10.1145/3232676","ISSN":"0360-0300, 1557-7341","issue":"4","journalAbbreviation":"ACM Comput. Surv.","language":"en","page":"1-30","source":"DOI.org (Crossref)","title":"A Survey on Automatic Detection of Hate Speech in Text","volume":"51","author":[{"family":"Fortuna","given":"Paula"},{"family":"Nunes","given":"Sérgio"}],"issued":{"date-parts":[["2019",7,31]]}}},{"id":105,"uris":["http://zotero.org/users/9104097/items/CWDNNSS4"],"itemData":{"id":105,"type":"article-journal","abstract":"The use of offensive language in user-generated content is a serious problem that needs to be addressed with the latest technology. The field of Natural Language Processing (NLP) can support the automatic detection of offensive language. In this survey, we review previous NLP studies that cover Arabic offensive language detection. This survey investigates the state-of-the-art in offensive language detection for the Arabic language, providing a structured overview of previous approaches, including core techniques, tools, resources, methods, and main features used. This work also discusses the limitations and gaps of the previous studies. Findings from this survey emphasize the importance of investing further effort in detecting Arabic offensive language, including the development of benchmark resources and the invention of novel preprocessing and feature extraction techniques.","container-title":"ACM Transactions on Asian and Low-Resource Language Information Processing","DOI":"10.1145/3421504","ISSN":"2375-4699, 2375-4702","issue":"1","journalAbbreviation":"ACM Trans. Asian Low-Resour. Lang. Inf. Process.","language":"en","page":"1-44","source":"DOI.org (Crossref)","title":"A Survey of Offensive Language Detection for the Arabic Language","volume":"20","author":[{"family":"Husain","given":"Fatemah"},{"family":"Uzuner","given":"Ozlem"}],"issued":{"date-parts":[["2021",1,31]]}}},{"id":389,"uris":["http://zotero.org/users/9104097/items/A58V6NQX"],"itemData":{"id":389,"type":"chapter","abstract":"Offensive language, hate speech, bullying behavior is prevalent during textual communication happening online. Users usually misuse the ananonymity available online social media and use this as an advantage and engage in behavior that is not acceptable socially in actual world. Social media platforms, analytics companies, online communities had showed much interest and involvement in this field to cope up with this problem by stopping its propagation in social media and its usage. In this paper we will propose the work done by researchers to form effective strategies for tackling this problem of identifying offense, aggression, and hate speech in users textual posts, comments, microblogs, etc.","container-title":"Advances in Data and Information Sciences","event-place":"Singapore","ISBN":"9789811506932","language":"en","note":"collection-title: Lecture Notes in Networks and Systems\nDOI: 10.1007/978-981-15-0694-9_41","page":"433-439","publisher":"Springer Singapore","publisher-place":"Singapore","source":"DOI.org (Crossref)","title":"A Review on Offensive Language Detection","URL":"http://link.springer.com/10.1007/978-981-15-0694-9_41","volume":"94","editor":[{"family":"Kolhe","given":"Mohan L."},{"family":"Tiwari","given":"Shailesh"},{"family":"Trivedi","given":"Munesh C."},{"family":"Mishra","given":"Krishn K."}],"author":[{"family":"Pradhan","given":"Rahul"},{"family":"Chaturvedi","given":"Ankur"},{"family":"Tripathi","given":"Aprna"},{"family":"Sharma","given":"Dilip Kumar"}],"accessed":{"date-parts":[["2023",7,19]]},"issued":{"date-parts":[["2020"]]}}}],"schema":"https://github.com/citation-style-language/schema/raw/master/csl-citation.json"} </w:instrText>
      </w:r>
      <w:r w:rsidRPr="001143B6">
        <w:rPr>
          <w:rFonts w:ascii="Times New Roman" w:hAnsi="Times New Roman" w:cs="Times New Roman"/>
          <w:sz w:val="24"/>
          <w:szCs w:val="24"/>
        </w:rPr>
        <w:fldChar w:fldCharType="separate"/>
      </w:r>
      <w:r w:rsidRPr="001143B6">
        <w:rPr>
          <w:rFonts w:ascii="Times New Roman" w:hAnsi="Times New Roman" w:cs="Times New Roman"/>
          <w:sz w:val="24"/>
          <w:szCs w:val="24"/>
        </w:rPr>
        <w:t>(Fortuna &amp; Nunes, 2019; Husain &amp; Uzuner, 2021; Pradhan et al., 2020)</w:t>
      </w:r>
      <w:r w:rsidRPr="001143B6">
        <w:rPr>
          <w:rFonts w:ascii="Times New Roman" w:hAnsi="Times New Roman" w:cs="Times New Roman"/>
          <w:sz w:val="24"/>
          <w:szCs w:val="24"/>
        </w:rPr>
        <w:fldChar w:fldCharType="end"/>
      </w:r>
      <w:r w:rsidRPr="001143B6">
        <w:rPr>
          <w:rFonts w:ascii="Times New Roman" w:hAnsi="Times New Roman" w:cs="Times New Roman"/>
          <w:sz w:val="24"/>
          <w:szCs w:val="24"/>
        </w:rPr>
        <w:t xml:space="preserve">. </w:t>
      </w:r>
    </w:p>
    <w:p w14:paraId="36C5D26E" w14:textId="6719A37A" w:rsidR="0009670F" w:rsidRDefault="0009670F" w:rsidP="002A463E">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Hate speech</w:t>
      </w:r>
    </w:p>
    <w:p w14:paraId="49616DA1" w14:textId="77777777" w:rsidR="0009670F" w:rsidRPr="001143B6" w:rsidRDefault="0009670F" w:rsidP="0009670F">
      <w:pPr>
        <w:spacing w:line="360" w:lineRule="auto"/>
        <w:jc w:val="both"/>
        <w:rPr>
          <w:rFonts w:ascii="Times New Roman" w:hAnsi="Times New Roman" w:cs="Times New Roman"/>
          <w:bCs/>
          <w:color w:val="000000" w:themeColor="text1"/>
          <w:sz w:val="24"/>
          <w:szCs w:val="24"/>
        </w:rPr>
      </w:pPr>
      <w:r w:rsidRPr="001143B6">
        <w:rPr>
          <w:rFonts w:ascii="Times New Roman" w:hAnsi="Times New Roman" w:cs="Times New Roman"/>
          <w:bCs/>
          <w:color w:val="000000" w:themeColor="text1"/>
          <w:sz w:val="24"/>
          <w:szCs w:val="24"/>
        </w:rPr>
        <w:t xml:space="preserve">Hate speech is a complex phenomenon and does not have an agreed definition </w:t>
      </w:r>
      <w:r w:rsidRPr="001143B6">
        <w:rPr>
          <w:rFonts w:ascii="Times New Roman" w:hAnsi="Times New Roman" w:cs="Times New Roman"/>
          <w:bCs/>
          <w:color w:val="000000" w:themeColor="text1"/>
          <w:sz w:val="24"/>
          <w:szCs w:val="24"/>
        </w:rPr>
        <w:fldChar w:fldCharType="begin"/>
      </w:r>
      <w:r w:rsidRPr="001143B6">
        <w:rPr>
          <w:rFonts w:ascii="Times New Roman" w:hAnsi="Times New Roman" w:cs="Times New Roman"/>
          <w:bCs/>
          <w:color w:val="000000" w:themeColor="text1"/>
          <w:sz w:val="24"/>
          <w:szCs w:val="24"/>
        </w:rPr>
        <w:instrText xml:space="preserve"> ADDIN ZOTERO_ITEM CSL_CITATION {"citationID":"1i1cexzG","properties":{"formattedCitation":"(Alkiviadou, 2019)","plainCitation":"(Alkiviadou, 2019)","noteIndex":0},"citationItems":[{"id":111,"uris":["http://zotero.org/users/9104097/items/J8HVMCHQ"],"itemData":{"id":111,"type":"article-journal","container-title":"Information &amp; Communications Technology Law","DOI":"10.1080/13600834.2018.1494417","ISSN":"1360-0834, 1469-8404","issue":"1","journalAbbreviation":"Information &amp; Communications Technology Law","language":"en","page":"19-35","source":"DOI.org (Crossref)","title":"Hate speech on social media networks: towards a regulatory framework?","title-short":"Hate speech on social media networks","volume":"28","author":[{"family":"Alkiviadou","given":"Natalie"}],"issued":{"date-parts":[["2019",1,2]]}}}],"schema":"https://github.com/citation-style-language/schema/raw/master/csl-citation.json"} </w:instrText>
      </w:r>
      <w:r w:rsidRPr="001143B6">
        <w:rPr>
          <w:rFonts w:ascii="Times New Roman" w:hAnsi="Times New Roman" w:cs="Times New Roman"/>
          <w:bCs/>
          <w:color w:val="000000" w:themeColor="text1"/>
          <w:sz w:val="24"/>
          <w:szCs w:val="24"/>
        </w:rPr>
        <w:fldChar w:fldCharType="separate"/>
      </w:r>
      <w:r w:rsidRPr="001143B6">
        <w:rPr>
          <w:rFonts w:ascii="Times New Roman" w:hAnsi="Times New Roman" w:cs="Times New Roman"/>
          <w:sz w:val="24"/>
          <w:szCs w:val="24"/>
        </w:rPr>
        <w:t>(Alkiviadou, 2019)</w:t>
      </w:r>
      <w:r w:rsidRPr="001143B6">
        <w:rPr>
          <w:rFonts w:ascii="Times New Roman" w:hAnsi="Times New Roman" w:cs="Times New Roman"/>
          <w:bCs/>
          <w:color w:val="000000" w:themeColor="text1"/>
          <w:sz w:val="24"/>
          <w:szCs w:val="24"/>
        </w:rPr>
        <w:fldChar w:fldCharType="end"/>
      </w:r>
      <w:r w:rsidRPr="001143B6">
        <w:rPr>
          <w:rFonts w:ascii="Times New Roman" w:hAnsi="Times New Roman" w:cs="Times New Roman"/>
          <w:bCs/>
          <w:color w:val="000000" w:themeColor="text1"/>
          <w:sz w:val="24"/>
          <w:szCs w:val="24"/>
        </w:rPr>
        <w:t xml:space="preserve">. This complexity made various organizations, platforms and the researchers to come up with </w:t>
      </w:r>
      <w:r>
        <w:rPr>
          <w:rFonts w:ascii="Times New Roman" w:hAnsi="Times New Roman" w:cs="Times New Roman"/>
          <w:bCs/>
          <w:color w:val="000000" w:themeColor="text1"/>
          <w:sz w:val="24"/>
          <w:szCs w:val="24"/>
        </w:rPr>
        <w:t>different</w:t>
      </w:r>
      <w:r w:rsidRPr="001143B6">
        <w:rPr>
          <w:rFonts w:ascii="Times New Roman" w:hAnsi="Times New Roman" w:cs="Times New Roman"/>
          <w:bCs/>
          <w:color w:val="000000" w:themeColor="text1"/>
          <w:sz w:val="24"/>
          <w:szCs w:val="24"/>
        </w:rPr>
        <w:t xml:space="preserve"> definition</w:t>
      </w:r>
      <w:r>
        <w:rPr>
          <w:rFonts w:ascii="Times New Roman" w:hAnsi="Times New Roman" w:cs="Times New Roman"/>
          <w:bCs/>
          <w:color w:val="000000" w:themeColor="text1"/>
          <w:sz w:val="24"/>
          <w:szCs w:val="24"/>
        </w:rPr>
        <w:t>s</w:t>
      </w:r>
      <w:r w:rsidRPr="001143B6">
        <w:rPr>
          <w:rFonts w:ascii="Times New Roman" w:hAnsi="Times New Roman" w:cs="Times New Roman"/>
          <w:bCs/>
          <w:color w:val="000000" w:themeColor="text1"/>
          <w:sz w:val="24"/>
          <w:szCs w:val="24"/>
        </w:rPr>
        <w:t>. Among the definitions by social media platforms are:</w:t>
      </w:r>
    </w:p>
    <w:p w14:paraId="39B79234" w14:textId="77777777" w:rsidR="0009670F" w:rsidRPr="001143B6" w:rsidRDefault="0009670F" w:rsidP="0009670F">
      <w:pPr>
        <w:pStyle w:val="ListParagraph"/>
        <w:numPr>
          <w:ilvl w:val="0"/>
          <w:numId w:val="4"/>
        </w:numPr>
        <w:spacing w:line="360" w:lineRule="auto"/>
        <w:jc w:val="both"/>
        <w:rPr>
          <w:rFonts w:ascii="Times New Roman" w:hAnsi="Times New Roman" w:cs="Times New Roman"/>
          <w:bCs/>
          <w:color w:val="000000" w:themeColor="text1"/>
          <w:sz w:val="24"/>
          <w:szCs w:val="24"/>
        </w:rPr>
      </w:pPr>
      <w:r w:rsidRPr="001143B6">
        <w:rPr>
          <w:rFonts w:ascii="Times New Roman" w:hAnsi="Times New Roman" w:cs="Times New Roman"/>
          <w:bCs/>
          <w:color w:val="000000" w:themeColor="text1"/>
          <w:sz w:val="24"/>
          <w:szCs w:val="24"/>
        </w:rPr>
        <w:t>Meta (Facebook): “We define hate speech as a direct attack against people – rather than concepts or institutions – on the basis of what we call protected characteristics: race, ethnicity, national origin, disability, religious affiliation, caste, sexual orientation, sex, gender identity and serious disease</w:t>
      </w:r>
      <w:r w:rsidRPr="001143B6">
        <w:rPr>
          <w:rStyle w:val="FootnoteReference"/>
          <w:rFonts w:ascii="Times New Roman" w:hAnsi="Times New Roman" w:cs="Times New Roman"/>
          <w:bCs/>
          <w:color w:val="000000" w:themeColor="text1"/>
          <w:sz w:val="24"/>
          <w:szCs w:val="24"/>
        </w:rPr>
        <w:footnoteReference w:id="3"/>
      </w:r>
      <w:r w:rsidRPr="001143B6">
        <w:rPr>
          <w:rFonts w:ascii="Times New Roman" w:hAnsi="Times New Roman" w:cs="Times New Roman"/>
          <w:bCs/>
          <w:color w:val="000000" w:themeColor="text1"/>
          <w:sz w:val="24"/>
          <w:szCs w:val="24"/>
        </w:rPr>
        <w:t xml:space="preserve">” </w:t>
      </w:r>
    </w:p>
    <w:p w14:paraId="5270B120" w14:textId="77777777" w:rsidR="0009670F" w:rsidRPr="001143B6" w:rsidRDefault="0009670F" w:rsidP="0009670F">
      <w:pPr>
        <w:pStyle w:val="ListParagraph"/>
        <w:numPr>
          <w:ilvl w:val="0"/>
          <w:numId w:val="4"/>
        </w:numPr>
        <w:spacing w:line="360" w:lineRule="auto"/>
        <w:jc w:val="both"/>
        <w:rPr>
          <w:rFonts w:ascii="Times New Roman" w:hAnsi="Times New Roman" w:cs="Times New Roman"/>
          <w:bCs/>
          <w:color w:val="000000" w:themeColor="text1"/>
          <w:sz w:val="24"/>
          <w:szCs w:val="24"/>
        </w:rPr>
      </w:pPr>
      <w:r w:rsidRPr="001143B6">
        <w:rPr>
          <w:rFonts w:ascii="Times New Roman" w:hAnsi="Times New Roman" w:cs="Times New Roman"/>
          <w:bCs/>
          <w:color w:val="000000" w:themeColor="text1"/>
          <w:sz w:val="24"/>
          <w:szCs w:val="24"/>
        </w:rPr>
        <w:t>YouTube: “content promoting violence or hatred against individuals or groups based on any of the following attributes: age, caste, disability, ethnicity, gender identity and expression, nationality, race, immigration status, religion, sex/gender, sexual orientation, victims of a major violent event and their kin, and veteran status</w:t>
      </w:r>
      <w:r w:rsidRPr="001143B6">
        <w:rPr>
          <w:rStyle w:val="FootnoteReference"/>
          <w:rFonts w:ascii="Times New Roman" w:hAnsi="Times New Roman" w:cs="Times New Roman"/>
          <w:bCs/>
          <w:color w:val="000000" w:themeColor="text1"/>
          <w:sz w:val="24"/>
          <w:szCs w:val="24"/>
        </w:rPr>
        <w:footnoteReference w:id="4"/>
      </w:r>
      <w:r w:rsidRPr="001143B6">
        <w:rPr>
          <w:rFonts w:ascii="Times New Roman" w:hAnsi="Times New Roman" w:cs="Times New Roman"/>
          <w:bCs/>
          <w:color w:val="000000" w:themeColor="text1"/>
          <w:sz w:val="24"/>
          <w:szCs w:val="24"/>
        </w:rPr>
        <w:t xml:space="preserve">”. </w:t>
      </w:r>
    </w:p>
    <w:p w14:paraId="48480978" w14:textId="77777777" w:rsidR="0009670F" w:rsidRPr="001143B6" w:rsidRDefault="0009670F" w:rsidP="0009670F">
      <w:pPr>
        <w:pStyle w:val="ListParagraph"/>
        <w:numPr>
          <w:ilvl w:val="0"/>
          <w:numId w:val="4"/>
        </w:numPr>
        <w:spacing w:line="360" w:lineRule="auto"/>
        <w:jc w:val="both"/>
        <w:rPr>
          <w:rFonts w:ascii="Times New Roman" w:hAnsi="Times New Roman" w:cs="Times New Roman"/>
          <w:bCs/>
          <w:color w:val="000000" w:themeColor="text1"/>
          <w:sz w:val="24"/>
          <w:szCs w:val="24"/>
        </w:rPr>
      </w:pPr>
      <w:r w:rsidRPr="001143B6">
        <w:rPr>
          <w:rFonts w:ascii="Times New Roman" w:hAnsi="Times New Roman" w:cs="Times New Roman"/>
          <w:bCs/>
          <w:color w:val="000000" w:themeColor="text1"/>
          <w:sz w:val="24"/>
          <w:szCs w:val="24"/>
        </w:rPr>
        <w:t>Twitter: “Hateful conduct: You may not promote violence against or directly attack or threaten other people on the basis of race, ethnicity, national origin, caste, sexual orientation, gender, gender identity, religious affiliation, age, disability, or serious disease. We also do not allow inciting harm towards others on the basis of these categories</w:t>
      </w:r>
      <w:r w:rsidRPr="001143B6">
        <w:rPr>
          <w:rStyle w:val="FootnoteReference"/>
          <w:rFonts w:ascii="Times New Roman" w:hAnsi="Times New Roman" w:cs="Times New Roman"/>
          <w:bCs/>
          <w:color w:val="000000" w:themeColor="text1"/>
          <w:sz w:val="24"/>
          <w:szCs w:val="24"/>
        </w:rPr>
        <w:footnoteReference w:id="5"/>
      </w:r>
      <w:r w:rsidRPr="001143B6">
        <w:rPr>
          <w:rFonts w:ascii="Times New Roman" w:hAnsi="Times New Roman" w:cs="Times New Roman"/>
          <w:bCs/>
          <w:color w:val="000000" w:themeColor="text1"/>
          <w:sz w:val="24"/>
          <w:szCs w:val="24"/>
        </w:rPr>
        <w:t>”.</w:t>
      </w:r>
    </w:p>
    <w:p w14:paraId="0EA00934" w14:textId="77777777" w:rsidR="0009670F" w:rsidRPr="001143B6" w:rsidRDefault="0009670F" w:rsidP="0009670F">
      <w:pPr>
        <w:pStyle w:val="ListParagraph"/>
        <w:numPr>
          <w:ilvl w:val="0"/>
          <w:numId w:val="4"/>
        </w:numPr>
        <w:spacing w:line="360" w:lineRule="auto"/>
        <w:jc w:val="both"/>
        <w:rPr>
          <w:rFonts w:ascii="Times New Roman" w:hAnsi="Times New Roman" w:cs="Times New Roman"/>
          <w:bCs/>
          <w:color w:val="000000" w:themeColor="text1"/>
          <w:sz w:val="24"/>
          <w:szCs w:val="24"/>
        </w:rPr>
      </w:pPr>
      <w:r w:rsidRPr="001143B6">
        <w:rPr>
          <w:rFonts w:ascii="Times New Roman" w:hAnsi="Times New Roman" w:cs="Times New Roman"/>
          <w:bCs/>
          <w:color w:val="000000" w:themeColor="text1"/>
          <w:sz w:val="24"/>
          <w:szCs w:val="24"/>
        </w:rPr>
        <w:t>Instagram:  defined hate speech as “attacks on people based on their protected characteristics, including race or religion</w:t>
      </w:r>
      <w:r w:rsidRPr="001143B6">
        <w:rPr>
          <w:rStyle w:val="FootnoteReference"/>
          <w:rFonts w:ascii="Times New Roman" w:hAnsi="Times New Roman" w:cs="Times New Roman"/>
          <w:bCs/>
          <w:color w:val="000000" w:themeColor="text1"/>
          <w:sz w:val="24"/>
          <w:szCs w:val="24"/>
        </w:rPr>
        <w:footnoteReference w:id="6"/>
      </w:r>
      <w:r w:rsidRPr="001143B6">
        <w:rPr>
          <w:rFonts w:ascii="Times New Roman" w:hAnsi="Times New Roman" w:cs="Times New Roman"/>
          <w:bCs/>
          <w:color w:val="000000" w:themeColor="text1"/>
          <w:sz w:val="24"/>
          <w:szCs w:val="24"/>
        </w:rPr>
        <w:t>”.</w:t>
      </w:r>
    </w:p>
    <w:p w14:paraId="2C8DC3BE" w14:textId="77777777" w:rsidR="0009670F" w:rsidRPr="001143B6" w:rsidRDefault="0009670F" w:rsidP="0009670F">
      <w:pPr>
        <w:spacing w:line="360" w:lineRule="auto"/>
        <w:ind w:firstLine="360"/>
        <w:jc w:val="both"/>
        <w:rPr>
          <w:rFonts w:ascii="Times New Roman" w:hAnsi="Times New Roman" w:cs="Times New Roman"/>
          <w:bCs/>
          <w:color w:val="000000" w:themeColor="text1"/>
          <w:sz w:val="24"/>
          <w:szCs w:val="24"/>
        </w:rPr>
      </w:pPr>
      <w:r w:rsidRPr="001143B6">
        <w:rPr>
          <w:rFonts w:ascii="Times New Roman" w:hAnsi="Times New Roman" w:cs="Times New Roman"/>
          <w:bCs/>
          <w:color w:val="000000" w:themeColor="text1"/>
          <w:sz w:val="24"/>
          <w:szCs w:val="24"/>
        </w:rPr>
        <w:t xml:space="preserve">Researchers </w:t>
      </w:r>
      <w:r w:rsidRPr="001143B6">
        <w:rPr>
          <w:rFonts w:ascii="Times New Roman" w:hAnsi="Times New Roman" w:cs="Times New Roman"/>
          <w:bCs/>
          <w:color w:val="000000" w:themeColor="text1"/>
          <w:sz w:val="24"/>
          <w:szCs w:val="24"/>
        </w:rPr>
        <w:fldChar w:fldCharType="begin"/>
      </w:r>
      <w:r>
        <w:rPr>
          <w:rFonts w:ascii="Times New Roman" w:hAnsi="Times New Roman" w:cs="Times New Roman"/>
          <w:bCs/>
          <w:color w:val="000000" w:themeColor="text1"/>
          <w:sz w:val="24"/>
          <w:szCs w:val="24"/>
        </w:rPr>
        <w:instrText xml:space="preserve"> ADDIN ZOTERO_ITEM CSL_CITATION {"citationID":"pKCrDqKO","properties":{"formattedCitation":"(Davidson et al., 2017; Frenda et al., 2019; Gitari et al., 2015; Modi, 2018; Pereira-Kohatsu et al., 2019)","plainCitation":"(Davidson et al., 2017; Frenda et al., 2019; Gitari et al., 2015; Modi, 2018; Pereira-Kohatsu et al., 2019)","noteIndex":0},"citationItems":[{"id":1,"uris":["http://zotero.org/users/9104097/items/JDA4LJEJ"],"itemData":{"id":1,"type":"article-journal","abstract":"A key challenge for automatic hate-speech detection on social media is the separation of hate speech from other instances of offensive language. Lexical detection methods tend to have low precision because they classify all messages containing particular terms as hate speech and previous work using supervised learning has failed to distinguish between the two categories. We used a crowd-sourced hate speech lexicon to collect tweets containing hate speech keywords. We use crowd-sourcing to label a sample of these tweets into three categories: those containing hate speech, only offensive language, and those with neither. We train a multi-class classiﬁer to distinguish between these different categories. Close analysis of the predictions and the errors shows when we can reliably separate hate speech from other offensive language and when this differentiation is more difﬁcult. We ﬁnd that racist and homophobic tweets are more likely to be classiﬁed as hate speech but that sexist tweets are generally classiﬁed as offensive. Tweets without explicit hate keywords are also more difﬁcult to classify.","container-title":"Proceedings of the International AAAI Conference on Web and Social Media","DOI":"10.1609/icwsm.v11i1.14955","ISSN":"2334-0770, 2162-3449","issue":"1","journalAbbreviation":"ICWSM","language":"en","page":"512-515","source":"DOI.org (Crossref)","title":"Automated Hate Speech Detection and the Problem of Offensive Language","volume":"11","author":[{"family":"Davidson","given":"Thomas"},{"family":"Warmsley","given":"Dana"},{"family":"Macy","given":"Michael"},{"family":"Weber","given":"Ingmar"}],"issued":{"date-parts":[["2017",5,3]]}}},{"id":102,"uris":["http://zotero.org/users/9104097/items/BPKCQPRK"],"itemData":{"id":102,"type":"article-journal","container-title":"Journal of Intelligent &amp; Fuzzy Systems","DOI":"10.3233/JIFS-179023","ISSN":"10641246, 18758967","issue":"5","journalAbbreviation":"IFS","page":"4743-4752","source":"DOI.org (Crossref)","title":"Online Hate Speech against Women: Automatic Identification of Misogyny and Sexism on Twitter","title-short":"Online Hate Speech against Women","volume":"36","author":[{"family":"Frenda","given":"Simona"},{"family":"Ghanem","given":"Bilal"},{"family":"Montes-y-Gómez","given":"Manuel"},{"family":"Rosso","given":"Paolo"}],"editor":[{"family":"Pinto","given":"David"},{"family":"Singh","given":"Vivek"}],"issued":{"date-parts":[["2019",5,14]]}}},{"id":50,"uris":["http://zotero.org/users/9104097/items/KXUVI69B"],"itemData":{"id":50,"type":"article-journal","abstract":"We explore the idea of creating a classifier that can be used to detect presence of hate speech in web discourses such as web forums and blogs. In this work, hate speech problem is abstracted into three main thematic areas of race, nationality and religion. The goal of our research is to create a model classifier that uses sentiment analysis techniques and in particular subjectivity detection to not only detect that a given sentence is subjective but also to identify and rate the polarity of sentiment expressions. We begin by whittling down the document size by removing objective sentences. Then, using subjectivity and semantic features related to hate speech, we create a lexicon that is employed to build a classifier for hate speech detection. Experiments with a hate corpus show significant practical application for a real-world web discourse.","container-title":"International Journal of Multimedia and Ubiquitous Engineering","DOI":"10.14257/ijmue.2015.10.4.21","ISSN":"19750080","issue":"4","journalAbbreviation":"IJMUE","language":"en","page":"215-230","source":"DOI.org (Crossref)","title":"A Lexicon-based Approach for Hate Speech Detection","volume":"10","author":[{"family":"Gitari","given":"Njagi Dennis"},{"family":"Zhang","given":"Zuping"},{"family":"Damien","given":"Hanyurwimfura"},{"family":"Long","given":"Jun"}],"issued":{"date-parts":[["2015",4,30]]}}},{"id":114,"uris":["http://zotero.org/users/9104097/items/356EQWKU"],"itemData":{"id":114,"type":"paper-conference","container-title":"2018 International Conference on Circuits and Systems in Digital Enterprise Technology (ICCSDET)","DOI":"10.1109/ICCSDET.2018.8821128","event-place":"Kottayam, India","event-title":"2018 International Conference on Circuits and Systems in Digital Enterprise Technology (ICCSDET)","ISBN":"978-1-5386-0576-9","page":"1-3","publisher":"IEEE","publisher-place":"Kottayam, India","source":"DOI.org (Crossref)","title":"AHTDT- Automatic Hate Text Detection Techniques in Social Media","URL":"https://ieeexplore.ieee.org/document/8821128/","author":[{"family":"Modi","given":"Shivangi"}],"accessed":{"date-parts":[["2023",2,14]]},"issued":{"date-parts":[["2018",12]]}}},{"id":94,"uris":["http://zotero.org/users/9104097/items/NJ997RFW"],"itemData":{"id":94,"type":"article-journal","abstract":"Social Media are sensors in the real world that can be used to measure the pulse of societies. However, the massive and unfiltered feed of messages posted in social media is a phenomenon that nowadays raises social alarms, especially when these messages contain hate speech targeted to a specific individual or group. In this context, governments and non-governmental organizations (NGOs) are concerned about the possible negative impact that these messages can have on individuals or on the society. In this paper, we present HaterNet, an intelligent system currently being used by the Spanish National Office Against Hate Crimes of the Spanish State Secretariat for Security that identifies and monitors the evolution of hate speech in Twitter. The contributions of this research are many-fold: (1) It introduces the first intelligent system that monitors and visualizes, using social network analysis techniques, hate speech in Social Media. (2) It introduces a novel public dataset on hate speech in Spanish consisting of 6000 expert-labeled tweets. (3) It compares several classification approaches based on different document representation strategies and text classification models. (4) The best approach consists of a combination of a LTSM+MLP neural network that takes as input the tweet’s word, emoji, and expression tokens’ embeddings enriched by the tf-idf, and obtains an area under the curve (AUC) of 0.828 on our dataset, outperforming previous methods presented in the literature.","container-title":"Sensors","DOI":"10.3390/s19214654","ISSN":"1424-8220","issue":"21","journalAbbreviation":"Sensors","language":"en","page":"4654","source":"DOI.org (Crossref)","title":"Detecting and Monitoring Hate Speech in Twitter","volume":"19","author":[{"family":"Pereira-Kohatsu","given":"Juan Carlos"},{"family":"Quijano-Sánchez","given":"Lara"},{"family":"Liberatore","given":"Federico"},{"family":"Camacho-Collados","given":"Miguel"}],"issued":{"date-parts":[["2019",10,26]]}}}],"schema":"https://github.com/citation-style-language/schema/raw/master/csl-citation.json"} </w:instrText>
      </w:r>
      <w:r w:rsidRPr="001143B6">
        <w:rPr>
          <w:rFonts w:ascii="Times New Roman" w:hAnsi="Times New Roman" w:cs="Times New Roman"/>
          <w:bCs/>
          <w:color w:val="000000" w:themeColor="text1"/>
          <w:sz w:val="24"/>
          <w:szCs w:val="24"/>
        </w:rPr>
        <w:fldChar w:fldCharType="separate"/>
      </w:r>
      <w:r w:rsidRPr="001143B6">
        <w:rPr>
          <w:rFonts w:ascii="Times New Roman" w:hAnsi="Times New Roman" w:cs="Times New Roman"/>
          <w:sz w:val="24"/>
          <w:szCs w:val="24"/>
        </w:rPr>
        <w:t>(Davidson et al., 2017; Frenda et al., 2019; Gitari et al., 2015; Modi, 2018; Pereira-Kohatsu et al., 2019)</w:t>
      </w:r>
      <w:r w:rsidRPr="001143B6">
        <w:rPr>
          <w:rFonts w:ascii="Times New Roman" w:hAnsi="Times New Roman" w:cs="Times New Roman"/>
          <w:bCs/>
          <w:color w:val="000000" w:themeColor="text1"/>
          <w:sz w:val="24"/>
          <w:szCs w:val="24"/>
        </w:rPr>
        <w:fldChar w:fldCharType="end"/>
      </w:r>
      <w:r w:rsidRPr="001143B6">
        <w:rPr>
          <w:rFonts w:ascii="Times New Roman" w:hAnsi="Times New Roman" w:cs="Times New Roman"/>
          <w:bCs/>
          <w:color w:val="000000" w:themeColor="text1"/>
          <w:sz w:val="24"/>
          <w:szCs w:val="24"/>
        </w:rPr>
        <w:t xml:space="preserve"> have given different definitions of hate speech and we summarize it as any form of communication that disparaging an individual or a group of people based on some protected characteristics like religion, ethnicity, gender, sexual orientation, age and disability.</w:t>
      </w:r>
    </w:p>
    <w:p w14:paraId="559B1E2C" w14:textId="77777777" w:rsidR="0009670F" w:rsidRPr="001143B6" w:rsidRDefault="0009670F" w:rsidP="0009670F">
      <w:pPr>
        <w:spacing w:line="360" w:lineRule="auto"/>
        <w:jc w:val="both"/>
        <w:rPr>
          <w:rFonts w:ascii="Times New Roman" w:hAnsi="Times New Roman" w:cs="Times New Roman"/>
          <w:bCs/>
          <w:color w:val="000000" w:themeColor="text1"/>
          <w:sz w:val="24"/>
          <w:szCs w:val="24"/>
        </w:rPr>
      </w:pPr>
      <w:r w:rsidRPr="001143B6">
        <w:rPr>
          <w:rFonts w:ascii="Times New Roman" w:hAnsi="Times New Roman" w:cs="Times New Roman"/>
          <w:bCs/>
          <w:color w:val="000000" w:themeColor="text1"/>
          <w:sz w:val="24"/>
          <w:szCs w:val="24"/>
        </w:rPr>
        <w:lastRenderedPageBreak/>
        <w:t>The definitions above show that the target for hate speech are individuals or groups based on certain characteristics like race, gender and nationality.  Other concepts related to hate speech include:</w:t>
      </w:r>
    </w:p>
    <w:p w14:paraId="3AE16922" w14:textId="77777777" w:rsidR="0009670F" w:rsidRPr="001143B6" w:rsidRDefault="0009670F" w:rsidP="0009670F">
      <w:pPr>
        <w:pStyle w:val="ListParagraph"/>
        <w:numPr>
          <w:ilvl w:val="0"/>
          <w:numId w:val="5"/>
        </w:numPr>
        <w:spacing w:line="360" w:lineRule="auto"/>
        <w:jc w:val="both"/>
        <w:rPr>
          <w:rFonts w:ascii="Times New Roman" w:hAnsi="Times New Roman" w:cs="Times New Roman"/>
          <w:bCs/>
          <w:color w:val="000000" w:themeColor="text1"/>
          <w:sz w:val="24"/>
          <w:szCs w:val="24"/>
        </w:rPr>
      </w:pPr>
      <w:r w:rsidRPr="001143B6">
        <w:rPr>
          <w:rFonts w:ascii="Times New Roman" w:hAnsi="Times New Roman" w:cs="Times New Roman"/>
          <w:bCs/>
          <w:color w:val="000000" w:themeColor="text1"/>
          <w:sz w:val="24"/>
          <w:szCs w:val="24"/>
        </w:rPr>
        <w:t xml:space="preserve">Abusive language: Any form of communication intended to offend or hurt the feelings of an individual or group. This includes subtle form of abuse </w:t>
      </w:r>
      <w:r w:rsidRPr="001143B6">
        <w:rPr>
          <w:rFonts w:ascii="Times New Roman" w:hAnsi="Times New Roman" w:cs="Times New Roman"/>
          <w:bCs/>
          <w:color w:val="000000" w:themeColor="text1"/>
          <w:sz w:val="24"/>
          <w:szCs w:val="24"/>
        </w:rPr>
        <w:fldChar w:fldCharType="begin"/>
      </w:r>
      <w:r w:rsidRPr="001143B6">
        <w:rPr>
          <w:rFonts w:ascii="Times New Roman" w:hAnsi="Times New Roman" w:cs="Times New Roman"/>
          <w:bCs/>
          <w:color w:val="000000" w:themeColor="text1"/>
          <w:sz w:val="24"/>
          <w:szCs w:val="24"/>
        </w:rPr>
        <w:instrText xml:space="preserve"> ADDIN ZOTERO_ITEM CSL_CITATION {"citationID":"mRTTiIXS","properties":{"formattedCitation":"(Waseem et al., 2017)","plainCitation":"(Waseem et al., 2017)","noteIndex":0},"citationItems":[{"id":272,"uris":["http://zotero.org/users/local/nZ3OG2E4/items/XY6EGV9X","http://zotero.org/users/9104097/items/XY6EGV9X"],"itemData":{"id":272,"type":"article","abstract":"As the body of research on abusive language detection and analysis grows, there is a need for critical consideration of the relationships between different subtasks that have been grouped under this label. Based on work on hate speech, cyberbullying, and online abuse we propose a typology that captures central similarities and differences between subtasks and we discuss its implications for data annotation and feature construction. We emphasize the practical actions that can be taken by researchers to best approach their abusive language detection subtask of interest.","language":"en","note":"arXiv:1705.09899 [cs]","number":"arXiv:1705.09899","publisher":"arXiv","source":"arXiv.org","title":"Understanding Abuse: A Typology of Abusive Language Detection Subtasks","title-short":"Understanding Abuse","URL":"http://arxiv.org/abs/1705.09899","author":[{"family":"Waseem","given":"Zeerak"},{"family":"Davidson","given":"Thomas"},{"family":"Warmsley","given":"Dana"},{"family":"Weber","given":"Ingmar"}],"accessed":{"date-parts":[["2023",6,7]]},"issued":{"date-parts":[["2017",5,30]]}}}],"schema":"https://github.com/citation-style-language/schema/raw/master/csl-citation.json"} </w:instrText>
      </w:r>
      <w:r w:rsidRPr="001143B6">
        <w:rPr>
          <w:rFonts w:ascii="Times New Roman" w:hAnsi="Times New Roman" w:cs="Times New Roman"/>
          <w:bCs/>
          <w:color w:val="000000" w:themeColor="text1"/>
          <w:sz w:val="24"/>
          <w:szCs w:val="24"/>
        </w:rPr>
        <w:fldChar w:fldCharType="separate"/>
      </w:r>
      <w:r w:rsidRPr="001143B6">
        <w:rPr>
          <w:rFonts w:ascii="Times New Roman" w:hAnsi="Times New Roman" w:cs="Times New Roman"/>
          <w:sz w:val="24"/>
          <w:szCs w:val="24"/>
        </w:rPr>
        <w:t>(Waseem et al., 2017)</w:t>
      </w:r>
      <w:r w:rsidRPr="001143B6">
        <w:rPr>
          <w:rFonts w:ascii="Times New Roman" w:hAnsi="Times New Roman" w:cs="Times New Roman"/>
          <w:bCs/>
          <w:color w:val="000000" w:themeColor="text1"/>
          <w:sz w:val="24"/>
          <w:szCs w:val="24"/>
        </w:rPr>
        <w:fldChar w:fldCharType="end"/>
      </w:r>
    </w:p>
    <w:p w14:paraId="748B0D72" w14:textId="77777777" w:rsidR="0009670F" w:rsidRPr="001143B6" w:rsidRDefault="0009670F" w:rsidP="0009670F">
      <w:pPr>
        <w:pStyle w:val="ListParagraph"/>
        <w:numPr>
          <w:ilvl w:val="0"/>
          <w:numId w:val="5"/>
        </w:numPr>
        <w:spacing w:line="360" w:lineRule="auto"/>
        <w:jc w:val="both"/>
        <w:rPr>
          <w:rFonts w:ascii="Times New Roman" w:hAnsi="Times New Roman" w:cs="Times New Roman"/>
          <w:bCs/>
          <w:color w:val="000000" w:themeColor="text1"/>
          <w:sz w:val="24"/>
          <w:szCs w:val="24"/>
        </w:rPr>
      </w:pPr>
      <w:r w:rsidRPr="001143B6">
        <w:rPr>
          <w:rFonts w:ascii="Times New Roman" w:hAnsi="Times New Roman" w:cs="Times New Roman"/>
          <w:bCs/>
          <w:color w:val="000000" w:themeColor="text1"/>
          <w:sz w:val="24"/>
          <w:szCs w:val="24"/>
        </w:rPr>
        <w:t xml:space="preserve">Cyberbullying: This is an act of electronically insulting, harassing or bullying an individual. It usually involves repeatedly sending threatening or abusive messages that may have negative effect on the victim </w:t>
      </w:r>
      <w:r w:rsidRPr="001143B6">
        <w:rPr>
          <w:rFonts w:ascii="Times New Roman" w:hAnsi="Times New Roman" w:cs="Times New Roman"/>
          <w:bCs/>
          <w:color w:val="000000" w:themeColor="text1"/>
          <w:sz w:val="24"/>
          <w:szCs w:val="24"/>
        </w:rPr>
        <w:fldChar w:fldCharType="begin"/>
      </w:r>
      <w:r w:rsidRPr="001143B6">
        <w:rPr>
          <w:rFonts w:ascii="Times New Roman" w:hAnsi="Times New Roman" w:cs="Times New Roman"/>
          <w:bCs/>
          <w:color w:val="000000" w:themeColor="text1"/>
          <w:sz w:val="24"/>
          <w:szCs w:val="24"/>
        </w:rPr>
        <w:instrText xml:space="preserve"> ADDIN ZOTERO_ITEM CSL_CITATION {"citationID":"JwBtjujb","properties":{"formattedCitation":"(Cheng et al., 2019)","plainCitation":"(Cheng et al., 2019)","noteIndex":0},"citationItems":[{"id":108,"uris":["http://zotero.org/users/local/nZ3OG2E4/items/F4S6DUWW","http://zotero.org/users/9104097/items/F4S6DUWW"],"itemData":{"id":108,"type":"paper-conference","abstract":"Over the last decade, research has revealed the high prevalence of cyberbullying among youth and raised serious concerns in society. Information on the social media platforms where cyberbullying is most prevalent (e.g., Instagram, Facebook, Twitter) is inherently multi-modal, yet most existing work on cyberbullying identification has focused solely on building generic classification models that rely exclusively on text analysis of online social media sessions (e.g., posts). Despite their empirical success, these efforts ignore the multi-modal information manifested in social media data (e.g., image, video, user profile, time, and location), and thus fail to offer a comprehensive understanding of cyberbullying. Conventionally, when information from different modalities is presented together, it often reveals complementary insights about the application domain and facilitates better learning performance. In this paper, we study the novel problem of cyberbullying detection within a multi-modal context by exploiting social media data in a collaborative way. This task, however, is challenging due to the complex combination of both cross-modal correlations among various modalities and structural dependencies between different social media sessions, and the diverse attribute information of different modalities. To address these challenges, we propose XBully, a novel cyberbullying detection framework, that first reformulates multi-modal social media data as a heterogeneous network and then aims to learn node embedding representations upon it. Extensive experimental evaluations on real-world multi-modal social media datasets show that the XBully framework is superior to the state-of-the-art cyberbullying detection models.","container-title":"Proceedings of the Twelfth ACM International Conference on Web Search and Data Mining","DOI":"10.1145/3289600.3291037","event-place":"Melbourne VIC Australia","event-title":"WSDM '19: The Twelfth ACM International Conference on Web Search and Data Mining","ISBN":"978-1-4503-5940-5","language":"en","page":"339-347","publisher":"ACM","publisher-place":"Melbourne VIC Australia","source":"DOI.org (Crossref)","title":"XBully: Cyberbullying Detection within a Multi-Modal Context","title-short":"XBully","URL":"https://dl.acm.org/doi/10.1145/3289600.3291037","author":[{"family":"Cheng","given":"Lu"},{"family":"Li","given":"Jundong"},{"family":"Silva","given":"Yasin N."},{"family":"Hall","given":"Deborah L."},{"family":"Liu","given":"Huan"}],"accessed":{"date-parts":[["2023",2,17]]},"issued":{"date-parts":[["2019",1,30]]}}}],"schema":"https://github.com/citation-style-language/schema/raw/master/csl-citation.json"} </w:instrText>
      </w:r>
      <w:r w:rsidRPr="001143B6">
        <w:rPr>
          <w:rFonts w:ascii="Times New Roman" w:hAnsi="Times New Roman" w:cs="Times New Roman"/>
          <w:bCs/>
          <w:color w:val="000000" w:themeColor="text1"/>
          <w:sz w:val="24"/>
          <w:szCs w:val="24"/>
        </w:rPr>
        <w:fldChar w:fldCharType="separate"/>
      </w:r>
      <w:r w:rsidRPr="001143B6">
        <w:rPr>
          <w:rFonts w:ascii="Times New Roman" w:hAnsi="Times New Roman" w:cs="Times New Roman"/>
          <w:sz w:val="24"/>
          <w:szCs w:val="24"/>
        </w:rPr>
        <w:t>(Cheng et al., 2019)</w:t>
      </w:r>
      <w:r w:rsidRPr="001143B6">
        <w:rPr>
          <w:rFonts w:ascii="Times New Roman" w:hAnsi="Times New Roman" w:cs="Times New Roman"/>
          <w:bCs/>
          <w:color w:val="000000" w:themeColor="text1"/>
          <w:sz w:val="24"/>
          <w:szCs w:val="24"/>
        </w:rPr>
        <w:fldChar w:fldCharType="end"/>
      </w:r>
      <w:r w:rsidRPr="001143B6">
        <w:rPr>
          <w:rFonts w:ascii="Times New Roman" w:hAnsi="Times New Roman" w:cs="Times New Roman"/>
          <w:bCs/>
          <w:color w:val="000000" w:themeColor="text1"/>
          <w:sz w:val="24"/>
          <w:szCs w:val="24"/>
        </w:rPr>
        <w:t xml:space="preserve">. </w:t>
      </w:r>
    </w:p>
    <w:p w14:paraId="158FD54A" w14:textId="77777777" w:rsidR="0009670F" w:rsidRPr="001143B6" w:rsidRDefault="0009670F" w:rsidP="0009670F">
      <w:pPr>
        <w:pStyle w:val="ListParagraph"/>
        <w:numPr>
          <w:ilvl w:val="0"/>
          <w:numId w:val="5"/>
        </w:numPr>
        <w:spacing w:line="360" w:lineRule="auto"/>
        <w:jc w:val="both"/>
        <w:rPr>
          <w:rFonts w:ascii="Times New Roman" w:hAnsi="Times New Roman" w:cs="Times New Roman"/>
          <w:bCs/>
          <w:color w:val="000000" w:themeColor="text1"/>
          <w:sz w:val="24"/>
          <w:szCs w:val="24"/>
        </w:rPr>
      </w:pPr>
      <w:r w:rsidRPr="001143B6">
        <w:rPr>
          <w:rFonts w:ascii="Times New Roman" w:hAnsi="Times New Roman" w:cs="Times New Roman"/>
          <w:bCs/>
          <w:color w:val="000000" w:themeColor="text1"/>
          <w:sz w:val="24"/>
          <w:szCs w:val="24"/>
        </w:rPr>
        <w:t xml:space="preserve">Sexism: This is a hate against one’s sex or gender. It is based on the notion that one gender is to the other. Most victims of sexism are females </w:t>
      </w:r>
      <w:r w:rsidRPr="001143B6">
        <w:rPr>
          <w:rFonts w:ascii="Times New Roman" w:hAnsi="Times New Roman" w:cs="Times New Roman"/>
          <w:bCs/>
          <w:color w:val="000000" w:themeColor="text1"/>
          <w:sz w:val="24"/>
          <w:szCs w:val="24"/>
        </w:rPr>
        <w:fldChar w:fldCharType="begin"/>
      </w:r>
      <w:r w:rsidRPr="001143B6">
        <w:rPr>
          <w:rFonts w:ascii="Times New Roman" w:hAnsi="Times New Roman" w:cs="Times New Roman"/>
          <w:bCs/>
          <w:color w:val="000000" w:themeColor="text1"/>
          <w:sz w:val="24"/>
          <w:szCs w:val="24"/>
        </w:rPr>
        <w:instrText xml:space="preserve"> ADDIN ZOTERO_ITEM CSL_CITATION {"citationID":"IZBA3WHv","properties":{"formattedCitation":"(Jiang et al., 2022)","plainCitation":"(Jiang et al., 2022)","noteIndex":0},"citationItems":[{"id":107,"uris":["http://zotero.org/users/local/nZ3OG2E4/items/WF585TBX","http://zotero.org/users/9104097/items/WF585TBX"],"itemData":{"id":107,"type":"article-journal","container-title":"Online Social Networks and Media","DOI":"10.1016/j.osnem.2021.100182","ISSN":"24686964","journalAbbreviation":"Online Social Networks and Media","language":"en","page":"100182","source":"DOI.org (Crossref)","title":"SWSR: A Chinese dataset and lexicon for online sexism detection","title-short":"SWSR","volume":"27","author":[{"family":"Jiang","given":"Aiqi"},{"family":"Yang","given":"Xiaohan"},{"family":"Liu","given":"Yang"},{"family":"Zubiaga","given":"Arkaitz"}],"issued":{"date-parts":[["2022",1]]}}}],"schema":"https://github.com/citation-style-language/schema/raw/master/csl-citation.json"} </w:instrText>
      </w:r>
      <w:r w:rsidRPr="001143B6">
        <w:rPr>
          <w:rFonts w:ascii="Times New Roman" w:hAnsi="Times New Roman" w:cs="Times New Roman"/>
          <w:bCs/>
          <w:color w:val="000000" w:themeColor="text1"/>
          <w:sz w:val="24"/>
          <w:szCs w:val="24"/>
        </w:rPr>
        <w:fldChar w:fldCharType="separate"/>
      </w:r>
      <w:r w:rsidRPr="001143B6">
        <w:rPr>
          <w:rFonts w:ascii="Times New Roman" w:hAnsi="Times New Roman" w:cs="Times New Roman"/>
          <w:sz w:val="24"/>
          <w:szCs w:val="24"/>
        </w:rPr>
        <w:t>(Jiang et al., 2022)</w:t>
      </w:r>
      <w:r w:rsidRPr="001143B6">
        <w:rPr>
          <w:rFonts w:ascii="Times New Roman" w:hAnsi="Times New Roman" w:cs="Times New Roman"/>
          <w:bCs/>
          <w:color w:val="000000" w:themeColor="text1"/>
          <w:sz w:val="24"/>
          <w:szCs w:val="24"/>
        </w:rPr>
        <w:fldChar w:fldCharType="end"/>
      </w:r>
      <w:r w:rsidRPr="001143B6">
        <w:rPr>
          <w:rFonts w:ascii="Times New Roman" w:hAnsi="Times New Roman" w:cs="Times New Roman"/>
          <w:bCs/>
          <w:color w:val="000000" w:themeColor="text1"/>
          <w:sz w:val="24"/>
          <w:szCs w:val="24"/>
        </w:rPr>
        <w:t>.</w:t>
      </w:r>
    </w:p>
    <w:p w14:paraId="49F6298F" w14:textId="77777777" w:rsidR="0009670F" w:rsidRPr="001143B6" w:rsidRDefault="0009670F" w:rsidP="0009670F">
      <w:pPr>
        <w:pStyle w:val="ListParagraph"/>
        <w:numPr>
          <w:ilvl w:val="0"/>
          <w:numId w:val="5"/>
        </w:numPr>
        <w:spacing w:line="360" w:lineRule="auto"/>
        <w:jc w:val="both"/>
        <w:rPr>
          <w:rFonts w:ascii="Times New Roman" w:hAnsi="Times New Roman" w:cs="Times New Roman"/>
          <w:bCs/>
          <w:color w:val="000000" w:themeColor="text1"/>
          <w:sz w:val="24"/>
          <w:szCs w:val="24"/>
        </w:rPr>
      </w:pPr>
      <w:r w:rsidRPr="001143B6">
        <w:rPr>
          <w:rFonts w:ascii="Times New Roman" w:hAnsi="Times New Roman" w:cs="Times New Roman"/>
          <w:bCs/>
          <w:color w:val="000000" w:themeColor="text1"/>
          <w:sz w:val="24"/>
          <w:szCs w:val="24"/>
        </w:rPr>
        <w:t xml:space="preserve">Racism: This is a form of discrimination based on person’s skin color, nationality or tribe. It also entails treating on race as superior to other races </w:t>
      </w:r>
      <w:r w:rsidRPr="001143B6">
        <w:rPr>
          <w:rFonts w:ascii="Times New Roman" w:hAnsi="Times New Roman" w:cs="Times New Roman"/>
          <w:bCs/>
          <w:color w:val="000000" w:themeColor="text1"/>
          <w:sz w:val="24"/>
          <w:szCs w:val="24"/>
        </w:rPr>
        <w:fldChar w:fldCharType="begin"/>
      </w:r>
      <w:r w:rsidRPr="001143B6">
        <w:rPr>
          <w:rFonts w:ascii="Times New Roman" w:hAnsi="Times New Roman" w:cs="Times New Roman"/>
          <w:bCs/>
          <w:color w:val="000000" w:themeColor="text1"/>
          <w:sz w:val="24"/>
          <w:szCs w:val="24"/>
        </w:rPr>
        <w:instrText xml:space="preserve"> ADDIN ZOTERO_ITEM CSL_CITATION {"citationID":"4Sc21aOd","properties":{"formattedCitation":"(Al-Hassan &amp; Al-Dossari, 2019)","plainCitation":"(Al-Hassan &amp; Al-Dossari, 2019)","noteIndex":0},"citationItems":[{"id":104,"uris":["http://zotero.org/users/local/nZ3OG2E4/items/5SWAC5UH","http://zotero.org/users/9104097/items/5SWAC5UH"],"itemData":{"id":104,"type":"paper-conference","container-title":"Computer Science &amp; Information Technology(CS &amp; IT)","DOI":"10.5121/csit.2019.90208","event-title":"6th International Conference on Computer Science and Information Technology","ISBN":"978-1-921987-98-4","page":"83-100","publisher":"AIRCC Publishing Corporation","source":"DOI.org (Crossref)","title":"DETECTION OF HATE SPEECH IN SOCIAL NETWORKS: A SURVEY ON MULTILINGUAL CORPUS","title-short":"DETECTION OF HATE SPEECH IN SOCIAL NETWORKS","URL":"https://airccj.org/CSCP/vol9/csit90208.pdf","author":[{"family":"Al-Hassan","given":"Areej"},{"family":"Al-Dossari","given":"Hmood"}],"accessed":{"date-parts":[["2023",2,17]]},"issued":{"date-parts":[["2019",2,23]]}}}],"schema":"https://github.com/citation-style-language/schema/raw/master/csl-citation.json"} </w:instrText>
      </w:r>
      <w:r w:rsidRPr="001143B6">
        <w:rPr>
          <w:rFonts w:ascii="Times New Roman" w:hAnsi="Times New Roman" w:cs="Times New Roman"/>
          <w:bCs/>
          <w:color w:val="000000" w:themeColor="text1"/>
          <w:sz w:val="24"/>
          <w:szCs w:val="24"/>
        </w:rPr>
        <w:fldChar w:fldCharType="separate"/>
      </w:r>
      <w:r w:rsidRPr="001143B6">
        <w:rPr>
          <w:rFonts w:ascii="Times New Roman" w:hAnsi="Times New Roman" w:cs="Times New Roman"/>
          <w:sz w:val="24"/>
          <w:szCs w:val="24"/>
        </w:rPr>
        <w:t>(Al-Hassan &amp; Al-Dossari, 2019)</w:t>
      </w:r>
      <w:r w:rsidRPr="001143B6">
        <w:rPr>
          <w:rFonts w:ascii="Times New Roman" w:hAnsi="Times New Roman" w:cs="Times New Roman"/>
          <w:bCs/>
          <w:color w:val="000000" w:themeColor="text1"/>
          <w:sz w:val="24"/>
          <w:szCs w:val="24"/>
        </w:rPr>
        <w:fldChar w:fldCharType="end"/>
      </w:r>
      <w:r w:rsidRPr="001143B6">
        <w:rPr>
          <w:rFonts w:ascii="Times New Roman" w:hAnsi="Times New Roman" w:cs="Times New Roman"/>
          <w:bCs/>
          <w:color w:val="000000" w:themeColor="text1"/>
          <w:sz w:val="24"/>
          <w:szCs w:val="24"/>
        </w:rPr>
        <w:t xml:space="preserve">. </w:t>
      </w:r>
    </w:p>
    <w:p w14:paraId="03A53D34" w14:textId="77777777" w:rsidR="0009670F" w:rsidRPr="001143B6" w:rsidRDefault="0009670F" w:rsidP="0009670F">
      <w:pPr>
        <w:pStyle w:val="ListParagraph"/>
        <w:numPr>
          <w:ilvl w:val="0"/>
          <w:numId w:val="5"/>
        </w:numPr>
        <w:spacing w:line="360" w:lineRule="auto"/>
        <w:jc w:val="both"/>
        <w:rPr>
          <w:rFonts w:ascii="Times New Roman" w:hAnsi="Times New Roman" w:cs="Times New Roman"/>
          <w:bCs/>
          <w:color w:val="000000" w:themeColor="text1"/>
          <w:sz w:val="24"/>
          <w:szCs w:val="24"/>
        </w:rPr>
      </w:pPr>
      <w:r w:rsidRPr="001143B6">
        <w:rPr>
          <w:rFonts w:ascii="Times New Roman" w:hAnsi="Times New Roman" w:cs="Times New Roman"/>
          <w:bCs/>
          <w:color w:val="000000" w:themeColor="text1"/>
          <w:sz w:val="24"/>
          <w:szCs w:val="24"/>
        </w:rPr>
        <w:t xml:space="preserve">Radicalization: </w:t>
      </w:r>
      <w:r w:rsidRPr="001143B6">
        <w:rPr>
          <w:rFonts w:ascii="Times New Roman" w:hAnsi="Times New Roman" w:cs="Times New Roman"/>
          <w:bCs/>
          <w:color w:val="000000" w:themeColor="text1"/>
          <w:sz w:val="24"/>
          <w:szCs w:val="24"/>
        </w:rPr>
        <w:fldChar w:fldCharType="begin"/>
      </w:r>
      <w:r w:rsidRPr="001143B6">
        <w:rPr>
          <w:rFonts w:ascii="Times New Roman" w:hAnsi="Times New Roman" w:cs="Times New Roman"/>
          <w:bCs/>
          <w:color w:val="000000" w:themeColor="text1"/>
          <w:sz w:val="24"/>
          <w:szCs w:val="24"/>
        </w:rPr>
        <w:instrText xml:space="preserve"> ADDIN ZOTERO_ITEM CSL_CITATION {"citationID":"NHVlMs8S","properties":{"formattedCitation":"(Araque &amp; Iglesias, 2020)","plainCitation":"(Araque &amp; Iglesias, 2020)","dontUpdate":true,"noteIndex":0},"citationItems":[{"id":103,"uris":["http://zotero.org/users/local/nZ3OG2E4/items/AM96BZ59","http://zotero.org/users/9104097/items/AM96BZ59"],"itemData":{"id":103,"type":"article-journal","container-title":"IEEE Access","DOI":"10.1109/ACCESS.2020.2967219","ISSN":"2169-3536","journalAbbreviation":"IEEE Access","page":"17877-17891","source":"DOI.org (Crossref)","title":"An Approach for Radicalization Detection Based on Emotion Signals and Semantic Similarity","volume":"8","author":[{"family":"Araque","given":"Oscar"},{"family":"Iglesias","given":"Carlos A."}],"issued":{"date-parts":[["2020"]]}}}],"schema":"https://github.com/citation-style-language/schema/raw/master/csl-citation.json"} </w:instrText>
      </w:r>
      <w:r w:rsidRPr="001143B6">
        <w:rPr>
          <w:rFonts w:ascii="Times New Roman" w:hAnsi="Times New Roman" w:cs="Times New Roman"/>
          <w:bCs/>
          <w:color w:val="000000" w:themeColor="text1"/>
          <w:sz w:val="24"/>
          <w:szCs w:val="24"/>
        </w:rPr>
        <w:fldChar w:fldCharType="separate"/>
      </w:r>
      <w:r w:rsidRPr="001143B6">
        <w:rPr>
          <w:rFonts w:ascii="Times New Roman" w:hAnsi="Times New Roman" w:cs="Times New Roman"/>
          <w:sz w:val="24"/>
          <w:szCs w:val="24"/>
        </w:rPr>
        <w:t>Araque &amp; Iglesias (2020)</w:t>
      </w:r>
      <w:r w:rsidRPr="001143B6">
        <w:rPr>
          <w:rFonts w:ascii="Times New Roman" w:hAnsi="Times New Roman" w:cs="Times New Roman"/>
          <w:bCs/>
          <w:color w:val="000000" w:themeColor="text1"/>
          <w:sz w:val="24"/>
          <w:szCs w:val="24"/>
        </w:rPr>
        <w:fldChar w:fldCharType="end"/>
      </w:r>
      <w:r w:rsidRPr="001143B6">
        <w:rPr>
          <w:rFonts w:ascii="Times New Roman" w:hAnsi="Times New Roman" w:cs="Times New Roman"/>
          <w:bCs/>
          <w:color w:val="000000" w:themeColor="text1"/>
          <w:sz w:val="24"/>
          <w:szCs w:val="24"/>
        </w:rPr>
        <w:t xml:space="preserve">  defined Radicalization as “emotional transformation” where a group feels it is being unjustly treated by another outside-group. Hence, this group will try to end, the out-side group.</w:t>
      </w:r>
    </w:p>
    <w:p w14:paraId="12033E01" w14:textId="5F078296" w:rsidR="003A2EA0" w:rsidRPr="001143B6" w:rsidRDefault="003A2EA0" w:rsidP="003A2EA0">
      <w:pPr>
        <w:pStyle w:val="Heading2"/>
        <w:spacing w:line="360" w:lineRule="auto"/>
        <w:jc w:val="both"/>
        <w:rPr>
          <w:rFonts w:ascii="Times New Roman" w:hAnsi="Times New Roman" w:cs="Times New Roman"/>
          <w:sz w:val="24"/>
          <w:szCs w:val="24"/>
        </w:rPr>
      </w:pPr>
      <w:r w:rsidRPr="001143B6">
        <w:rPr>
          <w:rFonts w:ascii="Times New Roman" w:hAnsi="Times New Roman" w:cs="Times New Roman"/>
          <w:sz w:val="24"/>
          <w:szCs w:val="24"/>
        </w:rPr>
        <w:t>Hate Speech Detection</w:t>
      </w:r>
    </w:p>
    <w:p w14:paraId="216E5AAC" w14:textId="77777777" w:rsidR="003A2EA0" w:rsidRDefault="003A2EA0" w:rsidP="003A2EA0">
      <w:pPr>
        <w:spacing w:line="360" w:lineRule="auto"/>
        <w:jc w:val="both"/>
        <w:rPr>
          <w:rFonts w:ascii="Times New Roman" w:hAnsi="Times New Roman" w:cs="Times New Roman"/>
          <w:bCs/>
          <w:color w:val="000000" w:themeColor="text1"/>
          <w:sz w:val="24"/>
          <w:szCs w:val="24"/>
        </w:rPr>
      </w:pPr>
      <w:r w:rsidRPr="001143B6">
        <w:rPr>
          <w:rFonts w:ascii="Times New Roman" w:hAnsi="Times New Roman" w:cs="Times New Roman"/>
          <w:bCs/>
          <w:color w:val="000000" w:themeColor="text1"/>
          <w:sz w:val="24"/>
          <w:szCs w:val="24"/>
        </w:rPr>
        <w:t>Hate speech detection is the process of identifying hateful contents within a communication.</w:t>
      </w:r>
      <w:r>
        <w:rPr>
          <w:rFonts w:ascii="Times New Roman" w:hAnsi="Times New Roman" w:cs="Times New Roman"/>
          <w:bCs/>
          <w:color w:val="000000" w:themeColor="text1"/>
          <w:sz w:val="24"/>
          <w:szCs w:val="24"/>
        </w:rPr>
        <w:t xml:space="preserve"> That is, given a set of posts X = {x</w:t>
      </w:r>
      <w:r w:rsidRPr="00365A54">
        <w:rPr>
          <w:rFonts w:ascii="Times New Roman" w:hAnsi="Times New Roman" w:cs="Times New Roman"/>
          <w:bCs/>
          <w:color w:val="000000" w:themeColor="text1"/>
          <w:sz w:val="24"/>
          <w:szCs w:val="24"/>
          <w:vertAlign w:val="subscript"/>
        </w:rPr>
        <w:t>1</w:t>
      </w:r>
      <w:r>
        <w:rPr>
          <w:rFonts w:ascii="Times New Roman" w:hAnsi="Times New Roman" w:cs="Times New Roman"/>
          <w:bCs/>
          <w:color w:val="000000" w:themeColor="text1"/>
          <w:sz w:val="24"/>
          <w:szCs w:val="24"/>
        </w:rPr>
        <w:t>, x</w:t>
      </w:r>
      <w:r w:rsidRPr="00365A54">
        <w:rPr>
          <w:rFonts w:ascii="Times New Roman" w:hAnsi="Times New Roman" w:cs="Times New Roman"/>
          <w:bCs/>
          <w:color w:val="000000" w:themeColor="text1"/>
          <w:sz w:val="24"/>
          <w:szCs w:val="24"/>
          <w:vertAlign w:val="subscript"/>
        </w:rPr>
        <w:t>2</w:t>
      </w:r>
      <w:r>
        <w:rPr>
          <w:rFonts w:ascii="Times New Roman" w:hAnsi="Times New Roman" w:cs="Times New Roman"/>
          <w:bCs/>
          <w:color w:val="000000" w:themeColor="text1"/>
          <w:sz w:val="24"/>
          <w:szCs w:val="24"/>
        </w:rPr>
        <w:t xml:space="preserve">, …, </w:t>
      </w:r>
      <w:proofErr w:type="spellStart"/>
      <w:r>
        <w:rPr>
          <w:rFonts w:ascii="Times New Roman" w:hAnsi="Times New Roman" w:cs="Times New Roman"/>
          <w:bCs/>
          <w:color w:val="000000" w:themeColor="text1"/>
          <w:sz w:val="24"/>
          <w:szCs w:val="24"/>
        </w:rPr>
        <w:t>x</w:t>
      </w:r>
      <w:r w:rsidRPr="00365A54">
        <w:rPr>
          <w:rFonts w:ascii="Times New Roman" w:hAnsi="Times New Roman" w:cs="Times New Roman"/>
          <w:bCs/>
          <w:color w:val="000000" w:themeColor="text1"/>
          <w:sz w:val="24"/>
          <w:szCs w:val="24"/>
          <w:vertAlign w:val="subscript"/>
        </w:rPr>
        <w:t>n</w:t>
      </w:r>
      <w:proofErr w:type="spellEnd"/>
      <w:r w:rsidRPr="0089013E">
        <w:rPr>
          <w:rFonts w:ascii="Times New Roman" w:hAnsi="Times New Roman" w:cs="Times New Roman"/>
          <w:bCs/>
          <w:color w:val="000000" w:themeColor="text1"/>
          <w:sz w:val="24"/>
          <w:szCs w:val="24"/>
        </w:rPr>
        <w:t>}</w:t>
      </w:r>
      <w:r>
        <w:rPr>
          <w:rFonts w:ascii="Times New Roman" w:hAnsi="Times New Roman" w:cs="Times New Roman"/>
          <w:bCs/>
          <w:color w:val="000000" w:themeColor="text1"/>
          <w:sz w:val="24"/>
          <w:szCs w:val="24"/>
          <w:vertAlign w:val="subscript"/>
        </w:rPr>
        <w:t xml:space="preserve"> </w:t>
      </w:r>
      <w:r>
        <w:rPr>
          <w:rFonts w:ascii="Times New Roman" w:hAnsi="Times New Roman" w:cs="Times New Roman"/>
          <w:bCs/>
          <w:color w:val="000000" w:themeColor="text1"/>
          <w:sz w:val="24"/>
          <w:szCs w:val="24"/>
        </w:rPr>
        <w:t>where n represents the number of posts. The goal is to classify these posts as either hate or non-hate based on a target attribute.</w:t>
      </w:r>
      <w:r w:rsidRPr="001143B6">
        <w:rPr>
          <w:rFonts w:ascii="Times New Roman" w:hAnsi="Times New Roman" w:cs="Times New Roman"/>
          <w:bCs/>
          <w:color w:val="000000" w:themeColor="text1"/>
          <w:sz w:val="24"/>
          <w:szCs w:val="24"/>
        </w:rPr>
        <w:t xml:space="preserve"> It has proven to be a difficult task especially with the proliferation of social media platforms. These platforms generate huge amount of data which makes the traditional method of manually reviewing post almost in practicable</w:t>
      </w:r>
      <w:r>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fldChar w:fldCharType="begin"/>
      </w:r>
      <w:r>
        <w:rPr>
          <w:rFonts w:ascii="Times New Roman" w:hAnsi="Times New Roman" w:cs="Times New Roman"/>
          <w:bCs/>
          <w:color w:val="000000" w:themeColor="text1"/>
          <w:sz w:val="24"/>
          <w:szCs w:val="24"/>
        </w:rPr>
        <w:instrText xml:space="preserve"> ADDIN ZOTERO_ITEM CSL_CITATION {"citationID":"TH03XQfX","properties":{"formattedCitation":"(Plaza-Del-Arco et al., 2021)","plainCitation":"(Plaza-Del-Arco et al., 2021)","noteIndex":0},"citationItems":[{"id":612,"uris":["http://zotero.org/users/9104097/items/Q8F5ETQY"],"itemData":{"id":612,"type":"article-journal","abstract":"The rise of social media platforms has significantly changed the way our world communicates, and part of those changes includes a rise in inappropriate behaviors, such as the use of aggressive and hateful language online. Detecting such content is crucial to filtering or blocking inappropriate content on the Web. However, due to the huge amount of data posted every day, automatic methods are essential for identifying this type of content. Seeking to address this issue, the Natural Language Processing community is increasingly involved in testing a wide range of techniques for hate speech detection. While achieving promising results, these techniques consider hate speech detection as the sole optimization objective, without involving other related tasks such as polarity and emotion classification that are strongly linked to offensive behavior. In this paper, we propose the first Multi-task approach that leverages the shared affective knowledge to detect hate speech in Spanish tweets, using a well-known Transformer-based model. Our results show that the combination of both polarity and emotional knowledge helps to detect hate speech more accurately across datasets.","container-title":"IEEE ACCESS","DOI":"10.1109/ACCESS.2021.3103697","ISSN":"2169-3536","page":"112478-112489","title":"A Multi-Task Learning Approach to Hate Speech Detection Leveraging Sentiment Analysis","volume":"9","author":[{"family":"Plaza-Del-Arco","given":"Flor Miriam"},{"family":"Molina-Gonzalez","given":"M. Dolores"},{"family":"Urena-Lopez","given":"L. Alfonso"},{"family":"Martin-Valdivia","given":"Maria Teresa"}],"issued":{"date-parts":[["2021"]]}}}],"schema":"https://github.com/citation-style-language/schema/raw/master/csl-citation.json"} </w:instrText>
      </w:r>
      <w:r>
        <w:rPr>
          <w:rFonts w:ascii="Times New Roman" w:hAnsi="Times New Roman" w:cs="Times New Roman"/>
          <w:bCs/>
          <w:color w:val="000000" w:themeColor="text1"/>
          <w:sz w:val="24"/>
          <w:szCs w:val="24"/>
        </w:rPr>
        <w:fldChar w:fldCharType="separate"/>
      </w:r>
      <w:r w:rsidRPr="00B7363C">
        <w:rPr>
          <w:rFonts w:ascii="Times New Roman" w:hAnsi="Times New Roman" w:cs="Times New Roman"/>
          <w:sz w:val="24"/>
        </w:rPr>
        <w:t>(Plaza-Del-Arco et al., 2021)</w:t>
      </w:r>
      <w:r>
        <w:rPr>
          <w:rFonts w:ascii="Times New Roman" w:hAnsi="Times New Roman" w:cs="Times New Roman"/>
          <w:bCs/>
          <w:color w:val="000000" w:themeColor="text1"/>
          <w:sz w:val="24"/>
          <w:szCs w:val="24"/>
        </w:rPr>
        <w:fldChar w:fldCharType="end"/>
      </w:r>
      <w:r w:rsidRPr="001143B6">
        <w:rPr>
          <w:rFonts w:ascii="Times New Roman" w:hAnsi="Times New Roman" w:cs="Times New Roman"/>
          <w:bCs/>
          <w:color w:val="000000" w:themeColor="text1"/>
          <w:sz w:val="24"/>
          <w:szCs w:val="24"/>
        </w:rPr>
        <w:t>. Researchers have applied different approaches to solve this complex problem including</w:t>
      </w:r>
      <w:r>
        <w:rPr>
          <w:rFonts w:ascii="Times New Roman" w:hAnsi="Times New Roman" w:cs="Times New Roman"/>
          <w:bCs/>
          <w:color w:val="000000" w:themeColor="text1"/>
          <w:sz w:val="24"/>
          <w:szCs w:val="24"/>
        </w:rPr>
        <w:t xml:space="preserve"> lexicon-based,</w:t>
      </w:r>
      <w:r w:rsidRPr="001143B6">
        <w:rPr>
          <w:rFonts w:ascii="Times New Roman" w:hAnsi="Times New Roman" w:cs="Times New Roman"/>
          <w:bCs/>
          <w:color w:val="000000" w:themeColor="text1"/>
          <w:sz w:val="24"/>
          <w:szCs w:val="24"/>
        </w:rPr>
        <w:t xml:space="preserve"> ruled-based, machine learning</w:t>
      </w:r>
      <w:r>
        <w:rPr>
          <w:rFonts w:ascii="Times New Roman" w:hAnsi="Times New Roman" w:cs="Times New Roman"/>
          <w:bCs/>
          <w:color w:val="000000" w:themeColor="text1"/>
          <w:sz w:val="24"/>
          <w:szCs w:val="24"/>
        </w:rPr>
        <w:t>,</w:t>
      </w:r>
      <w:r w:rsidRPr="001143B6">
        <w:rPr>
          <w:rFonts w:ascii="Times New Roman" w:hAnsi="Times New Roman" w:cs="Times New Roman"/>
          <w:bCs/>
          <w:color w:val="000000" w:themeColor="text1"/>
          <w:sz w:val="24"/>
          <w:szCs w:val="24"/>
        </w:rPr>
        <w:t xml:space="preserve"> Deep learning</w:t>
      </w:r>
      <w:r>
        <w:rPr>
          <w:rFonts w:ascii="Times New Roman" w:hAnsi="Times New Roman" w:cs="Times New Roman"/>
          <w:bCs/>
          <w:color w:val="000000" w:themeColor="text1"/>
          <w:sz w:val="24"/>
          <w:szCs w:val="24"/>
        </w:rPr>
        <w:t xml:space="preserve"> and Hybrid</w:t>
      </w:r>
      <w:r w:rsidRPr="001143B6">
        <w:rPr>
          <w:rFonts w:ascii="Times New Roman" w:hAnsi="Times New Roman" w:cs="Times New Roman"/>
          <w:bCs/>
          <w:color w:val="000000" w:themeColor="text1"/>
          <w:sz w:val="24"/>
          <w:szCs w:val="24"/>
        </w:rPr>
        <w:t>.</w:t>
      </w:r>
    </w:p>
    <w:p w14:paraId="2F830D01" w14:textId="77777777" w:rsidR="003A2EA0" w:rsidRPr="00D67788" w:rsidRDefault="003A2EA0" w:rsidP="003A2EA0">
      <w:pPr>
        <w:pStyle w:val="Heading3"/>
        <w:rPr>
          <w:rFonts w:ascii="Times New Roman" w:hAnsi="Times New Roman" w:cs="Times New Roman"/>
        </w:rPr>
      </w:pPr>
      <w:r w:rsidRPr="00D67788">
        <w:rPr>
          <w:rFonts w:ascii="Times New Roman" w:hAnsi="Times New Roman" w:cs="Times New Roman"/>
        </w:rPr>
        <w:t>2. Lexicon-based approach</w:t>
      </w:r>
    </w:p>
    <w:p w14:paraId="5196B741" w14:textId="77777777" w:rsidR="003A2EA0" w:rsidRDefault="003A2EA0" w:rsidP="003A2EA0">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The l</w:t>
      </w:r>
      <w:r w:rsidRPr="00D67788">
        <w:rPr>
          <w:rFonts w:ascii="Times New Roman" w:hAnsi="Times New Roman" w:cs="Times New Roman"/>
          <w:bCs/>
          <w:color w:val="000000" w:themeColor="text1"/>
          <w:sz w:val="24"/>
          <w:szCs w:val="24"/>
        </w:rPr>
        <w:t xml:space="preserve">exicon-based </w:t>
      </w:r>
      <w:r>
        <w:rPr>
          <w:rFonts w:ascii="Times New Roman" w:hAnsi="Times New Roman" w:cs="Times New Roman"/>
          <w:bCs/>
          <w:color w:val="000000" w:themeColor="text1"/>
          <w:sz w:val="24"/>
          <w:szCs w:val="24"/>
        </w:rPr>
        <w:t>approach</w:t>
      </w:r>
      <w:r w:rsidRPr="00D67788">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relies on a set of predefined</w:t>
      </w:r>
      <w:r w:rsidRPr="00D67788">
        <w:rPr>
          <w:rFonts w:ascii="Times New Roman" w:hAnsi="Times New Roman" w:cs="Times New Roman"/>
          <w:bCs/>
          <w:color w:val="000000" w:themeColor="text1"/>
          <w:sz w:val="24"/>
          <w:szCs w:val="24"/>
        </w:rPr>
        <w:t xml:space="preserve"> lists of words or phrases</w:t>
      </w:r>
      <w:r>
        <w:rPr>
          <w:rFonts w:ascii="Times New Roman" w:hAnsi="Times New Roman" w:cs="Times New Roman"/>
          <w:bCs/>
          <w:color w:val="000000" w:themeColor="text1"/>
          <w:sz w:val="24"/>
          <w:szCs w:val="24"/>
        </w:rPr>
        <w:t xml:space="preserve"> associated with hate or offensive speech</w:t>
      </w:r>
      <w:r w:rsidRPr="00D67788">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that are assigned subjectivity scores</w:t>
      </w:r>
      <w:r w:rsidRPr="00D67788">
        <w:rPr>
          <w:rFonts w:ascii="Times New Roman" w:hAnsi="Times New Roman" w:cs="Times New Roman"/>
          <w:bCs/>
          <w:color w:val="000000" w:themeColor="text1"/>
          <w:sz w:val="24"/>
          <w:szCs w:val="24"/>
        </w:rPr>
        <w:t xml:space="preserve">. </w:t>
      </w:r>
      <w:r>
        <w:rPr>
          <w:rFonts w:ascii="Times New Roman" w:hAnsi="Times New Roman" w:cs="Times New Roman"/>
          <w:bCs/>
          <w:color w:val="000000" w:themeColor="text1"/>
          <w:sz w:val="24"/>
          <w:szCs w:val="24"/>
        </w:rPr>
        <w:t xml:space="preserve">The sentiments of words in a text are summed up or averaged to compute its subjectivity. Lexicons are created by collecting potentially offensive or hate words and give experts to evaluate them based on contextual meaning </w:t>
      </w:r>
      <w:r>
        <w:rPr>
          <w:rFonts w:ascii="Times New Roman" w:hAnsi="Times New Roman" w:cs="Times New Roman"/>
          <w:bCs/>
          <w:color w:val="000000" w:themeColor="text1"/>
          <w:sz w:val="24"/>
          <w:szCs w:val="24"/>
        </w:rPr>
        <w:fldChar w:fldCharType="begin"/>
      </w:r>
      <w:r>
        <w:rPr>
          <w:rFonts w:ascii="Times New Roman" w:hAnsi="Times New Roman" w:cs="Times New Roman"/>
          <w:bCs/>
          <w:color w:val="000000" w:themeColor="text1"/>
          <w:sz w:val="24"/>
          <w:szCs w:val="24"/>
        </w:rPr>
        <w:instrText xml:space="preserve"> ADDIN ZOTERO_ITEM CSL_CITATION {"citationID":"d90vnmLy","properties":{"formattedCitation":"(Vargas, de G\\uc0\\u243{}es, et al., 2022)","plainCitation":"(Vargas, de Góes, et al., 2022)","noteIndex":0},"citationItems":[{"id":4985,"uris":["http://zotero.org/users/9104097/items/HD9P4UDN"],"itemData":{"id":4985,"type":"article","abstract":"Since a lexicon-based approach is more elegant scientiﬁcally, explaining the solution components and being easier to generalize to other applications, this paper provides a new approach for offensive language and hate speech detection on social media. Our approach embodies a lexicon of implicit and explicit offensive and swearing expressions annotated with contextual information. Due to the severity of the social media abusive comments in Brazil, and the lack of research in Portuguese, Brazilian Portuguese is the language used to validate the models. Nevertheless, our method may be applied to any other language. The conducted experiments show the effectiveness of the proposed approach, outperforming the current baseline methods for the Portuguese language.1.","language":"en","note":"arXiv:2104.12265 [cs]","number":"arXiv:2104.12265","publisher":"arXiv","source":"arXiv.org","title":"Contextual-Lexicon Approach for Abusive Language Detection","URL":"http://arxiv.org/abs/2104.12265","author":[{"family":"Vargas","given":"Francielle"},{"family":"Góes","given":"Fabiana Rodrigues","non-dropping-particle":"de"},{"family":"Carvalho","given":"Isabelle"},{"family":"Benevenuto","given":"Fabrício"},{"family":"Pardo","given":"Thiago Alexandre Salgueiro"}],"accessed":{"date-parts":[["2023",10,18]]},"issued":{"date-parts":[["2022",12,20]]}}}],"schema":"https://github.com/citation-style-language/schema/raw/master/csl-citation.json"} </w:instrText>
      </w:r>
      <w:r>
        <w:rPr>
          <w:rFonts w:ascii="Times New Roman" w:hAnsi="Times New Roman" w:cs="Times New Roman"/>
          <w:bCs/>
          <w:color w:val="000000" w:themeColor="text1"/>
          <w:sz w:val="24"/>
          <w:szCs w:val="24"/>
        </w:rPr>
        <w:fldChar w:fldCharType="separate"/>
      </w:r>
      <w:r w:rsidRPr="00BB3465">
        <w:rPr>
          <w:rFonts w:ascii="Times New Roman" w:hAnsi="Times New Roman" w:cs="Times New Roman"/>
          <w:sz w:val="24"/>
          <w:szCs w:val="24"/>
        </w:rPr>
        <w:t>(Vargas, de Góes, et al., 2022)</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xml:space="preserve">. Alternatively, subjectivity analysis can be used in conjunction with </w:t>
      </w:r>
      <w:r>
        <w:rPr>
          <w:rFonts w:ascii="Times New Roman" w:hAnsi="Times New Roman" w:cs="Times New Roman"/>
          <w:bCs/>
          <w:color w:val="000000" w:themeColor="text1"/>
          <w:sz w:val="24"/>
          <w:szCs w:val="24"/>
        </w:rPr>
        <w:lastRenderedPageBreak/>
        <w:t xml:space="preserve">semantic features </w:t>
      </w:r>
      <w:r>
        <w:rPr>
          <w:rFonts w:ascii="Times New Roman" w:hAnsi="Times New Roman" w:cs="Times New Roman"/>
          <w:bCs/>
          <w:color w:val="000000" w:themeColor="text1"/>
          <w:sz w:val="24"/>
          <w:szCs w:val="24"/>
        </w:rPr>
        <w:fldChar w:fldCharType="begin"/>
      </w:r>
      <w:r>
        <w:rPr>
          <w:rFonts w:ascii="Times New Roman" w:hAnsi="Times New Roman" w:cs="Times New Roman"/>
          <w:bCs/>
          <w:color w:val="000000" w:themeColor="text1"/>
          <w:sz w:val="24"/>
          <w:szCs w:val="24"/>
        </w:rPr>
        <w:instrText xml:space="preserve"> ADDIN ZOTERO_ITEM CSL_CITATION {"citationID":"hOsR05NZ","properties":{"formattedCitation":"(Gitari et al., 2015)","plainCitation":"(Gitari et al., 2015)","noteIndex":0},"citationItems":[{"id":50,"uris":["http://zotero.org/users/9104097/items/KXUVI69B"],"itemData":{"id":50,"type":"article-journal","abstract":"We explore the idea of creating a classifier that can be used to detect presence of hate speech in web discourses such as web forums and blogs. In this work, hate speech problem is abstracted into three main thematic areas of race, nationality and religion. The goal of our research is to create a model classifier that uses sentiment analysis techniques and in particular subjectivity detection to not only detect that a given sentence is subjective but also to identify and rate the polarity of sentiment expressions. We begin by whittling down the document size by removing objective sentences. Then, using subjectivity and semantic features related to hate speech, we create a lexicon that is employed to build a classifier for hate speech detection. Experiments with a hate corpus show significant practical application for a real-world web discourse.","container-title":"International Journal of Multimedia and Ubiquitous Engineering","DOI":"10.14257/ijmue.2015.10.4.21","ISSN":"19750080","issue":"4","journalAbbreviation":"IJMUE","language":"en","page":"215-230","source":"DOI.org (Crossref)","title":"A Lexicon-based Approach for Hate Speech Detection","volume":"10","author":[{"family":"Gitari","given":"Njagi Dennis"},{"family":"Zhang","given":"Zuping"},{"family":"Damien","given":"Hanyurwimfura"},{"family":"Long","given":"Jun"}],"issued":{"date-parts":[["2015",4,30]]}}}],"schema":"https://github.com/citation-style-language/schema/raw/master/csl-citation.json"} </w:instrText>
      </w:r>
      <w:r>
        <w:rPr>
          <w:rFonts w:ascii="Times New Roman" w:hAnsi="Times New Roman" w:cs="Times New Roman"/>
          <w:bCs/>
          <w:color w:val="000000" w:themeColor="text1"/>
          <w:sz w:val="24"/>
          <w:szCs w:val="24"/>
        </w:rPr>
        <w:fldChar w:fldCharType="separate"/>
      </w:r>
      <w:r w:rsidRPr="000B1A7F">
        <w:rPr>
          <w:rFonts w:ascii="Times New Roman" w:hAnsi="Times New Roman" w:cs="Times New Roman"/>
          <w:sz w:val="24"/>
        </w:rPr>
        <w:t>(Gitari et al., 2015)</w:t>
      </w:r>
      <w:r>
        <w:rPr>
          <w:rFonts w:ascii="Times New Roman" w:hAnsi="Times New Roman" w:cs="Times New Roman"/>
          <w:bCs/>
          <w:color w:val="000000" w:themeColor="text1"/>
          <w:sz w:val="24"/>
          <w:szCs w:val="24"/>
        </w:rPr>
        <w:fldChar w:fldCharType="end"/>
      </w:r>
      <w:r>
        <w:rPr>
          <w:rFonts w:ascii="Times New Roman" w:hAnsi="Times New Roman" w:cs="Times New Roman"/>
          <w:bCs/>
          <w:color w:val="000000" w:themeColor="text1"/>
          <w:sz w:val="24"/>
          <w:szCs w:val="24"/>
        </w:rPr>
        <w:t>. One major disadvantage of this approach is its inability to capture semantics in text as they rely on the presence or absence of certain words in a text.</w:t>
      </w:r>
      <w:r w:rsidRPr="00DA0880">
        <w:rPr>
          <w:rFonts w:ascii="Times New Roman" w:hAnsi="Times New Roman" w:cs="Times New Roman"/>
          <w:bCs/>
          <w:color w:val="000000" w:themeColor="text1"/>
          <w:sz w:val="24"/>
          <w:szCs w:val="24"/>
        </w:rPr>
        <w:t xml:space="preserve"> </w:t>
      </w:r>
    </w:p>
    <w:p w14:paraId="2A8C998C" w14:textId="77777777" w:rsidR="003A2EA0" w:rsidRPr="001143B6" w:rsidRDefault="003A2EA0" w:rsidP="003A2EA0">
      <w:pPr>
        <w:pStyle w:val="Heading3"/>
        <w:spacing w:line="360" w:lineRule="auto"/>
        <w:jc w:val="both"/>
        <w:rPr>
          <w:rFonts w:ascii="Times New Roman" w:hAnsi="Times New Roman" w:cs="Times New Roman"/>
        </w:rPr>
      </w:pPr>
      <w:r w:rsidRPr="001143B6">
        <w:rPr>
          <w:rFonts w:ascii="Times New Roman" w:hAnsi="Times New Roman" w:cs="Times New Roman"/>
        </w:rPr>
        <w:t>2.</w:t>
      </w:r>
      <w:r>
        <w:rPr>
          <w:rFonts w:ascii="Times New Roman" w:hAnsi="Times New Roman" w:cs="Times New Roman"/>
        </w:rPr>
        <w:t>2</w:t>
      </w:r>
      <w:r w:rsidRPr="001143B6">
        <w:rPr>
          <w:rFonts w:ascii="Times New Roman" w:hAnsi="Times New Roman" w:cs="Times New Roman"/>
        </w:rPr>
        <w:t xml:space="preserve"> Rule</w:t>
      </w:r>
      <w:r>
        <w:rPr>
          <w:rFonts w:ascii="Times New Roman" w:hAnsi="Times New Roman" w:cs="Times New Roman"/>
        </w:rPr>
        <w:t>-</w:t>
      </w:r>
      <w:r w:rsidRPr="001143B6">
        <w:rPr>
          <w:rFonts w:ascii="Times New Roman" w:hAnsi="Times New Roman" w:cs="Times New Roman"/>
        </w:rPr>
        <w:t>based</w:t>
      </w:r>
      <w:r>
        <w:rPr>
          <w:rFonts w:ascii="Times New Roman" w:hAnsi="Times New Roman" w:cs="Times New Roman"/>
        </w:rPr>
        <w:t xml:space="preserve"> approach</w:t>
      </w:r>
    </w:p>
    <w:p w14:paraId="6EEB5457" w14:textId="77777777" w:rsidR="003A2EA0" w:rsidRDefault="003A2EA0" w:rsidP="003A2EA0">
      <w:pPr>
        <w:spacing w:line="360" w:lineRule="auto"/>
        <w:jc w:val="both"/>
        <w:rPr>
          <w:rFonts w:ascii="Times New Roman" w:hAnsi="Times New Roman" w:cs="Times New Roman"/>
          <w:sz w:val="24"/>
          <w:szCs w:val="24"/>
        </w:rPr>
      </w:pPr>
      <w:r w:rsidRPr="001143B6">
        <w:rPr>
          <w:rFonts w:ascii="Times New Roman" w:hAnsi="Times New Roman" w:cs="Times New Roman"/>
          <w:sz w:val="24"/>
          <w:szCs w:val="24"/>
        </w:rPr>
        <w:t>Rule-based is one of the earliest techniques for analyzing and processing textual information in NLP. Th</w:t>
      </w:r>
      <w:r>
        <w:rPr>
          <w:rFonts w:ascii="Times New Roman" w:hAnsi="Times New Roman" w:cs="Times New Roman"/>
          <w:sz w:val="24"/>
          <w:szCs w:val="24"/>
        </w:rPr>
        <w:t>is</w:t>
      </w:r>
      <w:r w:rsidRPr="001143B6">
        <w:rPr>
          <w:rFonts w:ascii="Times New Roman" w:hAnsi="Times New Roman" w:cs="Times New Roman"/>
          <w:sz w:val="24"/>
          <w:szCs w:val="24"/>
        </w:rPr>
        <w:t xml:space="preserve"> approach uses a predefined set of linguistic rules to identify hate speech.</w:t>
      </w:r>
      <w:r>
        <w:rPr>
          <w:rFonts w:ascii="Times New Roman" w:hAnsi="Times New Roman" w:cs="Times New Roman"/>
          <w:sz w:val="24"/>
          <w:szCs w:val="24"/>
        </w:rPr>
        <w:t xml:space="preserve"> The rules are usually in the form IF-Then conditions used to make informed decis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tpOlG4r","properties":{"formattedCitation":"(Schneider &amp; Xhafa, 2022)","plainCitation":"(Schneider &amp; Xhafa, 2022)","noteIndex":0},"citationItems":[{"id":4999,"uris":["http://zotero.org/users/9104097/items/MA7BV65U"],"itemData":{"id":4999,"type":"book","abstract":"Anomaly Detection and Complex Event Processing over IoT Data Streams: With Application to eHealth and Patient Data Monitoring presents advanced processing techniques for IoT data streams and the anomaly detection algorithms over them. The book brings new advances and generalized techniques for processing IoT data streams, semantic data enrichment with contextual information at Edge, Fog and Cloud as well as complex event processing in IoT applications. The book comprises fundamental models, concepts and algorithms, architectures and technological solutions as well as their application to eHealth. Case studies, such as the bio-metric signals stream processing are presented –the massive amount of raw ECG signals from the sensors are processed dynamically across the data pipeline and classified with modern machine learning approaches including the Hierarchical Temporal Memory and Deep Learning algorithms","ISBN":"978-0-12-823818-9","title":"Anomaly Detection and Complex Event Processing Over IoT Data Streams: With Application to EHealth and Patient Data Monitoring","author":[{"family":"Schneider","given":"Patrick"},{"family":"Xhafa","given":"Fatos"}],"issued":{"date-parts":[["2022"]]}}}],"schema":"https://github.com/citation-style-language/schema/raw/master/csl-citation.json"} </w:instrText>
      </w:r>
      <w:r>
        <w:rPr>
          <w:rFonts w:ascii="Times New Roman" w:hAnsi="Times New Roman" w:cs="Times New Roman"/>
          <w:sz w:val="24"/>
          <w:szCs w:val="24"/>
        </w:rPr>
        <w:fldChar w:fldCharType="separate"/>
      </w:r>
      <w:r w:rsidRPr="00C914A6">
        <w:rPr>
          <w:rFonts w:ascii="Times New Roman" w:hAnsi="Times New Roman" w:cs="Times New Roman"/>
          <w:sz w:val="24"/>
        </w:rPr>
        <w:t>(Schneider &amp; Xhafa, 2022)</w:t>
      </w:r>
      <w:r>
        <w:rPr>
          <w:rFonts w:ascii="Times New Roman" w:hAnsi="Times New Roman" w:cs="Times New Roman"/>
          <w:sz w:val="24"/>
          <w:szCs w:val="24"/>
        </w:rPr>
        <w:fldChar w:fldCharType="end"/>
      </w:r>
      <w:r>
        <w:rPr>
          <w:rFonts w:ascii="Times New Roman" w:hAnsi="Times New Roman" w:cs="Times New Roman"/>
          <w:sz w:val="24"/>
          <w:szCs w:val="24"/>
        </w:rPr>
        <w:t xml:space="preserve">. This approach falls short of detecting contextual nuances such as sarcasm, humor and iron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HQSqVDs","properties":{"formattedCitation":"(MacAvaney et al., 2019)","plainCitation":"(MacAvaney et al., 2019)","noteIndex":0},"citationItems":[{"id":5001,"uris":["http://zotero.org/users/9104097/items/7TW7AP7B"],"itemData":{"id":5001,"type":"article-journal","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DOI":"https://doi.org/10.1371/journal. pone.0221152","language":"en","source":"Zotero","title":"Hate speech detection: Challenges and solutions","author":[{"family":"MacAvaney","given":"Sean"},{"family":"Yao","given":"Hao-Ren"},{"family":"Yang","given":"Eugene"},{"family":"Russell","given":"Katina"},{"family":"Goharian","given":"Nazli"},{"family":"Frieder","given":"Ophir"}],"issued":{"date-parts":[["2019"]]}}}],"schema":"https://github.com/citation-style-language/schema/raw/master/csl-citation.json"} </w:instrText>
      </w:r>
      <w:r>
        <w:rPr>
          <w:rFonts w:ascii="Times New Roman" w:hAnsi="Times New Roman" w:cs="Times New Roman"/>
          <w:sz w:val="24"/>
          <w:szCs w:val="24"/>
        </w:rPr>
        <w:fldChar w:fldCharType="separate"/>
      </w:r>
      <w:r w:rsidRPr="00C76F54">
        <w:rPr>
          <w:rFonts w:ascii="Times New Roman" w:hAnsi="Times New Roman" w:cs="Times New Roman"/>
          <w:sz w:val="24"/>
        </w:rPr>
        <w:t>(MacAvaney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0DCCEA7" w14:textId="6FF0F8D5" w:rsidR="003A2EA0" w:rsidRPr="001143B6" w:rsidRDefault="003A2EA0" w:rsidP="00CE4B7E">
      <w:pPr>
        <w:spacing w:line="360" w:lineRule="auto"/>
        <w:jc w:val="both"/>
      </w:pPr>
      <w:r w:rsidRPr="001143B6">
        <w:rPr>
          <w:rFonts w:ascii="Times New Roman" w:hAnsi="Times New Roman" w:cs="Times New Roman"/>
          <w:sz w:val="24"/>
          <w:szCs w:val="24"/>
        </w:rPr>
        <w:t xml:space="preserve"> </w:t>
      </w:r>
      <w:r>
        <w:t>2.6.3 Machine learning approach</w:t>
      </w:r>
    </w:p>
    <w:p w14:paraId="41F0BA2E" w14:textId="552CC572" w:rsidR="003A2EA0" w:rsidRDefault="003A2EA0" w:rsidP="003A2EA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approach uses algorithms and statistical models to learn from a given data and make prediction on an unseen data based on the learned patterns. The algorithms require little human intervention and their performances increase with more training on the input da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1mvBoRy","properties":{"formattedCitation":"(Mullah &amp; Zainon, 2021)","plainCitation":"(Mullah &amp; Zainon, 2021)","noteIndex":0},"citationItems":[{"id":391,"uris":["http://zotero.org/users/9104097/items/HJ8NI8LL"],"itemData":{"id":391,"type":"article-journal","abstract":"The aim of this paper is to review machine learning (ML) algorithms and techniques for hate speech detection in social media (SM). Hate speech problem is normally model as a text classiﬁcation task. In this study, we examined the basic baseline components of hate speech classiﬁcation using ML algorithms. There are ﬁve basic baseline components – data collection and exploration, feature extraction, dimensionality reduction, classiﬁer selection and training, and model evaluation, were reviewed. There have been improvements in ML algorithms that were employed for hate speech detection over time. New datasets and different performance metrics have been proposed in the literature. To keep the researchers informed regarding these trends in the automatic detection of hate speech, it calls for a comprehensive and an updated state-of-the-art. The contributions of this study are three-fold. First to equip the readers with the necessary information on the critical steps involved in hate speech detection using ML algorithms. Secondly, the weaknesses and strengths of each method is critically evaluated to guide researchers in the algorithm choice dilemma. Lastly, some research gaps and open challenges were identiﬁed. The different variants of ML techniques were reviewed which include classical ML, ensemble approach and deep learning methods. Researchers and professionals alike will beneﬁt immensely from this study.","container-title":"IEEE Access","DOI":"10.1109/ACCESS.2021.3089515","ISSN":"2169-3536","journalAbbreviation":"IEEE Access","language":"en","page":"88364-88376","source":"DOI.org (Crossref)","title":"Advances in Machine Learning Algorithms for Hate Speech Detection in Social Media: A Review","title-short":"Advances in Machine Learning Algorithms for Hate Speech Detection in Social Media","volume":"9","author":[{"family":"Mullah","given":"Nanlir Sallau"},{"family":"Zainon","given":"Wan Mohd Nazmee Wan"}],"issued":{"date-parts":[["2021"]]}}}],"schema":"https://github.com/citation-style-language/schema/raw/master/csl-citation.json"} </w:instrText>
      </w:r>
      <w:r>
        <w:rPr>
          <w:rFonts w:ascii="Times New Roman" w:hAnsi="Times New Roman" w:cs="Times New Roman"/>
          <w:sz w:val="24"/>
          <w:szCs w:val="24"/>
        </w:rPr>
        <w:fldChar w:fldCharType="separate"/>
      </w:r>
      <w:r w:rsidRPr="00510F2E">
        <w:rPr>
          <w:rFonts w:ascii="Times New Roman" w:hAnsi="Times New Roman" w:cs="Times New Roman"/>
          <w:sz w:val="24"/>
        </w:rPr>
        <w:t>(Mullah &amp; Zainon, 2021)</w:t>
      </w:r>
      <w:r>
        <w:rPr>
          <w:rFonts w:ascii="Times New Roman" w:hAnsi="Times New Roman" w:cs="Times New Roman"/>
          <w:sz w:val="24"/>
          <w:szCs w:val="24"/>
        </w:rPr>
        <w:fldChar w:fldCharType="end"/>
      </w:r>
      <w:r>
        <w:rPr>
          <w:rFonts w:ascii="Times New Roman" w:hAnsi="Times New Roman" w:cs="Times New Roman"/>
          <w:sz w:val="24"/>
          <w:szCs w:val="24"/>
        </w:rPr>
        <w:t xml:space="preserve">. With good data at hand, these algorithms can be used to build robust prediction models. Building a machine learning model entails creating a corpus – which involves collecting written or spoken documents from various sources like newspapers, social media platforms, books and so on, to study linguistics features and patterns in the da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asTE4EZ","properties":{"formattedCitation":"(de Gibert et al., 2018)","plainCitation":"(de Gibert et al., 2018)","noteIndex":0},"citationItems":[{"id":380,"uris":["http://zotero.org/users/9104097/items/636K8HTC"],"itemData":{"id":380,"type":"article","abstract":"Hate speech is commonly deﬁned as any communication that disparages a target group of people based on some characteristic such as race, colour, ethnicity, gender, sexual orientation, nationality, religion, or other characteristic. Due to the massive rise of user-generated web content on social media, the amount of hate speech is also steadily increasing. Over the past years, interest in online hate speech detection and, particularly, the automation of this task has continuously grown, along with the societal impact of the phenomenon. This paper describes a hate speech dataset composed of thousands of sentences manually labelled as containing hate speech or not. The sentences have been extracted from Stormfront, a white supremacist forum. A custom annotation tool has been developed to carry out the manual labelling task which, among other things, allows the annotators to choose whether to read the context of a sentence before labelling it. The paper also provides a thoughtful qualitative and quantitative study of the resulting dataset and several baseline experiments with different classiﬁcation models. The dataset is publicly available.","language":"en","note":"arXiv:1809.04444 [cs]","number":"arXiv:1809.04444","publisher":"arXiv","source":"arXiv.org","title":"Hate Speech Dataset from a White Supremacy Forum","URL":"http://arxiv.org/abs/1809.04444","author":[{"family":"Gibert","given":"Ona","non-dropping-particle":"de"},{"family":"Perez","given":"Naiara"},{"family":"García-Pablos","given":"Aitor"},{"family":"Cuadros","given":"Montse"}],"accessed":{"date-parts":[["2023",7,19]]},"issued":{"date-parts":[["2018",9,12]]}}}],"schema":"https://github.com/citation-style-language/schema/raw/master/csl-citation.json"} </w:instrText>
      </w:r>
      <w:r>
        <w:rPr>
          <w:rFonts w:ascii="Times New Roman" w:hAnsi="Times New Roman" w:cs="Times New Roman"/>
          <w:sz w:val="24"/>
          <w:szCs w:val="24"/>
        </w:rPr>
        <w:fldChar w:fldCharType="separate"/>
      </w:r>
      <w:r w:rsidRPr="00AF0EA6">
        <w:rPr>
          <w:rFonts w:ascii="Times New Roman" w:hAnsi="Times New Roman" w:cs="Times New Roman"/>
          <w:sz w:val="24"/>
        </w:rPr>
        <w:t>(de Gibert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This data is then cleaned by removing duplicates, replacing mentions, and more to prepare it for annotation. The annotation can be done by group of experts, crowdsourcing or through training some individua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0KojW1h","properties":{"formattedCitation":"(Alshalan &amp; Al-Khalifa, 2020; Nobata et al., 2016)","plainCitation":"(Alshalan &amp; Al-Khalifa, 2020; Nobata et al., 2016)","noteIndex":0},"citationItems":[{"id":134,"uris":["http://zotero.org/users/local/nZ3OG2E4/items/GK2VW8WV","http://zotero.org/users/9104097/items/GK2VW8WV"],"itemData":{"id":134,"type":"article-journal","abstract":"With the rise of hate speech phenomena in the Twittersphere, signiﬁcant research eﬀorts have been undertaken in order to provide automatic solutions for detecting hate speech, varying from simple machine learning models to more complex deep neural network models. Despite this, research works investigating hate speech problem in Arabic are still limited. This paper, therefore, aimed to investigate several neural network models based on convolutional neural network (CNN) and recurrent neural network (RNN) to detect hate speech in Arabic tweets. It also evaluated the recent language representation model bidirectional encoder representations from transformers (BERT) on the task of Arabic hate speech detection. To conduct our experiments, we ﬁrstly built a new hate speech dataset that contained 9316 annotated tweets. Then, we conducted a set of experiments on two datasets to evaluate four models: CNN, gated recurrent units (GRU), CNN + GRU, and BERT. Our experimental results in our dataset and an out-domain dataset showed that the CNN model gave the best performance, with an F1-score of 0.79 and area under the receiver operating characteristic curve (AUROC) of 0.89.","container-title":"Applied Sciences","DOI":"10.3390/app10238614","ISSN":"2076-3417","issue":"23","journalAbbreviation":"Applied Sciences","language":"en","page":"8614","source":"DOI.org (Crossref)","title":"A Deep Learning Approach for Automatic Hate Speech Detection in the Saudi Twittersphere","volume":"10","author":[{"family":"Alshalan","given":"Raghad"},{"family":"Al-Khalifa","given":"Hend"}],"issued":{"date-parts":[["2020",12,1]]}}},{"id":344,"uris":["http://zotero.org/users/9104097/items/QWX5RFF9"],"itemData":{"id":344,"type":"paper-conference","abstract":"Detection of abusive language in user generated online content has become an issue of increasing importance in recent years. Most current commercial methods make use of blacklists and regular expressions, however these measures fall short when contending with more subtle, less ham-ﬁsted examples of hate speech. In this work, we develop a machine learning based method to detect hate speech on online user comments from two domains which outperforms a state-ofthe-art deep learning approach. We also develop a corpus of user comments annotated for abusive language, the ﬁrst of its kind. Finally, we use our detection tool to analyze abusive language over time and in diﬀerent settings to further enhance our knowledge of this behavior.","container-title":"Proceedings of the 25th International Conference on World Wide Web","DOI":"10.1145/2872427.2883062","event-place":"Montréal Québec Canada","event-title":"WWW '16: 25th International World Wide Web Conference","ISBN":"978-1-4503-4143-1","language":"en","page":"145-153","publisher":"International World Wide Web Conferences Steering Committee","publisher-place":"Montréal Québec Canada","source":"DOI.org (Crossref)","title":"Abusive Language Detection in Online User Content","URL":"https://dl.acm.org/doi/10.1145/2872427.2883062","author":[{"family":"Nobata","given":"Chikashi"},{"family":"Tetreault","given":"Joel"},{"family":"Thomas","given":"Achint"},{"family":"Mehdad","given":"Yashar"},{"family":"Chang","given":"Yi"}],"accessed":{"date-parts":[["2023",7,8]]},"issued":{"date-parts":[["2016",4,11]]}}}],"schema":"https://github.com/citation-style-language/schema/raw/master/csl-citation.json"} </w:instrText>
      </w:r>
      <w:r>
        <w:rPr>
          <w:rFonts w:ascii="Times New Roman" w:hAnsi="Times New Roman" w:cs="Times New Roman"/>
          <w:sz w:val="24"/>
          <w:szCs w:val="24"/>
        </w:rPr>
        <w:fldChar w:fldCharType="separate"/>
      </w:r>
      <w:r w:rsidRPr="00E04B35">
        <w:rPr>
          <w:rFonts w:ascii="Times New Roman" w:hAnsi="Times New Roman" w:cs="Times New Roman"/>
          <w:sz w:val="24"/>
        </w:rPr>
        <w:t>(Alshalan &amp; Al-Khalifa, 2020; Nobat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Depending on the researchers’ choice, at least 2 people are used for the annot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epf1DXW","properties":{"formattedCitation":"(Rahman et al., 2021)","plainCitation":"(Rahman et al., 2021)","noteIndex":0},"citationItems":[{"id":83,"uris":["http://zotero.org/users/9104097/items/JZHIURFJ"],"itemData":{"id":83,"type":"article-journal","abstract":"Building a benchmark dataset for hate speech detection presents various challenges. Firstly, because hate speech is relatively rare, random sampling of tweets to annotate is very inefﬁcient in ﬁnding hate speech. To address this, prior datasets often include only tweets matching known “hate words”. However, restricting data to a predeﬁned vocabulary may exclude portions of the real-world phenomenon we seek to model. A second challenge is that deﬁnitions of hate speech tend to be highly varying and subjective. Annotators having diverse prior notions of hate speech may not only disagree with one another but also struggle to conform to speciﬁed labeling guidelines. Our key insight is that the rarity and subjectivity of hate speech are akin to that of relevance in information retrieval (IR). This connection suggests that well-established methodologies for creating IR test collections can be usefully applied to create better benchmark datasets for hate speech. To intelligently and efﬁciently select which tweets to annotate, we apply standard IR techniques of pooling and active learning. To improve both consistency and value of annotations, we apply task decomposition and annotator rationale techniques. We share a new benchmark dataset for hate speech detection on Twitter that provides broader coverage of hate than prior datasets. We also show a dramatic drop in accuracy of existing detection models when tested on these broader forms of hate. Annotator rationales we collect not only justify labeling decisions but also enable future work opportunities for dual-supervision and/or explanation generation in modeling. Further details of our approach can be found in the supplementary materials [52].","container-title":"Conference on Neural Information Processing Systems","language":"en","source":"Zotero","title":"An Information Retrieval Approach to Building Datasets for Hate Speech Detection","author":[{"family":"Rahman","given":"Mustaﬁzur"},{"family":"Balakrishnan","given":"Dinesh"},{"family":"Murthy","given":"Dhiraj"},{"family":"Kutlu","given":"Mucahid"}],"issued":{"date-parts":[["2021"]]}}}],"schema":"https://github.com/citation-style-language/schema/raw/master/csl-citation.json"} </w:instrText>
      </w:r>
      <w:r>
        <w:rPr>
          <w:rFonts w:ascii="Times New Roman" w:hAnsi="Times New Roman" w:cs="Times New Roman"/>
          <w:sz w:val="24"/>
          <w:szCs w:val="24"/>
        </w:rPr>
        <w:fldChar w:fldCharType="separate"/>
      </w:r>
      <w:r w:rsidRPr="00E04B35">
        <w:rPr>
          <w:rFonts w:ascii="Times New Roman" w:hAnsi="Times New Roman" w:cs="Times New Roman"/>
          <w:sz w:val="24"/>
        </w:rPr>
        <w:t>(Rahma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 annotated data is further processed into a form that will be suitable for the machine learning algorithms to process. Examples of these algorithms include – support vector machine (SVM), naïve </w:t>
      </w:r>
      <w:proofErr w:type="spellStart"/>
      <w:r>
        <w:rPr>
          <w:rFonts w:ascii="Times New Roman" w:hAnsi="Times New Roman" w:cs="Times New Roman"/>
          <w:sz w:val="24"/>
          <w:szCs w:val="24"/>
        </w:rPr>
        <w:t>bayee</w:t>
      </w:r>
      <w:proofErr w:type="spellEnd"/>
      <w:r>
        <w:rPr>
          <w:rFonts w:ascii="Times New Roman" w:hAnsi="Times New Roman" w:cs="Times New Roman"/>
          <w:sz w:val="24"/>
          <w:szCs w:val="24"/>
        </w:rPr>
        <w:t xml:space="preserve"> (NB), Decision tree (DT), Logistic regression (LR), and K-Means. These are the supervised and the unsupervised algorithm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WETtQ69","properties":{"formattedCitation":"(Fortuna &amp; Nunes, 2019)","plainCitation":"(Fortuna &amp; Nunes, 2019)","noteIndex":0},"citationItems":[{"id":15,"uris":["http://zotero.org/users/9104097/items/DX63CEBH"],"itemData":{"id":15,"type":"article-journal","abstract":"The scientific study of hate speech, from a computer science point of view, is recent. This survey organizes and describes the current state of the field, providing a structured overview of previous approaches, including core algorithms, methods, and main features used. This work also discusses the complexity of the concept of hate speech, defined in many platforms and contexts, and provides a unifying definition. This area has an unquestionable potential for societal impact, particularly in online communities and digital media platforms. The development and systematization of shared resources, such as guidelines, annotated datasets in multiple languages, and algorithms, is a crucial step in advancing the automatic detection of hate speech.","container-title":"ACM Computing Surveys","DOI":"10.1145/3232676","ISSN":"0360-0300, 1557-7341","issue":"4","journalAbbreviation":"ACM Comput. Surv.","language":"en","page":"1-30","source":"DOI.org (Crossref)","title":"A Survey on Automatic Detection of Hate Speech in Text","volume":"51","author":[{"family":"Fortuna","given":"Paula"},{"family":"Nunes","given":"Sérgio"}],"issued":{"date-parts":[["2019",7,31]]}}}],"schema":"https://github.com/citation-style-language/schema/raw/master/csl-citation.json"} </w:instrText>
      </w:r>
      <w:r>
        <w:rPr>
          <w:rFonts w:ascii="Times New Roman" w:hAnsi="Times New Roman" w:cs="Times New Roman"/>
          <w:sz w:val="24"/>
          <w:szCs w:val="24"/>
        </w:rPr>
        <w:fldChar w:fldCharType="separate"/>
      </w:r>
      <w:r w:rsidRPr="00E04B35">
        <w:rPr>
          <w:rFonts w:ascii="Times New Roman" w:hAnsi="Times New Roman" w:cs="Times New Roman"/>
          <w:sz w:val="24"/>
        </w:rPr>
        <w:t>(Fortuna &amp; Nunes, 2019)</w:t>
      </w:r>
      <w:r>
        <w:rPr>
          <w:rFonts w:ascii="Times New Roman" w:hAnsi="Times New Roman" w:cs="Times New Roman"/>
          <w:sz w:val="24"/>
          <w:szCs w:val="24"/>
        </w:rPr>
        <w:fldChar w:fldCharType="end"/>
      </w:r>
      <w:r>
        <w:rPr>
          <w:rFonts w:ascii="Times New Roman" w:hAnsi="Times New Roman" w:cs="Times New Roman"/>
          <w:sz w:val="24"/>
          <w:szCs w:val="24"/>
        </w:rPr>
        <w:t xml:space="preserve">. The supervised models are the most preferr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kxke7L6","properties":{"formattedCitation":"(Ali et al., 2021; Davidson et al., 2017; Waseem &amp; Hovy, 2016)","plainCitation":"(Ali et al., 2021; Davidson et al., 2017; Waseem &amp; Hovy, 2016)","noteIndex":0},"citationItems":[{"id":130,"uris":["http://zotero.org/users/9104097/items/F6KII6K9"],"itemData":{"id":130,"type":"article-journal","abstract":"Sentiment Analysis is a technique that is being used abundantly nowadays for customer reviews analysis, popularity analysis of electoral candidates, hate speech detection and similar applications. Sentiment analysis on tweets encounters challenges such as highly skewed classes, high dimensional feature vectors and highly sparse data. In this study, we have analyzed the improvement achieved by successively addressing these problems in order to determine their severity for sentiment analysis of tweets. Firstly, we prepared a comprehensive data set consisting of Urdu Tweets for sentiment analysis-based hate speech detection. To improve the performance of the sentiment classiﬁer, we employed dynamic stop words ﬁltering, Variable Global Feature Selection Scheme (VGFSS) and Synthetic Minority Optimization Technique (SMOTE) to handle the sparsity, dimensionality and class imbalance problems respectively. We used two machine learning algorithms i.e., Support Vector Machines (SVM) and Multinomial Naïve Bayes’ (MNB) for investigating performance in our experiments. Our results show that addressing class skew along with alleviating the high dimensionality problem brings about the maximum improvement in the overall performance of the sentiment analysis-based hate speech detection.","container-title":"IEEE Access","DOI":"10.1109/ACCESS.2021.3087827","ISSN":"2169-3536","journalAbbreviation":"IEEE Access","language":"en","page":"84296-84305","source":"DOI.org (Crossref)","title":"Improving Hate Speech Detection of Urdu Tweets Using Sentiment Analysis","volume":"9","author":[{"family":"Ali","given":"Muhammad Z."},{"literal":"Ehsan-Ul-Haq"},{"family":"Rauf","given":"Sahar"},{"family":"Javed","given":"Kashif"},{"family":"Hussain","given":"Sarmad"}],"issued":{"date-parts":[["2021"]]}}},{"id":1,"uris":["http://zotero.org/users/9104097/items/JDA4LJEJ"],"itemData":{"id":1,"type":"article-journal","abstract":"A key challenge for automatic hate-speech detection on social media is the separation of hate speech from other instances of offensive language. Lexical detection methods tend to have low precision because they classify all messages containing particular terms as hate speech and previous work using supervised learning has failed to distinguish between the two categories. We used a crowd-sourced hate speech lexicon to collect tweets containing hate speech keywords. We use crowd-sourcing to label a sample of these tweets into three categories: those containing hate speech, only offensive language, and those with neither. We train a multi-class classiﬁer to distinguish between these different categories. Close analysis of the predictions and the errors shows when we can reliably separate hate speech from other offensive language and when this differentiation is more difﬁcult. We ﬁnd that racist and homophobic tweets are more likely to be classiﬁed as hate speech but that sexist tweets are generally classiﬁed as offensive. Tweets without explicit hate keywords are also more difﬁcult to classify.","container-title":"Proceedings of the International AAAI Conference on Web and Social Media","DOI":"10.1609/icwsm.v11i1.14955","ISSN":"2334-0770, 2162-3449","issue":"1","journalAbbreviation":"ICWSM","language":"en","page":"512-515","source":"DOI.org (Crossref)","title":"Automated Hate Speech Detection and the Problem of Offensive Language","volume":"11","author":[{"family":"Davidson","given":"Thomas"},{"family":"Warmsley","given":"Dana"},{"family":"Macy","given":"Michael"},{"family":"Weber","given":"Ingmar"}],"issued":{"date-parts":[["2017",5,3]]}}},{"id":122,"uris":["http://zotero.org/users/9104097/items/C9PTAIPX"],"itemData":{"id":122,"type":"paper-conference","abstract":"Hate speech in the form of racist and sexist remarks are a common occurrence on social media. For that reason, many social media services address the problem of identifying hate speech, but the deﬁnition of hate speech varies markedly and is largely a manual effort (BBC, 2015; Lomas, 2015).","container-title":"Proceedings of the NAACL Student Research Workshop","DOI":"10.18653/v1/N16-2013","event-place":"San Diego, California","event-title":"Proceedings of the NAACL Student Research Workshop","language":"en","page":"88-93","publisher":"Association for Computational Linguistics","publisher-place":"San Diego, California","source":"DOI.org (Crossref)","title":"Hateful Symbols or Hateful People? Predictive Features for Hate Speech Detection on Twitter","title-short":"Hateful Symbols or Hateful People?","URL":"http://aclweb.org/anthology/N16-2013","author":[{"family":"Waseem","given":"Zeerak"},{"family":"Hovy","given":"Dirk"}],"accessed":{"date-parts":[["2023",2,11]]},"issued":{"date-parts":[["2016"]]}}}],"schema":"https://github.com/citation-style-language/schema/raw/master/csl-citation.json"} </w:instrText>
      </w:r>
      <w:r>
        <w:rPr>
          <w:rFonts w:ascii="Times New Roman" w:hAnsi="Times New Roman" w:cs="Times New Roman"/>
          <w:sz w:val="24"/>
          <w:szCs w:val="24"/>
        </w:rPr>
        <w:fldChar w:fldCharType="separate"/>
      </w:r>
      <w:r w:rsidRPr="00C05B6D">
        <w:rPr>
          <w:rFonts w:ascii="Times New Roman" w:hAnsi="Times New Roman" w:cs="Times New Roman"/>
          <w:sz w:val="24"/>
        </w:rPr>
        <w:t>(Ali et al., 2021; Davidson et al., 2017; Waseem &amp; Hovy, 2016)</w:t>
      </w:r>
      <w:r>
        <w:rPr>
          <w:rFonts w:ascii="Times New Roman" w:hAnsi="Times New Roman" w:cs="Times New Roman"/>
          <w:sz w:val="24"/>
          <w:szCs w:val="24"/>
        </w:rPr>
        <w:fldChar w:fldCharType="end"/>
      </w:r>
      <w:r>
        <w:rPr>
          <w:rFonts w:ascii="Times New Roman" w:hAnsi="Times New Roman" w:cs="Times New Roman"/>
          <w:sz w:val="24"/>
          <w:szCs w:val="24"/>
        </w:rPr>
        <w:t xml:space="preserve">. The data is used to train these models to learn patterns from the data and be able to make predictions. The models’ parameter are tuned until a good prediction level is attain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y69lzhB","properties":{"formattedCitation":"(Klubi\\uc0\\u269{}ka &amp; Fern\\uc0\\u225{}ndez, 2018)","plainCitation":"(Klubička &amp; Fernández, 2018)","noteIndex":0},"citationItems":[{"id":285,"uris":["http://zotero.org/users/9104097/items/SHQJD75Y"],"itemData":{"id":285,"type":"article","abstract":"As research on hate speech becomes more and more relevant every day, most of it is still focused on hate speech detection. By attempting to replicate a hate speech detection experiment performed on an existing Twitter corpus annotated for hate speech, we highlight some issues that arise from doing research in the ﬁeld of hate speech, which is essentially still in its infancy. We take a critical look at the training corpus in order to understand its biases, while also using it to venture beyond hate speech detection and investigate whether it can be used to shed light on other facets of research, such as popularity of hate tweets.","language":"en","note":"arXiv:1805.04661 [cs]","number":"arXiv:1805.04661","publisher":"arXiv","source":"arXiv.org","title":"Examining a hate speech corpus for hate speech detection and popularity prediction","URL":"http://arxiv.org/abs/1805.04661","author":[{"family":"Klubička","given":"Filip"},{"family":"Fernández","given":"Raquel"}],"accessed":{"date-parts":[["2022",8,3]]},"issued":{"date-parts":[["2018",5,12]]}}}],"schema":"https://github.com/citation-style-language/schema/raw/master/csl-citation.json"} </w:instrText>
      </w:r>
      <w:r>
        <w:rPr>
          <w:rFonts w:ascii="Times New Roman" w:hAnsi="Times New Roman" w:cs="Times New Roman"/>
          <w:sz w:val="24"/>
          <w:szCs w:val="24"/>
        </w:rPr>
        <w:fldChar w:fldCharType="separate"/>
      </w:r>
      <w:r w:rsidRPr="00C05B6D">
        <w:rPr>
          <w:rFonts w:ascii="Times New Roman" w:hAnsi="Times New Roman" w:cs="Times New Roman"/>
          <w:sz w:val="24"/>
          <w:szCs w:val="24"/>
        </w:rPr>
        <w:t>(Klubička &amp; Fernández, 2018)</w:t>
      </w:r>
      <w:r>
        <w:rPr>
          <w:rFonts w:ascii="Times New Roman" w:hAnsi="Times New Roman" w:cs="Times New Roman"/>
          <w:sz w:val="24"/>
          <w:szCs w:val="24"/>
        </w:rPr>
        <w:fldChar w:fldCharType="end"/>
      </w:r>
      <w:r>
        <w:rPr>
          <w:rFonts w:ascii="Times New Roman" w:hAnsi="Times New Roman" w:cs="Times New Roman"/>
          <w:sz w:val="24"/>
          <w:szCs w:val="24"/>
        </w:rPr>
        <w:t xml:space="preserve">. Classical machine learning models have proved to work well even with small da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ouAjiHd","properties":{"formattedCitation":"(Pereira-Kohatsu et al., 2019)","plainCitation":"(Pereira-Kohatsu et al., 2019)","noteIndex":0},"citationItems":[{"id":94,"uris":["http://zotero.org/users/9104097/items/NJ997RFW"],"itemData":{"id":94,"type":"article-journal","abstract":"Social Media are sensors in the real world that can be used to measure the pulse of societies. However, the massive and unfiltered feed of messages posted in social media is a phenomenon that nowadays raises social alarms, especially when these messages contain hate speech targeted to a specific individual or group. In this context, governments and non-governmental organizations (NGOs) are concerned about the possible negative impact that these messages can have on individuals or on the society. In this paper, we present HaterNet, an intelligent system currently being used by the Spanish National Office Against Hate Crimes of the Spanish State Secretariat for Security that identifies and monitors the evolution of hate speech in Twitter. The contributions of this research are many-fold: (1) It introduces the first intelligent system that monitors and visualizes, using social network analysis techniques, hate speech in Social Media. (2) It introduces a novel public dataset on hate speech in Spanish consisting of 6000 expert-labeled tweets. (3) It compares several classification approaches based on different document representation strategies and text classification models. (4) The best approach consists of a combination of a LTSM+MLP neural network that takes as input the tweet’s word, emoji, and expression tokens’ embeddings enriched by the tf-idf, and obtains an area under the curve (AUC) of 0.828 on our dataset, outperforming previous methods presented in the literature.","container-title":"Sensors","DOI":"10.3390/s19214654","ISSN":"1424-8220","issue":"21","journalAbbreviation":"Sensors","language":"en","page":"4654","source":"DOI.org (Crossref)","title":"Detecting and Monitoring Hate Speech in Twitter","volume":"19","author":[{"family":"Pereira-Kohatsu","given":"Juan Carlos"},{"family":"Quijano-Sánchez","given":"Lara"},{"family":"Liberatore","given":"Federico"},{"family":"Camacho-Collados","given":"Miguel"}],"issued":{"date-parts":[["2019",10,26]]}}}],"schema":"https://github.com/citation-style-language/schema/raw/master/csl-citation.json"} </w:instrText>
      </w:r>
      <w:r>
        <w:rPr>
          <w:rFonts w:ascii="Times New Roman" w:hAnsi="Times New Roman" w:cs="Times New Roman"/>
          <w:sz w:val="24"/>
          <w:szCs w:val="24"/>
        </w:rPr>
        <w:fldChar w:fldCharType="separate"/>
      </w:r>
      <w:r w:rsidRPr="00D454E5">
        <w:rPr>
          <w:rFonts w:ascii="Times New Roman" w:hAnsi="Times New Roman" w:cs="Times New Roman"/>
          <w:sz w:val="24"/>
        </w:rPr>
        <w:t>(Pereira-Kohatsu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30A1797" w14:textId="77777777" w:rsidR="003A2EA0" w:rsidRDefault="003A2EA0" w:rsidP="003A2EA0">
      <w:pPr>
        <w:pStyle w:val="Heading2"/>
      </w:pPr>
      <w:r>
        <w:lastRenderedPageBreak/>
        <w:t xml:space="preserve">2.6.4 Deep learning </w:t>
      </w:r>
    </w:p>
    <w:p w14:paraId="5FDBE594" w14:textId="5537B613" w:rsidR="003A2EA0" w:rsidRDefault="003A2EA0" w:rsidP="003A2EA0">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sz w:val="24"/>
          <w:szCs w:val="24"/>
        </w:rPr>
        <w:t xml:space="preserve">Deep learning algorithms are a subset of machine learning algorithms that mimics the function of human brain. They are used in identifying patterns from data just like the classical machine learning algorithms.  Deep learning model can be seen as a neural network model with a minimum of three layers: input, hidden and output. The Input layers take data and pass it to the hidden layers where to learn different features from the data and used it to make predic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nJDoUG5","properties":{"formattedCitation":"(Polson &amp; Sokolov, 2018)","plainCitation":"(Polson &amp; Sokolov, 2018)","noteIndex":0},"citationItems":[{"id":5006,"uris":["http://zotero.org/users/9104097/items/K4FILBZH"],"itemData":{"id":5006,"type":"article","abstract":"Deep learning (DL) is a high dimensional data reduction technique for constructing high-dimensional predictors in input-output models. DL is a form of machine learning that uses hierarchical layers of latent features. In this article, we review the state-ofthe-art of deep learning from a modeling and algorithmic perspective. We provide a list of successful areas of applications in Artiﬁcial Intelligence (AI), Image Processing, Robotics and Automation. Deep learning is predictive in its nature rather then inferential and can be viewed as a black-box methodology for high-dimensional function estimation.","language":"en","note":"arXiv:1807.07987 [cs, stat]","number":"arXiv:1807.07987","publisher":"arXiv","source":"arXiv.org","title":"Deep Learning","URL":"http://arxiv.org/abs/1807.07987","author":[{"family":"Polson","given":"Nicholas G."},{"family":"Sokolov","given":"Vadim O."}],"accessed":{"date-parts":[["2023",11,4]]},"issued":{"date-parts":[["2018",8,3]]}}}],"schema":"https://github.com/citation-style-language/schema/raw/master/csl-citation.json"} </w:instrText>
      </w:r>
      <w:r>
        <w:rPr>
          <w:rFonts w:ascii="Times New Roman" w:hAnsi="Times New Roman" w:cs="Times New Roman"/>
          <w:sz w:val="24"/>
          <w:szCs w:val="24"/>
        </w:rPr>
        <w:fldChar w:fldCharType="separate"/>
      </w:r>
      <w:r w:rsidRPr="004A5821">
        <w:rPr>
          <w:rFonts w:ascii="Times New Roman" w:hAnsi="Times New Roman" w:cs="Times New Roman"/>
          <w:sz w:val="24"/>
        </w:rPr>
        <w:t>(Polson &amp; Sokolov, 2018)</w:t>
      </w:r>
      <w:r>
        <w:rPr>
          <w:rFonts w:ascii="Times New Roman" w:hAnsi="Times New Roman" w:cs="Times New Roman"/>
          <w:sz w:val="24"/>
          <w:szCs w:val="24"/>
        </w:rPr>
        <w:fldChar w:fldCharType="end"/>
      </w:r>
      <w:r>
        <w:rPr>
          <w:rFonts w:ascii="Times New Roman" w:hAnsi="Times New Roman" w:cs="Times New Roman"/>
          <w:sz w:val="24"/>
          <w:szCs w:val="24"/>
        </w:rPr>
        <w:t>.</w:t>
      </w:r>
    </w:p>
    <w:p w14:paraId="15FE3A9E" w14:textId="0C0CBDD9" w:rsidR="00B728B5" w:rsidRPr="00B728B5" w:rsidRDefault="00B728B5" w:rsidP="00B728B5">
      <w:pPr>
        <w:spacing w:line="360" w:lineRule="auto"/>
        <w:jc w:val="both"/>
        <w:rPr>
          <w:rFonts w:ascii="Times New Roman" w:hAnsi="Times New Roman" w:cs="Times New Roman"/>
          <w:bCs/>
          <w:color w:val="000000" w:themeColor="text1"/>
          <w:sz w:val="24"/>
          <w:szCs w:val="24"/>
        </w:rPr>
      </w:pPr>
      <w:r w:rsidRPr="00B728B5">
        <w:rPr>
          <w:rFonts w:ascii="Times New Roman" w:hAnsi="Times New Roman" w:cs="Times New Roman"/>
          <w:bCs/>
          <w:color w:val="000000" w:themeColor="text1"/>
          <w:sz w:val="24"/>
          <w:szCs w:val="24"/>
        </w:rPr>
        <w:t xml:space="preserve">Nigeria is a country that is facing serious security challenges like the Boko Haram Islamic Sec, the Indigenous People of Biafra (IPOB), Niger Delta Militants, The Fulani Herdsmen and the Unknown Gunmen. In addition, there are communal crises that happens in some part of the country that are religiously or ethnically motivated. The social media platforms have been observed as a key </w:t>
      </w:r>
      <w:proofErr w:type="spellStart"/>
      <w:r w:rsidRPr="00B728B5">
        <w:rPr>
          <w:rFonts w:ascii="Times New Roman" w:hAnsi="Times New Roman" w:cs="Times New Roman"/>
          <w:bCs/>
          <w:color w:val="000000" w:themeColor="text1"/>
          <w:sz w:val="24"/>
          <w:szCs w:val="24"/>
        </w:rPr>
        <w:t>actor</w:t>
      </w:r>
      <w:proofErr w:type="spellEnd"/>
      <w:r w:rsidRPr="00B728B5">
        <w:rPr>
          <w:rFonts w:ascii="Times New Roman" w:hAnsi="Times New Roman" w:cs="Times New Roman"/>
          <w:bCs/>
          <w:color w:val="000000" w:themeColor="text1"/>
          <w:sz w:val="24"/>
          <w:szCs w:val="24"/>
        </w:rPr>
        <w:t xml:space="preserve"> in fueling some of these crises through the spread of online hate speech against some communities, religion believers or ethnic groups and are mostly politically motivated </w:t>
      </w:r>
      <w:r w:rsidRPr="00B728B5">
        <w:rPr>
          <w:rFonts w:ascii="Times New Roman" w:hAnsi="Times New Roman" w:cs="Times New Roman"/>
          <w:bCs/>
          <w:color w:val="000000" w:themeColor="text1"/>
          <w:sz w:val="24"/>
          <w:szCs w:val="24"/>
        </w:rPr>
        <w:fldChar w:fldCharType="begin"/>
      </w:r>
      <w:r w:rsidRPr="00B728B5">
        <w:rPr>
          <w:rFonts w:ascii="Times New Roman" w:hAnsi="Times New Roman" w:cs="Times New Roman"/>
          <w:bCs/>
          <w:color w:val="000000" w:themeColor="text1"/>
          <w:sz w:val="24"/>
          <w:szCs w:val="24"/>
        </w:rPr>
        <w:instrText xml:space="preserve"> ADDIN ZOTERO_ITEM CSL_CITATION {"citationID":"ppMtxfAj","properties":{"formattedCitation":"(Pate &amp; Ibrahim, 2020)","plainCitation":"(Pate &amp; Ibrahim, 2020)","noteIndex":0},"citationItems":[{"id":55,"uris":["http://zotero.org/users/local/nZ3OG2E4/items/L98L45D5","http://zotero.org/users/9104097/items/L98L45D5"],"itemData":{"id":55,"type":"chapter","abstract":"In addition to looking at the ongoing election campaigns in Nigeria, past election campaigns both locally and globally (especially since Brexit referendum in the United Kingdom and the 2016 presidential election in the United States) have highlighted how fake news and hate speech can be used to cause political instability in society. Ever since, fake news and hate speech issues and their impacts on democratic processes have gained widespread research attention. Hence, an urge exists to not only further understand the concepts of fake news and hate speech but also to define them based on empirical and critical literature. This chapter intends to clearly provide further understanding about the definition of fake news through a redefinition of the concept based on a critical review of literature. Also, critically discussed in this chapter are the impacts both fake news and hate speech can have on the consolidation of democracy in Nigeria. Some policy recommendations are offered.","container-title":"Advances in Human and Social Aspects of Technology","ISBN":"978-1-79980-377-5","language":"en","note":"DOI: 10.4018/978-1-7998-0377-5.ch006","page":"89-112","publisher":"IGI Global","source":"DOI.org (Crossref)","title":"Fake News, Hate Speech and Nigeria's Struggle for Democratic Consolidation: A Conceptual Review","title-short":"Fake News, Hate Speech and Nigeria's Struggle for Democratic Consolidation","URL":"http://services.igi-global.com/resolvedoi/resolve.aspx?doi=10.4018/978-1-7998-0377-5.ch006","editor":[{"family":"Solo","given":"Ashu M. G."}],"author":[{"family":"Pate","given":"Umaru A."},{"family":"Ibrahim","given":"Adamkolo Mohammed"}],"accessed":{"date-parts":[["2023",6,7]]},"issued":{"date-parts":[["2020"]]}}}],"schema":"https://github.com/citation-style-language/schema/raw/master/csl-citation.json"} </w:instrText>
      </w:r>
      <w:r w:rsidRPr="00B728B5">
        <w:rPr>
          <w:rFonts w:ascii="Times New Roman" w:hAnsi="Times New Roman" w:cs="Times New Roman"/>
          <w:bCs/>
          <w:color w:val="000000" w:themeColor="text1"/>
          <w:sz w:val="24"/>
          <w:szCs w:val="24"/>
        </w:rPr>
        <w:fldChar w:fldCharType="separate"/>
      </w:r>
      <w:r w:rsidRPr="00B728B5">
        <w:rPr>
          <w:rFonts w:ascii="Times New Roman" w:hAnsi="Times New Roman" w:cs="Times New Roman"/>
          <w:sz w:val="24"/>
        </w:rPr>
        <w:t>(Pate &amp; Ibrahim, 2020)</w:t>
      </w:r>
      <w:r w:rsidRPr="00B728B5">
        <w:rPr>
          <w:rFonts w:ascii="Times New Roman" w:hAnsi="Times New Roman" w:cs="Times New Roman"/>
          <w:bCs/>
          <w:color w:val="000000" w:themeColor="text1"/>
          <w:sz w:val="24"/>
          <w:szCs w:val="24"/>
        </w:rPr>
        <w:fldChar w:fldCharType="end"/>
      </w:r>
      <w:r w:rsidRPr="00B728B5">
        <w:rPr>
          <w:rFonts w:ascii="Times New Roman" w:hAnsi="Times New Roman" w:cs="Times New Roman"/>
          <w:bCs/>
          <w:color w:val="000000" w:themeColor="text1"/>
          <w:sz w:val="24"/>
          <w:szCs w:val="24"/>
        </w:rPr>
        <w:t xml:space="preserve">. </w:t>
      </w:r>
      <w:r w:rsidRPr="00B728B5">
        <w:rPr>
          <w:rFonts w:ascii="Times New Roman" w:hAnsi="Times New Roman" w:cs="Times New Roman"/>
          <w:bCs/>
          <w:color w:val="000000" w:themeColor="text1"/>
          <w:sz w:val="24"/>
          <w:szCs w:val="24"/>
        </w:rPr>
        <w:fldChar w:fldCharType="begin"/>
      </w:r>
      <w:r w:rsidRPr="00B728B5">
        <w:rPr>
          <w:rFonts w:ascii="Times New Roman" w:hAnsi="Times New Roman" w:cs="Times New Roman"/>
          <w:bCs/>
          <w:color w:val="000000" w:themeColor="text1"/>
          <w:sz w:val="24"/>
          <w:szCs w:val="24"/>
        </w:rPr>
        <w:instrText xml:space="preserve"> ADDIN ZOTERO_ITEM CSL_CITATION {"citationID":"e76G5lRp","properties":{"formattedCitation":"(Christian Chukwuebuka Ezeibe &amp; Okey Marcellus Ikeanyibe, 2017)","plainCitation":"(Christian Chukwuebuka Ezeibe &amp; Okey Marcellus Ikeanyibe, 2017)","dontUpdate":true,"noteIndex":0},"citationItems":[{"id":54,"uris":["http://zotero.org/users/local/nZ3OG2E4/items/ME5L4FP3","http://zotero.org/users/9104097/items/ME5L4FP3"],"itemData":{"id":54,"type":"article-journal","container-title":"Africa Today","DOI":"10.2979/africatoday.63.4.04","ISSN":"00019887","issue":"4","journalAbbreviation":"Africa Today","language":"en","page":"65","source":"DOI.org (Crossref)","title":"Ethnic Politics, Hate Speech, and Access to Political Power in Nigeria","volume":"63","author":[{"literal":"Christian Chukwuebuka Ezeibe"},{"literal":"Okey Marcellus Ikeanyibe"}],"issued":{"date-parts":[["2017"]]}}}],"schema":"https://github.com/citation-style-language/schema/raw/master/csl-citation.json"} </w:instrText>
      </w:r>
      <w:r w:rsidRPr="00B728B5">
        <w:rPr>
          <w:rFonts w:ascii="Times New Roman" w:hAnsi="Times New Roman" w:cs="Times New Roman"/>
          <w:bCs/>
          <w:color w:val="000000" w:themeColor="text1"/>
          <w:sz w:val="24"/>
          <w:szCs w:val="24"/>
        </w:rPr>
        <w:fldChar w:fldCharType="separate"/>
      </w:r>
      <w:r w:rsidRPr="00B728B5">
        <w:rPr>
          <w:rFonts w:ascii="Times New Roman" w:hAnsi="Times New Roman" w:cs="Times New Roman"/>
          <w:sz w:val="24"/>
        </w:rPr>
        <w:t>Christian Chukwuebuka Ezeibe &amp; Okey Marcellus Ikeanyibe (2017)</w:t>
      </w:r>
      <w:r w:rsidRPr="00B728B5">
        <w:rPr>
          <w:rFonts w:ascii="Times New Roman" w:hAnsi="Times New Roman" w:cs="Times New Roman"/>
          <w:bCs/>
          <w:color w:val="000000" w:themeColor="text1"/>
          <w:sz w:val="24"/>
          <w:szCs w:val="24"/>
        </w:rPr>
        <w:fldChar w:fldCharType="end"/>
      </w:r>
      <w:r w:rsidRPr="00B728B5">
        <w:rPr>
          <w:rFonts w:ascii="Times New Roman" w:hAnsi="Times New Roman" w:cs="Times New Roman"/>
          <w:bCs/>
          <w:color w:val="000000" w:themeColor="text1"/>
          <w:sz w:val="24"/>
          <w:szCs w:val="24"/>
        </w:rPr>
        <w:t xml:space="preserve"> conducted research on hate speech in Nigeria between 2010 and 2015. Their results showed a tremendous increase in hate speech during the election period and a decrease after. Similarly, they reported that politicians’ statements during campaign periods triggers physical violence and killings. In a related report of pre-election violence, a score of people were killed in some parts of the country as a result of violence incited through hate speech during political campaigns in 2015 </w:t>
      </w:r>
      <w:r w:rsidRPr="00B728B5">
        <w:rPr>
          <w:rFonts w:ascii="Times New Roman" w:hAnsi="Times New Roman" w:cs="Times New Roman"/>
          <w:bCs/>
          <w:color w:val="000000" w:themeColor="text1"/>
          <w:sz w:val="24"/>
          <w:szCs w:val="24"/>
        </w:rPr>
        <w:fldChar w:fldCharType="begin"/>
      </w:r>
      <w:r w:rsidRPr="00B728B5">
        <w:rPr>
          <w:rFonts w:ascii="Times New Roman" w:hAnsi="Times New Roman" w:cs="Times New Roman"/>
          <w:bCs/>
          <w:color w:val="000000" w:themeColor="text1"/>
          <w:sz w:val="24"/>
          <w:szCs w:val="24"/>
        </w:rPr>
        <w:instrText xml:space="preserve"> ADDIN ZOTERO_ITEM CSL_CITATION {"citationID":"GMYi9J6R","properties":{"formattedCitation":"(Ezeibe, 2021)","plainCitation":"(Ezeibe, 2021)","noteIndex":0},"citationItems":[{"id":53,"uris":["http://zotero.org/users/local/nZ3OG2E4/items/KRIKIQ7L","http://zotero.org/users/9104097/items/KRIKIQ7L"],"itemData":{"id":53,"type":"article-journal","abstract":"Although research has considered how poor governance, exclusionary politics and electoral malpractice affect election violence, the effect of hate speech on election violence has not received adequate academic attention. Using a mixed methods approach with qualitative dominance, this study examines the effect of hate speech on election violence in Nigeria during the 2011, 2015 and 2019 presidential elections. The article demonstrates that an entrenched culture of hate speech is an oft-neglected major driver of election violence in Nigeria. The study concludes that the implementation of existing anti-hate speech laws presents an opportunity for protecting the rights of minority groups, promoting political inclusion and preventing election violence in Nigeria and beyond.","container-title":"Journal of Asian and African Studies","DOI":"10.1177/0021909620951208","ISSN":"0021-9096, 1745-2538","issue":"4","journalAbbreviation":"Journal of Asian and African Studies","language":"en","page":"919-935","source":"DOI.org (Crossref)","title":"Hate Speech and Election Violence in Nigeria","volume":"56","author":[{"family":"Ezeibe","given":"Christian"}],"issued":{"date-parts":[["2021",6]]}}}],"schema":"https://github.com/citation-style-language/schema/raw/master/csl-citation.json"} </w:instrText>
      </w:r>
      <w:r w:rsidRPr="00B728B5">
        <w:rPr>
          <w:rFonts w:ascii="Times New Roman" w:hAnsi="Times New Roman" w:cs="Times New Roman"/>
          <w:bCs/>
          <w:color w:val="000000" w:themeColor="text1"/>
          <w:sz w:val="24"/>
          <w:szCs w:val="24"/>
        </w:rPr>
        <w:fldChar w:fldCharType="separate"/>
      </w:r>
      <w:r w:rsidRPr="00B728B5">
        <w:rPr>
          <w:rFonts w:ascii="Times New Roman" w:hAnsi="Times New Roman" w:cs="Times New Roman"/>
          <w:sz w:val="24"/>
        </w:rPr>
        <w:t>(Ezeibe, 2021)</w:t>
      </w:r>
      <w:r w:rsidRPr="00B728B5">
        <w:rPr>
          <w:rFonts w:ascii="Times New Roman" w:hAnsi="Times New Roman" w:cs="Times New Roman"/>
          <w:bCs/>
          <w:color w:val="000000" w:themeColor="text1"/>
          <w:sz w:val="24"/>
          <w:szCs w:val="24"/>
        </w:rPr>
        <w:fldChar w:fldCharType="end"/>
      </w:r>
      <w:r w:rsidRPr="00B728B5">
        <w:rPr>
          <w:rFonts w:ascii="Times New Roman" w:hAnsi="Times New Roman" w:cs="Times New Roman"/>
          <w:bCs/>
          <w:color w:val="000000" w:themeColor="text1"/>
          <w:sz w:val="24"/>
          <w:szCs w:val="24"/>
        </w:rPr>
        <w:t xml:space="preserve">.  </w:t>
      </w:r>
    </w:p>
    <w:p w14:paraId="39F25D11" w14:textId="18C13245" w:rsidR="00792C14" w:rsidRDefault="00792C14" w:rsidP="002A463E">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The</w:t>
      </w:r>
      <w:r w:rsidR="000367B8">
        <w:rPr>
          <w:rFonts w:ascii="Times New Roman" w:hAnsi="Times New Roman" w:cs="Times New Roman"/>
          <w:bCs/>
          <w:color w:val="000000" w:themeColor="text1"/>
          <w:sz w:val="24"/>
          <w:szCs w:val="24"/>
        </w:rPr>
        <w:t xml:space="preserve"> Nigerian</w:t>
      </w:r>
      <w:r>
        <w:rPr>
          <w:rFonts w:ascii="Times New Roman" w:hAnsi="Times New Roman" w:cs="Times New Roman"/>
          <w:bCs/>
          <w:color w:val="000000" w:themeColor="text1"/>
          <w:sz w:val="24"/>
          <w:szCs w:val="24"/>
        </w:rPr>
        <w:t xml:space="preserve"> Government proposed a hate speech bill in an effort to foster national unity. </w:t>
      </w:r>
      <w:r w:rsidR="00862A39">
        <w:rPr>
          <w:rFonts w:ascii="Times New Roman" w:hAnsi="Times New Roman" w:cs="Times New Roman"/>
          <w:bCs/>
          <w:color w:val="000000" w:themeColor="text1"/>
          <w:sz w:val="24"/>
          <w:szCs w:val="24"/>
        </w:rPr>
        <w:t>The bill proposed a capital punishment (</w:t>
      </w:r>
      <w:r w:rsidR="00763670">
        <w:rPr>
          <w:rFonts w:ascii="Times New Roman" w:hAnsi="Times New Roman" w:cs="Times New Roman"/>
          <w:bCs/>
          <w:color w:val="000000" w:themeColor="text1"/>
          <w:sz w:val="24"/>
          <w:szCs w:val="24"/>
        </w:rPr>
        <w:t>death</w:t>
      </w:r>
      <w:r w:rsidR="00862A39">
        <w:rPr>
          <w:rFonts w:ascii="Times New Roman" w:hAnsi="Times New Roman" w:cs="Times New Roman"/>
          <w:bCs/>
          <w:color w:val="000000" w:themeColor="text1"/>
          <w:sz w:val="24"/>
          <w:szCs w:val="24"/>
        </w:rPr>
        <w:t>) against any individual or group that propagates hate speech, ethnic</w:t>
      </w:r>
      <w:r w:rsidR="00763670">
        <w:rPr>
          <w:rFonts w:ascii="Times New Roman" w:hAnsi="Times New Roman" w:cs="Times New Roman"/>
          <w:bCs/>
          <w:color w:val="000000" w:themeColor="text1"/>
          <w:sz w:val="24"/>
          <w:szCs w:val="24"/>
        </w:rPr>
        <w:t>,</w:t>
      </w:r>
      <w:r w:rsidR="00862A39">
        <w:rPr>
          <w:rFonts w:ascii="Times New Roman" w:hAnsi="Times New Roman" w:cs="Times New Roman"/>
          <w:bCs/>
          <w:color w:val="000000" w:themeColor="text1"/>
          <w:sz w:val="24"/>
          <w:szCs w:val="24"/>
        </w:rPr>
        <w:t xml:space="preserve"> religious</w:t>
      </w:r>
      <w:r w:rsidR="00763670">
        <w:rPr>
          <w:rFonts w:ascii="Times New Roman" w:hAnsi="Times New Roman" w:cs="Times New Roman"/>
          <w:bCs/>
          <w:color w:val="000000" w:themeColor="text1"/>
          <w:sz w:val="24"/>
          <w:szCs w:val="24"/>
        </w:rPr>
        <w:t xml:space="preserve"> or racial</w:t>
      </w:r>
      <w:r w:rsidR="00862A39">
        <w:rPr>
          <w:rFonts w:ascii="Times New Roman" w:hAnsi="Times New Roman" w:cs="Times New Roman"/>
          <w:bCs/>
          <w:color w:val="000000" w:themeColor="text1"/>
          <w:sz w:val="24"/>
          <w:szCs w:val="24"/>
        </w:rPr>
        <w:t xml:space="preserve"> discrimina</w:t>
      </w:r>
      <w:r w:rsidR="00763670">
        <w:rPr>
          <w:rFonts w:ascii="Times New Roman" w:hAnsi="Times New Roman" w:cs="Times New Roman"/>
          <w:bCs/>
          <w:color w:val="000000" w:themeColor="text1"/>
          <w:sz w:val="24"/>
          <w:szCs w:val="24"/>
        </w:rPr>
        <w:t xml:space="preserve">tion. All though there was a serious outcry from the public that necessitated the removal of the death amongst the punishment </w:t>
      </w:r>
      <w:r w:rsidR="00763670">
        <w:rPr>
          <w:rFonts w:ascii="Times New Roman" w:hAnsi="Times New Roman" w:cs="Times New Roman"/>
          <w:bCs/>
          <w:color w:val="000000" w:themeColor="text1"/>
          <w:sz w:val="24"/>
          <w:szCs w:val="24"/>
        </w:rPr>
        <w:fldChar w:fldCharType="begin"/>
      </w:r>
      <w:r w:rsidR="006117B7">
        <w:rPr>
          <w:rFonts w:ascii="Times New Roman" w:hAnsi="Times New Roman" w:cs="Times New Roman"/>
          <w:bCs/>
          <w:color w:val="000000" w:themeColor="text1"/>
          <w:sz w:val="24"/>
          <w:szCs w:val="24"/>
        </w:rPr>
        <w:instrText xml:space="preserve"> ADDIN ZOTERO_ITEM CSL_CITATION {"citationID":"aq8itylq","properties":{"formattedCitation":"(Eka, 2019)","plainCitation":"(Eka, 2019)","noteIndex":0},"citationItems":[{"id":51,"uris":["http://zotero.org/users/9104097/items/HEL5JU88"],"itemData":{"id":51,"type":"post-weblog","abstract":"The Independent National Commission for the Prohibition of Hate Speeches Bill a.k.a. “Hate Speech Bill” (“the Bill”) remains one of the most controversial Bills to be passed by the Legislative arm of government in Nigeria. Although, it is still at the first reading stage,[2] it has already received a lot of criticism and agitations by various groups and stakeholders clamouring for a review of the capital punishments prescribed in the Bill or for the discountenance of the Bill in its entirety.","container-title":"S.P.A. Ajibade &amp; Co","language":"en-US","title":"A Review of the Hate Speech Bill - Sandra Eke","URL":"https://spaajibade.com/a-review-of-the-hate-speech-bill-sandra-eke/","author":[{"family":"Eka","given":"Sandra"}],"accessed":{"date-parts":[["2023",6,8]]},"issued":{"date-parts":[["2019",12,31]]}}}],"schema":"https://github.com/citation-style-language/schema/raw/master/csl-citation.json"} </w:instrText>
      </w:r>
      <w:r w:rsidR="00763670">
        <w:rPr>
          <w:rFonts w:ascii="Times New Roman" w:hAnsi="Times New Roman" w:cs="Times New Roman"/>
          <w:bCs/>
          <w:color w:val="000000" w:themeColor="text1"/>
          <w:sz w:val="24"/>
          <w:szCs w:val="24"/>
        </w:rPr>
        <w:fldChar w:fldCharType="separate"/>
      </w:r>
      <w:r w:rsidR="0079631F" w:rsidRPr="0079631F">
        <w:rPr>
          <w:rFonts w:ascii="Times New Roman" w:hAnsi="Times New Roman" w:cs="Times New Roman"/>
          <w:sz w:val="24"/>
        </w:rPr>
        <w:t>(Eka, 2019)</w:t>
      </w:r>
      <w:r w:rsidR="00763670">
        <w:rPr>
          <w:rFonts w:ascii="Times New Roman" w:hAnsi="Times New Roman" w:cs="Times New Roman"/>
          <w:bCs/>
          <w:color w:val="000000" w:themeColor="text1"/>
          <w:sz w:val="24"/>
          <w:szCs w:val="24"/>
        </w:rPr>
        <w:fldChar w:fldCharType="end"/>
      </w:r>
      <w:r w:rsidR="0079631F">
        <w:rPr>
          <w:rFonts w:ascii="Times New Roman" w:hAnsi="Times New Roman" w:cs="Times New Roman"/>
          <w:bCs/>
          <w:color w:val="000000" w:themeColor="text1"/>
          <w:sz w:val="24"/>
          <w:szCs w:val="24"/>
        </w:rPr>
        <w:t>.</w:t>
      </w:r>
    </w:p>
    <w:p w14:paraId="46B22E9F" w14:textId="18B7922C" w:rsidR="004A5D97" w:rsidRDefault="004A5D97" w:rsidP="002A463E">
      <w:pPr>
        <w:spacing w:line="360" w:lineRule="auto"/>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Hausa Language</w:t>
      </w:r>
    </w:p>
    <w:p w14:paraId="2CEBED7F" w14:textId="134FB210" w:rsidR="004A5D97" w:rsidRPr="00470E38" w:rsidRDefault="004A5D97" w:rsidP="004A5D97">
      <w:pPr>
        <w:spacing w:line="360" w:lineRule="auto"/>
        <w:jc w:val="both"/>
        <w:rPr>
          <w:rFonts w:ascii="Times New Roman" w:eastAsia="Times New Roman" w:hAnsi="Times New Roman" w:cs="Times New Roman"/>
          <w:sz w:val="24"/>
          <w:szCs w:val="24"/>
        </w:rPr>
      </w:pPr>
      <w:r w:rsidRPr="00470E38">
        <w:rPr>
          <w:rFonts w:ascii="Times New Roman" w:eastAsia="Times New Roman" w:hAnsi="Times New Roman" w:cs="Times New Roman"/>
          <w:sz w:val="24"/>
          <w:szCs w:val="24"/>
        </w:rPr>
        <w:t xml:space="preserve">Hausa language is the second most spoken language in Africa after Swahili. It is an Afroasiatic language with more than 40 million native speakers and 15 million people using it as second or third language </w:t>
      </w:r>
      <w:r w:rsidR="001F08DA">
        <w:rPr>
          <w:rFonts w:ascii="Times New Roman" w:eastAsia="Times New Roman" w:hAnsi="Times New Roman" w:cs="Times New Roman"/>
          <w:sz w:val="24"/>
          <w:szCs w:val="24"/>
        </w:rPr>
        <w:fldChar w:fldCharType="begin"/>
      </w:r>
      <w:r w:rsidR="001F08DA">
        <w:rPr>
          <w:rFonts w:ascii="Times New Roman" w:eastAsia="Times New Roman" w:hAnsi="Times New Roman" w:cs="Times New Roman"/>
          <w:sz w:val="24"/>
          <w:szCs w:val="24"/>
        </w:rPr>
        <w:instrText xml:space="preserve"> ADDIN ZOTERO_ITEM CSL_CITATION {"citationID":"TnoEBiLh","properties":{"formattedCitation":"(Inuwa-Dutse, 2021)","plainCitation":"(Inuwa-Dutse, 2021)","noteIndex":0},"citationItems":[{"id":6448,"uris":["http://zotero.org/users/9104097/items/H8GPPLN6"],"itemData":{"id":6448,"type":"article","abstract":"Hausa language belongs to the Afroasiatic phylum, and with more ﬁrst-language speakers than any other sub-Saharan African language. With a majority of its speakers residing in the Northern and Southern areas of Nigeria and the Republic of Niger, respectively, it is estimated that over 100 million people speak the language. Hence, making it one of the most spoken Chadic language. While Hausa is considered well-studied and documented language among the subSaharan African languages, it is viewed as a low resource language from the perspective of natural language processing (NLP) due to limited resources to utilise in NLP-related tasks. This is common to most languages in Africa; thus, it is crucial to enrich such languages with resources that will support and speed the pace of conducting various downstream tasks to meet the demand of the modern society. While there exist useful datasets, notably from news sites and religious texts, more diversity is needed in the corpus.","language":"en","note":"arXiv:2102.06991 [cs]","number":"arXiv:2102.06991","publisher":"arXiv","source":"arXiv.org","title":"The first large scale collection of diverse Hausa language datasets","URL":"http://arxiv.org/abs/2102.06991","author":[{"family":"Inuwa-Dutse","given":"Isa"}],"accessed":{"date-parts":[["2023",12,2]]},"issued":{"date-parts":[["2021",2,16]]}}}],"schema":"https://github.com/citation-style-language/schema/raw/master/csl-citation.json"} </w:instrText>
      </w:r>
      <w:r w:rsidR="001F08DA">
        <w:rPr>
          <w:rFonts w:ascii="Times New Roman" w:eastAsia="Times New Roman" w:hAnsi="Times New Roman" w:cs="Times New Roman"/>
          <w:sz w:val="24"/>
          <w:szCs w:val="24"/>
        </w:rPr>
        <w:fldChar w:fldCharType="separate"/>
      </w:r>
      <w:r w:rsidR="001F08DA" w:rsidRPr="001F08DA">
        <w:rPr>
          <w:rFonts w:ascii="Times New Roman" w:hAnsi="Times New Roman" w:cs="Times New Roman"/>
          <w:sz w:val="24"/>
        </w:rPr>
        <w:t>(Inuwa-Dutse, 2021)</w:t>
      </w:r>
      <w:r w:rsidR="001F08DA">
        <w:rPr>
          <w:rFonts w:ascii="Times New Roman" w:eastAsia="Times New Roman" w:hAnsi="Times New Roman" w:cs="Times New Roman"/>
          <w:sz w:val="24"/>
          <w:szCs w:val="24"/>
        </w:rPr>
        <w:fldChar w:fldCharType="end"/>
      </w:r>
      <w:r w:rsidRPr="00470E38">
        <w:rPr>
          <w:rFonts w:ascii="Times New Roman" w:eastAsia="Times New Roman" w:hAnsi="Times New Roman" w:cs="Times New Roman"/>
          <w:sz w:val="24"/>
          <w:szCs w:val="24"/>
        </w:rPr>
        <w:t xml:space="preserve">. Most of the speakers of the language are found in the </w:t>
      </w:r>
      <w:r w:rsidR="001F08DA">
        <w:rPr>
          <w:rFonts w:ascii="Times New Roman" w:eastAsia="Times New Roman" w:hAnsi="Times New Roman" w:cs="Times New Roman"/>
          <w:sz w:val="24"/>
          <w:szCs w:val="24"/>
        </w:rPr>
        <w:t>N</w:t>
      </w:r>
      <w:r w:rsidRPr="00470E38">
        <w:rPr>
          <w:rFonts w:ascii="Times New Roman" w:eastAsia="Times New Roman" w:hAnsi="Times New Roman" w:cs="Times New Roman"/>
          <w:sz w:val="24"/>
          <w:szCs w:val="24"/>
        </w:rPr>
        <w:t xml:space="preserve">orthern part of Nigeria, in states like, Kano, Sokoto, </w:t>
      </w:r>
      <w:proofErr w:type="gramStart"/>
      <w:r w:rsidRPr="00470E38">
        <w:rPr>
          <w:rFonts w:ascii="Times New Roman" w:eastAsia="Times New Roman" w:hAnsi="Times New Roman" w:cs="Times New Roman"/>
          <w:sz w:val="24"/>
          <w:szCs w:val="24"/>
        </w:rPr>
        <w:t>Kaduna,  and</w:t>
      </w:r>
      <w:proofErr w:type="gramEnd"/>
      <w:r w:rsidRPr="00470E38">
        <w:rPr>
          <w:rFonts w:ascii="Times New Roman" w:eastAsia="Times New Roman" w:hAnsi="Times New Roman" w:cs="Times New Roman"/>
          <w:sz w:val="24"/>
          <w:szCs w:val="24"/>
        </w:rPr>
        <w:t xml:space="preserve"> </w:t>
      </w:r>
      <w:proofErr w:type="spellStart"/>
      <w:r w:rsidRPr="00470E38">
        <w:rPr>
          <w:rFonts w:ascii="Times New Roman" w:eastAsia="Times New Roman" w:hAnsi="Times New Roman" w:cs="Times New Roman"/>
          <w:sz w:val="24"/>
          <w:szCs w:val="24"/>
        </w:rPr>
        <w:t>Katsina</w:t>
      </w:r>
      <w:proofErr w:type="spellEnd"/>
      <w:r w:rsidRPr="00470E38">
        <w:rPr>
          <w:rFonts w:ascii="Times New Roman" w:eastAsia="Times New Roman" w:hAnsi="Times New Roman" w:cs="Times New Roman"/>
          <w:sz w:val="24"/>
          <w:szCs w:val="24"/>
        </w:rPr>
        <w:t xml:space="preserve">. Niger, Chad, Cameroon, Sudan, Benin, Togo, Burkina </w:t>
      </w:r>
      <w:proofErr w:type="spellStart"/>
      <w:r w:rsidRPr="00470E38">
        <w:rPr>
          <w:rFonts w:ascii="Times New Roman" w:eastAsia="Times New Roman" w:hAnsi="Times New Roman" w:cs="Times New Roman"/>
          <w:sz w:val="24"/>
          <w:szCs w:val="24"/>
        </w:rPr>
        <w:t>faso</w:t>
      </w:r>
      <w:proofErr w:type="spellEnd"/>
      <w:r w:rsidRPr="00470E38">
        <w:rPr>
          <w:rFonts w:ascii="Times New Roman" w:eastAsia="Times New Roman" w:hAnsi="Times New Roman" w:cs="Times New Roman"/>
          <w:sz w:val="24"/>
          <w:szCs w:val="24"/>
        </w:rPr>
        <w:t xml:space="preserve"> and Ghana also speak the language. </w:t>
      </w:r>
      <w:proofErr w:type="spellStart"/>
      <w:r w:rsidRPr="00470E38">
        <w:rPr>
          <w:rFonts w:ascii="Times New Roman" w:eastAsia="Times New Roman" w:hAnsi="Times New Roman" w:cs="Times New Roman"/>
          <w:sz w:val="24"/>
          <w:szCs w:val="24"/>
        </w:rPr>
        <w:t>Kananci</w:t>
      </w:r>
      <w:proofErr w:type="spellEnd"/>
      <w:r w:rsidRPr="00470E38">
        <w:rPr>
          <w:rFonts w:ascii="Times New Roman" w:eastAsia="Times New Roman" w:hAnsi="Times New Roman" w:cs="Times New Roman"/>
          <w:sz w:val="24"/>
          <w:szCs w:val="24"/>
        </w:rPr>
        <w:t xml:space="preserve">, </w:t>
      </w:r>
      <w:proofErr w:type="spellStart"/>
      <w:r w:rsidRPr="00470E38">
        <w:rPr>
          <w:rFonts w:ascii="Times New Roman" w:eastAsia="Times New Roman" w:hAnsi="Times New Roman" w:cs="Times New Roman"/>
          <w:sz w:val="24"/>
          <w:szCs w:val="24"/>
        </w:rPr>
        <w:lastRenderedPageBreak/>
        <w:t>katsinanci</w:t>
      </w:r>
      <w:proofErr w:type="spellEnd"/>
      <w:r w:rsidRPr="00470E38">
        <w:rPr>
          <w:rFonts w:ascii="Times New Roman" w:eastAsia="Times New Roman" w:hAnsi="Times New Roman" w:cs="Times New Roman"/>
          <w:sz w:val="24"/>
          <w:szCs w:val="24"/>
        </w:rPr>
        <w:t xml:space="preserve"> and </w:t>
      </w:r>
      <w:proofErr w:type="spellStart"/>
      <w:r w:rsidRPr="00470E38">
        <w:rPr>
          <w:rFonts w:ascii="Times New Roman" w:eastAsia="Times New Roman" w:hAnsi="Times New Roman" w:cs="Times New Roman"/>
          <w:sz w:val="24"/>
          <w:szCs w:val="24"/>
        </w:rPr>
        <w:t>sakwkwatanci</w:t>
      </w:r>
      <w:proofErr w:type="spellEnd"/>
      <w:r w:rsidRPr="00470E38">
        <w:rPr>
          <w:rFonts w:ascii="Times New Roman" w:eastAsia="Times New Roman" w:hAnsi="Times New Roman" w:cs="Times New Roman"/>
          <w:sz w:val="24"/>
          <w:szCs w:val="24"/>
        </w:rPr>
        <w:t xml:space="preserve"> are the three most popular Hausa dialects with </w:t>
      </w:r>
      <w:proofErr w:type="spellStart"/>
      <w:r w:rsidRPr="00470E38">
        <w:rPr>
          <w:rFonts w:ascii="Times New Roman" w:eastAsia="Times New Roman" w:hAnsi="Times New Roman" w:cs="Times New Roman"/>
          <w:sz w:val="24"/>
          <w:szCs w:val="24"/>
        </w:rPr>
        <w:t>kananci</w:t>
      </w:r>
      <w:proofErr w:type="spellEnd"/>
      <w:r w:rsidRPr="00470E38">
        <w:rPr>
          <w:rFonts w:ascii="Times New Roman" w:eastAsia="Times New Roman" w:hAnsi="Times New Roman" w:cs="Times New Roman"/>
          <w:sz w:val="24"/>
          <w:szCs w:val="24"/>
        </w:rPr>
        <w:t xml:space="preserve"> being the standard dialect used by both local (</w:t>
      </w:r>
      <w:proofErr w:type="spellStart"/>
      <w:r w:rsidRPr="00470E38">
        <w:rPr>
          <w:rFonts w:ascii="Times New Roman" w:eastAsia="Times New Roman" w:hAnsi="Times New Roman" w:cs="Times New Roman"/>
          <w:sz w:val="24"/>
          <w:szCs w:val="24"/>
        </w:rPr>
        <w:t>e.g</w:t>
      </w:r>
      <w:proofErr w:type="spellEnd"/>
      <w:r w:rsidRPr="00470E38">
        <w:rPr>
          <w:rFonts w:ascii="Times New Roman" w:eastAsia="Times New Roman" w:hAnsi="Times New Roman" w:cs="Times New Roman"/>
          <w:sz w:val="24"/>
          <w:szCs w:val="24"/>
        </w:rPr>
        <w:t xml:space="preserve"> </w:t>
      </w:r>
      <w:r w:rsidR="001F08DA">
        <w:rPr>
          <w:rFonts w:ascii="Times New Roman" w:eastAsia="Times New Roman" w:hAnsi="Times New Roman" w:cs="Times New Roman"/>
          <w:sz w:val="24"/>
          <w:szCs w:val="24"/>
        </w:rPr>
        <w:t>F</w:t>
      </w:r>
      <w:r w:rsidRPr="00470E38">
        <w:rPr>
          <w:rFonts w:ascii="Times New Roman" w:eastAsia="Times New Roman" w:hAnsi="Times New Roman" w:cs="Times New Roman"/>
          <w:sz w:val="24"/>
          <w:szCs w:val="24"/>
        </w:rPr>
        <w:t xml:space="preserve">reedom </w:t>
      </w:r>
      <w:r w:rsidR="001F08DA">
        <w:rPr>
          <w:rFonts w:ascii="Times New Roman" w:eastAsia="Times New Roman" w:hAnsi="Times New Roman" w:cs="Times New Roman"/>
          <w:sz w:val="24"/>
          <w:szCs w:val="24"/>
        </w:rPr>
        <w:t>R</w:t>
      </w:r>
      <w:r w:rsidRPr="00470E38">
        <w:rPr>
          <w:rFonts w:ascii="Times New Roman" w:eastAsia="Times New Roman" w:hAnsi="Times New Roman" w:cs="Times New Roman"/>
          <w:sz w:val="24"/>
          <w:szCs w:val="24"/>
        </w:rPr>
        <w:t>adio News) and international media (</w:t>
      </w:r>
      <w:proofErr w:type="spellStart"/>
      <w:r w:rsidRPr="00470E38">
        <w:rPr>
          <w:rFonts w:ascii="Times New Roman" w:eastAsia="Times New Roman" w:hAnsi="Times New Roman" w:cs="Times New Roman"/>
          <w:sz w:val="24"/>
          <w:szCs w:val="24"/>
        </w:rPr>
        <w:t>e.g</w:t>
      </w:r>
      <w:proofErr w:type="spellEnd"/>
      <w:r w:rsidRPr="00470E38">
        <w:rPr>
          <w:rFonts w:ascii="Times New Roman" w:eastAsia="Times New Roman" w:hAnsi="Times New Roman" w:cs="Times New Roman"/>
          <w:sz w:val="24"/>
          <w:szCs w:val="24"/>
        </w:rPr>
        <w:t xml:space="preserve"> BBC news) </w:t>
      </w:r>
      <w:r w:rsidR="001F08DA">
        <w:rPr>
          <w:rFonts w:ascii="Times New Roman" w:eastAsia="Times New Roman" w:hAnsi="Times New Roman" w:cs="Times New Roman"/>
          <w:sz w:val="24"/>
          <w:szCs w:val="24"/>
        </w:rPr>
        <w:fldChar w:fldCharType="begin"/>
      </w:r>
      <w:r w:rsidR="001F08DA">
        <w:rPr>
          <w:rFonts w:ascii="Times New Roman" w:eastAsia="Times New Roman" w:hAnsi="Times New Roman" w:cs="Times New Roman"/>
          <w:sz w:val="24"/>
          <w:szCs w:val="24"/>
        </w:rPr>
        <w:instrText xml:space="preserve"> ADDIN ZOTERO_ITEM CSL_CITATION {"citationID":"VV8t1u3L","properties":{"formattedCitation":"(Adelani et al., 2020)","plainCitation":"(Adelani et al., 2020)","noteIndex":0},"citationItems":[{"id":6445,"uris":["http://zotero.org/users/9104097/items/ALXPQM93"],"itemData":{"id":6445,"type":"article","abstract":"The lack of labeled training data has limited the development of natural language processing tools, such as named entity recognition, for many languages spoken in developing countries. Techniques such as distant and weak supervision can be used to create labeled data in a (semi-) automatic way. Additionally, to alleviate some of the negative effects of the errors in automatic annotation, noise-handling methods can be integrated. Pretrained word embeddings are another key component of most neural named entity classiﬁers. With the advent of more complex contextual word embeddings, an interesting trade-off between model size and performance arises. While these techniques have been shown to work well in highresource settings, we want to study how they perform in low-resource scenarios. In this work, we perform named entity recognition for Hausa and Yoru`ba´, two languages that are widely spoken in several developing countries. We evaluate different embedding approaches and show that distant supervision can be successfully leveraged in a realistic low-resource scenario where it can more than double a classiﬁer’s performance.","language":"en","note":"arXiv:2003.08370 [cs]","number":"arXiv:2003.08370","publisher":"arXiv","source":"arXiv.org","title":"Distant Supervision and Noisy Label Learning for Low Resource Named Entity Recognition: A Study on Hausa and Yor\\`ub\\'a","title-short":"Distant Supervision and Noisy Label Learning for Low Resource Named Entity Recognition","URL":"http://arxiv.org/abs/2003.08370","author":[{"family":"Adelani","given":"David Ifeoluwa"},{"family":"Hedderich","given":"Michael A."},{"family":"Zhu","given":"Dawei"},{"family":"Berg","given":"Esther","dropping-particle":"van den"},{"family":"Klakow","given":"Dietrich"}],"accessed":{"date-parts":[["2023",12,2]]},"issued":{"date-parts":[["2020",3,31]]}}}],"schema":"https://github.com/citation-style-language/schema/raw/master/csl-citation.json"} </w:instrText>
      </w:r>
      <w:r w:rsidR="001F08DA">
        <w:rPr>
          <w:rFonts w:ascii="Times New Roman" w:eastAsia="Times New Roman" w:hAnsi="Times New Roman" w:cs="Times New Roman"/>
          <w:sz w:val="24"/>
          <w:szCs w:val="24"/>
        </w:rPr>
        <w:fldChar w:fldCharType="separate"/>
      </w:r>
      <w:r w:rsidR="001F08DA" w:rsidRPr="001F08DA">
        <w:rPr>
          <w:rFonts w:ascii="Times New Roman" w:hAnsi="Times New Roman" w:cs="Times New Roman"/>
          <w:sz w:val="24"/>
        </w:rPr>
        <w:t>(Adelani et al., 2020)</w:t>
      </w:r>
      <w:r w:rsidR="001F08DA">
        <w:rPr>
          <w:rFonts w:ascii="Times New Roman" w:eastAsia="Times New Roman" w:hAnsi="Times New Roman" w:cs="Times New Roman"/>
          <w:sz w:val="24"/>
          <w:szCs w:val="24"/>
        </w:rPr>
        <w:fldChar w:fldCharType="end"/>
      </w:r>
      <w:r w:rsidRPr="00470E38">
        <w:rPr>
          <w:rFonts w:ascii="Times New Roman" w:eastAsia="Times New Roman" w:hAnsi="Times New Roman" w:cs="Times New Roman"/>
          <w:sz w:val="24"/>
          <w:szCs w:val="24"/>
        </w:rPr>
        <w:t>. Hausa language uses different writing styles</w:t>
      </w:r>
      <w:r w:rsidR="001F08DA">
        <w:rPr>
          <w:rFonts w:ascii="Times New Roman" w:eastAsia="Times New Roman" w:hAnsi="Times New Roman" w:cs="Times New Roman"/>
          <w:sz w:val="24"/>
          <w:szCs w:val="24"/>
        </w:rPr>
        <w:t xml:space="preserve"> including</w:t>
      </w:r>
      <w:r w:rsidRPr="00470E38">
        <w:rPr>
          <w:rFonts w:ascii="Times New Roman" w:eastAsia="Times New Roman" w:hAnsi="Times New Roman" w:cs="Times New Roman"/>
          <w:sz w:val="24"/>
          <w:szCs w:val="24"/>
        </w:rPr>
        <w:t xml:space="preserve"> the </w:t>
      </w:r>
      <w:proofErr w:type="spellStart"/>
      <w:r w:rsidRPr="00470E38">
        <w:rPr>
          <w:rFonts w:ascii="Times New Roman" w:eastAsia="Times New Roman" w:hAnsi="Times New Roman" w:cs="Times New Roman"/>
          <w:sz w:val="24"/>
          <w:szCs w:val="24"/>
        </w:rPr>
        <w:t>Ajami</w:t>
      </w:r>
      <w:proofErr w:type="spellEnd"/>
      <w:r w:rsidRPr="00470E38">
        <w:rPr>
          <w:rFonts w:ascii="Times New Roman" w:eastAsia="Times New Roman" w:hAnsi="Times New Roman" w:cs="Times New Roman"/>
          <w:sz w:val="24"/>
          <w:szCs w:val="24"/>
        </w:rPr>
        <w:t xml:space="preserve"> which is Arabic-based was pre-dominant before the colonization</w:t>
      </w:r>
      <w:r w:rsidR="001F08DA">
        <w:rPr>
          <w:rFonts w:ascii="Times New Roman" w:eastAsia="Times New Roman" w:hAnsi="Times New Roman" w:cs="Times New Roman"/>
          <w:sz w:val="24"/>
          <w:szCs w:val="24"/>
        </w:rPr>
        <w:t>.</w:t>
      </w:r>
      <w:r w:rsidRPr="00470E38">
        <w:rPr>
          <w:rFonts w:ascii="Times New Roman" w:eastAsia="Times New Roman" w:hAnsi="Times New Roman" w:cs="Times New Roman"/>
          <w:sz w:val="24"/>
          <w:szCs w:val="24"/>
        </w:rPr>
        <w:t xml:space="preserve"> The</w:t>
      </w:r>
      <w:r w:rsidRPr="00470E38">
        <w:rPr>
          <w:rFonts w:ascii="Times New Roman" w:eastAsia="Times New Roman" w:hAnsi="Times New Roman" w:cs="Times New Roman"/>
          <w:color w:val="FF0000"/>
          <w:sz w:val="24"/>
          <w:szCs w:val="24"/>
        </w:rPr>
        <w:t xml:space="preserve"> </w:t>
      </w:r>
      <w:r w:rsidRPr="00470E38">
        <w:rPr>
          <w:rFonts w:ascii="Times New Roman" w:eastAsia="Times New Roman" w:hAnsi="Times New Roman" w:cs="Times New Roman"/>
          <w:sz w:val="24"/>
          <w:szCs w:val="24"/>
        </w:rPr>
        <w:t xml:space="preserve">Hausa language is one of the well-documented </w:t>
      </w:r>
      <w:proofErr w:type="spellStart"/>
      <w:r w:rsidRPr="00470E38">
        <w:rPr>
          <w:rFonts w:ascii="Times New Roman" w:eastAsia="Times New Roman" w:hAnsi="Times New Roman" w:cs="Times New Roman"/>
          <w:sz w:val="24"/>
          <w:szCs w:val="24"/>
        </w:rPr>
        <w:t>sub-saharan</w:t>
      </w:r>
      <w:proofErr w:type="spellEnd"/>
      <w:r w:rsidRPr="00470E38">
        <w:rPr>
          <w:rFonts w:ascii="Times New Roman" w:eastAsia="Times New Roman" w:hAnsi="Times New Roman" w:cs="Times New Roman"/>
          <w:sz w:val="24"/>
          <w:szCs w:val="24"/>
        </w:rPr>
        <w:t xml:space="preserve"> African language</w:t>
      </w:r>
      <w:r w:rsidR="00984A8F">
        <w:rPr>
          <w:rFonts w:ascii="Times New Roman" w:eastAsia="Times New Roman" w:hAnsi="Times New Roman" w:cs="Times New Roman"/>
          <w:sz w:val="24"/>
          <w:szCs w:val="24"/>
        </w:rPr>
        <w:t>s</w:t>
      </w:r>
      <w:r w:rsidRPr="00470E38">
        <w:rPr>
          <w:rFonts w:ascii="Times New Roman" w:eastAsia="Times New Roman" w:hAnsi="Times New Roman" w:cs="Times New Roman"/>
          <w:sz w:val="24"/>
          <w:szCs w:val="24"/>
        </w:rPr>
        <w:t>. Yet,</w:t>
      </w:r>
      <w:r w:rsidR="001F08DA">
        <w:rPr>
          <w:rFonts w:ascii="Times New Roman" w:eastAsia="Times New Roman" w:hAnsi="Times New Roman" w:cs="Times New Roman"/>
          <w:sz w:val="24"/>
          <w:szCs w:val="24"/>
        </w:rPr>
        <w:t xml:space="preserve"> the language</w:t>
      </w:r>
      <w:r w:rsidRPr="00470E38">
        <w:rPr>
          <w:rFonts w:ascii="Times New Roman" w:eastAsia="Times New Roman" w:hAnsi="Times New Roman" w:cs="Times New Roman"/>
          <w:sz w:val="24"/>
          <w:szCs w:val="24"/>
        </w:rPr>
        <w:t xml:space="preserve"> lacks enough resources for Natural Language Processing (NLP) related tasks, thus, it is considered as low resource languages. Hence, the need to enrich the language with more resources to support the conduct of research in the language. </w:t>
      </w:r>
    </w:p>
    <w:p w14:paraId="10FFDE15" w14:textId="4AB98067" w:rsidR="00B91FD4" w:rsidRDefault="00CF318A" w:rsidP="00D440EB">
      <w:pPr>
        <w:pStyle w:val="Heading2"/>
      </w:pPr>
      <w:bookmarkStart w:id="3" w:name="_Toc136350830"/>
      <w:r>
        <w:t>1.2</w:t>
      </w:r>
      <w:r w:rsidR="00D440EB">
        <w:t xml:space="preserve"> </w:t>
      </w:r>
      <w:r w:rsidR="00B91FD4">
        <w:t>Statement of the Problem</w:t>
      </w:r>
      <w:bookmarkEnd w:id="3"/>
    </w:p>
    <w:p w14:paraId="1C25369B" w14:textId="089E2E03" w:rsidR="00847BAE" w:rsidRDefault="005642D8" w:rsidP="00A94291">
      <w:pPr>
        <w:pStyle w:val="ListParagraph"/>
        <w:spacing w:line="360" w:lineRule="auto"/>
        <w:ind w:left="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Hate speech detection has proven not to be an easy task </w:t>
      </w:r>
      <w:r>
        <w:rPr>
          <w:rFonts w:ascii="Times New Roman" w:hAnsi="Times New Roman" w:cs="Times New Roman"/>
          <w:bCs/>
          <w:color w:val="000000" w:themeColor="text1"/>
          <w:sz w:val="24"/>
          <w:szCs w:val="24"/>
        </w:rPr>
        <w:fldChar w:fldCharType="begin"/>
      </w:r>
      <w:r w:rsidR="000011C8">
        <w:rPr>
          <w:rFonts w:ascii="Times New Roman" w:hAnsi="Times New Roman" w:cs="Times New Roman"/>
          <w:bCs/>
          <w:color w:val="000000" w:themeColor="text1"/>
          <w:sz w:val="24"/>
          <w:szCs w:val="24"/>
        </w:rPr>
        <w:instrText xml:space="preserve"> ADDIN ZOTERO_ITEM CSL_CITATION {"citationID":"QQL2dt51","properties":{"formattedCitation":"(Ousidhoum et al., 2019a)","plainCitation":"(Ousidhoum et al., 2019a)","noteIndex":0},"citationItems":[{"id":274,"uris":["http://zotero.org/users/local/nZ3OG2E4/items/TLP7TG5I","http://zotero.org/users/9104097/items/TLP7TG5I"],"itemData":{"id":274,"type":"article","abstract":"Current research on hate speech analysis is typically oriented towards monolingual and single classification tasks. In this paper, we present a new multilingual multi-aspect hate speech analysis dataset and use it to test the current state-of-the-art multilingual multitask learning approaches. We evaluate our dataset in various classification settings, then we discuss how to leverage our annotations in order to improve hate speech detection and classification in general.","note":"arXiv:1908.11049 [cs]","number":"arXiv:1908.11049","publisher":"arXiv","source":"arXiv.org","title":"Multilingual and Multi-Aspect Hate Speech Analysis","URL":"http://arxiv.org/abs/1908.11049","author":[{"family":"Ousidhoum","given":"Nedjma"},{"family":"Lin","given":"Zizheng"},{"family":"Zhang","given":"Hongming"},{"family":"Song","given":"Yangqiu"},{"family":"Yeung","given":"Dit-Yan"}],"accessed":{"date-parts":[["2023",4,18]]},"issued":{"date-parts":[["2019",8,29]]}}}],"schema":"https://github.com/citation-style-language/schema/raw/master/csl-citation.json"} </w:instrText>
      </w:r>
      <w:r>
        <w:rPr>
          <w:rFonts w:ascii="Times New Roman" w:hAnsi="Times New Roman" w:cs="Times New Roman"/>
          <w:bCs/>
          <w:color w:val="000000" w:themeColor="text1"/>
          <w:sz w:val="24"/>
          <w:szCs w:val="24"/>
        </w:rPr>
        <w:fldChar w:fldCharType="separate"/>
      </w:r>
      <w:r w:rsidR="000011C8" w:rsidRPr="000011C8">
        <w:rPr>
          <w:rFonts w:ascii="Times New Roman" w:hAnsi="Times New Roman" w:cs="Times New Roman"/>
          <w:sz w:val="24"/>
        </w:rPr>
        <w:t>(Ousidhoum et al., 2019a)</w:t>
      </w:r>
      <w:r>
        <w:rPr>
          <w:rFonts w:ascii="Times New Roman" w:hAnsi="Times New Roman" w:cs="Times New Roman"/>
          <w:bCs/>
          <w:color w:val="000000" w:themeColor="text1"/>
          <w:sz w:val="24"/>
          <w:szCs w:val="24"/>
        </w:rPr>
        <w:fldChar w:fldCharType="end"/>
      </w:r>
      <w:r w:rsidR="00B821CE">
        <w:rPr>
          <w:rFonts w:ascii="Times New Roman" w:hAnsi="Times New Roman" w:cs="Times New Roman"/>
          <w:bCs/>
          <w:color w:val="000000" w:themeColor="text1"/>
          <w:sz w:val="24"/>
          <w:szCs w:val="24"/>
        </w:rPr>
        <w:t>. A lot of research has been conducted to detect hate speech in social media</w:t>
      </w:r>
      <w:r w:rsidR="00BB25BC">
        <w:rPr>
          <w:rFonts w:ascii="Times New Roman" w:hAnsi="Times New Roman" w:cs="Times New Roman"/>
          <w:bCs/>
          <w:color w:val="000000" w:themeColor="text1"/>
          <w:sz w:val="24"/>
          <w:szCs w:val="24"/>
        </w:rPr>
        <w:t xml:space="preserve"> using Natural Language Processing techniques</w:t>
      </w:r>
      <w:r w:rsidR="00E21BBC">
        <w:rPr>
          <w:rFonts w:ascii="Times New Roman" w:hAnsi="Times New Roman" w:cs="Times New Roman"/>
          <w:bCs/>
          <w:color w:val="000000" w:themeColor="text1"/>
          <w:sz w:val="24"/>
          <w:szCs w:val="24"/>
        </w:rPr>
        <w:t xml:space="preserve"> (NLP)</w:t>
      </w:r>
      <w:r w:rsidR="00BB25BC">
        <w:rPr>
          <w:rFonts w:ascii="Times New Roman" w:hAnsi="Times New Roman" w:cs="Times New Roman"/>
          <w:bCs/>
          <w:color w:val="000000" w:themeColor="text1"/>
          <w:sz w:val="24"/>
          <w:szCs w:val="24"/>
        </w:rPr>
        <w:t>.</w:t>
      </w:r>
      <w:r w:rsidR="005242D0">
        <w:rPr>
          <w:rFonts w:ascii="Times New Roman" w:hAnsi="Times New Roman" w:cs="Times New Roman"/>
          <w:bCs/>
          <w:color w:val="000000" w:themeColor="text1"/>
          <w:sz w:val="24"/>
          <w:szCs w:val="24"/>
        </w:rPr>
        <w:t xml:space="preserve"> </w:t>
      </w:r>
      <w:r w:rsidR="00BB25BC">
        <w:rPr>
          <w:rFonts w:ascii="Times New Roman" w:hAnsi="Times New Roman" w:cs="Times New Roman"/>
          <w:bCs/>
          <w:color w:val="000000" w:themeColor="text1"/>
          <w:sz w:val="24"/>
          <w:szCs w:val="24"/>
        </w:rPr>
        <w:t>According to the literature,</w:t>
      </w:r>
      <w:r w:rsidR="005242D0">
        <w:rPr>
          <w:rFonts w:ascii="Times New Roman" w:hAnsi="Times New Roman" w:cs="Times New Roman"/>
          <w:bCs/>
          <w:color w:val="000000" w:themeColor="text1"/>
          <w:sz w:val="24"/>
          <w:szCs w:val="24"/>
        </w:rPr>
        <w:t xml:space="preserve"> hate speech detection </w:t>
      </w:r>
      <w:r w:rsidR="001E2830">
        <w:rPr>
          <w:rFonts w:ascii="Times New Roman" w:hAnsi="Times New Roman" w:cs="Times New Roman"/>
          <w:bCs/>
          <w:color w:val="000000" w:themeColor="text1"/>
          <w:sz w:val="24"/>
          <w:szCs w:val="24"/>
        </w:rPr>
        <w:t>is</w:t>
      </w:r>
      <w:r w:rsidR="005242D0">
        <w:rPr>
          <w:rFonts w:ascii="Times New Roman" w:hAnsi="Times New Roman" w:cs="Times New Roman"/>
          <w:bCs/>
          <w:color w:val="000000" w:themeColor="text1"/>
          <w:sz w:val="24"/>
          <w:szCs w:val="24"/>
        </w:rPr>
        <w:t xml:space="preserve"> treated as a text classification task using approaches like </w:t>
      </w:r>
      <w:r w:rsidR="001E2830">
        <w:rPr>
          <w:rFonts w:ascii="Times New Roman" w:hAnsi="Times New Roman" w:cs="Times New Roman"/>
          <w:bCs/>
          <w:color w:val="000000" w:themeColor="text1"/>
          <w:sz w:val="24"/>
          <w:szCs w:val="24"/>
        </w:rPr>
        <w:t>lexicon-based</w:t>
      </w:r>
      <w:r w:rsidR="005242D0">
        <w:rPr>
          <w:rFonts w:ascii="Times New Roman" w:hAnsi="Times New Roman" w:cs="Times New Roman"/>
          <w:bCs/>
          <w:color w:val="000000" w:themeColor="text1"/>
          <w:sz w:val="24"/>
          <w:szCs w:val="24"/>
        </w:rPr>
        <w:t>, classical machine learning and deep learning</w:t>
      </w:r>
      <w:r w:rsidR="006117B7">
        <w:rPr>
          <w:rFonts w:ascii="Times New Roman" w:hAnsi="Times New Roman" w:cs="Times New Roman"/>
          <w:bCs/>
          <w:color w:val="000000" w:themeColor="text1"/>
          <w:sz w:val="24"/>
          <w:szCs w:val="24"/>
        </w:rPr>
        <w:t xml:space="preserve"> </w:t>
      </w:r>
      <w:r w:rsidR="006117B7">
        <w:rPr>
          <w:rFonts w:ascii="Times New Roman" w:hAnsi="Times New Roman" w:cs="Times New Roman"/>
          <w:bCs/>
          <w:color w:val="000000" w:themeColor="text1"/>
          <w:sz w:val="24"/>
          <w:szCs w:val="24"/>
        </w:rPr>
        <w:fldChar w:fldCharType="begin"/>
      </w:r>
      <w:r w:rsidR="00520DC9">
        <w:rPr>
          <w:rFonts w:ascii="Times New Roman" w:hAnsi="Times New Roman" w:cs="Times New Roman"/>
          <w:bCs/>
          <w:color w:val="000000" w:themeColor="text1"/>
          <w:sz w:val="24"/>
          <w:szCs w:val="24"/>
        </w:rPr>
        <w:instrText xml:space="preserve"> ADDIN ZOTERO_ITEM CSL_CITATION {"citationID":"AO5i2TVy","properties":{"formattedCitation":"(Petrocchi &amp; Tesconi, 2017)","plainCitation":"(Petrocchi &amp; Tesconi, 2017)","noteIndex":0},"citationItems":[{"id":376,"uris":["http://zotero.org/users/9104097/items/LWV7GDEL"],"itemData":{"id":376,"type":"article-journal","abstract":"While favouring communications and easing information sharing, Social Network Sites are also used to launch harmful campaigns against speciﬁc groups and individuals. Cyberbullism, incitement to self-harm practices, sexual predation are just some of the severe eﬀects of massive online oﬀensives. Moreover, attacks can be carried out against groups of victims and can degenerate in physical violence. In this work, we aim at containing and preventing the alarming diﬀusion of such hate campaigns. Using Facebook as a benchmark, we consider the textual content of comments appeared on a set of public Italian pages. We ﬁrst propose a variety of hate categories to distinguish the kind of hate. Crawled comments are then annotated by up to ﬁve distinct human annotators, according to the deﬁned taxonomy. Leveraging morpho-syntactical features, sentiment polarity and word embedding lexicons, we design and implement two classiﬁers for the Italian language, based on diﬀerent learning algorithms: the ﬁrst based on Support Vector Machines (SVM) and the second on a particular Recurrent Neural Network named Long Short Term Memory (LSTM). We test these two learning algorithms in order to verify their classiﬁcation performances on the task of hate speech recognition. The results show the eﬀectiveness of the two classiﬁcation approaches tested over the ﬁrst manually annotated Italian Hate Speech Corpus of social media text.","container-title":"n Proceedings of the First Italian Conference on Cybersecurity (ITASEC17), Venice, Italy","language":"en","page":"86-95","source":"Zotero","title":"Hate me, hate me not: Hate speech detection on Facebook","author":[{"family":"Petrocchi","given":"Marinella"},{"family":"Tesconi","given":"Maurizio"}],"issued":{"date-parts":[["2017"]]}}}],"schema":"https://github.com/citation-style-language/schema/raw/master/csl-citation.json"} </w:instrText>
      </w:r>
      <w:r w:rsidR="006117B7">
        <w:rPr>
          <w:rFonts w:ascii="Times New Roman" w:hAnsi="Times New Roman" w:cs="Times New Roman"/>
          <w:bCs/>
          <w:color w:val="000000" w:themeColor="text1"/>
          <w:sz w:val="24"/>
          <w:szCs w:val="24"/>
        </w:rPr>
        <w:fldChar w:fldCharType="separate"/>
      </w:r>
      <w:r w:rsidR="006117B7" w:rsidRPr="006117B7">
        <w:rPr>
          <w:rFonts w:ascii="Times New Roman" w:hAnsi="Times New Roman" w:cs="Times New Roman"/>
          <w:sz w:val="24"/>
        </w:rPr>
        <w:t>(Petrocchi &amp; Tesconi, 2017)</w:t>
      </w:r>
      <w:r w:rsidR="006117B7">
        <w:rPr>
          <w:rFonts w:ascii="Times New Roman" w:hAnsi="Times New Roman" w:cs="Times New Roman"/>
          <w:bCs/>
          <w:color w:val="000000" w:themeColor="text1"/>
          <w:sz w:val="24"/>
          <w:szCs w:val="24"/>
        </w:rPr>
        <w:fldChar w:fldCharType="end"/>
      </w:r>
      <w:r w:rsidR="005242D0">
        <w:rPr>
          <w:rFonts w:ascii="Times New Roman" w:hAnsi="Times New Roman" w:cs="Times New Roman"/>
          <w:bCs/>
          <w:color w:val="000000" w:themeColor="text1"/>
          <w:sz w:val="24"/>
          <w:szCs w:val="24"/>
        </w:rPr>
        <w:t xml:space="preserve">. </w:t>
      </w:r>
    </w:p>
    <w:p w14:paraId="3D16A09A" w14:textId="621E8141" w:rsidR="00BC6805" w:rsidRDefault="00847BAE" w:rsidP="00A94291">
      <w:pPr>
        <w:pStyle w:val="ListParagraph"/>
        <w:spacing w:line="360" w:lineRule="auto"/>
        <w:ind w:left="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Nigeria, just like other countr</w:t>
      </w:r>
      <w:r w:rsidR="00AD2AF8">
        <w:rPr>
          <w:rFonts w:ascii="Times New Roman" w:hAnsi="Times New Roman" w:cs="Times New Roman"/>
          <w:bCs/>
          <w:color w:val="000000" w:themeColor="text1"/>
          <w:sz w:val="24"/>
          <w:szCs w:val="24"/>
        </w:rPr>
        <w:t>ies</w:t>
      </w:r>
      <w:r>
        <w:rPr>
          <w:rFonts w:ascii="Times New Roman" w:hAnsi="Times New Roman" w:cs="Times New Roman"/>
          <w:bCs/>
          <w:color w:val="000000" w:themeColor="text1"/>
          <w:sz w:val="24"/>
          <w:szCs w:val="24"/>
        </w:rPr>
        <w:t xml:space="preserve"> is not free of the menace of hate speech. Coupled with its multi</w:t>
      </w:r>
      <w:r w:rsidR="00931A54">
        <w:rPr>
          <w:rFonts w:ascii="Times New Roman" w:hAnsi="Times New Roman" w:cs="Times New Roman"/>
          <w:bCs/>
          <w:color w:val="000000" w:themeColor="text1"/>
          <w:sz w:val="24"/>
          <w:szCs w:val="24"/>
        </w:rPr>
        <w:t>cultural and religious differences, its social media space is full of hateful and offensive speeches.</w:t>
      </w:r>
      <w:r w:rsidR="00E21BBC">
        <w:rPr>
          <w:rFonts w:ascii="Times New Roman" w:hAnsi="Times New Roman" w:cs="Times New Roman"/>
          <w:bCs/>
          <w:color w:val="000000" w:themeColor="text1"/>
          <w:sz w:val="24"/>
          <w:szCs w:val="24"/>
        </w:rPr>
        <w:t xml:space="preserve"> </w:t>
      </w:r>
      <w:r w:rsidR="00931A54">
        <w:rPr>
          <w:rFonts w:ascii="Times New Roman" w:hAnsi="Times New Roman" w:cs="Times New Roman"/>
          <w:bCs/>
          <w:color w:val="000000" w:themeColor="text1"/>
          <w:sz w:val="24"/>
          <w:szCs w:val="24"/>
        </w:rPr>
        <w:t xml:space="preserve">In Nigeria, English is considered the official language of communication. However, there are three major languages spoken in the country, Hausa, Yoruba and Igbo. </w:t>
      </w:r>
      <w:r w:rsidR="00E21BBC">
        <w:rPr>
          <w:rFonts w:ascii="Times New Roman" w:hAnsi="Times New Roman" w:cs="Times New Roman"/>
          <w:bCs/>
          <w:color w:val="000000" w:themeColor="text1"/>
          <w:sz w:val="24"/>
          <w:szCs w:val="24"/>
        </w:rPr>
        <w:t xml:space="preserve">Hence, </w:t>
      </w:r>
      <w:r w:rsidR="00BC6805">
        <w:rPr>
          <w:rFonts w:ascii="Times New Roman" w:hAnsi="Times New Roman" w:cs="Times New Roman"/>
          <w:bCs/>
          <w:color w:val="000000" w:themeColor="text1"/>
          <w:sz w:val="24"/>
          <w:szCs w:val="24"/>
        </w:rPr>
        <w:t>some</w:t>
      </w:r>
      <w:r w:rsidR="00607DCC">
        <w:rPr>
          <w:rFonts w:ascii="Times New Roman" w:hAnsi="Times New Roman" w:cs="Times New Roman"/>
          <w:bCs/>
          <w:color w:val="000000" w:themeColor="text1"/>
          <w:sz w:val="24"/>
          <w:szCs w:val="24"/>
        </w:rPr>
        <w:t xml:space="preserve"> Nigerians prefer communicating on social media using their native languages</w:t>
      </w:r>
      <w:r w:rsidR="00FE71BC">
        <w:rPr>
          <w:rFonts w:ascii="Times New Roman" w:hAnsi="Times New Roman" w:cs="Times New Roman"/>
          <w:bCs/>
          <w:color w:val="000000" w:themeColor="text1"/>
          <w:sz w:val="24"/>
          <w:szCs w:val="24"/>
        </w:rPr>
        <w:t xml:space="preserve"> and some code-mixed</w:t>
      </w:r>
      <w:r w:rsidR="00607DCC">
        <w:rPr>
          <w:rFonts w:ascii="Times New Roman" w:hAnsi="Times New Roman" w:cs="Times New Roman"/>
          <w:bCs/>
          <w:color w:val="000000" w:themeColor="text1"/>
          <w:sz w:val="24"/>
          <w:szCs w:val="24"/>
        </w:rPr>
        <w:t>.</w:t>
      </w:r>
      <w:r w:rsidR="002F41DB">
        <w:rPr>
          <w:rFonts w:ascii="Times New Roman" w:hAnsi="Times New Roman" w:cs="Times New Roman"/>
          <w:bCs/>
          <w:color w:val="000000" w:themeColor="text1"/>
          <w:sz w:val="24"/>
          <w:szCs w:val="24"/>
        </w:rPr>
        <w:t xml:space="preserve"> </w:t>
      </w:r>
      <w:r w:rsidR="00884768">
        <w:rPr>
          <w:rFonts w:ascii="Times New Roman" w:hAnsi="Times New Roman" w:cs="Times New Roman"/>
          <w:bCs/>
          <w:color w:val="000000" w:themeColor="text1"/>
          <w:sz w:val="24"/>
          <w:szCs w:val="24"/>
        </w:rPr>
        <w:t>There are a lot of hate speech propagated in the social media space</w:t>
      </w:r>
      <w:r w:rsidR="00BC6805">
        <w:rPr>
          <w:rFonts w:ascii="Times New Roman" w:hAnsi="Times New Roman" w:cs="Times New Roman"/>
          <w:bCs/>
          <w:color w:val="000000" w:themeColor="text1"/>
          <w:sz w:val="24"/>
          <w:szCs w:val="24"/>
        </w:rPr>
        <w:t xml:space="preserve"> </w:t>
      </w:r>
      <w:r w:rsidR="00074E22">
        <w:rPr>
          <w:rFonts w:ascii="Times New Roman" w:hAnsi="Times New Roman" w:cs="Times New Roman"/>
          <w:bCs/>
          <w:color w:val="000000" w:themeColor="text1"/>
          <w:sz w:val="24"/>
          <w:szCs w:val="24"/>
        </w:rPr>
        <w:t xml:space="preserve">and some of which led to physical crises </w:t>
      </w:r>
      <w:r w:rsidR="00074E22">
        <w:rPr>
          <w:rFonts w:ascii="Times New Roman" w:hAnsi="Times New Roman" w:cs="Times New Roman"/>
          <w:bCs/>
          <w:color w:val="000000" w:themeColor="text1"/>
          <w:sz w:val="24"/>
          <w:szCs w:val="24"/>
        </w:rPr>
        <w:fldChar w:fldCharType="begin"/>
      </w:r>
      <w:r w:rsidR="006117B7">
        <w:rPr>
          <w:rFonts w:ascii="Times New Roman" w:hAnsi="Times New Roman" w:cs="Times New Roman"/>
          <w:bCs/>
          <w:color w:val="000000" w:themeColor="text1"/>
          <w:sz w:val="24"/>
          <w:szCs w:val="24"/>
        </w:rPr>
        <w:instrText xml:space="preserve"> ADDIN ZOTERO_ITEM CSL_CITATION {"citationID":"MMULBBhE","properties":{"formattedCitation":"(Alakali et al., 2017)","plainCitation":"(Alakali et al., 2017)","noteIndex":0},"citationItems":[{"id":72,"uris":["http://zotero.org/users/local/nZ3OG2E4/items/BFYC6HV9","http://zotero.org/users/9104097/items/BFYC6HV9"],"itemData":{"id":72,"type":"article-journal","abstract":"This paper examined the phenomenon of hate speech and foul language on social media platforms in Nigeria, and assessed their moral and legal consequences in the society and to journalism practice. It used both quantitative and qualitative methodology to investigate the phenomenon. In the first place, the paper employed the survey research methodology to sample 384 respondents using questionnaire and focus group discussion as instruments for data collection. Findings from the research indicate that promoting hate speech and foul language on social media have moral and legal consequences in the society and to journalism practice. Findings also show that although, the respondents understand that hate speech and foul language attract legal consequences, they do not know what obligations are created by law against perpetrators of hate speech and foul language in Nigeria. The paper therefore, adopted the qualitative, doctrinal and analytical methodology to discuss the legal consequences and obligations created against perpetrators of hate speech and foul language in Nigeria. The paper concluded based on the findings that hate speech and foul language is prevalent on social media platforms in Nigeria and that there are adequate legal provisions to curb the phenomenon in Nigeria. It recommends among others things that the Nigerian government and NGOs should sponsor monitoring projects like the UMATI in Kenya to better understand the use of hate speech and that monitoring agencies set up under the legal regime should adopt mechanisms to identify and remove hate speech content on social media platforms in Nigeria.","container-title":"Academicus International Scientific Journal","DOI":"10.7336/academicus.2017.15.11","ISSN":"20793715, 23091088","language":"en","page":"166-183","source":"DOI.org (Crossref)","title":"Audience Perception of Hate Speech and Foul Language in the Social Media in Nigeria: Implications for Morality and Law","title-short":"Audience Perception of Hate Speech and Foul Language in the Social Media in Nigeria","volume":"15","author":[{"family":"Alakali","given":"Terfa T."},{"family":"Faga","given":"Hemen Philip"},{"family":"Mbursa","given":"Jinatu"}],"issued":{"date-parts":[["2017",1]]}}}],"schema":"https://github.com/citation-style-language/schema/raw/master/csl-citation.json"} </w:instrText>
      </w:r>
      <w:r w:rsidR="00074E22">
        <w:rPr>
          <w:rFonts w:ascii="Times New Roman" w:hAnsi="Times New Roman" w:cs="Times New Roman"/>
          <w:bCs/>
          <w:color w:val="000000" w:themeColor="text1"/>
          <w:sz w:val="24"/>
          <w:szCs w:val="24"/>
        </w:rPr>
        <w:fldChar w:fldCharType="separate"/>
      </w:r>
      <w:r w:rsidR="00074E22" w:rsidRPr="00BB25BC">
        <w:rPr>
          <w:rFonts w:ascii="Times New Roman" w:hAnsi="Times New Roman" w:cs="Times New Roman"/>
          <w:sz w:val="24"/>
        </w:rPr>
        <w:t>(Alakali et al., 2017)</w:t>
      </w:r>
      <w:r w:rsidR="00074E22">
        <w:rPr>
          <w:rFonts w:ascii="Times New Roman" w:hAnsi="Times New Roman" w:cs="Times New Roman"/>
          <w:bCs/>
          <w:color w:val="000000" w:themeColor="text1"/>
          <w:sz w:val="24"/>
          <w:szCs w:val="24"/>
        </w:rPr>
        <w:fldChar w:fldCharType="end"/>
      </w:r>
      <w:r w:rsidR="00074E22">
        <w:rPr>
          <w:rFonts w:ascii="Times New Roman" w:hAnsi="Times New Roman" w:cs="Times New Roman"/>
          <w:bCs/>
          <w:color w:val="000000" w:themeColor="text1"/>
          <w:sz w:val="24"/>
          <w:szCs w:val="24"/>
        </w:rPr>
        <w:t xml:space="preserve">. Currently, there are a number of research conducted to address the issues of hate speech propagation in social media. Several datasets and models have been developed for the automatic task of hate speech detection in languages like English </w:t>
      </w:r>
      <w:r w:rsidR="00AD2AF8">
        <w:rPr>
          <w:rFonts w:ascii="Times New Roman" w:hAnsi="Times New Roman" w:cs="Times New Roman"/>
          <w:bCs/>
          <w:color w:val="000000" w:themeColor="text1"/>
          <w:sz w:val="24"/>
          <w:szCs w:val="24"/>
        </w:rPr>
        <w:fldChar w:fldCharType="begin"/>
      </w:r>
      <w:r w:rsidR="001F08DA">
        <w:rPr>
          <w:rFonts w:ascii="Times New Roman" w:hAnsi="Times New Roman" w:cs="Times New Roman"/>
          <w:bCs/>
          <w:color w:val="000000" w:themeColor="text1"/>
          <w:sz w:val="24"/>
          <w:szCs w:val="24"/>
        </w:rPr>
        <w:instrText xml:space="preserve"> ADDIN ZOTERO_ITEM CSL_CITATION {"citationID":"YRGyMQFI","properties":{"formattedCitation":"(Davidson et al., 2017; Gr\\uc0\\u246{}ndahl et al., 2018)","plainCitation":"(Davidson et al., 2017; Gröndahl et al., 2018)","noteIndex":0},"citationItems":[{"id":1,"uris":["http://zotero.org/users/9104097/items/JDA4LJEJ"],"itemData":{"id":1,"type":"article-journal","abstract":"A key challenge for automatic hate-speech detection on social media is the separation of hate speech from other instances of offensive language. Lexical detection methods tend to have low precision because they classify all messages containing particular terms as hate speech and previous work using supervised learning has failed to distinguish between the two categories. We used a crowd-sourced hate speech lexicon to collect tweets containing hate speech keywords. We use crowd-sourcing to label a sample of these tweets into three categories: those containing hate speech, only offensive language, and those with neither. We train a multi-class classiﬁer to distinguish between these different categories. Close analysis of the predictions and the errors shows when we can reliably separate hate speech from other offensive language and when this differentiation is more difﬁcult. We ﬁnd that racist and homophobic tweets are more likely to be classiﬁed as hate speech but that sexist tweets are generally classiﬁed as offensive. Tweets without explicit hate keywords are also more difﬁcult to classify.","container-title":"Proceedings of the International AAAI Conference on Web and Social Media","DOI":"10.1609/icwsm.v11i1.14955","ISSN":"2334-0770, 2162-3449","issue":"1","journalAbbreviation":"ICWSM","language":"en","page":"512-515","source":"DOI.org (Crossref)","title":"Automated Hate Speech Detection and the Problem of Offensive Language","volume":"11","author":[{"family":"Davidson","given":"Thomas"},{"family":"Warmsley","given":"Dana"},{"family":"Macy","given":"Michael"},{"family":"Weber","given":"Ingmar"}],"issued":{"date-parts":[["2017",5,3]]}}},{"id":113,"uris":["http://zotero.org/users/local/nZ3OG2E4/items/T83LKUEL","http://zotero.org/users/9104097/items/T83LKUEL"],"itemData":{"id":113,"type":"paper-conference","abstract":"With the spread of social networks and their unfortunate use for hate speech, automatic detection of the latter has become a pressing problem. In this paper, we reproduce seven state-of-the-art hate speech detection models from prior work, and show that they perform well only when tested on the same type of data they were trained on. Based on these results, we argue that for successful hate speech detection, model architecture is less important than the type of data and labeling criteria. We further show that all proposed detection techniques are brittle against adversaries who can (automatically) insert typos, change word boundaries or add innocuous words to the original hate speech. A combination of these methods is also effective against Google Perspective – a cuttingedge solution from industry. Our experiments demonstrate that adversarial training does not completely mitigate the attacks, and using character-level features makes the models systematically more attack-resistant than using word-level features.","container-title":"Proceedings of the 11th ACM Workshop on Artificial Intelligence and Security","DOI":"10.1145/3270101.3270103","event-place":"Toronto Canada","event-title":"CCS '18: 2018 ACM SIGSAC Conference on Computer and Communications Security","ISBN":"978-1-4503-6004-3","language":"en","page":"2-12","publisher":"ACM","publisher-place":"Toronto Canada","source":"DOI.org (Crossref)","title":"All You Need is \"Love\": Evading Hate Speech Detection","title-short":"All You Need is \"Love\"","URL":"https://dl.acm.org/doi/10.1145/3270101.3270103","author":[{"family":"Gröndahl","given":"Tommi"},{"family":"Pajola","given":"Luca"},{"family":"Juuti","given":"Mika"},{"family":"Conti","given":"Mauro"},{"family":"Asokan","given":"N."}],"accessed":{"date-parts":[["2023",2,16]]},"issued":{"date-parts":[["2018",1,15]]}}}],"schema":"https://github.com/citation-style-language/schema/raw/master/csl-citation.json"} </w:instrText>
      </w:r>
      <w:r w:rsidR="00AD2AF8">
        <w:rPr>
          <w:rFonts w:ascii="Times New Roman" w:hAnsi="Times New Roman" w:cs="Times New Roman"/>
          <w:bCs/>
          <w:color w:val="000000" w:themeColor="text1"/>
          <w:sz w:val="24"/>
          <w:szCs w:val="24"/>
        </w:rPr>
        <w:fldChar w:fldCharType="separate"/>
      </w:r>
      <w:r w:rsidR="00AD2AF8" w:rsidRPr="00AD2AF8">
        <w:rPr>
          <w:rFonts w:ascii="Times New Roman" w:hAnsi="Times New Roman" w:cs="Times New Roman"/>
          <w:sz w:val="24"/>
          <w:szCs w:val="24"/>
        </w:rPr>
        <w:t>(Davidson et al., 2017; Gröndahl et al., 2018)</w:t>
      </w:r>
      <w:r w:rsidR="00AD2AF8">
        <w:rPr>
          <w:rFonts w:ascii="Times New Roman" w:hAnsi="Times New Roman" w:cs="Times New Roman"/>
          <w:bCs/>
          <w:color w:val="000000" w:themeColor="text1"/>
          <w:sz w:val="24"/>
          <w:szCs w:val="24"/>
        </w:rPr>
        <w:fldChar w:fldCharType="end"/>
      </w:r>
      <w:r w:rsidR="00074E22">
        <w:rPr>
          <w:rFonts w:ascii="Times New Roman" w:hAnsi="Times New Roman" w:cs="Times New Roman"/>
          <w:bCs/>
          <w:color w:val="000000" w:themeColor="text1"/>
          <w:sz w:val="24"/>
          <w:szCs w:val="24"/>
        </w:rPr>
        <w:t>, Arabic</w:t>
      </w:r>
      <w:r w:rsidR="003504B4">
        <w:rPr>
          <w:rFonts w:ascii="Times New Roman" w:hAnsi="Times New Roman" w:cs="Times New Roman"/>
          <w:bCs/>
          <w:color w:val="000000" w:themeColor="text1"/>
          <w:sz w:val="24"/>
          <w:szCs w:val="24"/>
        </w:rPr>
        <w:t xml:space="preserve"> </w:t>
      </w:r>
      <w:r w:rsidR="00AD2AF8">
        <w:rPr>
          <w:rFonts w:ascii="Times New Roman" w:hAnsi="Times New Roman" w:cs="Times New Roman"/>
          <w:bCs/>
          <w:color w:val="000000" w:themeColor="text1"/>
          <w:sz w:val="24"/>
          <w:szCs w:val="24"/>
        </w:rPr>
        <w:fldChar w:fldCharType="begin"/>
      </w:r>
      <w:r w:rsidR="006117B7">
        <w:rPr>
          <w:rFonts w:ascii="Times New Roman" w:hAnsi="Times New Roman" w:cs="Times New Roman"/>
          <w:bCs/>
          <w:color w:val="000000" w:themeColor="text1"/>
          <w:sz w:val="24"/>
          <w:szCs w:val="24"/>
        </w:rPr>
        <w:instrText xml:space="preserve"> ADDIN ZOTERO_ITEM CSL_CITATION {"citationID":"AJGSCg2L","properties":{"formattedCitation":"(Alkomah &amp; Ma, 2022; Alshalan &amp; Al-Khalifa, 2020)","plainCitation":"(Alkomah &amp; Ma, 2022; Alshalan &amp; Al-Khalifa, 2020)","noteIndex":0},"citationItems":[{"id":110,"uris":["http://zotero.org/users/local/nZ3OG2E4/items/ZJTXMY7W","http://zotero.org/users/9104097/items/ZJTXMY7W"],"itemData":{"id":110,"type":"article-journal","abstract":"Online toxic discourses could result in conflicts between groups or harm to online communities. Hate speech is complex and multifaceted harmful or offensive content targeting individuals or groups. Existing literature reviews have generally focused on a particular category of hate speech, and to the best of our knowledge, no review has been dedicated to hate speech datasets. This paper systematically reviews textual hate speech detection systems and highlights their primary datasets, textual features, and machine learning models. The results of this literature review are integrated with content analysis, resulting in several themes for 138 relevant papers. This study shows several approaches that do not provide consistent results in various hate speech categories. The most dominant sets of methods combine more than one deep learning model. Moreover, the analysis of several hate speech datasets shows that many datasets are small in size and are not reliable for various tasks of hate speech detection. Therefore, this study provides the research community with insights and empirical evidence on the intrinsic properties of hate speech and helps communities identify topics for future work.","container-title":"Information","DOI":"10.3390/info13060273","ISSN":"2078-2489","issue":"6","journalAbbreviation":"Information","language":"en","page":"273","source":"DOI.org (Crossref)","title":"A Literature Review of Textual Hate Speech Detection Methods and Datasets","volume":"13","author":[{"family":"Alkomah","given":"Fatimah"},{"family":"Ma","given":"Xiaogang"}],"issued":{"date-parts":[["2022",5,26]]}}},{"id":134,"uris":["http://zotero.org/users/local/nZ3OG2E4/items/GK2VW8WV","http://zotero.org/users/9104097/items/GK2VW8WV"],"itemData":{"id":134,"type":"article-journal","abstract":"With the rise of hate speech phenomena in the Twittersphere, signiﬁcant research eﬀorts have been undertaken in order to provide automatic solutions for detecting hate speech, varying from simple machine learning models to more complex deep neural network models. Despite this, research works investigating hate speech problem in Arabic are still limited. This paper, therefore, aimed to investigate several neural network models based on convolutional neural network (CNN) and recurrent neural network (RNN) to detect hate speech in Arabic tweets. It also evaluated the recent language representation model bidirectional encoder representations from transformers (BERT) on the task of Arabic hate speech detection. To conduct our experiments, we ﬁrstly built a new hate speech dataset that contained 9316 annotated tweets. Then, we conducted a set of experiments on two datasets to evaluate four models: CNN, gated recurrent units (GRU), CNN + GRU, and BERT. Our experimental results in our dataset and an out-domain dataset showed that the CNN model gave the best performance, with an F1-score of 0.79 and area under the receiver operating characteristic curve (AUROC) of 0.89.","container-title":"Applied Sciences","DOI":"10.3390/app10238614","ISSN":"2076-3417","issue":"23","journalAbbreviation":"Applied Sciences","language":"en","page":"8614","source":"DOI.org (Crossref)","title":"A Deep Learning Approach for Automatic Hate Speech Detection in the Saudi Twittersphere","volume":"10","author":[{"family":"Alshalan","given":"Raghad"},{"family":"Al-Khalifa","given":"Hend"}],"issued":{"date-parts":[["2020",12,1]]}}}],"schema":"https://github.com/citation-style-language/schema/raw/master/csl-citation.json"} </w:instrText>
      </w:r>
      <w:r w:rsidR="00AD2AF8">
        <w:rPr>
          <w:rFonts w:ascii="Times New Roman" w:hAnsi="Times New Roman" w:cs="Times New Roman"/>
          <w:bCs/>
          <w:color w:val="000000" w:themeColor="text1"/>
          <w:sz w:val="24"/>
          <w:szCs w:val="24"/>
        </w:rPr>
        <w:fldChar w:fldCharType="separate"/>
      </w:r>
      <w:r w:rsidR="00AD2AF8" w:rsidRPr="00AD2AF8">
        <w:rPr>
          <w:rFonts w:ascii="Times New Roman" w:hAnsi="Times New Roman" w:cs="Times New Roman"/>
          <w:sz w:val="24"/>
        </w:rPr>
        <w:t>(Alkomah &amp; Ma, 2022; Alshalan &amp; Al-Khalifa, 2020)</w:t>
      </w:r>
      <w:r w:rsidR="00AD2AF8">
        <w:rPr>
          <w:rFonts w:ascii="Times New Roman" w:hAnsi="Times New Roman" w:cs="Times New Roman"/>
          <w:bCs/>
          <w:color w:val="000000" w:themeColor="text1"/>
          <w:sz w:val="24"/>
          <w:szCs w:val="24"/>
        </w:rPr>
        <w:fldChar w:fldCharType="end"/>
      </w:r>
      <w:r w:rsidR="00074E22">
        <w:rPr>
          <w:rFonts w:ascii="Times New Roman" w:hAnsi="Times New Roman" w:cs="Times New Roman"/>
          <w:bCs/>
          <w:color w:val="000000" w:themeColor="text1"/>
          <w:sz w:val="24"/>
          <w:szCs w:val="24"/>
        </w:rPr>
        <w:t>, French</w:t>
      </w:r>
      <w:r w:rsidR="00EC593D">
        <w:rPr>
          <w:rFonts w:ascii="Times New Roman" w:hAnsi="Times New Roman" w:cs="Times New Roman"/>
          <w:bCs/>
          <w:color w:val="000000" w:themeColor="text1"/>
          <w:sz w:val="24"/>
          <w:szCs w:val="24"/>
        </w:rPr>
        <w:t xml:space="preserve"> </w:t>
      </w:r>
      <w:r w:rsidR="003504B4">
        <w:rPr>
          <w:rFonts w:ascii="Times New Roman" w:hAnsi="Times New Roman" w:cs="Times New Roman"/>
          <w:bCs/>
          <w:color w:val="000000" w:themeColor="text1"/>
          <w:sz w:val="24"/>
          <w:szCs w:val="24"/>
        </w:rPr>
        <w:fldChar w:fldCharType="begin"/>
      </w:r>
      <w:r w:rsidR="006117B7">
        <w:rPr>
          <w:rFonts w:ascii="Times New Roman" w:hAnsi="Times New Roman" w:cs="Times New Roman"/>
          <w:bCs/>
          <w:color w:val="000000" w:themeColor="text1"/>
          <w:sz w:val="24"/>
          <w:szCs w:val="24"/>
        </w:rPr>
        <w:instrText xml:space="preserve"> ADDIN ZOTERO_ITEM CSL_CITATION {"citationID":"TPtzlp41","properties":{"formattedCitation":"(Battistelli et al., 2020)","plainCitation":"(Battistelli et al., 2020)","noteIndex":0},"citationItems":[{"id":26,"uris":["http://zotero.org/users/local/nZ3OG2E4/items/28EAC4WI","http://zotero.org/users/9104097/items/28EAC4WI"],"itemData":{"id":26,"type":"article-journal","container-title":"Procedia Computer Science","DOI":"10.1016/j.procs.2020.09.299","ISSN":"18770509","journalAbbreviation":"Procedia Computer Science","language":"en","page":"2358-2365","source":"DOI.org (Crossref)","title":"Building a formal model for hate detection in French corpora","volume":"176","author":[{"family":"Battistelli","given":"Delphine"},{"family":"Bruneau","given":"Cyril"},{"family":"Dragos","given":"Valentina"}],"issued":{"date-parts":[["2020"]]}}}],"schema":"https://github.com/citation-style-language/schema/raw/master/csl-citation.json"} </w:instrText>
      </w:r>
      <w:r w:rsidR="003504B4">
        <w:rPr>
          <w:rFonts w:ascii="Times New Roman" w:hAnsi="Times New Roman" w:cs="Times New Roman"/>
          <w:bCs/>
          <w:color w:val="000000" w:themeColor="text1"/>
          <w:sz w:val="24"/>
          <w:szCs w:val="24"/>
        </w:rPr>
        <w:fldChar w:fldCharType="separate"/>
      </w:r>
      <w:r w:rsidR="003504B4" w:rsidRPr="003504B4">
        <w:rPr>
          <w:rFonts w:ascii="Times New Roman" w:hAnsi="Times New Roman" w:cs="Times New Roman"/>
          <w:sz w:val="24"/>
        </w:rPr>
        <w:t>(Battistelli et al., 2020)</w:t>
      </w:r>
      <w:r w:rsidR="003504B4">
        <w:rPr>
          <w:rFonts w:ascii="Times New Roman" w:hAnsi="Times New Roman" w:cs="Times New Roman"/>
          <w:bCs/>
          <w:color w:val="000000" w:themeColor="text1"/>
          <w:sz w:val="24"/>
          <w:szCs w:val="24"/>
        </w:rPr>
        <w:fldChar w:fldCharType="end"/>
      </w:r>
      <w:r w:rsidR="00074E22">
        <w:rPr>
          <w:rFonts w:ascii="Times New Roman" w:hAnsi="Times New Roman" w:cs="Times New Roman"/>
          <w:bCs/>
          <w:color w:val="000000" w:themeColor="text1"/>
          <w:sz w:val="24"/>
          <w:szCs w:val="24"/>
        </w:rPr>
        <w:t>, Chinese</w:t>
      </w:r>
      <w:r w:rsidR="00814909">
        <w:rPr>
          <w:rFonts w:ascii="Times New Roman" w:hAnsi="Times New Roman" w:cs="Times New Roman"/>
          <w:bCs/>
          <w:color w:val="000000" w:themeColor="text1"/>
          <w:sz w:val="24"/>
          <w:szCs w:val="24"/>
        </w:rPr>
        <w:t xml:space="preserve"> </w:t>
      </w:r>
      <w:r w:rsidR="00814909">
        <w:rPr>
          <w:rFonts w:ascii="Times New Roman" w:hAnsi="Times New Roman" w:cs="Times New Roman"/>
          <w:bCs/>
          <w:color w:val="000000" w:themeColor="text1"/>
          <w:sz w:val="24"/>
          <w:szCs w:val="24"/>
        </w:rPr>
        <w:fldChar w:fldCharType="begin"/>
      </w:r>
      <w:r w:rsidR="006117B7">
        <w:rPr>
          <w:rFonts w:ascii="Times New Roman" w:hAnsi="Times New Roman" w:cs="Times New Roman"/>
          <w:bCs/>
          <w:color w:val="000000" w:themeColor="text1"/>
          <w:sz w:val="24"/>
          <w:szCs w:val="24"/>
        </w:rPr>
        <w:instrText xml:space="preserve"> ADDIN ZOTERO_ITEM CSL_CITATION {"citationID":"eJrxsJeR","properties":{"formattedCitation":"(Jiang et al., 2022)","plainCitation":"(Jiang et al., 2022)","noteIndex":0},"citationItems":[{"id":107,"uris":["http://zotero.org/users/local/nZ3OG2E4/items/WF585TBX","http://zotero.org/users/9104097/items/WF585TBX"],"itemData":{"id":107,"type":"article-journal","container-title":"Online Social Networks and Media","DOI":"10.1016/j.osnem.2021.100182","ISSN":"24686964","journalAbbreviation":"Online Social Networks and Media","language":"en","page":"100182","source":"DOI.org (Crossref)","title":"SWSR: A Chinese dataset and lexicon for online sexism detection","title-short":"SWSR","volume":"27","author":[{"family":"Jiang","given":"Aiqi"},{"family":"Yang","given":"Xiaohan"},{"family":"Liu","given":"Yang"},{"family":"Zubiaga","given":"Arkaitz"}],"issued":{"date-parts":[["2022",1]]}}}],"schema":"https://github.com/citation-style-language/schema/raw/master/csl-citation.json"} </w:instrText>
      </w:r>
      <w:r w:rsidR="00814909">
        <w:rPr>
          <w:rFonts w:ascii="Times New Roman" w:hAnsi="Times New Roman" w:cs="Times New Roman"/>
          <w:bCs/>
          <w:color w:val="000000" w:themeColor="text1"/>
          <w:sz w:val="24"/>
          <w:szCs w:val="24"/>
        </w:rPr>
        <w:fldChar w:fldCharType="separate"/>
      </w:r>
      <w:r w:rsidR="00814909" w:rsidRPr="00814909">
        <w:rPr>
          <w:rFonts w:ascii="Times New Roman" w:hAnsi="Times New Roman" w:cs="Times New Roman"/>
          <w:sz w:val="24"/>
        </w:rPr>
        <w:t>(Jiang et al., 2022)</w:t>
      </w:r>
      <w:r w:rsidR="00814909">
        <w:rPr>
          <w:rFonts w:ascii="Times New Roman" w:hAnsi="Times New Roman" w:cs="Times New Roman"/>
          <w:bCs/>
          <w:color w:val="000000" w:themeColor="text1"/>
          <w:sz w:val="24"/>
          <w:szCs w:val="24"/>
        </w:rPr>
        <w:fldChar w:fldCharType="end"/>
      </w:r>
      <w:r w:rsidR="00074E22">
        <w:rPr>
          <w:rFonts w:ascii="Times New Roman" w:hAnsi="Times New Roman" w:cs="Times New Roman"/>
          <w:bCs/>
          <w:color w:val="000000" w:themeColor="text1"/>
          <w:sz w:val="24"/>
          <w:szCs w:val="24"/>
        </w:rPr>
        <w:t xml:space="preserve"> and India</w:t>
      </w:r>
      <w:r w:rsidR="00EC593D">
        <w:rPr>
          <w:rFonts w:ascii="Times New Roman" w:hAnsi="Times New Roman" w:cs="Times New Roman"/>
          <w:bCs/>
          <w:color w:val="000000" w:themeColor="text1"/>
          <w:sz w:val="24"/>
          <w:szCs w:val="24"/>
        </w:rPr>
        <w:t xml:space="preserve"> </w:t>
      </w:r>
      <w:r w:rsidR="00EC593D">
        <w:rPr>
          <w:rFonts w:ascii="Times New Roman" w:hAnsi="Times New Roman" w:cs="Times New Roman"/>
          <w:bCs/>
          <w:color w:val="000000" w:themeColor="text1"/>
          <w:sz w:val="24"/>
          <w:szCs w:val="24"/>
        </w:rPr>
        <w:fldChar w:fldCharType="begin"/>
      </w:r>
      <w:r w:rsidR="006117B7">
        <w:rPr>
          <w:rFonts w:ascii="Times New Roman" w:hAnsi="Times New Roman" w:cs="Times New Roman"/>
          <w:bCs/>
          <w:color w:val="000000" w:themeColor="text1"/>
          <w:sz w:val="24"/>
          <w:szCs w:val="24"/>
        </w:rPr>
        <w:instrText xml:space="preserve"> ADDIN ZOTERO_ITEM CSL_CITATION {"citationID":"HnuiUvud","properties":{"formattedCitation":"(Sreelakshmi et al., 2020)","plainCitation":"(Sreelakshmi et al., 2020)","noteIndex":0},"citationItems":[{"id":68,"uris":["http://zotero.org/users/local/nZ3OG2E4/items/WDTDZBUZ","http://zotero.org/users/9104097/items/WDTDZBUZ"],"itemData":{"id":68,"type":"article-journal","abstract":"Abstract Social media sites like Twitter, Facebook, being user-friendly and a free source, provide opportunities to people to air their voice. PSeoocpialle,mirerdeisapesictteisveliokfe tThwe iatgteer,gFroaucpeb, ouosek,thbeesiengsiutesserto-frsiheanrdelyevaenrdy ma formeeensot uorfcteh,epirrolivfiedme aokpipnogrttuhneisteiessitteospﬂeooopdleedtowaitihr tdhaetiar. vAopicaert. fPreoomplteh,eisrreecspoemcmtiveendoafbthlee faegaetugrreosu, pth, eussee sthiteessehsaivteesdtoowshnasriedeevaesrywmelol.mDeunet otof tlhaecikr loifferemsatrkicintigonthsesseetsbityesthﬂeosoedseitdeswfiothr ditastau.sAerpsatrot efrxopmresthsetsheeicrovmiemwesnadsatbhleeyfeliakteu,reasn,ytbhoedsey sciatnesmhaakvee addovwenrsesiadnedaus nwreealll.isDtiucecotomlmacekntosfirnesatbruicstiivoenlsasnegtubaygethaegsaeinssitteasnfyobroidtsyuwsietrhs atno uexltperreiossr tmheoitrivveietwo staarsnitshheyolniek’es, iamnyabgoedayndcasntamtuaskienatdhveerssoeciaentyd.uSnoreiatlbisetcicamcoemamheungtes irnesapbounssiivbeilliatyngfuoargteheagGaoinvsetrannmyebnotdaynwd itthheasne suiltteesritoor imdeontitvifeytothtiasrhnaisthe coonnet’esnitmbaegfeoraenidt sdtiastsuesmiinnathteesstoocimetays.sS. oAiuttobmecaatmicehaatheusgpeeerecshpdoentseicbtiiloitny ffaocretshequGitoevaerlnomt oenf tcahnadlletnhgeeses dsiuteestotothiedennotnif-ysttahnidsahrdatveacroianttieonntsbinefsopreelliitndgisasnedmgirnaamtems ator. Emsapsesc. iAalulytofmoraaticcohuantetryspleikeechInddeiatewctiitohnhfuagceesmquulittielinagluoatloafndchbaillliennggueasl pdoupeutolatthioenn,otnh-isstahnadtearcdovnaterinattiwonosulidn sbpeelilnincgoadned-mgirxaemdmfoarr.mEswpheiccihallmy afkoersa tchoeuntatsryk ldikeemIannddiainwg.itShohuoguer mpaupletirlipnrgoujaelcatsnda bmilaincghuinael lpeoaprnuilnatgiomn,odtheilstohadteeteccotntheantte wspoeuelcdhbien iHnincoddi-eE-nmgilxisehd cfoodrme-mwihxiecdh smocaikaelsmthedeiatastekxtd.eTmhaenmdientgh.oSdoolooguyr pmaapkeerspurosejeoctfsFaacmebaochoikn’es pleraer-ntrianignemdowdoelrdtoemdebteedcdt ihnagtelisbpraereyc,hfainstTHeixntdtio-Erenpgrleisshencto1d0e0-m00ixdeadtassoacmiapl lmesecdoialletecxtet.dTfrhoemmdeitﬀheordeonltosgoyurmceaskeass huaseteoafnFdancoenb-ohoakte’s. Tprhee-tpraeirnfeodrmwaonrcdeeomfbtehdedpinrogploibseradrym, efathstoTdeoxltotgoyreisprceosmenpta1re0d00w0itdhatwaosradm2pvleecs acnodlledcotce2dvferocmfedaitﬀureersenatnsdoiutrcisesobassehravteedatnhdatnofans-thTaetxet. fTehaetupreesrfgoarmveabnecteteorfftehaetuprreorpeopsreedsemnteatthioondowloitghySiuspcpoomrtpVaerecdtowr Mithacwhoinrde2(vSeVcMan)d-Rdaodcia2lvBecasfiesaFtuurnecsraionnd (iRt iBsFo)bcslearsvseiﬁdetrh.aTthfeasptTapexert afelsaotuprerosvgiadvees baenttienrsifgehattutroetrheeprreesseenartacthieorns wwiothrkSinugppinortthVeeﬁcetoldr Mofaccohdinee-m(SixVeMd d)-aRtaadthiaalt BchaasrisacFtuernclervioenl f(eRaBtuFr)esclparsosviﬁideer. bTehset rpeaspuelrt faolsrocopdroev-midiexseadndiantsai.ght to the researchers working in the ﬁeld of code-mixed data that character level features provide best result for code-mixed data.","container-title":"Procedia Computer Science","DOI":"10.1016/j.procs.2020.04.080","ISSN":"18770509","journalAbbreviation":"Procedia Computer Science","language":"en","page":"737-744","source":"DOI.org (Crossref)","title":"Detection of Hate Speech Text in Hindi-English Code-mixed Data","volume":"171","author":[{"family":"Sreelakshmi","given":"K"},{"family":"Premjith","given":"B"},{"family":"Soman","given":"K.P."}],"issued":{"date-parts":[["2020"]]}}}],"schema":"https://github.com/citation-style-language/schema/raw/master/csl-citation.json"} </w:instrText>
      </w:r>
      <w:r w:rsidR="00EC593D">
        <w:rPr>
          <w:rFonts w:ascii="Times New Roman" w:hAnsi="Times New Roman" w:cs="Times New Roman"/>
          <w:bCs/>
          <w:color w:val="000000" w:themeColor="text1"/>
          <w:sz w:val="24"/>
          <w:szCs w:val="24"/>
        </w:rPr>
        <w:fldChar w:fldCharType="separate"/>
      </w:r>
      <w:r w:rsidR="00EC593D" w:rsidRPr="00EC593D">
        <w:rPr>
          <w:rFonts w:ascii="Times New Roman" w:hAnsi="Times New Roman" w:cs="Times New Roman"/>
          <w:sz w:val="24"/>
        </w:rPr>
        <w:t>(Sreelakshmi et al., 2020)</w:t>
      </w:r>
      <w:r w:rsidR="00EC593D">
        <w:rPr>
          <w:rFonts w:ascii="Times New Roman" w:hAnsi="Times New Roman" w:cs="Times New Roman"/>
          <w:bCs/>
          <w:color w:val="000000" w:themeColor="text1"/>
          <w:sz w:val="24"/>
          <w:szCs w:val="24"/>
        </w:rPr>
        <w:fldChar w:fldCharType="end"/>
      </w:r>
      <w:r w:rsidR="00074E22">
        <w:rPr>
          <w:rFonts w:ascii="Times New Roman" w:hAnsi="Times New Roman" w:cs="Times New Roman"/>
          <w:bCs/>
          <w:color w:val="000000" w:themeColor="text1"/>
          <w:sz w:val="24"/>
          <w:szCs w:val="24"/>
        </w:rPr>
        <w:t xml:space="preserve">. </w:t>
      </w:r>
      <w:r w:rsidR="00322C43">
        <w:rPr>
          <w:rFonts w:ascii="Times New Roman" w:hAnsi="Times New Roman" w:cs="Times New Roman"/>
          <w:bCs/>
          <w:color w:val="000000" w:themeColor="text1"/>
          <w:sz w:val="24"/>
          <w:szCs w:val="24"/>
        </w:rPr>
        <w:t xml:space="preserve">Both datasets </w:t>
      </w:r>
      <w:r w:rsidR="006117B7">
        <w:rPr>
          <w:rFonts w:ascii="Times New Roman" w:hAnsi="Times New Roman" w:cs="Times New Roman"/>
          <w:bCs/>
          <w:color w:val="000000" w:themeColor="text1"/>
          <w:sz w:val="24"/>
          <w:szCs w:val="24"/>
        </w:rPr>
        <w:t>and</w:t>
      </w:r>
      <w:r w:rsidR="00322C43">
        <w:rPr>
          <w:rFonts w:ascii="Times New Roman" w:hAnsi="Times New Roman" w:cs="Times New Roman"/>
          <w:bCs/>
          <w:color w:val="000000" w:themeColor="text1"/>
          <w:sz w:val="24"/>
          <w:szCs w:val="24"/>
        </w:rPr>
        <w:t xml:space="preserve"> models for hate speech detection in the three major Nigerian languages are scarce as there are only a few research </w:t>
      </w:r>
      <w:r w:rsidR="00322C43">
        <w:rPr>
          <w:rFonts w:ascii="Times New Roman" w:hAnsi="Times New Roman" w:cs="Times New Roman"/>
          <w:bCs/>
          <w:color w:val="000000" w:themeColor="text1"/>
          <w:sz w:val="24"/>
          <w:szCs w:val="24"/>
        </w:rPr>
        <w:fldChar w:fldCharType="begin"/>
      </w:r>
      <w:r w:rsidR="006117B7">
        <w:rPr>
          <w:rFonts w:ascii="Times New Roman" w:hAnsi="Times New Roman" w:cs="Times New Roman"/>
          <w:bCs/>
          <w:color w:val="000000" w:themeColor="text1"/>
          <w:sz w:val="24"/>
          <w:szCs w:val="24"/>
        </w:rPr>
        <w:instrText xml:space="preserve"> ADDIN ZOTERO_ITEM CSL_CITATION {"citationID":"Jj1sI2Ng","properties":{"formattedCitation":"(Udanor &amp; Anyanwu, 2019; Wilson, 2019)","plainCitation":"(Udanor &amp; Anyanwu, 2019; Wilson, 2019)","noteIndex":0},"citationItems":[{"id":71,"uris":["http://zotero.org/users/local/nZ3OG2E4/items/JZP8S37B","http://zotero.org/users/9104097/items/JZP8S37B"],"itemData":{"id":71,"type":"article-journal","abstract":"Purpose – Hate speech in recent times has become a troubling development. It has different meanings to different people in different cultures. The anonymity and ubiquity of the social media provides a breeding ground for hate speech and makes combating it seems like a lost battle. However, what may constitute a hate speech in a cultural or religious neutral society may not be perceived as such in a polarized multi-cultural and multi-religious society like Nigeria. Defining hate speech, therefore, may be contextual. Hate speech in Nigeria may be perceived along ethnic, religious and political boundaries. The purpose of this paper is to check for the presence of hate speech in social media platforms like Twitter, and to what degree is hate speech permissible, if available? It also intends to find out what monitoring mechanisms the social media platforms like Facebook and Twitter have put in place to combat hate speech. Lexalytics is a term coined by the authors from the words lexical analytics for the purpose of opinion mining unstructured texts like tweets.","container-title":"Data Technologies and Applications","DOI":"10.1108/DTA-01-2019-0007","ISSN":"2514-9288","issue":"4","journalAbbreviation":"DTA","language":"en","page":"501-527","source":"DOI.org (Crossref)","title":"Combating the challenges of social media hate speech in a polarized society: A Twitter ego lexalytics approach","title-short":"Combating the challenges of social media hate speech in a polarized society","volume":"53","author":[{"family":"Udanor","given":"Collins"},{"family":"Anyanwu","given":"Chinatu C."}],"issued":{"date-parts":[["2019",10,22]]}}},{"id":70,"uris":["http://zotero.org/users/local/nZ3OG2E4/items/9ZZIASSA","http://zotero.org/users/9104097/items/9ZZIASSA"],"itemData":{"id":70,"type":"article-journal","abstract":"Hate speech has become a global concern. Nations worldwide in one way or another have to grapple with the enormous problem of this phenomenon, which is predominantly perpetrated through new media or online media platforms. In Nigeria, the situation is such that governments at the federal and state levels have continued to express concern over the growing wave of hate speech in the country. While technology propels this phenomenon, technology may just be the solution. Technology has no doubt continued to offer humanity several possibilities to better human existence. Increasingly, it is becoming an indispensable part of the daily life of individuals. The mobile phone, for instance, is used as a typewriter, a calculator, a calendar, a time piece, a communication system, an interactive database, a decision-support system and much more. In recent times, the insatiable drive for technology has reached a point where devices act intelligently. These intelligent systems are rapidly developing for use to enhance human endeavours. Artificial intelligence (AI) technologies, driven by big data, are fuelling unprecedented changes in many facets of human endeavours. Many achievements using AI techniques surpass human capabilities. If machines can recognise speech and transcribe it – just like typists did in the past – if computers can accurately identify faces or fingerprints from among millions, cars drive themselves and robots fight wars, among other remarkable things, there is no doubt there would be a way round the complex challenge of hate speech. Therefore, this study examines the inherent possibilities of AI for mitigating hate speech in Nigeria.","DOI":"https://doi.org/10.5565/rev/analisi.3188","ISSN":"ISSN 2340-5236","language":"en","page":"17-30","source":"Zotero","title":"Mitigating hate speech in Nigeria: The possibilities of artificial intelligence","author":[{"family":"Wilson","given":"Joseph"}],"issued":{"date-parts":[["2019"]]}}}],"schema":"https://github.com/citation-style-language/schema/raw/master/csl-citation.json"} </w:instrText>
      </w:r>
      <w:r w:rsidR="00322C43">
        <w:rPr>
          <w:rFonts w:ascii="Times New Roman" w:hAnsi="Times New Roman" w:cs="Times New Roman"/>
          <w:bCs/>
          <w:color w:val="000000" w:themeColor="text1"/>
          <w:sz w:val="24"/>
          <w:szCs w:val="24"/>
        </w:rPr>
        <w:fldChar w:fldCharType="separate"/>
      </w:r>
      <w:r w:rsidR="00322C43" w:rsidRPr="00F50134">
        <w:rPr>
          <w:rFonts w:ascii="Times New Roman" w:hAnsi="Times New Roman" w:cs="Times New Roman"/>
          <w:sz w:val="24"/>
        </w:rPr>
        <w:t>(Udanor &amp; Anyanwu, 2019; Wilson, 2019)</w:t>
      </w:r>
      <w:r w:rsidR="00322C43">
        <w:rPr>
          <w:rFonts w:ascii="Times New Roman" w:hAnsi="Times New Roman" w:cs="Times New Roman"/>
          <w:bCs/>
          <w:color w:val="000000" w:themeColor="text1"/>
          <w:sz w:val="24"/>
          <w:szCs w:val="24"/>
        </w:rPr>
        <w:fldChar w:fldCharType="end"/>
      </w:r>
      <w:r w:rsidR="00322C43">
        <w:rPr>
          <w:rFonts w:ascii="Times New Roman" w:hAnsi="Times New Roman" w:cs="Times New Roman"/>
          <w:bCs/>
          <w:color w:val="000000" w:themeColor="text1"/>
          <w:sz w:val="24"/>
          <w:szCs w:val="24"/>
        </w:rPr>
        <w:t xml:space="preserve"> studies conducted for Nigerian social media space.</w:t>
      </w:r>
    </w:p>
    <w:p w14:paraId="2CA2FFD8" w14:textId="0B086774" w:rsidR="00847BAE" w:rsidRDefault="003F435A" w:rsidP="00A94291">
      <w:pPr>
        <w:pStyle w:val="ListParagraph"/>
        <w:spacing w:line="360" w:lineRule="auto"/>
        <w:ind w:left="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The importance of combating hate speech in social media can not be overemphasize and there is a great need to have datasets and models to be used to automatically detect hate speech in </w:t>
      </w:r>
      <w:r w:rsidR="00777ADB">
        <w:rPr>
          <w:rFonts w:ascii="Times New Roman" w:hAnsi="Times New Roman" w:cs="Times New Roman"/>
          <w:bCs/>
          <w:color w:val="000000" w:themeColor="text1"/>
          <w:sz w:val="24"/>
          <w:szCs w:val="24"/>
        </w:rPr>
        <w:t>Hausa texts</w:t>
      </w:r>
      <w:r>
        <w:rPr>
          <w:rFonts w:ascii="Times New Roman" w:hAnsi="Times New Roman" w:cs="Times New Roman"/>
          <w:bCs/>
          <w:color w:val="000000" w:themeColor="text1"/>
          <w:sz w:val="24"/>
          <w:szCs w:val="24"/>
        </w:rPr>
        <w:t xml:space="preserve">. Hence, </w:t>
      </w:r>
      <w:r w:rsidR="000F3FE8">
        <w:rPr>
          <w:rFonts w:ascii="Times New Roman" w:hAnsi="Times New Roman" w:cs="Times New Roman"/>
          <w:bCs/>
          <w:color w:val="000000" w:themeColor="text1"/>
          <w:sz w:val="24"/>
          <w:szCs w:val="24"/>
        </w:rPr>
        <w:t>we identify the following problems:</w:t>
      </w:r>
    </w:p>
    <w:p w14:paraId="5194737D" w14:textId="5C758676" w:rsidR="00FE71BC" w:rsidRPr="00FE71BC" w:rsidRDefault="00FE71BC" w:rsidP="00FE71BC">
      <w:pPr>
        <w:pStyle w:val="ListParagraph"/>
        <w:numPr>
          <w:ilvl w:val="0"/>
          <w:numId w:val="16"/>
        </w:numPr>
        <w:spacing w:line="360" w:lineRule="auto"/>
        <w:jc w:val="both"/>
        <w:rPr>
          <w:rFonts w:ascii="Times New Roman" w:hAnsi="Times New Roman" w:cs="Times New Roman"/>
          <w:bCs/>
          <w:color w:val="000000" w:themeColor="text1"/>
          <w:sz w:val="24"/>
          <w:szCs w:val="24"/>
        </w:rPr>
      </w:pPr>
      <w:r w:rsidRPr="00FE71BC">
        <w:rPr>
          <w:rFonts w:ascii="Times New Roman" w:hAnsi="Times New Roman" w:cs="Times New Roman"/>
          <w:bCs/>
          <w:color w:val="000000" w:themeColor="text1"/>
          <w:sz w:val="24"/>
          <w:szCs w:val="24"/>
        </w:rPr>
        <w:lastRenderedPageBreak/>
        <w:t>Absence of labelled hate speech dataset</w:t>
      </w:r>
      <w:r w:rsidR="00777ADB">
        <w:rPr>
          <w:rFonts w:ascii="Times New Roman" w:hAnsi="Times New Roman" w:cs="Times New Roman"/>
          <w:bCs/>
          <w:color w:val="000000" w:themeColor="text1"/>
          <w:sz w:val="24"/>
          <w:szCs w:val="24"/>
        </w:rPr>
        <w:t>.</w:t>
      </w:r>
    </w:p>
    <w:p w14:paraId="471F561B" w14:textId="23B434FC" w:rsidR="00FE71BC" w:rsidRPr="00FE71BC" w:rsidRDefault="00FE71BC" w:rsidP="00FE71BC">
      <w:pPr>
        <w:pStyle w:val="ListParagraph"/>
        <w:numPr>
          <w:ilvl w:val="0"/>
          <w:numId w:val="16"/>
        </w:numPr>
        <w:spacing w:line="360" w:lineRule="auto"/>
        <w:jc w:val="both"/>
        <w:rPr>
          <w:rFonts w:ascii="Times New Roman" w:hAnsi="Times New Roman" w:cs="Times New Roman"/>
          <w:bCs/>
          <w:color w:val="000000" w:themeColor="text1"/>
          <w:sz w:val="24"/>
          <w:szCs w:val="24"/>
        </w:rPr>
      </w:pPr>
      <w:r w:rsidRPr="00FE71BC">
        <w:rPr>
          <w:rFonts w:ascii="Times New Roman" w:hAnsi="Times New Roman" w:cs="Times New Roman"/>
          <w:bCs/>
          <w:color w:val="000000" w:themeColor="text1"/>
          <w:sz w:val="24"/>
          <w:szCs w:val="24"/>
        </w:rPr>
        <w:t>Low-resource languages do not have sufficient data to train state-of-the-art models</w:t>
      </w:r>
      <w:r w:rsidR="00777ADB">
        <w:rPr>
          <w:rFonts w:ascii="Times New Roman" w:hAnsi="Times New Roman" w:cs="Times New Roman"/>
          <w:bCs/>
          <w:color w:val="000000" w:themeColor="text1"/>
          <w:sz w:val="24"/>
          <w:szCs w:val="24"/>
        </w:rPr>
        <w:t>.</w:t>
      </w:r>
    </w:p>
    <w:p w14:paraId="18371F88" w14:textId="592471FB" w:rsidR="00FE71BC" w:rsidRPr="00FE71BC" w:rsidRDefault="00FE71BC" w:rsidP="00FE71BC">
      <w:pPr>
        <w:pStyle w:val="ListParagraph"/>
        <w:numPr>
          <w:ilvl w:val="0"/>
          <w:numId w:val="16"/>
        </w:numPr>
        <w:spacing w:line="360" w:lineRule="auto"/>
        <w:jc w:val="both"/>
        <w:rPr>
          <w:rFonts w:ascii="Times New Roman" w:hAnsi="Times New Roman" w:cs="Times New Roman"/>
          <w:bCs/>
          <w:color w:val="000000" w:themeColor="text1"/>
          <w:sz w:val="24"/>
          <w:szCs w:val="24"/>
        </w:rPr>
      </w:pPr>
      <w:r w:rsidRPr="00FE71BC">
        <w:rPr>
          <w:rFonts w:ascii="Times New Roman" w:hAnsi="Times New Roman" w:cs="Times New Roman"/>
          <w:bCs/>
          <w:color w:val="000000" w:themeColor="text1"/>
          <w:sz w:val="24"/>
          <w:szCs w:val="24"/>
        </w:rPr>
        <w:t>In reality, social media posts are not monolingual, they contain texts in more than one</w:t>
      </w:r>
      <w:r w:rsidR="00777ADB">
        <w:rPr>
          <w:rFonts w:ascii="Times New Roman" w:hAnsi="Times New Roman" w:cs="Times New Roman"/>
          <w:bCs/>
          <w:color w:val="000000" w:themeColor="text1"/>
          <w:sz w:val="24"/>
          <w:szCs w:val="24"/>
        </w:rPr>
        <w:t xml:space="preserve"> </w:t>
      </w:r>
      <w:r w:rsidRPr="00FE71BC">
        <w:rPr>
          <w:rFonts w:ascii="Times New Roman" w:hAnsi="Times New Roman" w:cs="Times New Roman"/>
          <w:bCs/>
          <w:color w:val="000000" w:themeColor="text1"/>
          <w:sz w:val="24"/>
          <w:szCs w:val="24"/>
        </w:rPr>
        <w:t>language</w:t>
      </w:r>
      <w:r w:rsidR="00777ADB">
        <w:rPr>
          <w:rFonts w:ascii="Times New Roman" w:hAnsi="Times New Roman" w:cs="Times New Roman"/>
          <w:bCs/>
          <w:color w:val="000000" w:themeColor="text1"/>
          <w:sz w:val="24"/>
          <w:szCs w:val="24"/>
        </w:rPr>
        <w:t>.</w:t>
      </w:r>
    </w:p>
    <w:p w14:paraId="15C15018" w14:textId="59458984" w:rsidR="00FE71BC" w:rsidRPr="00FE71BC" w:rsidRDefault="00FE71BC" w:rsidP="00FE71BC">
      <w:pPr>
        <w:pStyle w:val="ListParagraph"/>
        <w:numPr>
          <w:ilvl w:val="0"/>
          <w:numId w:val="16"/>
        </w:numPr>
        <w:spacing w:line="360" w:lineRule="auto"/>
        <w:jc w:val="both"/>
        <w:rPr>
          <w:rFonts w:ascii="Times New Roman" w:hAnsi="Times New Roman" w:cs="Times New Roman"/>
          <w:bCs/>
          <w:color w:val="000000" w:themeColor="text1"/>
          <w:sz w:val="24"/>
          <w:szCs w:val="24"/>
        </w:rPr>
      </w:pPr>
      <w:r w:rsidRPr="00FE71BC">
        <w:rPr>
          <w:rFonts w:ascii="Times New Roman" w:hAnsi="Times New Roman" w:cs="Times New Roman"/>
          <w:bCs/>
          <w:color w:val="000000" w:themeColor="text1"/>
          <w:sz w:val="24"/>
          <w:szCs w:val="24"/>
        </w:rPr>
        <w:t>No existing tool for detecting hate speech in Hausa texts.</w:t>
      </w:r>
    </w:p>
    <w:p w14:paraId="42F77810" w14:textId="004B1212" w:rsidR="00B91FD4" w:rsidRDefault="003E0484" w:rsidP="00CF318A">
      <w:pPr>
        <w:pStyle w:val="Heading2"/>
      </w:pPr>
      <w:bookmarkStart w:id="4" w:name="_Toc136350831"/>
      <w:r>
        <w:t xml:space="preserve">1.3 </w:t>
      </w:r>
      <w:r w:rsidR="00B91FD4">
        <w:t>Aim of the study</w:t>
      </w:r>
      <w:bookmarkEnd w:id="4"/>
    </w:p>
    <w:p w14:paraId="221469E1" w14:textId="62466108" w:rsidR="00853460" w:rsidRPr="00853460" w:rsidRDefault="00853460" w:rsidP="00233830">
      <w:pPr>
        <w:pStyle w:val="ListParagraph"/>
        <w:spacing w:line="360" w:lineRule="auto"/>
        <w:ind w:left="450" w:hanging="9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The aim of this research is to develop a </w:t>
      </w:r>
      <w:r w:rsidR="001C2AAD">
        <w:rPr>
          <w:rFonts w:ascii="Times New Roman" w:hAnsi="Times New Roman" w:cs="Times New Roman"/>
          <w:bCs/>
          <w:color w:val="000000" w:themeColor="text1"/>
          <w:sz w:val="24"/>
          <w:szCs w:val="24"/>
        </w:rPr>
        <w:t>framework</w:t>
      </w:r>
      <w:r>
        <w:rPr>
          <w:rFonts w:ascii="Times New Roman" w:hAnsi="Times New Roman" w:cs="Times New Roman"/>
          <w:bCs/>
          <w:color w:val="000000" w:themeColor="text1"/>
          <w:sz w:val="24"/>
          <w:szCs w:val="24"/>
        </w:rPr>
        <w:t xml:space="preserve"> for the automatic detection of hate speech in </w:t>
      </w:r>
      <w:r w:rsidR="00252F31">
        <w:rPr>
          <w:rFonts w:ascii="Times New Roman" w:hAnsi="Times New Roman" w:cs="Times New Roman"/>
          <w:bCs/>
          <w:color w:val="000000" w:themeColor="text1"/>
          <w:sz w:val="24"/>
          <w:szCs w:val="24"/>
        </w:rPr>
        <w:t>Hausa social media text</w:t>
      </w:r>
      <w:r>
        <w:rPr>
          <w:rFonts w:ascii="Times New Roman" w:hAnsi="Times New Roman" w:cs="Times New Roman"/>
          <w:bCs/>
          <w:color w:val="000000" w:themeColor="text1"/>
          <w:sz w:val="24"/>
          <w:szCs w:val="24"/>
        </w:rPr>
        <w:t xml:space="preserve">. </w:t>
      </w:r>
    </w:p>
    <w:p w14:paraId="1D717394" w14:textId="20FFB0E4" w:rsidR="00D042EA" w:rsidRPr="0080556A" w:rsidRDefault="0080556A" w:rsidP="0080556A">
      <w:pPr>
        <w:pStyle w:val="Heading3"/>
      </w:pPr>
      <w:r>
        <w:t xml:space="preserve">1.4 </w:t>
      </w:r>
      <w:r w:rsidR="00136B53" w:rsidRPr="0080556A">
        <w:t>Objective</w:t>
      </w:r>
      <w:r>
        <w:t>s of the study</w:t>
      </w:r>
    </w:p>
    <w:p w14:paraId="14B65078" w14:textId="125FC5E4" w:rsidR="00D042EA" w:rsidRDefault="00D042EA" w:rsidP="00136B53">
      <w:pPr>
        <w:pStyle w:val="ListParagraph"/>
        <w:spacing w:line="360" w:lineRule="auto"/>
        <w:ind w:left="36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The research objectives are</w:t>
      </w:r>
      <w:r w:rsidR="006117B7">
        <w:rPr>
          <w:rFonts w:ascii="Times New Roman" w:hAnsi="Times New Roman" w:cs="Times New Roman"/>
          <w:bCs/>
          <w:color w:val="000000" w:themeColor="text1"/>
          <w:sz w:val="24"/>
          <w:szCs w:val="24"/>
        </w:rPr>
        <w:t xml:space="preserve"> to</w:t>
      </w:r>
      <w:r>
        <w:rPr>
          <w:rFonts w:ascii="Times New Roman" w:hAnsi="Times New Roman" w:cs="Times New Roman"/>
          <w:bCs/>
          <w:color w:val="000000" w:themeColor="text1"/>
          <w:sz w:val="24"/>
          <w:szCs w:val="24"/>
        </w:rPr>
        <w:t>:</w:t>
      </w:r>
    </w:p>
    <w:p w14:paraId="13602420" w14:textId="77777777" w:rsidR="00777ADB" w:rsidRPr="00777ADB" w:rsidRDefault="00777ADB" w:rsidP="00777ADB">
      <w:pPr>
        <w:pStyle w:val="ListParagraph"/>
        <w:numPr>
          <w:ilvl w:val="0"/>
          <w:numId w:val="15"/>
        </w:numPr>
        <w:spacing w:line="360" w:lineRule="auto"/>
        <w:jc w:val="both"/>
        <w:rPr>
          <w:rFonts w:ascii="Times New Roman" w:hAnsi="Times New Roman" w:cs="Times New Roman"/>
          <w:bCs/>
          <w:sz w:val="24"/>
          <w:szCs w:val="24"/>
        </w:rPr>
      </w:pPr>
      <w:r w:rsidRPr="00777ADB">
        <w:rPr>
          <w:rFonts w:ascii="Times New Roman" w:hAnsi="Times New Roman" w:cs="Times New Roman"/>
          <w:bCs/>
          <w:sz w:val="24"/>
          <w:szCs w:val="24"/>
        </w:rPr>
        <w:t>Develop a manually annotated benchmark dataset for detecting hate speech in Hausa texts</w:t>
      </w:r>
    </w:p>
    <w:p w14:paraId="6A568AEE" w14:textId="77777777" w:rsidR="00777ADB" w:rsidRPr="00777ADB" w:rsidRDefault="00777ADB" w:rsidP="00777ADB">
      <w:pPr>
        <w:pStyle w:val="ListParagraph"/>
        <w:numPr>
          <w:ilvl w:val="0"/>
          <w:numId w:val="15"/>
        </w:numPr>
        <w:spacing w:line="360" w:lineRule="auto"/>
        <w:jc w:val="both"/>
        <w:rPr>
          <w:rFonts w:ascii="Times New Roman" w:hAnsi="Times New Roman" w:cs="Times New Roman"/>
          <w:bCs/>
          <w:sz w:val="24"/>
          <w:szCs w:val="24"/>
        </w:rPr>
      </w:pPr>
      <w:r w:rsidRPr="00777ADB">
        <w:rPr>
          <w:rFonts w:ascii="Times New Roman" w:hAnsi="Times New Roman" w:cs="Times New Roman"/>
          <w:bCs/>
          <w:sz w:val="24"/>
          <w:szCs w:val="24"/>
        </w:rPr>
        <w:t>Develop a transfer learning-based hate speech classifier for Hausa texts.</w:t>
      </w:r>
    </w:p>
    <w:p w14:paraId="151CCC37" w14:textId="77777777" w:rsidR="00777ADB" w:rsidRPr="00777ADB" w:rsidRDefault="00777ADB" w:rsidP="00777ADB">
      <w:pPr>
        <w:pStyle w:val="ListParagraph"/>
        <w:numPr>
          <w:ilvl w:val="0"/>
          <w:numId w:val="15"/>
        </w:numPr>
        <w:spacing w:line="360" w:lineRule="auto"/>
        <w:jc w:val="both"/>
        <w:rPr>
          <w:rFonts w:ascii="Times New Roman" w:hAnsi="Times New Roman" w:cs="Times New Roman"/>
          <w:bCs/>
          <w:sz w:val="24"/>
          <w:szCs w:val="24"/>
        </w:rPr>
      </w:pPr>
      <w:r w:rsidRPr="00777ADB">
        <w:rPr>
          <w:rFonts w:ascii="Times New Roman" w:hAnsi="Times New Roman" w:cs="Times New Roman"/>
          <w:bCs/>
          <w:sz w:val="24"/>
          <w:szCs w:val="24"/>
        </w:rPr>
        <w:t>Develop a multilingual model for hate speech detection of Hausa code-mixed texts.</w:t>
      </w:r>
    </w:p>
    <w:p w14:paraId="0CD32836" w14:textId="77777777" w:rsidR="00777ADB" w:rsidRPr="00777ADB" w:rsidRDefault="00777ADB" w:rsidP="00777ADB">
      <w:pPr>
        <w:pStyle w:val="ListParagraph"/>
        <w:numPr>
          <w:ilvl w:val="0"/>
          <w:numId w:val="15"/>
        </w:numPr>
        <w:spacing w:line="360" w:lineRule="auto"/>
        <w:jc w:val="both"/>
        <w:rPr>
          <w:rFonts w:ascii="Times New Roman" w:hAnsi="Times New Roman" w:cs="Times New Roman"/>
          <w:bCs/>
          <w:sz w:val="24"/>
          <w:szCs w:val="24"/>
        </w:rPr>
      </w:pPr>
      <w:r w:rsidRPr="00777ADB">
        <w:rPr>
          <w:rFonts w:ascii="Times New Roman" w:hAnsi="Times New Roman" w:cs="Times New Roman"/>
          <w:bCs/>
          <w:sz w:val="24"/>
          <w:szCs w:val="24"/>
        </w:rPr>
        <w:t>Develop a tool for automatic detection of hate speech text in Hausa</w:t>
      </w:r>
    </w:p>
    <w:p w14:paraId="2AC5CCA4" w14:textId="2255F0E1" w:rsidR="00B91FD4" w:rsidRDefault="003E0484" w:rsidP="003E0484">
      <w:pPr>
        <w:pStyle w:val="Heading2"/>
      </w:pPr>
      <w:r>
        <w:t>1.</w:t>
      </w:r>
      <w:r w:rsidR="0080556A">
        <w:t>5</w:t>
      </w:r>
      <w:r>
        <w:t xml:space="preserve"> </w:t>
      </w:r>
      <w:r w:rsidR="00B91FD4" w:rsidRPr="003E0484">
        <w:t>Significance of the Study</w:t>
      </w:r>
    </w:p>
    <w:p w14:paraId="54EAB3E4" w14:textId="1F4FDF0B" w:rsidR="000C476A" w:rsidRPr="00777ADB" w:rsidRDefault="000C476A" w:rsidP="00777ADB">
      <w:pPr>
        <w:spacing w:line="360" w:lineRule="auto"/>
        <w:jc w:val="both"/>
        <w:rPr>
          <w:rFonts w:ascii="Times New Roman" w:hAnsi="Times New Roman" w:cs="Times New Roman"/>
          <w:sz w:val="24"/>
          <w:szCs w:val="24"/>
        </w:rPr>
      </w:pPr>
      <w:r w:rsidRPr="00777ADB">
        <w:rPr>
          <w:rFonts w:ascii="Times New Roman" w:hAnsi="Times New Roman" w:cs="Times New Roman"/>
          <w:sz w:val="24"/>
          <w:szCs w:val="24"/>
        </w:rPr>
        <w:t xml:space="preserve">This research will provide the necessary resources </w:t>
      </w:r>
      <w:r w:rsidR="00233830" w:rsidRPr="00777ADB">
        <w:rPr>
          <w:rFonts w:ascii="Times New Roman" w:hAnsi="Times New Roman" w:cs="Times New Roman"/>
          <w:sz w:val="24"/>
          <w:szCs w:val="24"/>
        </w:rPr>
        <w:t>like lexicon, dataset and models</w:t>
      </w:r>
      <w:r w:rsidR="00605A74" w:rsidRPr="00777ADB">
        <w:rPr>
          <w:rFonts w:ascii="Times New Roman" w:hAnsi="Times New Roman" w:cs="Times New Roman"/>
          <w:sz w:val="24"/>
          <w:szCs w:val="24"/>
        </w:rPr>
        <w:t xml:space="preserve"> </w:t>
      </w:r>
      <w:r w:rsidRPr="00777ADB">
        <w:rPr>
          <w:rFonts w:ascii="Times New Roman" w:hAnsi="Times New Roman" w:cs="Times New Roman"/>
          <w:sz w:val="24"/>
          <w:szCs w:val="24"/>
        </w:rPr>
        <w:t>required to help control the activities of individuals on social media. The models can be used by both the social media companies and the government to control the spread of hate speech</w:t>
      </w:r>
      <w:r w:rsidR="00777ADB">
        <w:rPr>
          <w:rFonts w:ascii="Times New Roman" w:hAnsi="Times New Roman" w:cs="Times New Roman"/>
          <w:sz w:val="24"/>
          <w:szCs w:val="24"/>
        </w:rPr>
        <w:t xml:space="preserve"> texts written in Hausa language,</w:t>
      </w:r>
      <w:r w:rsidRPr="00777ADB">
        <w:rPr>
          <w:rFonts w:ascii="Times New Roman" w:hAnsi="Times New Roman" w:cs="Times New Roman"/>
          <w:sz w:val="24"/>
          <w:szCs w:val="24"/>
        </w:rPr>
        <w:t xml:space="preserve"> that has resulted in many physical harms to some individuals and group people. </w:t>
      </w:r>
      <w:r w:rsidR="00605A74" w:rsidRPr="00777ADB">
        <w:rPr>
          <w:rFonts w:ascii="Times New Roman" w:hAnsi="Times New Roman" w:cs="Times New Roman"/>
          <w:sz w:val="24"/>
          <w:szCs w:val="24"/>
        </w:rPr>
        <w:t xml:space="preserve">There by restoring the victims’ confidence in using the social media. </w:t>
      </w:r>
      <w:r w:rsidRPr="00777ADB">
        <w:rPr>
          <w:rFonts w:ascii="Times New Roman" w:hAnsi="Times New Roman" w:cs="Times New Roman"/>
          <w:sz w:val="24"/>
          <w:szCs w:val="24"/>
        </w:rPr>
        <w:t xml:space="preserve">Furthermore, these resources will foster research into the area of hate speech detection for Nigerian languages and more models will be available to combat hateful posts written in </w:t>
      </w:r>
      <w:r w:rsidR="00777ADB">
        <w:rPr>
          <w:rFonts w:ascii="Times New Roman" w:hAnsi="Times New Roman" w:cs="Times New Roman"/>
          <w:sz w:val="24"/>
          <w:szCs w:val="24"/>
        </w:rPr>
        <w:t xml:space="preserve">other </w:t>
      </w:r>
      <w:r w:rsidRPr="00777ADB">
        <w:rPr>
          <w:rFonts w:ascii="Times New Roman" w:hAnsi="Times New Roman" w:cs="Times New Roman"/>
          <w:sz w:val="24"/>
          <w:szCs w:val="24"/>
        </w:rPr>
        <w:t>languages in the country.</w:t>
      </w:r>
    </w:p>
    <w:p w14:paraId="0148665B" w14:textId="5A9B15A5" w:rsidR="00B91FD4" w:rsidRDefault="003E0484" w:rsidP="003E0484">
      <w:pPr>
        <w:pStyle w:val="Heading2"/>
      </w:pPr>
      <w:r>
        <w:t>1.</w:t>
      </w:r>
      <w:r w:rsidR="0080556A">
        <w:t>6</w:t>
      </w:r>
      <w:r>
        <w:t xml:space="preserve"> </w:t>
      </w:r>
      <w:r w:rsidR="00B91FD4" w:rsidRPr="003E0484">
        <w:t>Scope of the Study</w:t>
      </w:r>
    </w:p>
    <w:p w14:paraId="25AB7A7F" w14:textId="22FF2913" w:rsidR="00605A74" w:rsidRPr="00C346CA" w:rsidRDefault="00605A74" w:rsidP="00C346CA">
      <w:pPr>
        <w:spacing w:line="360" w:lineRule="auto"/>
        <w:jc w:val="both"/>
        <w:rPr>
          <w:rFonts w:ascii="Times New Roman" w:hAnsi="Times New Roman" w:cs="Times New Roman"/>
          <w:sz w:val="24"/>
          <w:szCs w:val="24"/>
        </w:rPr>
      </w:pPr>
      <w:r w:rsidRPr="00C346CA">
        <w:rPr>
          <w:rFonts w:ascii="Times New Roman" w:hAnsi="Times New Roman" w:cs="Times New Roman"/>
          <w:sz w:val="24"/>
          <w:szCs w:val="24"/>
        </w:rPr>
        <w:t>The study will look at the research done in hate speech detection, identify the progress and challenges of the field and propose ways to make improvements. Hate speech post written in Hausa language is the main focus of the research, but the model will also be tested on two more Nigerian languages, Yoruba and Igbo with the intent of developing a multilingual model.</w:t>
      </w:r>
    </w:p>
    <w:p w14:paraId="518B5C11" w14:textId="5C88248E" w:rsidR="00B91FD4" w:rsidRPr="003E0484" w:rsidRDefault="003E0484" w:rsidP="003E0484">
      <w:pPr>
        <w:pStyle w:val="Heading2"/>
      </w:pPr>
      <w:r>
        <w:t>1.</w:t>
      </w:r>
      <w:r w:rsidR="0080556A">
        <w:t>7</w:t>
      </w:r>
      <w:r>
        <w:t xml:space="preserve"> </w:t>
      </w:r>
      <w:r w:rsidR="00B91FD4" w:rsidRPr="003E0484">
        <w:t>Operational definition of terms</w:t>
      </w:r>
    </w:p>
    <w:p w14:paraId="47A1EF42" w14:textId="77777777" w:rsidR="0028220D" w:rsidRDefault="0028220D" w:rsidP="002A463E">
      <w:pPr>
        <w:jc w:val="both"/>
      </w:pPr>
    </w:p>
    <w:p w14:paraId="2A649F94" w14:textId="77777777" w:rsidR="00B91FD4" w:rsidRDefault="00B91FD4" w:rsidP="002A463E">
      <w:pPr>
        <w:jc w:val="both"/>
      </w:pPr>
    </w:p>
    <w:p w14:paraId="714ABA1E" w14:textId="77777777" w:rsidR="00B91FD4" w:rsidRDefault="00B91FD4" w:rsidP="002A463E">
      <w:pPr>
        <w:jc w:val="both"/>
      </w:pPr>
    </w:p>
    <w:p w14:paraId="5AD30A6E" w14:textId="77777777" w:rsidR="00B91FD4" w:rsidRDefault="00B91FD4" w:rsidP="002A463E">
      <w:pPr>
        <w:jc w:val="both"/>
      </w:pPr>
    </w:p>
    <w:p w14:paraId="6D440FC6" w14:textId="77777777" w:rsidR="00B91FD4" w:rsidRDefault="00B91FD4" w:rsidP="002A463E">
      <w:pPr>
        <w:jc w:val="both"/>
      </w:pPr>
    </w:p>
    <w:p w14:paraId="671E1BC2" w14:textId="77777777" w:rsidR="00B91FD4" w:rsidRDefault="00B91FD4" w:rsidP="002A463E">
      <w:pPr>
        <w:jc w:val="both"/>
      </w:pPr>
    </w:p>
    <w:p w14:paraId="091BD2FF" w14:textId="77777777" w:rsidR="00B91FD4" w:rsidRDefault="00B91FD4" w:rsidP="002A463E">
      <w:pPr>
        <w:jc w:val="both"/>
      </w:pPr>
    </w:p>
    <w:p w14:paraId="0B7A3B3C" w14:textId="77777777" w:rsidR="00B91FD4" w:rsidRDefault="00B91FD4" w:rsidP="002A463E">
      <w:pPr>
        <w:jc w:val="both"/>
      </w:pPr>
    </w:p>
    <w:p w14:paraId="6B3F21EB" w14:textId="77777777" w:rsidR="00B91FD4" w:rsidRDefault="00B91FD4" w:rsidP="002A463E">
      <w:pPr>
        <w:jc w:val="both"/>
      </w:pPr>
    </w:p>
    <w:p w14:paraId="70052C41" w14:textId="77777777" w:rsidR="00B91FD4" w:rsidRDefault="00B91FD4" w:rsidP="002A463E">
      <w:pPr>
        <w:jc w:val="both"/>
      </w:pPr>
    </w:p>
    <w:p w14:paraId="117FAB6F" w14:textId="77777777" w:rsidR="00B91FD4" w:rsidRDefault="00B91FD4" w:rsidP="002A463E">
      <w:pPr>
        <w:jc w:val="both"/>
      </w:pPr>
    </w:p>
    <w:p w14:paraId="69E07180" w14:textId="77777777" w:rsidR="00B91FD4" w:rsidRDefault="00B91FD4" w:rsidP="002A463E">
      <w:pPr>
        <w:jc w:val="both"/>
      </w:pPr>
    </w:p>
    <w:p w14:paraId="626F33D5" w14:textId="77777777" w:rsidR="00B91FD4" w:rsidRDefault="00B91FD4" w:rsidP="002A463E">
      <w:pPr>
        <w:jc w:val="both"/>
      </w:pPr>
    </w:p>
    <w:p w14:paraId="5F2467A4" w14:textId="77777777" w:rsidR="00B91FD4" w:rsidRDefault="00B91FD4" w:rsidP="002A463E">
      <w:pPr>
        <w:jc w:val="both"/>
      </w:pPr>
    </w:p>
    <w:p w14:paraId="12A8E2AF" w14:textId="77777777" w:rsidR="00B91FD4" w:rsidRDefault="00B91FD4" w:rsidP="002A463E">
      <w:pPr>
        <w:jc w:val="both"/>
      </w:pPr>
    </w:p>
    <w:p w14:paraId="740D20D3" w14:textId="77777777" w:rsidR="00B91FD4" w:rsidRDefault="00B91FD4" w:rsidP="002A463E">
      <w:pPr>
        <w:jc w:val="both"/>
      </w:pPr>
    </w:p>
    <w:p w14:paraId="36B122E8" w14:textId="77777777" w:rsidR="00B91FD4" w:rsidRDefault="00B91FD4" w:rsidP="002A463E">
      <w:pPr>
        <w:jc w:val="both"/>
      </w:pPr>
    </w:p>
    <w:p w14:paraId="4494F99E" w14:textId="77777777" w:rsidR="00B91FD4" w:rsidRDefault="00B91FD4" w:rsidP="002A463E">
      <w:pPr>
        <w:jc w:val="both"/>
      </w:pPr>
    </w:p>
    <w:p w14:paraId="22390C59" w14:textId="77777777" w:rsidR="00B91FD4" w:rsidRDefault="00B91FD4" w:rsidP="002A463E">
      <w:pPr>
        <w:jc w:val="both"/>
      </w:pPr>
    </w:p>
    <w:p w14:paraId="5705FD29" w14:textId="77777777" w:rsidR="00F5484A" w:rsidRDefault="00F5484A">
      <w:pPr>
        <w:rPr>
          <w:rFonts w:asciiTheme="majorHAnsi" w:eastAsiaTheme="majorEastAsia" w:hAnsiTheme="majorHAnsi" w:cstheme="majorBidi"/>
          <w:color w:val="2E74B5" w:themeColor="accent1" w:themeShade="BF"/>
          <w:sz w:val="32"/>
          <w:szCs w:val="32"/>
        </w:rPr>
      </w:pPr>
      <w:r>
        <w:br w:type="page"/>
      </w:r>
    </w:p>
    <w:p w14:paraId="019B8608" w14:textId="1BCDE62A" w:rsidR="00B91FD4" w:rsidRPr="00603386" w:rsidRDefault="00B91FD4" w:rsidP="00540548">
      <w:pPr>
        <w:pStyle w:val="Heading1"/>
        <w:jc w:val="center"/>
      </w:pPr>
      <w:r w:rsidRPr="00603386">
        <w:lastRenderedPageBreak/>
        <w:t>CHAPTER TWO</w:t>
      </w:r>
    </w:p>
    <w:p w14:paraId="46719043" w14:textId="41F21DF6" w:rsidR="00B91FD4" w:rsidRDefault="00B91FD4" w:rsidP="00540548">
      <w:pPr>
        <w:pStyle w:val="Heading2"/>
        <w:jc w:val="center"/>
      </w:pPr>
      <w:r w:rsidRPr="00603386">
        <w:t>LITERATURE REVIEW</w:t>
      </w:r>
    </w:p>
    <w:p w14:paraId="00742DDA" w14:textId="77777777" w:rsidR="00540548" w:rsidRPr="00603386" w:rsidRDefault="00540548" w:rsidP="002A463E">
      <w:pPr>
        <w:jc w:val="both"/>
        <w:rPr>
          <w:rFonts w:ascii="Times New Roman" w:hAnsi="Times New Roman" w:cs="Times New Roman"/>
          <w:b/>
          <w:color w:val="000000" w:themeColor="text1"/>
        </w:rPr>
      </w:pPr>
    </w:p>
    <w:p w14:paraId="60DC5AAB" w14:textId="77777777" w:rsidR="002B2679" w:rsidRDefault="00B91FD4" w:rsidP="00540548">
      <w:pPr>
        <w:pStyle w:val="Heading2"/>
      </w:pPr>
      <w:r w:rsidRPr="00603386">
        <w:t xml:space="preserve">2.1 </w:t>
      </w:r>
      <w:r w:rsidR="002B2679">
        <w:t>Introduction</w:t>
      </w:r>
    </w:p>
    <w:p w14:paraId="0DB82C64" w14:textId="52358AAF" w:rsidR="00B91FD4" w:rsidRPr="001143B6" w:rsidRDefault="002B2679" w:rsidP="001143B6">
      <w:pPr>
        <w:spacing w:line="360" w:lineRule="auto"/>
        <w:jc w:val="both"/>
        <w:rPr>
          <w:rFonts w:ascii="Times New Roman" w:hAnsi="Times New Roman" w:cs="Times New Roman"/>
          <w:sz w:val="24"/>
          <w:szCs w:val="24"/>
        </w:rPr>
      </w:pPr>
      <w:r w:rsidRPr="001143B6">
        <w:rPr>
          <w:rFonts w:ascii="Times New Roman" w:hAnsi="Times New Roman" w:cs="Times New Roman"/>
          <w:sz w:val="24"/>
          <w:szCs w:val="24"/>
        </w:rPr>
        <w:t>The advancement in digital technology has given rise to development of various social media platforms, and has revolutionized communication among people. This ha</w:t>
      </w:r>
      <w:r w:rsidR="00E11C65" w:rsidRPr="001143B6">
        <w:rPr>
          <w:rFonts w:ascii="Times New Roman" w:hAnsi="Times New Roman" w:cs="Times New Roman"/>
          <w:sz w:val="24"/>
          <w:szCs w:val="24"/>
        </w:rPr>
        <w:t xml:space="preserve">s come with a lot of advantages as well as challenges, of which hate speech in one of the most disturbing among them. This chapter </w:t>
      </w:r>
      <w:r w:rsidR="00B70654" w:rsidRPr="001143B6">
        <w:rPr>
          <w:rFonts w:ascii="Times New Roman" w:hAnsi="Times New Roman" w:cs="Times New Roman"/>
          <w:sz w:val="24"/>
          <w:szCs w:val="24"/>
        </w:rPr>
        <w:t>will look into what has been done and what needs to be done in terms of detecting and combating online hate speech.</w:t>
      </w:r>
      <w:r w:rsidR="002D5BB3">
        <w:rPr>
          <w:rFonts w:ascii="Times New Roman" w:hAnsi="Times New Roman" w:cs="Times New Roman"/>
          <w:sz w:val="24"/>
          <w:szCs w:val="24"/>
        </w:rPr>
        <w:t xml:space="preserve"> The review concentrates on the classical machine learning and deep learning approaches used for the task of hate speech detection. </w:t>
      </w:r>
    </w:p>
    <w:p w14:paraId="41321B4A" w14:textId="319F9576" w:rsidR="00C46253" w:rsidRDefault="00822891"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FD6F6F">
        <w:rPr>
          <w:rFonts w:ascii="Times New Roman" w:hAnsi="Times New Roman" w:cs="Times New Roman"/>
          <w:sz w:val="24"/>
          <w:szCs w:val="24"/>
        </w:rPr>
        <w:t>Hate speech detection</w:t>
      </w:r>
    </w:p>
    <w:p w14:paraId="6CF841BF" w14:textId="01C70322" w:rsidR="00FD6F6F" w:rsidRDefault="00DD0033"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te speech detection is the task of identifying hate in hateful contents in textual and multi-model data. The task entails the use of dataset and machine learning classifiers to train models to learn some patterns from the training data and be able to generalize on unseen data. A number of approaches have been used for this task, including the use of classical machine learning algorithms like Support Vector Machine </w:t>
      </w:r>
      <w:r w:rsidR="00CD60BF">
        <w:rPr>
          <w:rFonts w:ascii="Times New Roman" w:hAnsi="Times New Roman" w:cs="Times New Roman"/>
          <w:sz w:val="24"/>
          <w:szCs w:val="24"/>
        </w:rPr>
        <w:fldChar w:fldCharType="begin"/>
      </w:r>
      <w:r w:rsidR="00CD60BF">
        <w:rPr>
          <w:rFonts w:ascii="Times New Roman" w:hAnsi="Times New Roman" w:cs="Times New Roman"/>
          <w:sz w:val="24"/>
          <w:szCs w:val="24"/>
        </w:rPr>
        <w:instrText xml:space="preserve"> ADDIN ZOTERO_ITEM CSL_CITATION {"citationID":"v1dWX90D","properties":{"formattedCitation":"(Defersha &amp; Tune, 2021; Raj et al., 2021; Swaminathan et al., 2022; Tazeze &amp; R, 2021)","plainCitation":"(Defersha &amp; Tune, 2021; Raj et al., 2021; Swaminathan et al., 2022; Tazeze &amp; R, 2021)","noteIndex":0},"citationItems":[{"id":5886,"uris":["http://zotero.org/users/9104097/items/7TU2BLBD"],"itemData":{"id":5886,"type":"article-journal","container-title":"Indian Journal of Science and Technology","DOI":"10.17485/IJST/v14i31.1019","ISSN":"09746846, 09745645","issue":"31","journalAbbreviation":"IJST","language":"en","page":"2567-2578","source":"DOI.org (Crossref)","title":"Detection of Hate Speech Text in Afan Oromo Social Media using Machine Learning Approach","volume":"14","author":[{"family":"Defersha","given":"Naol Bakala"},{"family":"Tune","given":"Kula Kekeba"}],"issued":{"date-parts":[["2021",8,17]]}}},{"id":879,"uris":["http://zotero.org/users/9104097/items/X88PHU87"],"itemData":{"id":879,"type":"article-journal","abstract":"The rise in web and social media interactions has resulted in the efortless proliferation of offensive language and hate speech. Such online harassment, insults, and attacks are commonly termed cyberbullying. The sheer volume of user-generated content has made it challenging to identify such illicit content. Machine learning has wide applications in text classification, and researchers are shifting towards using deep neural networks in detecting cyberbullying due to the several advantages they have over traditional machine learning algorithms. This paper proposes a novel neural network framework with parameter optimization and an algorithmic comparative study of eleven classification methods: four traditional machine learning and seven shallow neural networks on two real world cyberbullying datasets. In addition, this paper also examines the effect of feature extraction and word-embedding-techniques-based natural language processing on algorithmic performance. Key observations from this study show that bidirectional neural networks and attention models provide high classification results. Logistic Regression was observed to be the best among the traditional machine learning classifiers used. Term Frequency-Inverse Document Frequency (TF-IDF) demonstrates consistently high accuracies with traditional machine learning techniques. Global Vectors (GloVe) perform better with neural network models. Bi-GRU and Bi-LSTM worked best amongst the neural networks used. The extensive experiments performed on the two datasets establish the importance of this work by comparing eleven classification methods and seven feature extraction techniques. Our proposed shallow neural networks outperform existing state-of-the-art approaches for cyberbullying detection, with accuracy and F1-scores as high as </w:instrText>
      </w:r>
      <w:r w:rsidR="00CD60BF">
        <w:rPr>
          <w:rFonts w:ascii="Cambria Math" w:hAnsi="Cambria Math" w:cs="Cambria Math"/>
          <w:sz w:val="24"/>
          <w:szCs w:val="24"/>
        </w:rPr>
        <w:instrText>∼</w:instrText>
      </w:r>
      <w:r w:rsidR="00CD60BF">
        <w:rPr>
          <w:rFonts w:ascii="Times New Roman" w:hAnsi="Times New Roman" w:cs="Times New Roman"/>
          <w:sz w:val="24"/>
          <w:szCs w:val="24"/>
        </w:rPr>
        <w:instrText xml:space="preserve">95% and </w:instrText>
      </w:r>
      <w:r w:rsidR="00CD60BF">
        <w:rPr>
          <w:rFonts w:ascii="Cambria Math" w:hAnsi="Cambria Math" w:cs="Cambria Math"/>
          <w:sz w:val="24"/>
          <w:szCs w:val="24"/>
        </w:rPr>
        <w:instrText>∼</w:instrText>
      </w:r>
      <w:r w:rsidR="00CD60BF">
        <w:rPr>
          <w:rFonts w:ascii="Times New Roman" w:hAnsi="Times New Roman" w:cs="Times New Roman"/>
          <w:sz w:val="24"/>
          <w:szCs w:val="24"/>
        </w:rPr>
        <w:instrText xml:space="preserve">98%, respectively.","container-title":"ELECTRONICS","DOI":"10.3390/electronics10222810","issue":"22","title":"Cyberbullying Detection: Hybrid Models Based on Machine Learning and Natural Language Processing Techniques","volume":"10","author":[{"family":"Raj","given":"Chahat"},{"family":"Agarwal","given":"Ayush"},{"family":"Bharathy","given":"Gnana"},{"family":"Narayan","given":"Bhuva"},{"family":"Prasad","given":"Mukesh"}],"issued":{"date-parts":[["2021",11]]}}},{"id":5955,"uris":["http://zotero.org/users/9104097/items/V9UZCGEC"],"itemData":{"id":5955,"type":"paper-conference","abstract":"Over the years, there has been a slow but steady change in the attitude of society towards different kinds of sexuality. However, on social media platforms, where people have the license to be anonymous, toxic comments targeted at homosexuals, transgenders and the LGBTQ+ community are not uncommon. Detection of homophobic comments on social media can be useful in making the internet a safer place for everyone. For this task, we used a combination of word embeddings and SVM Classifiers as well as some BERT-based transformers. We achieved a weighted F1-score of 0.93 on the English dataset, 0.75 on the Tamil dataset and 0.87 on the Tamil-English Code-Mixed dataset.","container-title":"Proceedings of the Second Workshop on Language Technology for Equality, Diversity and Inclusion","DOI":"10.18653/v1/2022.ltedi-1.34","event-place":"Dublin, Ireland","event-title":"Proceedings of the Second Workshop on Language Technology for Equality, Diversity and Inclusion","language":"en","page":"239-244","publisher":"Association for Computational Linguistics","publisher-place":"Dublin, Ireland","source":"DOI.org (Crossref)","title":"SSNCSE_NLP@LT-EDI-ACL2022: Homophobia/Transphobia Detection in Multiple Languages using SVM Classifiers and BERT-based Transformers","title-short":"SSNCSE_NLP@LT-EDI-ACL2022","URL":"https://aclanthology.org/2022.ltedi-1.34","author":[{"family":"Swaminathan","given":"Krithika"},{"family":"B","given":"Bharathi"},{"family":"G L","given":"Gayathri"},{"family":"Sampath","given":"Hrishik"}],"accessed":{"date-parts":[["2023",11,20]]},"issued":{"date-parts":[["2022"]]}}},{"id":6214,"uris":["http://zotero.org/users/9104097/items/NLX2PWU9"],"itemData":{"id":6214,"type":"article-journal","abstract":"The rapid growth and expansion of social media platform has filled the gap of information exchange in the day to day life. Apparently, social media is the main arena for disseminating manipulated information in a high range and exponential rate. The fabrication of twisted information is not limited to ones language, society and domain, this is particularly observed in the ongoing COVID-19 pandemic situation. The creation and propagation of fabricated news creates an urgent demand for automatically classification and detecting such distorted news articles. Manually detecting fake news is a laborious and tiresome task and the dearth of annotated fake news dataset to automate fake news detection system is still a tremendous challenge for low-resourced Amharic language (after Arabic, the second largely spoken Semitic language group). In this study, Amharic fake news dataset are crafted from verified news sources and various social media pages and six different machine learning classifiers Naïve bays, SVM, Logistic Regression, SGD, Random Forest and Passive aggressive Classifier model are built. The experimental results show that Naïve bays and Passive Aggressive Classifier surpass the remaining models with accuracy above 96% and F1- score of 99%. The study has a significant contribution to turn down the rate of disinformation in vernacular language.","container-title":"International Journal of Advanced Research in Science, Communication and Technology","DOI":"10.48175/IJARSCT-1362","ISSN":"2581-9429","journalAbbreviation":"IJARSCT","language":"en","page":"76-83","source":"DOI.org (Crossref)","title":"Building a Dataset for Detecting Fake News in Amharic Language","author":[{"family":"Tazeze","given":"Tewodros"},{"family":"R","given":"Raghavendra"}],"issued":{"date-parts":[["2021",6,5]]}}}],"schema":"https://github.com/citation-style-language/schema/raw/master/csl-citation.json"} </w:instrText>
      </w:r>
      <w:r w:rsidR="00CD60BF">
        <w:rPr>
          <w:rFonts w:ascii="Times New Roman" w:hAnsi="Times New Roman" w:cs="Times New Roman"/>
          <w:sz w:val="24"/>
          <w:szCs w:val="24"/>
        </w:rPr>
        <w:fldChar w:fldCharType="separate"/>
      </w:r>
      <w:r w:rsidR="00CD60BF" w:rsidRPr="00CD60BF">
        <w:rPr>
          <w:rFonts w:ascii="Times New Roman" w:hAnsi="Times New Roman" w:cs="Times New Roman"/>
          <w:sz w:val="24"/>
        </w:rPr>
        <w:t>(Defersha &amp; Tune, 2021; Raj et al., 2021; Swaminathan et al., 2022; Tazeze &amp; R, 2021)</w:t>
      </w:r>
      <w:r w:rsidR="00CD60BF">
        <w:rPr>
          <w:rFonts w:ascii="Times New Roman" w:hAnsi="Times New Roman" w:cs="Times New Roman"/>
          <w:sz w:val="24"/>
          <w:szCs w:val="24"/>
        </w:rPr>
        <w:fldChar w:fldCharType="end"/>
      </w:r>
      <w:r w:rsidR="00CD60BF">
        <w:rPr>
          <w:rFonts w:ascii="Times New Roman" w:hAnsi="Times New Roman" w:cs="Times New Roman"/>
          <w:sz w:val="24"/>
          <w:szCs w:val="24"/>
        </w:rPr>
        <w:t xml:space="preserve">, Naïve Bayes </w:t>
      </w:r>
      <w:r w:rsidR="00CD60BF">
        <w:rPr>
          <w:rFonts w:ascii="Times New Roman" w:hAnsi="Times New Roman" w:cs="Times New Roman"/>
          <w:sz w:val="24"/>
          <w:szCs w:val="24"/>
        </w:rPr>
        <w:fldChar w:fldCharType="begin"/>
      </w:r>
      <w:r w:rsidR="00CD60BF">
        <w:rPr>
          <w:rFonts w:ascii="Times New Roman" w:hAnsi="Times New Roman" w:cs="Times New Roman"/>
          <w:sz w:val="24"/>
          <w:szCs w:val="24"/>
        </w:rPr>
        <w:instrText xml:space="preserve"> ADDIN ZOTERO_ITEM CSL_CITATION {"citationID":"vF0OD38b","properties":{"formattedCitation":"(Gurmessa et al., 2020; Ibrohim &amp; Budi, 2019; Mossie &amp; Wang, 2020)","plainCitation":"(Gurmessa et al., 2020; Ibrohim &amp; Budi, 2019; Mossie &amp; Wang, 2020)","noteIndex":0},"citationItems":[{"id":5865,"uris":["http://zotero.org/users/9104097/items/2YCL24PH"],"itemData":{"id":5865,"type":"article-journal","abstract":"The purpose of this paper is to explore the application of natural language processing techniques with multinomial naïve Bayes for the detection of “fake news” on 752 news datasets that was prepared in collaboration of linguistic and journalism experts of Afaan Oromo language. The data set was tested on multinomial naïve Bayes classiﬁcation algorithm. We apply Term frequency, and term frequency-inverse document frequency (TF-IDF) of unigram and bi-grams and ﬁnd that term frequency of unigram of this model identiﬁes fake news sources with an accuracy of 96%, having slight effects on recall.","issue":"01","language":"en","source":"Zotero","title":"Afaan Oromo Text Content-Based Fake News Detection using Multinomial Naive Bayes","volume":"01","author":[{"family":"Gurmessa","given":"Daraje Kaba"},{"family":"Mamo","given":"Getachew"},{"family":"Daba","given":"Jabessa"}],"issued":{"date-parts":[["2020"]]}}},{"id":666,"uris":["http://zotero.org/users/9104097/items/PC9BVYAZ"],"itemData":{"id":666,"type":"paper-conference","abstract":"Hate speech and abusive language spreading on social media need to be detected automatically to avoid conflicts between citizens. Moreover, hate speech has a target, category, and level that also need to be detected to help the authority in prioritizing which hate speech must be addressed immediately. This research discusses multi-label text classification for abusive language and hate speech detection including detecting the target, category, and level of hate speech in Indonesian Twitter using machine learning approaches with Support Vector Machine (SVM), Naive Bayes (NB), and Random Forest Decision Tree (RFDT) classifier and Binary Relevance (BR), Label Power-set (LP), and Classifier Chains (CC) as the data transformation method. We used several kinds of feature extractions which are term frequency, orthography, and lexicon features. Our experiment results show that in general the RFDT classifier using LP as the transformation method gives the best accuracy with fast computational time.","container-title":"THIRD WORKSHOP ON ABUSIVE LANGUAGE ONLINE","ISBN":"978-1-950737-43-7","page":"46-57","publisher":"UCLA; Google; Facebook; Element AI; Aylien","title":"Multi-label Hate Speech and Abusive Language Detection in Indonesian Twitter","author":[{"family":"Ibrohim","given":"Muhammad Okky"},{"family":"Budi","given":"Indra"}],"issued":{"date-parts":[["2019"]]}}},{"id":3,"uris":["http://zotero.org/users/9104097/items/ZRBJNC6Y"],"itemData":{"id":3,"type":"article-journal","container-title":"Information Processing &amp; Management","DOI":"10.1016/j.ipm.2019.102087","ISSN":"03064573","issue":"3","journalAbbreviation":"Information Processing &amp; Management","language":"en","page":"102087","source":"DOI.org (Crossref)","title":"Vulnerable community identification using hate speech detection on social media","volume":"57","author":[{"family":"Mossie","given":"Zewdie"},{"family":"Wang","given":"Jenq-Haur"}],"issued":{"date-parts":[["2020",5]]}}}],"schema":"https://github.com/citation-style-language/schema/raw/master/csl-citation.json"} </w:instrText>
      </w:r>
      <w:r w:rsidR="00CD60BF">
        <w:rPr>
          <w:rFonts w:ascii="Times New Roman" w:hAnsi="Times New Roman" w:cs="Times New Roman"/>
          <w:sz w:val="24"/>
          <w:szCs w:val="24"/>
        </w:rPr>
        <w:fldChar w:fldCharType="separate"/>
      </w:r>
      <w:r w:rsidR="00CD60BF" w:rsidRPr="00CD60BF">
        <w:rPr>
          <w:rFonts w:ascii="Times New Roman" w:hAnsi="Times New Roman" w:cs="Times New Roman"/>
          <w:sz w:val="24"/>
        </w:rPr>
        <w:t>(Gurmessa et al., 2020; Ibrohim &amp; Budi, 2019; Mossie &amp; Wang, 2020)</w:t>
      </w:r>
      <w:r w:rsidR="00CD60BF">
        <w:rPr>
          <w:rFonts w:ascii="Times New Roman" w:hAnsi="Times New Roman" w:cs="Times New Roman"/>
          <w:sz w:val="24"/>
          <w:szCs w:val="24"/>
        </w:rPr>
        <w:fldChar w:fldCharType="end"/>
      </w:r>
      <w:r w:rsidR="00CD60BF">
        <w:rPr>
          <w:rFonts w:ascii="Times New Roman" w:hAnsi="Times New Roman" w:cs="Times New Roman"/>
          <w:sz w:val="24"/>
          <w:szCs w:val="24"/>
        </w:rPr>
        <w:t xml:space="preserve">, Logistic Regression </w:t>
      </w:r>
      <w:r w:rsidR="00CD60BF">
        <w:rPr>
          <w:rFonts w:ascii="Times New Roman" w:hAnsi="Times New Roman" w:cs="Times New Roman"/>
          <w:sz w:val="24"/>
          <w:szCs w:val="24"/>
        </w:rPr>
        <w:fldChar w:fldCharType="begin"/>
      </w:r>
      <w:r w:rsidR="00CD60BF">
        <w:rPr>
          <w:rFonts w:ascii="Times New Roman" w:hAnsi="Times New Roman" w:cs="Times New Roman"/>
          <w:sz w:val="24"/>
          <w:szCs w:val="24"/>
        </w:rPr>
        <w:instrText xml:space="preserve"> ADDIN ZOTERO_ITEM CSL_CITATION {"citationID":"tNhDDnZv","properties":{"formattedCitation":"(Hossain et al., 2022; Zia et al., 2021)","plainCitation":"(Hossain et al., 2022; Zia et al., 2021)","noteIndex":0},"citationItems":[{"id":5907,"uris":["http://zotero.org/users/9104097/items/38982IYC"],"itemData":{"id":5907,"type":"paper-conference","abstract":"With the widespread usage of social media and effortless internet access, millions of posts and comments are generated every minute. Unfortunately, with this substantial rise, the usage of abusive language has increased significantly in these mediums. This proliferation leads to many hazards such as cyber-bullying, vulgarity, online harassment and abuse. Therefore, it becomes a crucial issue to detect and mitigate the usage of abusive language. This work presents our system developed as part of the shared task to detect the abusive language in Tamil. We employed three machine learning (LR, DT, SVM), two deep learning (CNN+BiLSTM, CNN+BiLSTM with FastText) and a transformer-based model (IndicBERT). The experimental results show that Logistic regression (LR) and CNN+BiLSTM models outperformed the others. Both Logistic Regression (LR) and CNN+BiLSTM with FastText achieved the weighted F1-score of 0.39. However, LR obtained a higher recall value (0.44) than CNN+BiLSTM (0.36). This leads us to stand the 2nd rank in the shared task competition.","container-title":"Proceedings of the Second Workshop on Speech and Language Technologies for Dravidian Languages","DOI":"10.18653/v1/2022.dravidianlangtech-1.34","event-place":"Dublin, Ireland","event-title":"Proceedings of the Second Workshop on Speech and Language Technologies for Dravidian Languages","language":"en","page":"221-228","publisher":"Association for Computational Linguistics","publisher-place":"Dublin, Ireland","source":"DOI.org (Crossref)","title":"COMBATANT@TamilNLP-ACL2022: Fine-grained Categorization of Abusive Comments using Logistic Regression","title-short":"COMBATANT@TamilNLP-ACL2022","URL":"https://aclanthology.org/2022.dravidianlangtech-1.34","author":[{"family":"Hossain","given":"Alamgir"},{"family":"Bishal","given":"Mahathir"},{"family":"Hossain","given":"Eftekhar"},{"family":"Sharif","given":"Omar"},{"family":"Hoque","given":"Mohammed Moshiul"}],"accessed":{"date-parts":[["2023",11,20]]},"issued":{"date-parts":[["2022"]]}}},{"id":6095,"uris":["http://zotero.org/users/9104097/items/F92L3FEP"],"itemData":{"id":6095,"type":"paper-conference","container-title":"Proceedings of the 5th Workshop on Online Abuse and Harms (WOAH 2021)","DOI":"10.18653/v1/2021.woah-1.23","event-place":"Online","event-title":"Proceedings of the 5th Workshop on Online Abuse and Harms (WOAH 2021)","language":"en","page":"215-219","publisher":"Association for Computational Linguistics","publisher-place":"Online","source":"DOI.org (Crossref)","title":"Racist or Sexist Meme? Classifying Memes beyond Hateful","title-short":"Racist or Sexist Meme?","URL":"https://aclanthology.org/2021.woah-1.23","author":[{"family":"Zia","given":"Haris Bin"},{"family":"Castro","given":"Ignacio"},{"family":"Tyson","given":"Gareth"}],"accessed":{"date-parts":[["2023",11,20]]},"issued":{"date-parts":[["2021"]]}}}],"schema":"https://github.com/citation-style-language/schema/raw/master/csl-citation.json"} </w:instrText>
      </w:r>
      <w:r w:rsidR="00CD60BF">
        <w:rPr>
          <w:rFonts w:ascii="Times New Roman" w:hAnsi="Times New Roman" w:cs="Times New Roman"/>
          <w:sz w:val="24"/>
          <w:szCs w:val="24"/>
        </w:rPr>
        <w:fldChar w:fldCharType="separate"/>
      </w:r>
      <w:r w:rsidR="00CD60BF" w:rsidRPr="00CD60BF">
        <w:rPr>
          <w:rFonts w:ascii="Times New Roman" w:hAnsi="Times New Roman" w:cs="Times New Roman"/>
          <w:sz w:val="24"/>
        </w:rPr>
        <w:t>(Hossain et al., 2022; Zia et al., 2021)</w:t>
      </w:r>
      <w:r w:rsidR="00CD60BF">
        <w:rPr>
          <w:rFonts w:ascii="Times New Roman" w:hAnsi="Times New Roman" w:cs="Times New Roman"/>
          <w:sz w:val="24"/>
          <w:szCs w:val="24"/>
        </w:rPr>
        <w:fldChar w:fldCharType="end"/>
      </w:r>
      <w:r w:rsidR="00CD60BF">
        <w:rPr>
          <w:rFonts w:ascii="Times New Roman" w:hAnsi="Times New Roman" w:cs="Times New Roman"/>
          <w:sz w:val="24"/>
          <w:szCs w:val="24"/>
        </w:rPr>
        <w:t xml:space="preserve">, Decision Tree </w:t>
      </w:r>
      <w:r w:rsidR="00CD60BF">
        <w:rPr>
          <w:rFonts w:ascii="Times New Roman" w:hAnsi="Times New Roman" w:cs="Times New Roman"/>
          <w:sz w:val="24"/>
          <w:szCs w:val="24"/>
        </w:rPr>
        <w:fldChar w:fldCharType="begin"/>
      </w:r>
      <w:r w:rsidR="00CD60BF">
        <w:rPr>
          <w:rFonts w:ascii="Times New Roman" w:hAnsi="Times New Roman" w:cs="Times New Roman"/>
          <w:sz w:val="24"/>
          <w:szCs w:val="24"/>
        </w:rPr>
        <w:instrText xml:space="preserve"> ADDIN ZOTERO_ITEM CSL_CITATION {"citationID":"gF5RrZI9","properties":{"formattedCitation":"(Defersha &amp; Tune, 2021)","plainCitation":"(Defersha &amp; Tune, 2021)","noteIndex":0},"citationItems":[{"id":5886,"uris":["http://zotero.org/users/9104097/items/7TU2BLBD"],"itemData":{"id":5886,"type":"article-journal","container-title":"Indian Journal of Science and Technology","DOI":"10.17485/IJST/v14i31.1019","ISSN":"09746846, 09745645","issue":"31","journalAbbreviation":"IJST","language":"en","page":"2567-2578","source":"DOI.org (Crossref)","title":"Detection of Hate Speech Text in Afan Oromo Social Media using Machine Learning Approach","volume":"14","author":[{"family":"Defersha","given":"Naol Bakala"},{"family":"Tune","given":"Kula Kekeba"}],"issued":{"date-parts":[["2021",8,17]]}}}],"schema":"https://github.com/citation-style-language/schema/raw/master/csl-citation.json"} </w:instrText>
      </w:r>
      <w:r w:rsidR="00CD60BF">
        <w:rPr>
          <w:rFonts w:ascii="Times New Roman" w:hAnsi="Times New Roman" w:cs="Times New Roman"/>
          <w:sz w:val="24"/>
          <w:szCs w:val="24"/>
        </w:rPr>
        <w:fldChar w:fldCharType="separate"/>
      </w:r>
      <w:r w:rsidR="00CD60BF" w:rsidRPr="00CD60BF">
        <w:rPr>
          <w:rFonts w:ascii="Times New Roman" w:hAnsi="Times New Roman" w:cs="Times New Roman"/>
          <w:sz w:val="24"/>
        </w:rPr>
        <w:t>(Defersha &amp; Tune, 2021)</w:t>
      </w:r>
      <w:r w:rsidR="00CD60BF">
        <w:rPr>
          <w:rFonts w:ascii="Times New Roman" w:hAnsi="Times New Roman" w:cs="Times New Roman"/>
          <w:sz w:val="24"/>
          <w:szCs w:val="24"/>
        </w:rPr>
        <w:fldChar w:fldCharType="end"/>
      </w:r>
      <w:r w:rsidR="00CD60BF">
        <w:rPr>
          <w:rFonts w:ascii="Times New Roman" w:hAnsi="Times New Roman" w:cs="Times New Roman"/>
          <w:sz w:val="24"/>
          <w:szCs w:val="24"/>
        </w:rPr>
        <w:t xml:space="preserve">, and Random Forest </w:t>
      </w:r>
      <w:r w:rsidR="00CD60BF">
        <w:rPr>
          <w:rFonts w:ascii="Times New Roman" w:hAnsi="Times New Roman" w:cs="Times New Roman"/>
          <w:sz w:val="24"/>
          <w:szCs w:val="24"/>
        </w:rPr>
        <w:fldChar w:fldCharType="begin"/>
      </w:r>
      <w:r w:rsidR="00CD60BF">
        <w:rPr>
          <w:rFonts w:ascii="Times New Roman" w:hAnsi="Times New Roman" w:cs="Times New Roman"/>
          <w:sz w:val="24"/>
          <w:szCs w:val="24"/>
        </w:rPr>
        <w:instrText xml:space="preserve"> ADDIN ZOTERO_ITEM CSL_CITATION {"citationID":"1Lt3gnzi","properties":{"formattedCitation":"(Arega, 2022; Rajalakshmi et al., 2022)","plainCitation":"(Arega, 2022; Rajalakshmi et al., 2022)","noteIndex":0},"citationItems":[{"id":5781,"uris":["http://zotero.org/users/9104097/items/GIT4ZU2I"],"itemData":{"id":5781,"type":"article-journal","abstract":"The pervasive idea of web-based media stages brought about a lot of sight and sound information in interpersonal organizations. The transparency and unlimited way of sharing the data via online media stage encourages data spread across the organization paying little mind to its noteworthiness. The multiplication of misdirecting data in regular access news sources, for example, web-based media channels, news websites, and online papers has made it trying to recognize dependable news sources, in this way expanding the requirement for computational devices to give bits of knowledge into the unwavering quality of online substance. The broad spread of phony news contrarily affects people and society. Along these lines, counterfeit news identification via web-based media has as of late become arising research drawing in enormous consideration. Observing the possible damage caused by the rapid spread of fake news in various fields such as politics and finance, the use of language analysis to automatically identify fake news has attracted the attention of the research community. A social networking service is a platform for people with similar interests, activities, or backgrounds to form social networks or social relations. Participants who register on this site with its own expression (often a profile) and social links are generally offered a social network service.","issue":"01","language":"en","source":"Zotero","title":"Classification and Detection of Amharic Language Fake News on Social Media Using Machine Learning Approach","volume":"04","author":[{"family":"Arega","given":"Kedir Lemma"}],"issued":{"date-parts":[["2022"]]}}},{"id":6211,"uris":["http://zotero.org/users/9104097/items/MZGQVRJJ"],"itemData":{"id":6211,"type":"paper-conference","abstract":"Online Social Network has let people connect and interact with each other. It does, however, also provide a platform for online abusers to propagate abusive content. The majority of these abusive remarks are written in a multilingual style, which allows them to easily slip past internet inspection. This paper presents a system developed for the Shared Task on Abusive Comment Detection (Misogyny, Misandry, Homophobia, Transphobic, Xenophobia, CounterSpeech, Hope Speech) in Tamil DravidianLangTech@ACL 2022 to detect the abusive category of each comment. We approach the task with three methodologies - Machine Learning, Deep Learning and Transformerbased modeling, for two sets of data - Tamil and Tamil+English language dataset. The dataset used in our system can be accessed from the competition on CodaLab. For Machine Learning, eight algorithms were implemented, among which Random Forest gave the best result with Tamil+English dataset, with a weighted average F1-score of 0.78. For Deep Learning, Bi-Directional LSTM gave best result with pre-trained word embeddings. In Transformer-based modeling, we used IndicBERT and mBERT with fine-tuning, among which mBERT gave the best result for Tamil dataset with a weighted average F1-score of 0.7.","container-title":"Proceedings of the Second Workshop on Speech and Language Technologies for Dravidian Languages","DOI":"10.18653/v1/2022.dravidianlangtech-1.32","event-place":"Dublin, Ireland","event-title":"Proceedings of the Second Workshop on Speech and Language Technologies for Dravidian Languages","language":"en","page":"207-213","publisher":"Association for Computational Linguistics","publisher-place":"Dublin, Ireland","source":"DOI.org (Crossref)","title":"DLRG@DravidianLangTech-ACL2022: Abusive Comment Detection in Tamil using Multilingual Transformer Models","title-short":"DLRG@DravidianLangTech-ACL2022","URL":"https://aclanthology.org/2022.dravidianlangtech-1.32","author":[{"family":"Rajalakshmi","given":"Ratnavel"},{"family":"Duraphe","given":"Ankita"},{"family":"Shibani","given":"Antonette"}],"accessed":{"date-parts":[["2023",11,20]]},"issued":{"date-parts":[["2022"]]}}}],"schema":"https://github.com/citation-style-language/schema/raw/master/csl-citation.json"} </w:instrText>
      </w:r>
      <w:r w:rsidR="00CD60BF">
        <w:rPr>
          <w:rFonts w:ascii="Times New Roman" w:hAnsi="Times New Roman" w:cs="Times New Roman"/>
          <w:sz w:val="24"/>
          <w:szCs w:val="24"/>
        </w:rPr>
        <w:fldChar w:fldCharType="separate"/>
      </w:r>
      <w:r w:rsidR="00CD60BF" w:rsidRPr="00CD60BF">
        <w:rPr>
          <w:rFonts w:ascii="Times New Roman" w:hAnsi="Times New Roman" w:cs="Times New Roman"/>
          <w:sz w:val="24"/>
        </w:rPr>
        <w:t>(Arega, 2022; Rajalakshmi et al., 2022)</w:t>
      </w:r>
      <w:r w:rsidR="00CD60BF">
        <w:rPr>
          <w:rFonts w:ascii="Times New Roman" w:hAnsi="Times New Roman" w:cs="Times New Roman"/>
          <w:sz w:val="24"/>
          <w:szCs w:val="24"/>
        </w:rPr>
        <w:fldChar w:fldCharType="end"/>
      </w:r>
      <w:r w:rsidR="00191B14">
        <w:rPr>
          <w:rFonts w:ascii="Times New Roman" w:hAnsi="Times New Roman" w:cs="Times New Roman"/>
          <w:sz w:val="24"/>
          <w:szCs w:val="24"/>
        </w:rPr>
        <w:t xml:space="preserve">, Deep learning models such as in </w:t>
      </w:r>
      <w:r w:rsidR="00191B14">
        <w:rPr>
          <w:rFonts w:ascii="Times New Roman" w:hAnsi="Times New Roman" w:cs="Times New Roman"/>
          <w:sz w:val="24"/>
          <w:szCs w:val="24"/>
        </w:rPr>
        <w:fldChar w:fldCharType="begin"/>
      </w:r>
      <w:r w:rsidR="00684EF1">
        <w:rPr>
          <w:rFonts w:ascii="Times New Roman" w:hAnsi="Times New Roman" w:cs="Times New Roman"/>
          <w:sz w:val="24"/>
          <w:szCs w:val="24"/>
        </w:rPr>
        <w:instrText xml:space="preserve"> ADDIN ZOTERO_ITEM CSL_CITATION {"citationID":"WEj9gTG2","properties":{"formattedCitation":"(Corazza et al., 2020; Dirkson &amp; Verberne, 2019; Garcia-Diaz et al., 2022; Komiya &amp; Shinnou, 2018, 2018; Kyriakakis et al., 2019; Mathew et al., 2021; Pouran Ben Veyseh et al., 2022; Shvets et al., 2021; Zhang et al., 2018)","plainCitation":"(Corazza et al., 2020; Dirkson &amp; Verberne, 2019; Garcia-Diaz et al., 2022; Komiya &amp; Shinnou, 2018, 2018; Kyriakakis et al., 2019; Mathew et al., 2021; Pouran Ben Veyseh et al., 2022; Shvets et al., 2021; Zhang et al., 2018)","noteIndex":0},"citationItems":[{"id":435,"uris":["http://zotero.org/users/9104097/items/IUSQNAM9"],"itemData":{"id":435,"type":"article-journal","abstract":"The increasing popularity of social media platforms such as Twitter and Facebook has led to a rise in the presence of hate and aggressive speech on these platforms. Despite the number of approaches recently proposed in the Natural Language Processing research area for detecting these forms of abusive language, the issue of identifying hate speech at scale is still an unsolved problem. In this article, we propose a robust neural architecture that is shown to perform in a satisfactory way across different languages; namely, English, Italian, and German. We address an extensive analysis of the obtained experimental results over the three languages to gain a better understanding of the contribution of the different components employed in the system, both from the architecture point of view (i.e., Long Short Term Memory, Gated Recurrent Unit, and bidirectional Long Short Term Memory) and from the feature selection point of view (i.e., ngrams, social network-specific features, emotion lexica, emojis, word embeddings). To address such in-depth analysis, we use three freely available datasets for hate speech detection on social media in English, Italian, and German.","container-title":"ACM TRANSACTIONS ON INTERNET TECHNOLOGY","DOI":"10.1145/3377323","ISSN":"1533-5399","issue":"2","title":"A Multilingual Evaluation for Online Hate Speech Detection","volume":"20","author":[{"family":"Corazza","given":"Michele"},{"family":"Menini","given":"Stefano"},{"family":"Cabrio","given":"Elena"},{"family":"Tonelli","given":"Sara"},{"family":"Villata","given":"Serena"}],"issued":{"date-parts":[["2020",5]]}}},{"id":6234,"uris":["http://zotero.org/users/9104097/items/RPTW3V7A"],"itemData":{"id":6234,"type":"paper-conference","container-title":"Proceedings of the Fourth Social Media Mining for Health Applications (#SMM4H) Workshop &amp; Shared Task","DOI":"10.18653/v1/W19-3212","event-place":"Florence, Italy","event-title":"Proceedings of the Fourth Social Media Mining for Health Applications (#SMM4H) Workshop &amp; Shared Task","language":"en","page":"89-92","publisher":"Association for Computational Linguistics","publisher-place":"Florence, Italy","source":"DOI.org (Crossref)","title":"Transfer Learning for Health-related Twitter Data","URL":"https://www.aclweb.org/anthology/W19-3212","author":[{"family":"Dirkson","given":"Anne"},{"family":"Verberne","given":"Suzan"}],"accessed":{"date-parts":[["2023",11,20]]},"issued":{"date-parts":[["2019"]]}}},{"id":1227,"uris":["http://zotero.org/users/9104097/items/S892M4WB"],"itemData":{"id":1227,"type":"paper-conference","abstract":"Feature Engineering consists in the application of domain knowledge to select and transform relevant features to build efficient machine learning models. In the Natural Language Processing field, the state of the art concerning automatic document classification tasks relies on word and sentence embeddings built upon deep learning models based on transformers that have outperformed the competition in several tasks. However, the models built from these embeddings are usually difficult to interpret. On the contrary, linguistic features are easy to understand, they result in simpler models, and they usually achieve encouraging results. Moreover, both linguistic features and embeddings can be combined with different strategies which result in more reliable machine-learning models. The de facto tool for extracting linguistic features in Spanish is LIWC. However, this software does not consider specific linguistic phenomena of Spanish such as grammatical gender and lacks certain verb tenses. In order to solve these drawbacks, we have developed UMUTextStats, a linguistic extraction tool designed from scratch for Spanish. Furthermore, this tool has been validated to conduct different experiments in areas such as infodemiology, hate-speech detection, author profiling, authorship verification, humour or irony detection, among others. The results indicate that the combination of linguistic features and embeddings based on transformers are beneficial in automatic document classification.","container-title":"LREC 2022: THIRTEEN INTERNATIONAL CONFERENCE ON LANGUAGE RESOURCES AND EVALUATION","ISBN":"979-10-95546-72-6","page":"6035-6044","publisher":"Google; S African Ctr Digital Language Resources; Vocapia Res; 3M; Emvista; Expert.ai; Grammarly; Minist Culture, Delegat Gen Langue Francaise Aux Langues France; Reg Sud Provence Alpes Cote Azur","title":"UMUTextStats: A linguistic feature extraction tool for Spanish","author":[{"family":"Garcia-Diaz","given":"Jose Antonio"},{"family":"Vivancos-Vicente","given":"Pedro Jose"},{"family":"Almela","given":"Angela"},{"family":"Valencia-Garcia","given":"Rafael"}],"editor":[{"family":"Calzolari","given":"N"},{"family":"Bechet","given":"F"},{"family":"Blache","given":"P"},{"family":"Choukri","given":"K"},{"family":"Cieri","given":"C"},{"family":"Declerck","given":"T"},{"family":"Goggi","given":"S"},{"family":"Isahara","given":"H"},{"family":"Maegaard","given":"B"},{"family":"Mazo","given":"H"},{"family":"Odijk","given":"H"},{"family":"Piperidis","given":"S"}],"issued":{"date-parts":[["2022"]]}}},{"id":5971,"uris":["http://zotero.org/users/9104097/items/4KWJ2ZU9"],"itemData":{"id":5971,"type":"paper-conference","abstract":"Fine-tuning is a popular method to achieve better performance when only a small target corpus is available. However, it requires tuning of a number of metaparameters and thus it might carry risk of adverse effect when inappropriate metaparameters are used. Therefore, we investigate effective parameters for ﬁne-tuning when only a small target corpus is available. In the current study, we target at improving Japanese word embeddings created from a huge corpus. First, we demonstrate that even the word embeddings created from the huge corpus are affected by domain shift. After that, we investigate effective parameters for ﬁne-tuning of the word embeddings using a small target corpus. We used perplexity of a language model obtained from a Long Short-Term Memory network to assess the word embeddings input into the network. The experiments revealed that ﬁne-tuning sometimes give adverse effect when only a small target corpus is used and batch size is the most important parameter for ﬁnetuning. In addition, we conﬁrmed that effect of ﬁne-tuning is higher when size of a target corpus was larger.","container-title":"Proceedings of the Workshop on Deep Learning Approaches for Low-Resource NLP","DOI":"10.18653/v1/W18-3408","event-place":"Melbourne","event-title":"Proceedings of the Workshop on Deep Learning Approaches for Low-Resource NLP","language":"en","page":"60-67","publisher":"Association for Computational Linguistics","publisher-place":"Melbourne","source":"DOI.org (Crossref)","title":"Investigating Effective Parameters for Fine-tuning of Word Embeddings Using Only a Small Corpus","URL":"http://aclweb.org/anthology/W18-3408","author":[{"family":"Komiya","given":"Kanako"},{"family":"Shinnou","given":"Hiroyuki"}],"accessed":{"date-parts":[["2023",11,20]]},"issued":{"date-parts":[["2018"]]}}},{"id":5971,"uris":["http://zotero.org/users/9104097/items/4KWJ2ZU9"],"itemData":{"id":5971,"type":"paper-conference","abstract":"Fine-tuning is a popular method to achieve better performance when only a small target corpus is available. However, it requires tuning of a number of metaparameters and thus it might carry risk of adverse effect when inappropriate metaparameters are used. Therefore, we investigate effective parameters for ﬁne-tuning when only a small target corpus is available. In the current study, we target at improving Japanese word embeddings created from a huge corpus. First, we demonstrate that even the word embeddings created from the huge corpus are affected by domain shift. After that, we investigate effective parameters for ﬁne-tuning of the word embeddings using a small target corpus. We used perplexity of a language model obtained from a Long Short-Term Memory network to assess the word embeddings input into the network. The experiments revealed that ﬁne-tuning sometimes give adverse effect when only a small target corpus is used and batch size is the most important parameter for ﬁnetuning. In addition, we conﬁrmed that effect of ﬁne-tuning is higher when size of a target corpus was larger.","container-title":"Proceedings of the Workshop on Deep Learning Approaches for Low-Resource NLP","DOI":"10.18653/v1/W18-3408","event-place":"Melbourne","event-title":"Proceedings of the Workshop on Deep Learning Approaches for Low-Resource NLP","language":"en","page":"60-67","publisher":"Association for Computational Linguistics","publisher-place":"Melbourne","source":"DOI.org (Crossref)","title":"Investigating Effective Parameters for Fine-tuning of Word Embeddings Using Only a Small Corpus","URL":"http://aclweb.org/anthology/W18-3408","author":[{"family":"Komiya","given":"Kanako"},{"family":"Shinnou","given":"Hiroyuki"}],"accessed":{"date-parts":[["2023",11,20]]},"issued":{"date-parts":[["2018"]]}}},{"id":6240,"uris":["http://zotero.org/users/9104097/items/3LTW5AME"],"itemData":{"id":6240,"type":"paper-conference","abstract":"We consider the task of detecting sentences that express causality, as a step towards mining causal relations from texts. To bypass the scarcity of causal instances in relation extraction datasets, we exploit transfer learning, namely ELMO and BERT, using a bidirectional GRU with self-attention (BIGRUATT) as a baseline. We experiment with both generic public relation extraction datasets and a new biomedical causal sentence detection dataset, a subset of which we make publicly available. We ﬁnd that transfer learning helps only in very small datasets. With larger datasets, BIGRUATT reaches a performance plateau, then larger datasets and transfer learning do not help.","container-title":"Proceedings of the 18th BioNLP Workshop and Shared Task","DOI":"10.18653/v1/W19-5031","event-place":"Florence, Italy","event-title":"Proceedings of the 18th BioNLP Workshop and Shared Task","language":"en","page":"292-297","publisher":"Association for Computational Linguistics","publisher-place":"Florence, Italy","source":"DOI.org (Crossref)","title":"Transfer Learning for Causal Sentence Detection","URL":"https://www.aclweb.org/anthology/W19-5031","author":[{"family":"Kyriakakis","given":"Manolis"},{"family":"Androutsopoulos","given":"Ion"},{"family":"Saudabayev","given":"Artur"},{"family":"Ginés I Ametllé","given":"Joan"}],"accessed":{"date-parts":[["2023",11,20]]},"issued":{"date-parts":[["2019"]]}}},{"id":644,"uris":["http://zotero.org/users/9104097/items/GCX2P5LH"],"itemData":{"id":644,"type":"paper-conference","abstract":"Hate speech is a challenging issue plaguing the online social media. While better models for hate speech detection are continuously being developed, there is little research on the bias and interpretability aspects of hate speech. In this paper, we introduce HateXplain, the first benchmark hate speech dataset covering multiple aspects of the issue. Each post in our dataset is annotated from three different perspectives: the basic, commonly used 3-class classification (i.e., hate, offensive or normal), the target community (i.e., the community that has been the victim of hate speech/offensive speech in the post), and the rationales, i.e., the portions of the post on which their labelling decision (as hate, offensive or normal) is based. We utilize existing state-of-the-art models and observe that even models that perform very well in classification do not score high on explainability metrics like model plausibility and faithfulness. We also observe that models, which utilize the human rationales for training, perform better in reducing unintended bias towards target communities. We have made our code and dataset public(1) for other researchers(2).","collection-title":"AAAI Conference on Artificial Intelligence","container-title":"THIRTY-FIFTH AAAI CONFERENCE ON ARTIFICIAL IN℡LIGENCE, THIRTY-THIRD CONFERENCE ON INNOVATIVE APPLICATIONS OF ARTIFICIAL IN℡LIGENCE AND THE ELEVENTH SYMPOSIUM ON EDUCATIONAL ADVANCES IN ARTIFICIAL IN℡LIGENCE","ISBN":"978-1-57735-866-4","note":"ISSN: 2159-5399","page":"14867-14875","publisher":"Assoc Advancement Artificial Intelligence","title":"HateXplain: A Benchmark Dataset for Explainable Hate Speech Detection","volume":"35","author":[{"family":"Mathew","given":"Binny"},{"family":"Saha","given":"Punyajoy"},{"family":"Yimam","given":"Seid Muhie"},{"family":"Biemann","given":"Chris"},{"family":"Goyal","given":"Pawan"},{"family":"Mukherjee","given":"Animesh"}],"issued":{"date-parts":[["2021"]]}}},{"id":6227,"uris":["http://zotero.org/users/9104097/items/INK9WB3Z"],"itemData":{"id":6227,"type":"paper-conference","abstract":"Toxic span detection is the task of recognizing offensive spans in a text snippet. Although there has been prior work on classifying text snippets as offensive or not, the task of recognizing spans responsible for the toxicity of a text is not explored yet. In this work, we introduce a novel multi-task framework for toxic span detection in which the model seeks to simultaneously predict offensive words and opinion phrases to leverage their inter-dependencies and improve the performance. Moreover, we introduce a novel regularization mechanism to encourage the consistency of the model predictions across similar inputs for toxic span detection. Our extensive experiments demonstrate the effectiveness of the proposed model compared to strong baselines.","container-title":"Findings of the Association for Computational Linguistics: ACL 2022","DOI":"10.18653/v1/2022.findings-acl.128","event-place":"Dublin, Ireland","event-title":"Findings of the Association for Computational Linguistics: ACL 2022","language":"en","page":"1630-1637","publisher":"Association for Computational Linguistics","publisher-place":"Dublin, Ireland","source":"DOI.org (Crossref)","title":"Transfer Learning and Prediction Consistency for Detecting Offensive Spans of Text","URL":"https://aclanthology.org/2022.findings-acl.128","author":[{"family":"Pouran Ben Veyseh","given":"Amir"},{"family":"Xu","given":"Ning"},{"family":"Tran","given":"Quan"},{"family":"Manjunatha","given":"Varun"},{"family":"Dernoncourt","given":"Franck"},{"family":"Nguyen","given":"Thien"}],"accessed":{"date-parts":[["2023",11,20]]},"issued":{"date-parts":[["2022"]]}}},{"id":6213,"uris":["http://zotero.org/users/9104097/items/5ARVMGS6"],"itemData":{"id":6213,"type":"paper-conference","abstract":"Mainstream research on hate speech focused so far predominantly on the task of classifying mainly social media posts with respect to predeﬁned typologies of rather coarse-grained hate speech categories. This may be sufﬁcient if the goal is to detect and delete abusive language posts. However, removal is not always possible due to the legislation of a country. Also, there is evidence that hate speech cannot be successfully combated by merely removing hate speech posts; they should be countered by education and counter-narratives. For this purpose, we need to identify (i) who is the target in a given hate speech post, and (ii) what aspects (or characteristics) of the target are attributed to the target in the post. As the ﬁrst approximation, we propose to adapt a generic state-of-the-art concept extraction model to the hate speech domain. The outcome of the experiments is promising and can serve as inspiration for further work on the task.","container-title":"Proceedings of the 5th Workshop on Online Abuse and Harms (WOAH 2021)","DOI":"10.18653/v1/2021.woah-1.19","event-place":"Online","event-title":"Proceedings of the 5th Workshop on Online Abuse and Harms (WOAH 2021)","language":"en","page":"179-190","publisher":"Association for Computational Linguistics","publisher-place":"Online","source":"DOI.org (Crossref)","title":"Targets and Aspects in Social Media Hate Speech","URL":"https://aclanthology.org/2021.woah-1.19","author":[{"family":"Shvets","given":"Alexander"},{"family":"Fortuna","given":"Paula"},{"family":"Soler","given":"Juan"},{"family":"Wanner","given":"Leo"}],"accessed":{"date-parts":[["2023",11,20]]},"issued":{"date-parts":[["2021"]]}}},{"id":14,"uris":["http://zotero.org/users/9104097/items/EC2NZCJ6"],"itemData":{"id":14,"type":"article-journal","abstract":"In recent years, the increasing propagation of hate speech on social media and the urgent need for effective counter-measures have drawn significant investment from governments, companies, as well as empirical research. Despite a large number of emerging scientific studies to address the problem, existing methods are limited in several ways, such as the lack of comparative evaluations which makes it difficult to assess the contribution of individual works. This paper introduces a new method based on a deep neural network combining convolutional and long short term memory networks, and conducts an extensive evaluation of the method against several baselines and state of the art on the largest collection of publicly available datasets to date. We show that our proposed method outperforms state of the art on 6 out of 7 datasets by between 0.2 and 13.8 points in F1. We also carry out further analysis using automatic feature selection to understand the impact of the conventional manual feature engineering process that distinguishes most methods in this field. Our findings challenge the existing perception of the importance of feature engineering, as we show that: the automatic feature selection algorithm drastically reduces the original feature space by over 90% and selects predominantly generic features from datasets; nevertheless, machine learning algorithms perform better using automatically selected features than the original features.","language":"en","page":"10","source":"Zotero","title":"Hate Speech Detection Using a Convolution-LSTM Based Deep Neural Network","author":[{"family":"Zhang","given":"Ziqi"},{"family":"Robinson","given":"David"},{"family":"Tepper","given":"Jonathan"}],"issued":{"date-parts":[["2018"]]}}}],"schema":"https://github.com/citation-style-language/schema/raw/master/csl-citation.json"} </w:instrText>
      </w:r>
      <w:r w:rsidR="00191B14">
        <w:rPr>
          <w:rFonts w:ascii="Times New Roman" w:hAnsi="Times New Roman" w:cs="Times New Roman"/>
          <w:sz w:val="24"/>
          <w:szCs w:val="24"/>
        </w:rPr>
        <w:fldChar w:fldCharType="separate"/>
      </w:r>
      <w:r w:rsidR="00684EF1" w:rsidRPr="00684EF1">
        <w:rPr>
          <w:rFonts w:ascii="Times New Roman" w:hAnsi="Times New Roman" w:cs="Times New Roman"/>
          <w:sz w:val="24"/>
        </w:rPr>
        <w:t>(Corazza et al., 2020; Dirkson &amp; Verberne, 2019; Garcia-Diaz et al., 2022; Komiya &amp; Shinnou, 2018, 2018; Kyriakakis et al., 2019; Mathew et al., 2021; Pouran Ben Veyseh et al., 2022; Shvets et al., 2021; Zhang et al., 2018)</w:t>
      </w:r>
      <w:r w:rsidR="00191B14">
        <w:rPr>
          <w:rFonts w:ascii="Times New Roman" w:hAnsi="Times New Roman" w:cs="Times New Roman"/>
          <w:sz w:val="24"/>
          <w:szCs w:val="24"/>
        </w:rPr>
        <w:fldChar w:fldCharType="end"/>
      </w:r>
      <w:r w:rsidR="00191B14">
        <w:rPr>
          <w:rFonts w:ascii="Times New Roman" w:hAnsi="Times New Roman" w:cs="Times New Roman"/>
          <w:sz w:val="24"/>
          <w:szCs w:val="24"/>
        </w:rPr>
        <w:t xml:space="preserve"> and Transformers </w:t>
      </w:r>
      <w:r w:rsidR="00684EF1">
        <w:rPr>
          <w:rFonts w:ascii="Times New Roman" w:hAnsi="Times New Roman" w:cs="Times New Roman"/>
          <w:sz w:val="24"/>
          <w:szCs w:val="24"/>
        </w:rPr>
        <w:fldChar w:fldCharType="begin"/>
      </w:r>
      <w:r w:rsidR="001F08DA">
        <w:rPr>
          <w:rFonts w:ascii="Times New Roman" w:hAnsi="Times New Roman" w:cs="Times New Roman"/>
          <w:sz w:val="24"/>
          <w:szCs w:val="24"/>
        </w:rPr>
        <w:instrText xml:space="preserve"> ADDIN ZOTERO_ITEM CSL_CITATION {"citationID":"jQzMQAl6","properties":{"formattedCitation":"(Caselli, Basile, et al., 2021; Das et al., 2022; Khan et al., 2021; Manerba &amp; Guidotti, 2021; Salawu et al., 2020; Wu &amp; Dredze, 2020; Zhou &amp; Srikumar, 2022)","plainCitation":"(Caselli, Basile, et al., 2021; Das et al., 2022; Khan et al., 2021; Manerba &amp; Guidotti, 2021; Salawu et al., 2020; Wu &amp; Dredze, 2020; Zhou &amp; Srikumar, 2022)","noteIndex":0},"citationItems":[{"id":457,"uris":["http://zotero.org/users/9104097/items/4PUGJHT3"],"itemData":{"id":457,"type":"paper-conference","abstract":"We introduce HateBERT, a re-trained BERT model for abusive language detection in English. The model was trained on RAL-E, a large-scale dataset of Reddit comments in English from communities banned for being offensive, abusive, or hateful that we have curated and made available to the public. We present the results of a detailed comparison between a general pre-trained language model and the retrained version on three English datasets for offensive, abusive language and hate speech detection tasks. In all datasets, HateBERT outperforms the corresponding general BERT model. We also discuss a battery of experiments comparing the portability of the fine-tuned models across the datasets, suggesting that portability is affected by compatibility of the annotated phenomena.","container-title":"WOAH 2021: THE 5TH WORKSHOP ON ONLINE ABUSE AND HARMS","ISBN":"978-1-954085-59-6","page":"17-25","publisher":"Assoc Computat Linguist","title":"HateBERT: Retraining BERT for Abusive Language Detection in English","author":[{"family":"Caselli","given":"Tommaso"},{"family":"Basile","given":"Valerio"},{"family":"Mitrovic","given":"Jelena"},{"family":"Granitzer","given":"Michael"}],"issued":{"date-parts":[["2021"]]}}},{"id":582,"uris":["http://zotero.org/users/9104097/items/N8E3EAMJ"],"itemData":{"id":582,"type":"paper-conference","abstract":"Due to the sheer volume of online hate, the AI and NLP communities have started building models to detect such hateful content. Recently, multilingual hate is a major emerging challenge for automated detection where code-mixing or more than one language have been used for conversation in social media. Typically, hate speech detection models are evaluated by measuring their performance on the held-out test data using metrics such as accuracy and F1-score. While these metrics are useful, it becomes difficult to identify using them where the model is failing, and how to resolve it. To enable more targeted diagnostic insights of such multilingual hate speech models, we introduce a set of functionalities for the purpose of evaluation. We have been inspired to design this kind of functionalities based on real-world conversation on social media. Considering Hindi as a base language, we craft test cases for each functionality. We name our evaluation dataset HateCheckHIn. To illustrate the utility of these functionalities, we test state-of-the-art transformer based m-BERT model and the Perspective API.","container-title":"LREC 2022: THIRTEEN INTERNATIONAL CONFERENCE ON LANGUAGE RESOURCES AND EVALUATION","ISBN":"979-10-95546-72-6","page":"5378-5387","publisher":"Google; S African Ctr Digital Language Resources; Vocapia Res; 3M; Emvista; Expert.ai; Grammarly; Minist Culture, Delegat Gen Langue Francaise Aux Langues France; Reg Sud Provence Alpes Cote Azur","title":"HateCheckHIn: Evaluating Hindi Hate Speech Detection Models","author":[{"family":"Das","given":"Mithun"},{"family":"Saha","given":"Punyajoy"},{"family":"Mathew","given":"Binny"},{"family":"Mukherjee","given":"Animesh"}],"editor":[{"family":"Calzolari","given":"N"},{"family":"Bechet","given":"F"},{"family":"Blache","given":"P"},{"family":"Choukri","given":"K"},{"family":"Cieri","given":"C"},{"family":"Declerck","given":"T"},{"family":"Goggi","given":"S"},{"family":"Isahara","given":"H"},{"family":"Maegaard","given":"B"},{"family":"Mazo","given":"H"},{"family":"Odijk","given":"H"},{"family":"Piperidis","given":"S"}],"issued":{"date-parts":[["2022"]]}}},{"id":1430,"uris":["http://zotero.org/users/9104097/items/Z37YAPM2"],"itemData":{"id":1430,"type":"article-journal","container-title":"ACM Transactions on Asian and Low-Resource Language Information Processing","DOI":"10.1145/3414524","issue":"1","note":"type: Article","title":"Hate Speech Detection in Roman Urdu","URL":"https://www.scopus.com/inward/record.uri?eid=2-s2.0-85104203945&amp;doi=10.1145%2f3414524&amp;partnerID=40&amp;md5=a20133c96e6eb223947a3be0e6f340a9","volume":"20","author":[{"family":"Khan","given":"Muhammad Moin"},{"family":"Shahzad","given":"Khurram"},{"family":"Malik","given":"Muhammad Kamran"}],"issued":{"date-parts":[["2021"]]}}},{"id":605,"uris":["http://zotero.org/users/9104097/items/X5JK3468"],"itemData":{"id":605,"type":"paper-conference","abstract":"At every stage of a supervised learning process, harmful biases can arise and be inadvertently introduced, ultimately leading to marginalization, discrimination, and abuse towards minorities. This phenomenon becomes particularly impactful in the sensitive real-world context of abusive language detection systems, where non-discrimination is difficult to assess. In addition, given the opaqueness of their internal behavior, the dynamics leading a model to a certain decision are often not clear nor accountable, and significant problems of trust could emerge. A robust value-oriented evaluation of models' fairness is therefore necessary. In this paper, we present FairShades, a model-agnostic approach for auditing the outcomes of abusive language detection systems. Combining explainability and fairness evaluation, FairShades can identify unintended biases and sensitive categories towards which models are most discriminative. This objective is pursued through the auditing of meaningful counterfactuals generated within CheckList framework. We conduct several experiments on BERT-based models to demonstrate our proposal's novelty and effectiveness for unmasking biases.","container-title":"2021 IEEE THIRD INTERNATIONAL CONFERENCE ON COGNITIVE MACHINE IN℡LIGENCE (COGMI 2021)","DOI":"10.1109/CogMI52975.2021.00014","ISBN":"978-1-66541-621-4","page":"34-43","publisher":"IEEE; IEEE Comp Soc","title":"FairShades: Fairness Auditing via Explainability in Abusive Language Detection Systems","author":[{"family":"Manerba","given":"Marta Marchiori"},{"family":"Guidotti","given":"Riccardo"}],"issued":{"date-parts":[["2021"]]}}},{"id":1079,"uris":["http://zotero.org/users/9104097/items/3SQJQIJR"],"itemData":{"id":1079,"type":"article-journal","abstract":"Research into cyberbullying detection has increased in recent years, due in part to the proliferation of cyberbullying across social media and its detrimental effect on young people. A growing body of work is emerging on automated approaches to cyberbullying detection. These approaches utilise machine learning and natural language processing techniques to identify the characteristics of a cyberbullying exchange and automatically detect cyberbullying by matching textual data to the identified traits. In this paper, we present a systematic review of published research (as identified via Scopus, ACM and IEEE Xplore bibliographic databases) on cyberbullying detection approaches. On the basis of our extensive literature review, we categorise existing approaches into 4 main classes, namely supervised learning, lexicon-based, rule-based, and mixed-initiative approaches. Supervised learning-based approaches typically use classifiers such as SVM and Naive Bayes to develop predictive models for cyberbullying detection. Lexicon-based systems utilise word lists and use the presence of words within the lists to detect cyberbullying. Rule-based approaches match text to predefined rules to identify bullying, and mixed-initiatives approaches combine human-based reasoning with one or more of the aforementioned approaches. We found lack of labelled datasets and non-holistic consideration of cyberbullying by researchers when developing detection systems are two key challenges facing cyberbullying detection research. This paper essentially maps out the state-of-the-art in cyberbullying detection research and serves as a resource for researchers to determine where to best direct their future research efforts in this field.","container-title":"IEEE TRANSACTIONS ON AFFECTIVE COMPUTING","DOI":"10.1109/TAFFC.2017.2761757","ISSN":"1949-3045","issue":"1","page":"3-24","title":"Approaches to Automated Detection of Cyberbullying: A Survey","volume":"11","author":[{"family":"Salawu","given":"Semiu"},{"family":"He","given":"Yulan"},{"family":"Lumsden","given":"Joanna"}],"issued":{"date-parts":[["2020",3]]}}},{"id":5780,"uris":["http://zotero.org/users/9104097/items/D3B7FNP9"],"itemData":{"id":5780,"type":"paper-conference","abstract":"Multilingual BERT (mBERT) (Devlin, 2018) trained on 104 languages has shown surprisingly good cross-lingual performance on several NLP tasks, even without explicit crosslingual signals (Wu and Dredze, 2019; Pires et al., 2019). However, these evaluations have focused on cross-lingual transfer with highresource languages, covering only a third of the languages covered by mBERT. We explore how mBERT performs on a much wider set of languages, focusing on the quality of representation for low-resource languages, measured by within-language performance. We consider three tasks: Named Entity Recognition (99 languages), Part-of-speech Tagging, and Dependency Parsing (54 languages each). mBERT does better than or comparable to baselines on high resource languages but does much worse for low resource languages. Furthermore, monolingual BERT models for these languages do even worse. Paired with similar languages, the performance gap between monolingual BERT and mBERT can be narrowed. We ﬁnd that better models for low resource languages require more efﬁcient pretraining techniques or more data.","container-title":"Proceedings of the 5th Workshop on Representation Learning for NLP","DOI":"10.18653/v1/2020.repl4nlp-1.16","event-place":"Online","event-title":"Proceedings of the 5th Workshop on Representation Learning for NLP","language":"en","page":"120-130","publisher":"Association for Computational Linguistics","publisher-place":"Online","source":"DOI.org (Crossref)","title":"Are All Languages Created Equal in Multilingual BERT?","URL":"https://www.aclweb.org/anthology/2020.repl4nlp-1.16","author":[{"family":"Wu","given":"Shijie"},{"family":"Dredze","given":"Mark"}],"accessed":{"date-parts":[["2023",11,20]]},"issued":{"date-parts":[["2020"]]}}},{"id":5009,"uris":["http://zotero.org/users/9104097/items/FEAS5EY4"],"itemData":{"id":5009,"type":"paper-conference","abstract":"Given the prevalence of pre-trained contextualized representations in today’s NLP, there have been many efforts to understand what information they contain, and why they seem to be universally successful. The most common approach to use these representations involves fine-tuning them for an end task. Yet, how fine-tuning changes the underlying embedding space is less studied. In this work, we study the English BERT family and use two probing techniques to analyze how fine-tuning changes the space. We hypothesize that fine-tuning affects classification performance by increasing the distances between examples associated with different labels. We confirm this hypothesis with carefully designed experiments on five different NLP tasks. Via these experiments, we also discover an exception to the prevailing wisdom that “fine-tuning always improves performance”. Finally, by comparing the representations before and after fine-tuning, we discover that fine-tuning does not introduce arbitrary changes to representations; instead, it adjusts the representations to downstream tasks while largely preserving the original spatial structure of the data points.","container-title":"Proceedings of the 60th Annual Meeting of the Association for Computational Linguistics (Volume 1: Long Papers)","DOI":"10.18653/v1/2022.acl-long.75","event-place":"Dublin, Ireland","event-title":"Proceedings of the 60th Annual Meeting of the Association for Computational Linguistics (Volume 1: Long Papers)","language":"en","page":"1046-1061","publisher":"Association for Computational Linguistics","publisher-place":"Dublin, Ireland","source":"DOI.org (Crossref)","title":"A Closer Look at How Fine-tuning Changes BERT","URL":"https://aclanthology.org/2022.acl-long.75","author":[{"family":"Zhou","given":"Yichu"},{"family":"Srikumar","given":"Vivek"}],"accessed":{"date-parts":[["2023",11,4]]},"issued":{"date-parts":[["2022"]]}}}],"schema":"https://github.com/citation-style-language/schema/raw/master/csl-citation.json"} </w:instrText>
      </w:r>
      <w:r w:rsidR="00684EF1">
        <w:rPr>
          <w:rFonts w:ascii="Times New Roman" w:hAnsi="Times New Roman" w:cs="Times New Roman"/>
          <w:sz w:val="24"/>
          <w:szCs w:val="24"/>
        </w:rPr>
        <w:fldChar w:fldCharType="separate"/>
      </w:r>
      <w:r w:rsidR="001F08DA" w:rsidRPr="001F08DA">
        <w:rPr>
          <w:rFonts w:ascii="Times New Roman" w:hAnsi="Times New Roman" w:cs="Times New Roman"/>
          <w:sz w:val="24"/>
        </w:rPr>
        <w:t>(Caselli, Basile, et al., 2021; Das et al., 2022; Khan et al., 2021; Manerba &amp; Guidotti, 2021; Salawu et al., 2020; Wu &amp; Dredze, 2020; Zhou &amp; Srikumar, 2022)</w:t>
      </w:r>
      <w:r w:rsidR="00684EF1">
        <w:rPr>
          <w:rFonts w:ascii="Times New Roman" w:hAnsi="Times New Roman" w:cs="Times New Roman"/>
          <w:sz w:val="24"/>
          <w:szCs w:val="24"/>
        </w:rPr>
        <w:fldChar w:fldCharType="end"/>
      </w:r>
      <w:r w:rsidR="00BD34BC">
        <w:rPr>
          <w:rFonts w:ascii="Times New Roman" w:hAnsi="Times New Roman" w:cs="Times New Roman"/>
          <w:sz w:val="24"/>
          <w:szCs w:val="24"/>
        </w:rPr>
        <w:t xml:space="preserve">. </w:t>
      </w:r>
    </w:p>
    <w:p w14:paraId="4ACFD44A" w14:textId="65AE5506" w:rsidR="00CE4B7E" w:rsidRDefault="00CE4B7E"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Lexicon approach review</w:t>
      </w:r>
    </w:p>
    <w:p w14:paraId="1069A79F" w14:textId="77777777" w:rsidR="00CE4B7E" w:rsidRPr="001143B6" w:rsidRDefault="00CE4B7E" w:rsidP="00CE4B7E">
      <w:pPr>
        <w:spacing w:line="360" w:lineRule="auto"/>
        <w:jc w:val="both"/>
        <w:rPr>
          <w:rFonts w:ascii="Times New Roman" w:hAnsi="Times New Roman" w:cs="Times New Roman"/>
          <w:bCs/>
          <w:color w:val="000000" w:themeColor="text1"/>
          <w:sz w:val="24"/>
          <w:szCs w:val="24"/>
        </w:rPr>
      </w:pPr>
      <w:r w:rsidRPr="002D5BB3">
        <w:rPr>
          <w:rFonts w:ascii="Times New Roman" w:hAnsi="Times New Roman" w:cs="Times New Roman"/>
          <w:bCs/>
          <w:color w:val="000000" w:themeColor="text1"/>
          <w:sz w:val="24"/>
          <w:szCs w:val="24"/>
        </w:rPr>
        <w:fldChar w:fldCharType="begin"/>
      </w:r>
      <w:r w:rsidRPr="002D5BB3">
        <w:rPr>
          <w:rFonts w:ascii="Times New Roman" w:hAnsi="Times New Roman" w:cs="Times New Roman"/>
          <w:bCs/>
          <w:color w:val="000000" w:themeColor="text1"/>
          <w:sz w:val="24"/>
          <w:szCs w:val="24"/>
        </w:rPr>
        <w:instrText xml:space="preserve"> ADDIN ZOTERO_ITEM CSL_CITATION {"citationID":"qEe0sXqO","properties":{"formattedCitation":"(Vargas et al., 2022)","plainCitation":"(Vargas et al., 2022)","dontUpdate":true,"noteIndex":0},"citationItems":[{"id":4985,"uris":["http://zotero.org/users/9104097/items/HD9P4UDN"],"itemData":{"id":4985,"type":"article","abstract":"Since a lexicon-based approach is more elegant scientiﬁcally, explaining the solution components and being easier to generalize to other applications, this paper provides a new approach for offensive language and hate speech detection on social media. Our approach embodies a lexicon of implicit and explicit offensive and swearing expressions annotated with contextual information. Due to the severity of the social media abusive comments in Brazil, and the lack of research in Portuguese, Brazilian Portuguese is the language used to validate the models. Nevertheless, our method may be applied to any other language. The conducted experiments show the effectiveness of the proposed approach, outperforming the current baseline methods for the Portuguese language.1.","language":"en","note":"arXiv:2104.12265 [cs]","number":"arXiv:2104.12265","publisher":"arXiv","source":"arXiv.org","title":"Contextual-Lexicon Approach for Abusive Language Detection","URL":"http://arxiv.org/abs/2104.12265","author":[{"family":"Vargas","given":"Francielle"},{"family":"Góes","given":"Fabiana Rodrigues","non-dropping-particle":"de"},{"family":"Carvalho","given":"Isabelle"},{"family":"Benevenuto","given":"Fabrício"},{"family":"Pardo","given":"Thiago Alexandre Salgueiro"}],"accessed":{"date-parts":[["2023",10,18]]},"issued":{"date-parts":[["2022",12,20]]}}}],"schema":"https://github.com/citation-style-language/schema/raw/master/csl-citation.json"} </w:instrText>
      </w:r>
      <w:r w:rsidRPr="002D5BB3">
        <w:rPr>
          <w:rFonts w:ascii="Times New Roman" w:hAnsi="Times New Roman" w:cs="Times New Roman"/>
          <w:bCs/>
          <w:color w:val="000000" w:themeColor="text1"/>
          <w:sz w:val="24"/>
          <w:szCs w:val="24"/>
        </w:rPr>
        <w:fldChar w:fldCharType="separate"/>
      </w:r>
      <w:r w:rsidRPr="002D5BB3">
        <w:rPr>
          <w:rFonts w:ascii="Times New Roman" w:hAnsi="Times New Roman" w:cs="Times New Roman"/>
          <w:sz w:val="24"/>
        </w:rPr>
        <w:t>Vargas et al., (2022)</w:t>
      </w:r>
      <w:r w:rsidRPr="002D5BB3">
        <w:rPr>
          <w:rFonts w:ascii="Times New Roman" w:hAnsi="Times New Roman" w:cs="Times New Roman"/>
          <w:bCs/>
          <w:color w:val="000000" w:themeColor="text1"/>
          <w:sz w:val="24"/>
          <w:szCs w:val="24"/>
        </w:rPr>
        <w:fldChar w:fldCharType="end"/>
      </w:r>
      <w:r w:rsidRPr="002D5BB3">
        <w:rPr>
          <w:rFonts w:ascii="Times New Roman" w:hAnsi="Times New Roman" w:cs="Times New Roman"/>
          <w:bCs/>
          <w:color w:val="000000" w:themeColor="text1"/>
          <w:sz w:val="24"/>
          <w:szCs w:val="24"/>
        </w:rPr>
        <w:t xml:space="preserve"> used a lexicon of implicit and explicit offensive words to detect offensive language and hate speech in Brazilian Portuguese. The lexicons were annotated with contextual information for effectiveness. Their approach achieved a high performance than the baseline. In a related study, </w:t>
      </w:r>
      <w:r w:rsidRPr="002D5BB3">
        <w:rPr>
          <w:rFonts w:ascii="Times New Roman" w:hAnsi="Times New Roman" w:cs="Times New Roman"/>
          <w:bCs/>
          <w:color w:val="000000" w:themeColor="text1"/>
          <w:sz w:val="24"/>
          <w:szCs w:val="24"/>
        </w:rPr>
        <w:fldChar w:fldCharType="begin"/>
      </w:r>
      <w:r w:rsidRPr="002D5BB3">
        <w:rPr>
          <w:rFonts w:ascii="Times New Roman" w:hAnsi="Times New Roman" w:cs="Times New Roman"/>
          <w:bCs/>
          <w:color w:val="000000" w:themeColor="text1"/>
          <w:sz w:val="24"/>
          <w:szCs w:val="24"/>
        </w:rPr>
        <w:instrText xml:space="preserve"> ADDIN ZOTERO_ITEM CSL_CITATION {"citationID":"guTyd056","properties":{"formattedCitation":"(Jiang &amp; Zubiaga, 2021)","plainCitation":"(Jiang &amp; Zubiaga, 2021)","dontUpdate":true,"noteIndex":0},"citationItems":[{"id":414,"uris":["http://zotero.org/users/9104097/items/8TZS2ZCW"],"itemData":{"id":414,"type":"paper-conference","abstract":"Most hate speech detection research focuses on a single language, generally English, which limits their generalisability to other languages. In this paper we investigate the cross-lingual hate speech detection task, tackling the problem by adapting the hate speech resources from one language to another. We propose a cross-lingual capsule network learning model coupled with extra domain-specific lexical semantics for hate speech (CCNL-Ex). Our model achieves state-of-the-art performance on benchmark datasets from AMI@Evalita2018 and AMI@Ibereval2018 involving three languages: English, Spanish and Italian, outperforming state-of-the-art baselines on all six language pairs.","container-title":"PROCEEDINGS OF THE 32ND ACM CONFERENCE ON HYPERTEXT AND SOCIAL MEDIA (HT `21)","DOI":"10.1145/3465336.3475102","ISBN":"978-1-4503-8551-0","page":"217-223","publisher":"Assoc Comp Machinery; ACM SIGWEB; ACM SIGCHI; Trin Coll Dublin","title":"Cross-lingual Capsule Network for Hate Speech Detection in Social Media","author":[{"family":"Jiang","given":"Aiqi"},{"family":"Zubiaga","given":"Arkaitz"}],"issued":{"date-parts":[["2021"]]}}}],"schema":"https://github.com/citation-style-language/schema/raw/master/csl-citation.json"} </w:instrText>
      </w:r>
      <w:r w:rsidRPr="002D5BB3">
        <w:rPr>
          <w:rFonts w:ascii="Times New Roman" w:hAnsi="Times New Roman" w:cs="Times New Roman"/>
          <w:bCs/>
          <w:color w:val="000000" w:themeColor="text1"/>
          <w:sz w:val="24"/>
          <w:szCs w:val="24"/>
        </w:rPr>
        <w:fldChar w:fldCharType="separate"/>
      </w:r>
      <w:r w:rsidRPr="002D5BB3">
        <w:rPr>
          <w:rFonts w:ascii="Times New Roman" w:hAnsi="Times New Roman" w:cs="Times New Roman"/>
          <w:sz w:val="24"/>
        </w:rPr>
        <w:t>Jiang &amp; Zubiaga, (2021)</w:t>
      </w:r>
      <w:r w:rsidRPr="002D5BB3">
        <w:rPr>
          <w:rFonts w:ascii="Times New Roman" w:hAnsi="Times New Roman" w:cs="Times New Roman"/>
          <w:bCs/>
          <w:color w:val="000000" w:themeColor="text1"/>
          <w:sz w:val="24"/>
          <w:szCs w:val="24"/>
        </w:rPr>
        <w:fldChar w:fldCharType="end"/>
      </w:r>
      <w:r w:rsidRPr="002D5BB3">
        <w:rPr>
          <w:rFonts w:ascii="Times New Roman" w:hAnsi="Times New Roman" w:cs="Times New Roman"/>
          <w:bCs/>
          <w:color w:val="000000" w:themeColor="text1"/>
          <w:sz w:val="24"/>
          <w:szCs w:val="24"/>
        </w:rPr>
        <w:t xml:space="preserve"> investigated the effect of combining hate-related lexicons with pre-trained embeddings on a Cross-lingual Capsule Network model. This model was found </w:t>
      </w:r>
      <w:r w:rsidRPr="002D5BB3">
        <w:rPr>
          <w:rFonts w:ascii="Times New Roman" w:hAnsi="Times New Roman" w:cs="Times New Roman"/>
          <w:bCs/>
          <w:color w:val="000000" w:themeColor="text1"/>
          <w:sz w:val="24"/>
          <w:szCs w:val="24"/>
        </w:rPr>
        <w:lastRenderedPageBreak/>
        <w:t xml:space="preserve">to perform better that all the baseline models used for comparison. A study by </w:t>
      </w:r>
      <w:r w:rsidRPr="002D5BB3">
        <w:rPr>
          <w:rFonts w:ascii="Times New Roman" w:hAnsi="Times New Roman" w:cs="Times New Roman"/>
          <w:bCs/>
          <w:color w:val="000000" w:themeColor="text1"/>
          <w:sz w:val="24"/>
          <w:szCs w:val="24"/>
        </w:rPr>
        <w:fldChar w:fldCharType="begin"/>
      </w:r>
      <w:r w:rsidRPr="002D5BB3">
        <w:rPr>
          <w:rFonts w:ascii="Times New Roman" w:hAnsi="Times New Roman" w:cs="Times New Roman"/>
          <w:bCs/>
          <w:color w:val="000000" w:themeColor="text1"/>
          <w:sz w:val="24"/>
          <w:szCs w:val="24"/>
        </w:rPr>
        <w:instrText xml:space="preserve"> ADDIN ZOTERO_ITEM CSL_CITATION {"citationID":"SbzvEItP","properties":{"formattedCitation":"(Hoang et al., 2022)","plainCitation":"(Hoang et al., 2022)","dontUpdate":true,"noteIndex":0},"citationItems":[{"id":4990,"uris":["http://zotero.org/users/9104097/items/9GXLA2B2"],"itemData":{"id":4990,"type":"article-journal","abstract":"The explosion of free-text content on social media has brought the exponential propagation of hate speech. The definition of hate speech is well-defined in the community guidelines of many popular platforms such as Facebook, Tiktok, and Twitter, where any communication judges towards the minor, protected groups are considered hateful content. This paper first points out the sophisticated word-play of malicious users in a Vietnamese Hate Speech (VHS) Dataset. The Center Loss in the training process to disambiguate the task-based sentence embedding is proposed for improving generalizations of the model. Moreover, a task-based lexical attention pooling is also proposed to highlight lexicon-level information and then combined into sentence embedding. The experimental results show that the proposed method improves the F1 score in the ViHSD dataset, while the training time and inference speed are insignificantly changed.","container-title":"International Conference on Knowledge and Systems Engineering (KSE)","DOI":"10.1109/KSE56063.2022.9953615","ISSN":"978-1-6654-5281-6/22/$31.00","language":"en","source":"Zotero","title":"Enhanced Task-based Knowledge for Lexicon-based Approach in Vietnamese Hate Speech Detection","author":[{"family":"Hoang","given":"Suong N"},{"family":"Nguyen","given":"Binh"},{"family":"Nguyen","given":"Nam P"},{"family":"Luu","given":"Son T"},{"family":"Phan","given":"Hieu T"},{"family":"Nguyen","given":"Hien D"}],"issued":{"date-parts":[["2022"]]}}}],"schema":"https://github.com/citation-style-language/schema/raw/master/csl-citation.json"} </w:instrText>
      </w:r>
      <w:r w:rsidRPr="002D5BB3">
        <w:rPr>
          <w:rFonts w:ascii="Times New Roman" w:hAnsi="Times New Roman" w:cs="Times New Roman"/>
          <w:bCs/>
          <w:color w:val="000000" w:themeColor="text1"/>
          <w:sz w:val="24"/>
          <w:szCs w:val="24"/>
        </w:rPr>
        <w:fldChar w:fldCharType="separate"/>
      </w:r>
      <w:r w:rsidRPr="002D5BB3">
        <w:rPr>
          <w:rFonts w:ascii="Times New Roman" w:hAnsi="Times New Roman" w:cs="Times New Roman"/>
          <w:sz w:val="24"/>
        </w:rPr>
        <w:t>Hoang et al., (2022)</w:t>
      </w:r>
      <w:r w:rsidRPr="002D5BB3">
        <w:rPr>
          <w:rFonts w:ascii="Times New Roman" w:hAnsi="Times New Roman" w:cs="Times New Roman"/>
          <w:bCs/>
          <w:color w:val="000000" w:themeColor="text1"/>
          <w:sz w:val="24"/>
          <w:szCs w:val="24"/>
        </w:rPr>
        <w:fldChar w:fldCharType="end"/>
      </w:r>
      <w:r w:rsidRPr="002D5BB3">
        <w:rPr>
          <w:rFonts w:ascii="Times New Roman" w:hAnsi="Times New Roman" w:cs="Times New Roman"/>
          <w:bCs/>
          <w:color w:val="000000" w:themeColor="text1"/>
          <w:sz w:val="24"/>
          <w:szCs w:val="24"/>
        </w:rPr>
        <w:t xml:space="preserve"> combines Center Loss and Lexicon Attention Pooling with </w:t>
      </w:r>
      <w:proofErr w:type="spellStart"/>
      <w:r w:rsidRPr="002D5BB3">
        <w:rPr>
          <w:rFonts w:ascii="Times New Roman" w:hAnsi="Times New Roman" w:cs="Times New Roman"/>
          <w:bCs/>
          <w:color w:val="000000" w:themeColor="text1"/>
          <w:sz w:val="24"/>
          <w:szCs w:val="24"/>
        </w:rPr>
        <w:t>PhoBERT</w:t>
      </w:r>
      <w:proofErr w:type="spellEnd"/>
      <w:r w:rsidRPr="002D5BB3">
        <w:rPr>
          <w:rFonts w:ascii="Times New Roman" w:hAnsi="Times New Roman" w:cs="Times New Roman"/>
          <w:bCs/>
          <w:color w:val="000000" w:themeColor="text1"/>
          <w:sz w:val="24"/>
          <w:szCs w:val="24"/>
        </w:rPr>
        <w:t xml:space="preserve"> to improve hate speech detection in Vietnamese texts. Results shows a significant increase in computational cost as opposed to using just the </w:t>
      </w:r>
      <w:proofErr w:type="spellStart"/>
      <w:r w:rsidRPr="002D5BB3">
        <w:rPr>
          <w:rFonts w:ascii="Times New Roman" w:hAnsi="Times New Roman" w:cs="Times New Roman"/>
          <w:bCs/>
          <w:color w:val="000000" w:themeColor="text1"/>
          <w:sz w:val="24"/>
          <w:szCs w:val="24"/>
        </w:rPr>
        <w:t>PhoBERT</w:t>
      </w:r>
      <w:proofErr w:type="spellEnd"/>
      <w:r w:rsidRPr="002D5BB3">
        <w:rPr>
          <w:rFonts w:ascii="Times New Roman" w:hAnsi="Times New Roman" w:cs="Times New Roman"/>
          <w:bCs/>
          <w:color w:val="000000" w:themeColor="text1"/>
          <w:sz w:val="24"/>
          <w:szCs w:val="24"/>
        </w:rPr>
        <w:t xml:space="preserve"> model.</w:t>
      </w:r>
    </w:p>
    <w:p w14:paraId="5F746C3F" w14:textId="6C388D0F" w:rsidR="00CE4B7E" w:rsidRDefault="00CE4B7E"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Rule-based</w:t>
      </w:r>
    </w:p>
    <w:p w14:paraId="50886FF6" w14:textId="1D3BFF6B" w:rsidR="00CE4B7E" w:rsidRDefault="00CE4B7E" w:rsidP="001143B6">
      <w:pPr>
        <w:spacing w:line="360" w:lineRule="auto"/>
        <w:jc w:val="both"/>
        <w:rPr>
          <w:rFonts w:ascii="Times New Roman" w:hAnsi="Times New Roman" w:cs="Times New Roman"/>
          <w:sz w:val="24"/>
          <w:szCs w:val="24"/>
        </w:rPr>
      </w:pPr>
      <w:r w:rsidRPr="002D5BB3">
        <w:rPr>
          <w:rFonts w:ascii="Times New Roman" w:hAnsi="Times New Roman" w:cs="Times New Roman"/>
          <w:sz w:val="24"/>
          <w:szCs w:val="24"/>
        </w:rPr>
        <w:fldChar w:fldCharType="begin"/>
      </w:r>
      <w:r w:rsidRPr="002D5BB3">
        <w:rPr>
          <w:rFonts w:ascii="Times New Roman" w:hAnsi="Times New Roman" w:cs="Times New Roman"/>
          <w:sz w:val="24"/>
          <w:szCs w:val="24"/>
        </w:rPr>
        <w:instrText xml:space="preserve"> ADDIN ZOTERO_ITEM CSL_CITATION {"citationID":"fUSlQG6h","properties":{"formattedCitation":"(Hutto &amp; Gilbert, 2014)","plainCitation":"(Hutto &amp; Gilbert, 2014)","dontUpdate":true,"noteIndex":0},"citationItems":[{"id":4981,"uris":["http://zotero.org/users/9104097/items/EQCJNUEH"],"itemData":{"id":4981,"type":"article-journal","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imum Entropy, and Support Vector Machine (SVM) algorithms. Using a combination of qualitative and quantitative methods, we first construct and empirically validate a gold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estingly, using our parsimonious rule-based model to assess the sentiment of tweets, we find that VADER outperforms individual human raters (F1 Classification Accuracy = 0.96 and 0.84, respectively), and generalizes more favorably across contexts than any of our benchmarks.","container-title":"Proceedings of the International AAAI Conference on Web and Social Media","DOI":"10.1609/icwsm.v8i1.14550","ISSN":"2334-0770, 2162-3449","issue":"1","journalAbbreviation":"ICWSM","language":"en","page":"216-225","source":"DOI.org (Crossref)","title":"VADER: A Parsimonious Rule-Based Model for Sentiment Analysis of Social Media Text","title-short":"VADER","volume":"8","author":[{"family":"Hutto","given":"C."},{"family":"Gilbert","given":"Eric"}],"issued":{"date-parts":[["2014",5,16]]}}}],"schema":"https://github.com/citation-style-language/schema/raw/master/csl-citation.json"} </w:instrText>
      </w:r>
      <w:r w:rsidRPr="002D5BB3">
        <w:rPr>
          <w:rFonts w:ascii="Times New Roman" w:hAnsi="Times New Roman" w:cs="Times New Roman"/>
          <w:sz w:val="24"/>
          <w:szCs w:val="24"/>
        </w:rPr>
        <w:fldChar w:fldCharType="separate"/>
      </w:r>
      <w:r w:rsidRPr="002D5BB3">
        <w:rPr>
          <w:rFonts w:ascii="Times New Roman" w:hAnsi="Times New Roman" w:cs="Times New Roman"/>
          <w:sz w:val="24"/>
        </w:rPr>
        <w:t>Hutto &amp; Gilbert, (2014)</w:t>
      </w:r>
      <w:r w:rsidRPr="002D5BB3">
        <w:rPr>
          <w:rFonts w:ascii="Times New Roman" w:hAnsi="Times New Roman" w:cs="Times New Roman"/>
          <w:sz w:val="24"/>
          <w:szCs w:val="24"/>
        </w:rPr>
        <w:fldChar w:fldCharType="end"/>
      </w:r>
      <w:r w:rsidRPr="002D5BB3">
        <w:rPr>
          <w:rFonts w:ascii="Times New Roman" w:hAnsi="Times New Roman" w:cs="Times New Roman"/>
          <w:sz w:val="24"/>
          <w:szCs w:val="24"/>
        </w:rPr>
        <w:t xml:space="preserve"> created a model for sentiment analysis that uses a pre-defined set of rules to and lexical features to identify the sentiment of a given text. The model, A Parsimonious Rule-based for Sentiment Analysis of Social Media Text (VADER) was found to perform better than human ratings and has done much better than existing baselines. </w:t>
      </w:r>
      <w:r w:rsidRPr="002D5BB3">
        <w:rPr>
          <w:rFonts w:ascii="Times New Roman" w:hAnsi="Times New Roman" w:cs="Times New Roman"/>
          <w:sz w:val="24"/>
          <w:szCs w:val="24"/>
        </w:rPr>
        <w:fldChar w:fldCharType="begin"/>
      </w:r>
      <w:r w:rsidRPr="002D5BB3">
        <w:rPr>
          <w:rFonts w:ascii="Times New Roman" w:hAnsi="Times New Roman" w:cs="Times New Roman"/>
          <w:sz w:val="24"/>
          <w:szCs w:val="24"/>
        </w:rPr>
        <w:instrText xml:space="preserve"> ADDIN ZOTERO_ITEM CSL_CITATION {"citationID":"UDPMiuG8","properties":{"formattedCitation":"(Gitari et al., 2015)","plainCitation":"(Gitari et al., 2015)","noteIndex":0},"citationItems":[{"id":50,"uris":["http://zotero.org/users/9104097/items/KXUVI69B"],"itemData":{"id":50,"type":"article-journal","abstract":"We explore the idea of creating a classifier that can be used to detect presence of hate speech in web discourses such as web forums and blogs. In this work, hate speech problem is abstracted into three main thematic areas of race, nationality and religion. The goal of our research is to create a model classifier that uses sentiment analysis techniques and in particular subjectivity detection to not only detect that a given sentence is subjective but also to identify and rate the polarity of sentiment expressions. We begin by whittling down the document size by removing objective sentences. Then, using subjectivity and semantic features related to hate speech, we create a lexicon that is employed to build a classifier for hate speech detection. Experiments with a hate corpus show significant practical application for a real-world web discourse.","container-title":"International Journal of Multimedia and Ubiquitous Engineering","DOI":"10.14257/ijmue.2015.10.4.21","ISSN":"19750080","issue":"4","journalAbbreviation":"IJMUE","language":"en","page":"215-230","source":"DOI.org (Crossref)","title":"A Lexicon-based Approach for Hate Speech Detection","volume":"10","author":[{"family":"Gitari","given":"Njagi Dennis"},{"family":"Zhang","given":"Zuping"},{"family":"Damien","given":"Hanyurwimfura"},{"family":"Long","given":"Jun"}],"issued":{"date-parts":[["2015",4,30]]}}}],"schema":"https://github.com/citation-style-language/schema/raw/master/csl-citation.json"} </w:instrText>
      </w:r>
      <w:r w:rsidRPr="002D5BB3">
        <w:rPr>
          <w:rFonts w:ascii="Times New Roman" w:hAnsi="Times New Roman" w:cs="Times New Roman"/>
          <w:sz w:val="24"/>
          <w:szCs w:val="24"/>
        </w:rPr>
        <w:fldChar w:fldCharType="separate"/>
      </w:r>
      <w:r w:rsidRPr="002D5BB3">
        <w:rPr>
          <w:rFonts w:ascii="Times New Roman" w:hAnsi="Times New Roman" w:cs="Times New Roman"/>
          <w:sz w:val="24"/>
        </w:rPr>
        <w:t>(Gitari et al., 2015)</w:t>
      </w:r>
      <w:r w:rsidRPr="002D5BB3">
        <w:rPr>
          <w:rFonts w:ascii="Times New Roman" w:hAnsi="Times New Roman" w:cs="Times New Roman"/>
          <w:sz w:val="24"/>
          <w:szCs w:val="24"/>
        </w:rPr>
        <w:fldChar w:fldCharType="end"/>
      </w:r>
      <w:r w:rsidRPr="002D5BB3">
        <w:rPr>
          <w:rFonts w:ascii="Times New Roman" w:hAnsi="Times New Roman" w:cs="Times New Roman"/>
          <w:sz w:val="24"/>
          <w:szCs w:val="24"/>
        </w:rPr>
        <w:t xml:space="preserve"> created a lexicon of hate speech and followed a similar approach using sentiment analysis techniques to classify text. Results of their experiment shows a promising future for this approach.</w:t>
      </w:r>
    </w:p>
    <w:p w14:paraId="287FB381" w14:textId="3EDECE13" w:rsidR="007D0761" w:rsidRDefault="00F01698"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2.1 </w:t>
      </w:r>
      <w:r w:rsidR="00602C68">
        <w:rPr>
          <w:rFonts w:ascii="Times New Roman" w:hAnsi="Times New Roman" w:cs="Times New Roman"/>
          <w:sz w:val="24"/>
          <w:szCs w:val="24"/>
        </w:rPr>
        <w:t>Dataset</w:t>
      </w:r>
    </w:p>
    <w:p w14:paraId="049490B0" w14:textId="3653390B" w:rsidR="00A02CBB" w:rsidRDefault="00A02CBB"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raining a machine learning model requires a dataset. A dataset is a collection of related data points. It is an integral part of machine learning task and one of the challenging aspects of it. Some datasets have been created by researchers and made it available to the public. Most of these publicly available datasets are in high-resource languages like English, Portuguese and Spanish. </w:t>
      </w:r>
      <w:r w:rsidR="00570143">
        <w:rPr>
          <w:rFonts w:ascii="Times New Roman" w:hAnsi="Times New Roman" w:cs="Times New Roman"/>
          <w:sz w:val="24"/>
          <w:szCs w:val="24"/>
        </w:rPr>
        <w:t xml:space="preserve">Datasets in low-resourced languages are scarce and research have to create one when training machine learning models. </w:t>
      </w:r>
    </w:p>
    <w:p w14:paraId="09D56196" w14:textId="607E5D32" w:rsidR="00F01698" w:rsidRDefault="00FA7EE6"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5C25DD">
        <w:rPr>
          <w:rFonts w:ascii="Times New Roman" w:hAnsi="Times New Roman" w:cs="Times New Roman"/>
          <w:sz w:val="24"/>
          <w:szCs w:val="24"/>
        </w:rPr>
        <w:instrText xml:space="preserve"> ADDIN ZOTERO_ITEM CSL_CITATION {"citationID":"Ck8p2sWw","properties":{"formattedCitation":"(Vadesara &amp; Tanna, 2023)","plainCitation":"(Vadesara &amp; Tanna, 2023)","dontUpdate":true,"noteIndex":0},"citationItems":[{"id":800,"uris":["http://zotero.org/users/9104097/items/7KUGA9KJ"],"itemData":{"id":800,"type":"paper-conference","abstract":"Social media is a rapidly expanding platform where users share their thoughts and feelings about various issues as well as their opinions. However, this has also led to a number of issues, such as the dissemination and sharing of hate speech messages. Hence, there is a need to automatically identify speech that uses hateful language. Hate speech refers to the aggressive, offensive language that focuses on a specific people or group as far as their ethnic group or race (i.e., racism), gender (i.e., sexism), beliefs, and religion. The aim of this paper is to examine how hate speech contrasts with non-hate speech. A corpus of Gujarati tweets has been collected from Twitter. The datasetwas cleaned and pre-processed by removing unnecessary symbols, URLs, characters, and stop words, and the cleaned textwas analyzed. Pre-processed datawas annotated by twenty-five people and has achieved Fleiss's Kappa coefficient with 0.87 accuracies for agreement between the annotators.","collection-title":"Communications in Computer and Information Science","container-title":"SOFT COMPUTING AND ITS ENGINEERING APPLICATIONS, ICSOFTCOMP 2022","DOI":"10.1007/978-3-031-27609-5_30","ISBN":"978-3-031-27608-8","note":"ISSN: 1865-0929","page":"382-395","publisher":"Govt India, Dept Sci &amp; Technol; Gujarat Council Sci &amp; Technol; Govt Gujarat; Charotar Univ Sci &amp; Technol, Fac Comp Sci &amp; Applicat","title":"Corpus Building for Hate Speech Detection of Gujarati Language","volume":"1788","author":[{"family":"Vadesara","given":"Abhilasha"},{"family":"Tanna","given":"Purna"}],"editor":[{"family":"Santosh","given":"KC"},{"family":"Patel","given":"KK"},{"family":"Patel","given":"A"},{"family":"Ghosh","given":"A"}],"issued":{"date-parts":[["2023"]]}}}],"schema":"https://github.com/citation-style-language/schema/raw/master/csl-citation.json"} </w:instrText>
      </w:r>
      <w:r>
        <w:rPr>
          <w:rFonts w:ascii="Times New Roman" w:hAnsi="Times New Roman" w:cs="Times New Roman"/>
          <w:sz w:val="24"/>
          <w:szCs w:val="24"/>
        </w:rPr>
        <w:fldChar w:fldCharType="separate"/>
      </w:r>
      <w:proofErr w:type="spellStart"/>
      <w:r w:rsidRPr="00FA7EE6">
        <w:rPr>
          <w:rFonts w:ascii="Times New Roman" w:hAnsi="Times New Roman" w:cs="Times New Roman"/>
          <w:sz w:val="24"/>
        </w:rPr>
        <w:t>Vadesara</w:t>
      </w:r>
      <w:proofErr w:type="spellEnd"/>
      <w:r w:rsidRPr="00FA7EE6">
        <w:rPr>
          <w:rFonts w:ascii="Times New Roman" w:hAnsi="Times New Roman" w:cs="Times New Roman"/>
          <w:sz w:val="24"/>
        </w:rPr>
        <w:t xml:space="preserve"> &amp; </w:t>
      </w:r>
      <w:proofErr w:type="spellStart"/>
      <w:r w:rsidRPr="00FA7EE6">
        <w:rPr>
          <w:rFonts w:ascii="Times New Roman" w:hAnsi="Times New Roman" w:cs="Times New Roman"/>
          <w:sz w:val="24"/>
        </w:rPr>
        <w:t>Tanna</w:t>
      </w:r>
      <w:proofErr w:type="spellEnd"/>
      <w:r w:rsidRPr="00FA7EE6">
        <w:rPr>
          <w:rFonts w:ascii="Times New Roman" w:hAnsi="Times New Roman" w:cs="Times New Roman"/>
          <w:sz w:val="24"/>
        </w:rPr>
        <w:t xml:space="preserve">, </w:t>
      </w:r>
      <w:r>
        <w:rPr>
          <w:rFonts w:ascii="Times New Roman" w:hAnsi="Times New Roman" w:cs="Times New Roman"/>
          <w:sz w:val="24"/>
        </w:rPr>
        <w:t>(</w:t>
      </w:r>
      <w:r w:rsidRPr="00FA7EE6">
        <w:rPr>
          <w:rFonts w:ascii="Times New Roman" w:hAnsi="Times New Roman" w:cs="Times New Roman"/>
          <w:sz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used keywords related to hate speech to crawl tweets from twitter. They used trained annotators to classify 10,000 tweets as hate or non-hate. </w:t>
      </w:r>
      <w:r w:rsidR="009B4D1A">
        <w:rPr>
          <w:rFonts w:ascii="Times New Roman" w:hAnsi="Times New Roman" w:cs="Times New Roman"/>
          <w:sz w:val="24"/>
          <w:szCs w:val="24"/>
        </w:rPr>
        <w:t>The inter-annotator agreement was computed using Fleiss’ kappa as 0.86. The final corpus contains about 69% of hateful tweets.</w:t>
      </w:r>
      <w:r>
        <w:rPr>
          <w:rFonts w:ascii="Times New Roman" w:hAnsi="Times New Roman" w:cs="Times New Roman"/>
          <w:sz w:val="24"/>
          <w:szCs w:val="24"/>
        </w:rPr>
        <w:t xml:space="preserve"> </w:t>
      </w:r>
      <w:r w:rsidR="0056583F">
        <w:rPr>
          <w:rFonts w:ascii="Times New Roman" w:hAnsi="Times New Roman" w:cs="Times New Roman"/>
          <w:sz w:val="24"/>
          <w:szCs w:val="24"/>
        </w:rPr>
        <w:fldChar w:fldCharType="begin"/>
      </w:r>
      <w:r w:rsidR="001F08DA">
        <w:rPr>
          <w:rFonts w:ascii="Times New Roman" w:hAnsi="Times New Roman" w:cs="Times New Roman"/>
          <w:sz w:val="24"/>
          <w:szCs w:val="24"/>
        </w:rPr>
        <w:instrText xml:space="preserve"> ADDIN ZOTERO_ITEM CSL_CITATION {"citationID":"gXm6xHBj","properties":{"formattedCitation":"(Nobata et al., 2016)","plainCitation":"(Nobata et al., 2016)","dontUpdate":true,"noteIndex":0},"citationItems":[{"id":344,"uris":["http://zotero.org/users/9104097/items/QWX5RFF9"],"itemData":{"id":344,"type":"paper-conference","abstract":"Detection of abusive language in user generated online content has become an issue of increasing importance in recent years. Most current commercial methods make use of blacklists and regular expressions, however these measures fall short when contending with more subtle, less ham-ﬁsted examples of hate speech. In this work, we develop a machine learning based method to detect hate speech on online user comments from two domains which outperforms a state-ofthe-art deep learning approach. We also develop a corpus of user comments annotated for abusive language, the ﬁrst of its kind. Finally, we use our detection tool to analyze abusive language over time and in diﬀerent settings to further enhance our knowledge of this behavior.","container-title":"Proceedings of the 25th International Conference on World Wide Web","DOI":"10.1145/2872427.2883062","event-place":"Montréal Québec Canada","event-title":"WWW '16: 25th International World Wide Web Conference","ISBN":"978-1-4503-4143-1","language":"en","page":"145-153","publisher":"International World Wide Web Conferences Steering Committee","publisher-place":"Montréal Québec Canada","source":"DOI.org (Crossref)","title":"Abusive Language Detection in Online User Content","URL":"https://dl.acm.org/doi/10.1145/2872427.2883062","author":[{"family":"Nobata","given":"Chikashi"},{"family":"Tetreault","given":"Joel"},{"family":"Thomas","given":"Achint"},{"family":"Mehdad","given":"Yashar"},{"family":"Chang","given":"Yi"}],"accessed":{"date-parts":[["2023",7,8]]},"issued":{"date-parts":[["2016",4,11]]}}}],"schema":"https://github.com/citation-style-language/schema/raw/master/csl-citation.json"} </w:instrText>
      </w:r>
      <w:r w:rsidR="0056583F">
        <w:rPr>
          <w:rFonts w:ascii="Times New Roman" w:hAnsi="Times New Roman" w:cs="Times New Roman"/>
          <w:sz w:val="24"/>
          <w:szCs w:val="24"/>
        </w:rPr>
        <w:fldChar w:fldCharType="separate"/>
      </w:r>
      <w:r w:rsidR="006005A9" w:rsidRPr="006005A9">
        <w:rPr>
          <w:rFonts w:ascii="Times New Roman" w:hAnsi="Times New Roman" w:cs="Times New Roman"/>
          <w:sz w:val="24"/>
        </w:rPr>
        <w:t xml:space="preserve">Nobata et al., </w:t>
      </w:r>
      <w:r w:rsidR="006F5D8D">
        <w:rPr>
          <w:rFonts w:ascii="Times New Roman" w:hAnsi="Times New Roman" w:cs="Times New Roman"/>
          <w:sz w:val="24"/>
        </w:rPr>
        <w:t>(</w:t>
      </w:r>
      <w:r w:rsidR="006005A9" w:rsidRPr="006005A9">
        <w:rPr>
          <w:rFonts w:ascii="Times New Roman" w:hAnsi="Times New Roman" w:cs="Times New Roman"/>
          <w:sz w:val="24"/>
        </w:rPr>
        <w:t>2016)</w:t>
      </w:r>
      <w:r w:rsidR="0056583F">
        <w:rPr>
          <w:rFonts w:ascii="Times New Roman" w:hAnsi="Times New Roman" w:cs="Times New Roman"/>
          <w:sz w:val="24"/>
          <w:szCs w:val="24"/>
        </w:rPr>
        <w:fldChar w:fldCharType="end"/>
      </w:r>
      <w:r w:rsidR="0056583F">
        <w:rPr>
          <w:rFonts w:ascii="Times New Roman" w:hAnsi="Times New Roman" w:cs="Times New Roman"/>
          <w:sz w:val="24"/>
          <w:szCs w:val="24"/>
        </w:rPr>
        <w:t xml:space="preserve"> collected comments from Yahoo! Finance and News and annotated it into clean and offensive. </w:t>
      </w:r>
      <w:r w:rsidR="007B22A9">
        <w:rPr>
          <w:rFonts w:ascii="Times New Roman" w:hAnsi="Times New Roman" w:cs="Times New Roman"/>
          <w:sz w:val="24"/>
          <w:szCs w:val="24"/>
        </w:rPr>
        <w:t xml:space="preserve">A study by </w:t>
      </w:r>
      <w:r w:rsidR="007B22A9">
        <w:rPr>
          <w:rFonts w:ascii="Times New Roman" w:hAnsi="Times New Roman" w:cs="Times New Roman"/>
          <w:sz w:val="24"/>
          <w:szCs w:val="24"/>
        </w:rPr>
        <w:fldChar w:fldCharType="begin"/>
      </w:r>
      <w:r w:rsidR="001F08DA">
        <w:rPr>
          <w:rFonts w:ascii="Times New Roman" w:hAnsi="Times New Roman" w:cs="Times New Roman"/>
          <w:sz w:val="24"/>
          <w:szCs w:val="24"/>
        </w:rPr>
        <w:instrText xml:space="preserve"> ADDIN ZOTERO_ITEM CSL_CITATION {"citationID":"foorsAZ5","properties":{"formattedCitation":"(Tuarob &amp; Mitrpanont, 2017)","plainCitation":"(Tuarob &amp; Mitrpanont, 2017)","dontUpdate":true,"noteIndex":0},"citationItems":[{"id":1091,"uris":["http://zotero.org/users/9104097/items/J2YIZHDC"],"itemData":{"id":1091,"type":"paper-conference","abstract":"Social networks have become a standard means of communication that allows a massive amount of users to interact and consume information anywhere and anytime. In Thailand, millions of users have access to social networks, a majority of which include young children. The colloquial nature of social media inherently encourages certain expressions of language that do not conform to the standard, some of which may be considered abusive and offensive. Such ill-mannered language fashion has become increasingly used by a large number of Thai social media users. If these abusive languages are exposed to adolescents without proper guidance, they could compulsorily develop a familiar attitude towards such language styles. To address the issue, we present a set of algorithms based on machine learning, that automatically detect abusive Thai language in social networks. Our best results yield 86% f-measure (88.73% precision and 83.53% recall).","collection-title":"Lecture Notes in Computer Science","container-title":"DIGITAL LIBRARIES: DATA, INFORMATION, AND KNOWLEDGE FOR DIGITAL LIVES","DOI":"10.1007/978-3-319-70232-2_23","ISBN":"978-3-319-70232-2","note":"ISSN: 0302-9743","title":"Automatic Discovery of Abusive Thai Language Usages in Social Networks","volume":"10647","author":[{"family":"Tuarob","given":"Suppawong"},{"family":"Mitrpanont","given":"Jarernsri L."}],"editor":[{"family":"Choemprayong","given":"S"},{"family":"Crestani","given":"F"},{"family":"Cunningham","given":"SJ"}],"issued":{"date-parts":[["2017"]]}}}],"schema":"https://github.com/citation-style-language/schema/raw/master/csl-citation.json"} </w:instrText>
      </w:r>
      <w:r w:rsidR="007B22A9">
        <w:rPr>
          <w:rFonts w:ascii="Times New Roman" w:hAnsi="Times New Roman" w:cs="Times New Roman"/>
          <w:sz w:val="24"/>
          <w:szCs w:val="24"/>
        </w:rPr>
        <w:fldChar w:fldCharType="separate"/>
      </w:r>
      <w:r w:rsidR="006005A9" w:rsidRPr="006005A9">
        <w:rPr>
          <w:rFonts w:ascii="Times New Roman" w:hAnsi="Times New Roman" w:cs="Times New Roman"/>
          <w:sz w:val="24"/>
        </w:rPr>
        <w:t xml:space="preserve">Tuarob &amp; Mitrpanont, </w:t>
      </w:r>
      <w:r w:rsidR="006F5D8D">
        <w:rPr>
          <w:rFonts w:ascii="Times New Roman" w:hAnsi="Times New Roman" w:cs="Times New Roman"/>
          <w:sz w:val="24"/>
        </w:rPr>
        <w:t>(</w:t>
      </w:r>
      <w:r w:rsidR="006005A9" w:rsidRPr="006005A9">
        <w:rPr>
          <w:rFonts w:ascii="Times New Roman" w:hAnsi="Times New Roman" w:cs="Times New Roman"/>
          <w:sz w:val="24"/>
        </w:rPr>
        <w:t>2017)</w:t>
      </w:r>
      <w:r w:rsidR="007B22A9">
        <w:rPr>
          <w:rFonts w:ascii="Times New Roman" w:hAnsi="Times New Roman" w:cs="Times New Roman"/>
          <w:sz w:val="24"/>
          <w:szCs w:val="24"/>
        </w:rPr>
        <w:fldChar w:fldCharType="end"/>
      </w:r>
      <w:r w:rsidR="007B22A9">
        <w:rPr>
          <w:rFonts w:ascii="Times New Roman" w:hAnsi="Times New Roman" w:cs="Times New Roman"/>
          <w:sz w:val="24"/>
          <w:szCs w:val="24"/>
        </w:rPr>
        <w:t xml:space="preserve">, created a dataset of offensive comments curated from Facebook. Five annotators were trained to label each comment as dirty, rude, figurative, offensive or non-offensive. </w:t>
      </w:r>
      <w:r w:rsidR="00355AF2">
        <w:rPr>
          <w:rFonts w:ascii="Times New Roman" w:hAnsi="Times New Roman" w:cs="Times New Roman"/>
          <w:sz w:val="24"/>
          <w:szCs w:val="24"/>
        </w:rPr>
        <w:fldChar w:fldCharType="begin"/>
      </w:r>
      <w:r w:rsidR="001F08DA">
        <w:rPr>
          <w:rFonts w:ascii="Times New Roman" w:hAnsi="Times New Roman" w:cs="Times New Roman"/>
          <w:sz w:val="24"/>
          <w:szCs w:val="24"/>
        </w:rPr>
        <w:instrText xml:space="preserve"> ADDIN ZOTERO_ITEM CSL_CITATION {"citationID":"fNSHdTbF","properties":{"formattedCitation":"(Alfina et al., 2017)","plainCitation":"(Alfina et al., 2017)","dontUpdate":true,"noteIndex":0},"citationItems":[{"id":462,"uris":["http://zotero.org/users/9104097/items/ECF96AXW"],"itemData":{"id":462,"type":"paper-conference","abstract":"The objective of our work is to detect hate speech in the Indonesian language. As far as we know, the research on this subject is still very rare. The only research we found has created a dataset for hate speech against religion, but the quality of this dataset is inadequate. Our research aimed to create a new dataset that covers hate speech in general, including hatred for religion, race, ethnicity, and gender. In addition, we also conducted a preliminary study using machine learning approach. Machine learning so far is the most frequently used approach in classifying text. We compared the performance of several features and machine learning algorithms for hate speech detection. Features that extracted were word n-gram with n = 1 and n = 2, character n-gram with n = 3 and n = 4, and negative sentiment. The classification was performed using Naive Bayes, Support Vector Machine, Bayesian Logistic Regression, and Random Forest Decision Tree. An F-measure of 93.5% was achieved when using word n-gram feature with Random Forest Decision Tree algorithm. Results also show that word n-gram feature outperformed character n-gram.","collection-title":"International Conference on Advanced Computer Science and Information Systems","container-title":"2017 INTERNATIONAL CONFERENCE ON ADVANCED COMPUTER SCIENCE AND INFORMATION SYSTEMS (ICACSIS)","ISBN":"978-1-5386-3172-0","note":"ISSN: 2330-4588","page":"233-237","publisher":"Univ Indonesia, Kantor Pengelolaan Produk Riset and Inovasi; Univ Indonesia, Fac Comp Sci; IEEE Indonesia Sect; Univ Negeri Surabaya; UB, Fakultas Ilmu Komputer","title":"Hate Speech Detection in the Indonesian Language: A Dataset and Preliminary Study","author":[{"family":"Alfina","given":"Ika"},{"family":"Mulia","given":"Rio"},{"family":"Fanany","given":"Mohamad Ivan"},{"family":"Ekanata","given":"Yudo"}],"issued":{"date-parts":[["2017"]]}}}],"schema":"https://github.com/citation-style-language/schema/raw/master/csl-citation.json"} </w:instrText>
      </w:r>
      <w:r w:rsidR="00355AF2">
        <w:rPr>
          <w:rFonts w:ascii="Times New Roman" w:hAnsi="Times New Roman" w:cs="Times New Roman"/>
          <w:sz w:val="24"/>
          <w:szCs w:val="24"/>
        </w:rPr>
        <w:fldChar w:fldCharType="separate"/>
      </w:r>
      <w:r w:rsidR="006005A9" w:rsidRPr="006005A9">
        <w:rPr>
          <w:rFonts w:ascii="Times New Roman" w:hAnsi="Times New Roman" w:cs="Times New Roman"/>
          <w:sz w:val="24"/>
        </w:rPr>
        <w:t xml:space="preserve">Alfina et al., </w:t>
      </w:r>
      <w:r w:rsidR="0084536C">
        <w:rPr>
          <w:rFonts w:ascii="Times New Roman" w:hAnsi="Times New Roman" w:cs="Times New Roman"/>
          <w:sz w:val="24"/>
        </w:rPr>
        <w:t>(</w:t>
      </w:r>
      <w:r w:rsidR="006005A9" w:rsidRPr="006005A9">
        <w:rPr>
          <w:rFonts w:ascii="Times New Roman" w:hAnsi="Times New Roman" w:cs="Times New Roman"/>
          <w:sz w:val="24"/>
        </w:rPr>
        <w:t>2017)</w:t>
      </w:r>
      <w:r w:rsidR="00355AF2">
        <w:rPr>
          <w:rFonts w:ascii="Times New Roman" w:hAnsi="Times New Roman" w:cs="Times New Roman"/>
          <w:sz w:val="24"/>
          <w:szCs w:val="24"/>
        </w:rPr>
        <w:fldChar w:fldCharType="end"/>
      </w:r>
      <w:r w:rsidR="00355AF2">
        <w:rPr>
          <w:rFonts w:ascii="Times New Roman" w:hAnsi="Times New Roman" w:cs="Times New Roman"/>
          <w:sz w:val="24"/>
          <w:szCs w:val="24"/>
        </w:rPr>
        <w:t xml:space="preserve"> created a dataset for hate speech detection in Indonesia by crawling tweets related to politics.</w:t>
      </w:r>
      <w:r w:rsidR="007C107A">
        <w:rPr>
          <w:rFonts w:ascii="Times New Roman" w:hAnsi="Times New Roman" w:cs="Times New Roman"/>
          <w:sz w:val="24"/>
          <w:szCs w:val="24"/>
        </w:rPr>
        <w:t xml:space="preserve"> The tweets were labelled into hate or non-hate by a group of </w:t>
      </w:r>
      <w:r w:rsidR="00F73AB7">
        <w:rPr>
          <w:rFonts w:ascii="Times New Roman" w:hAnsi="Times New Roman" w:cs="Times New Roman"/>
          <w:sz w:val="24"/>
          <w:szCs w:val="24"/>
        </w:rPr>
        <w:t>3</w:t>
      </w:r>
      <w:r w:rsidR="007C107A">
        <w:rPr>
          <w:rFonts w:ascii="Times New Roman" w:hAnsi="Times New Roman" w:cs="Times New Roman"/>
          <w:sz w:val="24"/>
          <w:szCs w:val="24"/>
        </w:rPr>
        <w:t>0 students, with each tweet annotated by at least three people. Only tweets with 100% agreements are considered. In a related study,</w:t>
      </w:r>
      <w:r w:rsidR="00355AF2">
        <w:rPr>
          <w:rFonts w:ascii="Times New Roman" w:hAnsi="Times New Roman" w:cs="Times New Roman"/>
          <w:sz w:val="24"/>
          <w:szCs w:val="24"/>
        </w:rPr>
        <w:t xml:space="preserve"> </w:t>
      </w:r>
      <w:r w:rsidR="005C0A3E">
        <w:rPr>
          <w:rFonts w:ascii="Times New Roman" w:hAnsi="Times New Roman" w:cs="Times New Roman"/>
          <w:sz w:val="24"/>
          <w:szCs w:val="24"/>
        </w:rPr>
        <w:fldChar w:fldCharType="begin"/>
      </w:r>
      <w:r w:rsidR="003E6E3B">
        <w:rPr>
          <w:rFonts w:ascii="Times New Roman" w:hAnsi="Times New Roman" w:cs="Times New Roman"/>
          <w:sz w:val="24"/>
          <w:szCs w:val="24"/>
        </w:rPr>
        <w:instrText xml:space="preserve"> ADDIN ZOTERO_ITEM CSL_CITATION {"citationID":"Gs4doGb8","properties":{"formattedCitation":"(Ibrohim &amp; Budi, 2018)","plainCitation":"(Ibrohim &amp; Budi, 2018)","dontUpdate":true,"noteIndex":0},"citationItems":[{"id":18,"uris":["http://zotero.org/users/9104097/items/D7PMQ94X"],"itemData":{"id":18,"type":"article-journal","abstract":"Abstract Abusive language is an expression (both oral or text) that contains abusive/dirty words or phrases both in the context of jokes, aAbvuuslgivaer lsaenxgucaogneseirsvaatnioenxporretsosiocnurs(binogthsoomrael oonret.eNxto)wthaadtaycosnmtaainnys apbeuospivlee/odnirttyhewionrtdesrnoert p(nheratiszeesnsb)otwhriitne tahnedcopnotsetxatnofabjouksievse, laanvguulgaagre sienxthcoenssoecrivaaltimonedoira tsoucchurassinFgascoemboeookn,eL. iNnoe,wTawdaiyttserm, eatncy. Dpeeotepclteinognatnheabinutseivrneelta(nngeutiazgeensin) wsorcitiealamndedpioastisaan daibﬃusciuvlet plarnogbuleamgetoinretshoelvseocbieaclamuseedtihaissupcrhobalsemFaccaenbonookt ,beLrineseo, lTvweditjtuesr,t uetsce. wDoertdecmtiantgchainnga.bTuhsiivsepalapnegr udaisgceusinsessoaciparlelmimediniaariisesastduidﬃycfuolrt apbroubsilveemlatongreusaoglevedebteeccatuiosne tihnisInpdroonbelesmiancasnocnioalt bmeerdeisaoalvneddthjuestchuasellewnogredimn adtecvheinlogp.iTnghias psyapsteermdifsocrusInsedsoanepsriealnimaibnuasriivees lsatundgyuafgoer dabeutescivtieonla,negsupaegceiadlleyteicntisoonciianl Imndeodniae.siWanesaolcsioalbmuieltdiraepaonrdtetdheancheaxllpeenrgime einntdfeovrelaobpuisnigvea lsaynsgteumagefodreItnedcotinoensioann Ianbduosinveesilaanngtwuaegeet udseitnecgtimona,chesinpeeclieaalrlynining saopcpiarol amchedwiai.thWae sailmsoplbeuiwltorredpno-rgterdamanaenxdpcehriamr enn-tgrfaomr afbeuastiuvreesl.anWgeuaugseedNetaeicvteioBnaoynesI,nSduopnpesoiratnVtewcetoert Musaincghimnea,cahnindeRlaenadrnoimngFaoprepsrtoaDcehciwsiiothn Ta rseiemcpllaesswiﬁoerrdton-igdreanmtifayntdhechtwareent-gwrahmethfeerattuhreetsw. eWete iussae nNoat iavbeuBsiavyeelsa,nSguupapgoer,taVbuecsitvoer bMuatcnhoitnoe,ﬀaenndsivRea, nodroomﬀeFnosirveestlaDnegcuisaigoen. TTrheeeecxlpaesrsiimﬁeernttoreisduelntstifsyhothwetthwateethtewNhaeitvheerBtahyeetswcelaestsiisﬁaernwotitahbtuhseivceomlabnignuaatigoen, oafbuwsoivrde fbuuooounnnnrtiillggyyenrrvo((aaenntmmroooyttﬀ++caaelbbnbbauussiiggisssviiirrﬁvveaaee,mmeorllss)aar.nnffoTeeggﬀaahuuetteaauunggdrrseeeeiavsstaaeaggnnsliieddavvtneeaaigssnbbuttuuthhahsseegiiivvsebbee.eeeTllxssaahpttnneerrggeereuuissmxuuaapllggetteeenrii))t..i,,eemiaa..sell77alln00vcct..all00raaiel66ssas%%ssbuiiﬁﬁlletooeesfffrrsoFFtthrhho11aaowtt−−thwwteSSheeraccrtuuooesstrrsheeeeeedd..aHHrNggciiooahvvwwieeevrsseeesvvaaBteehhhrraa,,iiytggiieffihhsnwweetcrreeelrrraeeeccssssslltaauuiﬁsstllottsseii((rffimmmyywiioopnnitrrrggheeovttttthhhhheeeeaadnnttctwwho88imee33see%%bstt tiiiunoonndafftttooyiFF.ott11nww−−ooofSSllaawccbboooeerrrlldeess for every classiﬁer). The dataset in this experiment is available for other researchers that interest to improved this study.","container-title":"Procedia Computer Science","DOI":"10.1016/j.procs.2018.08.169","ISSN":"18770509","journalAbbreviation":"Procedia Computer Science","language":"en","page":"222-229","source":"DOI.org (Crossref)","title":"A Dataset and Preliminaries Study for Abusive Language Detection in Indonesian Social Media","volume":"135","author":[{"family":"Ibrohim","given":"Muhammad Okky"},{"family":"Budi","given":"Indra"}],"issued":{"date-parts":[["2018"]]}}}],"schema":"https://github.com/citation-style-language/schema/raw/master/csl-citation.json"} </w:instrText>
      </w:r>
      <w:r w:rsidR="005C0A3E">
        <w:rPr>
          <w:rFonts w:ascii="Times New Roman" w:hAnsi="Times New Roman" w:cs="Times New Roman"/>
          <w:sz w:val="24"/>
          <w:szCs w:val="24"/>
        </w:rPr>
        <w:fldChar w:fldCharType="separate"/>
      </w:r>
      <w:r w:rsidR="005C0A3E" w:rsidRPr="005C0A3E">
        <w:rPr>
          <w:rFonts w:ascii="Times New Roman" w:hAnsi="Times New Roman" w:cs="Times New Roman"/>
          <w:sz w:val="24"/>
        </w:rPr>
        <w:t xml:space="preserve">Ibrohim &amp; Budi </w:t>
      </w:r>
      <w:r w:rsidR="005C0A3E">
        <w:rPr>
          <w:rFonts w:ascii="Times New Roman" w:hAnsi="Times New Roman" w:cs="Times New Roman"/>
          <w:sz w:val="24"/>
        </w:rPr>
        <w:t>(</w:t>
      </w:r>
      <w:r w:rsidR="005C0A3E" w:rsidRPr="005C0A3E">
        <w:rPr>
          <w:rFonts w:ascii="Times New Roman" w:hAnsi="Times New Roman" w:cs="Times New Roman"/>
          <w:sz w:val="24"/>
        </w:rPr>
        <w:t>2018)</w:t>
      </w:r>
      <w:r w:rsidR="005C0A3E">
        <w:rPr>
          <w:rFonts w:ascii="Times New Roman" w:hAnsi="Times New Roman" w:cs="Times New Roman"/>
          <w:sz w:val="24"/>
          <w:szCs w:val="24"/>
        </w:rPr>
        <w:fldChar w:fldCharType="end"/>
      </w:r>
      <w:r w:rsidR="005C0A3E">
        <w:rPr>
          <w:rFonts w:ascii="Times New Roman" w:hAnsi="Times New Roman" w:cs="Times New Roman"/>
          <w:sz w:val="24"/>
          <w:szCs w:val="24"/>
        </w:rPr>
        <w:t xml:space="preserve"> used offensive keywords to collect Indonesian tweets. The dataset contains about </w:t>
      </w:r>
      <w:r w:rsidR="005C0A3E">
        <w:rPr>
          <w:rFonts w:ascii="Times New Roman" w:hAnsi="Times New Roman" w:cs="Times New Roman"/>
          <w:sz w:val="24"/>
          <w:szCs w:val="24"/>
        </w:rPr>
        <w:lastRenderedPageBreak/>
        <w:t>2000 tweets which were annotated by 20 different persons into three classes. The annotators were provided with a guideline and the final dataset contains only tweets that have 100% agreement.</w:t>
      </w:r>
      <w:r w:rsidR="00EB2CA4">
        <w:rPr>
          <w:rFonts w:ascii="Times New Roman" w:hAnsi="Times New Roman" w:cs="Times New Roman"/>
          <w:sz w:val="24"/>
          <w:szCs w:val="24"/>
        </w:rPr>
        <w:t xml:space="preserve"> </w:t>
      </w:r>
      <w:r w:rsidR="00686896">
        <w:rPr>
          <w:rFonts w:ascii="Times New Roman" w:hAnsi="Times New Roman" w:cs="Times New Roman"/>
          <w:sz w:val="24"/>
          <w:szCs w:val="24"/>
        </w:rPr>
        <w:fldChar w:fldCharType="begin"/>
      </w:r>
      <w:r w:rsidR="001F08DA">
        <w:rPr>
          <w:rFonts w:ascii="Times New Roman" w:hAnsi="Times New Roman" w:cs="Times New Roman"/>
          <w:sz w:val="24"/>
          <w:szCs w:val="24"/>
        </w:rPr>
        <w:instrText xml:space="preserve"> ADDIN ZOTERO_ITEM CSL_CITATION {"citationID":"k80GrbcL","properties":{"formattedCitation":"(Chopra et al., 2023)","plainCitation":"(Chopra et al., 2023)","dontUpdate":true,"noteIndex":0},"citationItems":[{"id":517,"uris":["http://zotero.org/users/9104097/items/ETGQK4DX"],"itemData":{"id":517,"type":"article-journal","abstract":"Social Media has been growing and has provided the world with a platform to opine, debate, display, and discuss like never before. It has a major influence in research areas that analyze human behavior and social groups, and the phenomenon of social interactions is even being used in areas such as Internet of Things. This constant stream of data connecting individuals and organizations across the globe has had a tremendous impact on the functioning of society and even has the power to sway elections. Despite having numerous benefits, social media has certain issues such as the prevalence of fake news, which has also led to the rise of the hate speech phenomenon. Due to lax security throughout these social media platforms, these issues continue to exist without any repercussions. This leads to cyberbullying, defamation, and presents grave security concerns. Even though some work has been done independently on native scripts, hate speech detection, and code-mixed data, there exists a lack of academic work and research in the area of detecting hate speech in transliterated code-mixed data and in-text containing native language scripts. Research in this field is inhibited greatly due to the multiple variations in grammar and spelling and in general a lack of availability of annotated datasets, especially when it comes to native languages. This article comes up with a method to automate hate speech detection in code-mixed and native language text. The article presents an architecture containing a Tabnet classifier-based model trained on features extracted using MuRIL from transliterated code-mixed textual data. The article also shows that the same model works well on features extracted from text in Devanagari despite being trained on transliterated data.","container-title":"ACM TRANSACTIONS ON ASIAN AND LOW-RESOURCE LANGUAGE INFORMATION PROCESSING","DOI":"10.1145/3568673","ISSN":"2375-4699","issue":"5","title":"A Framework for Online Hate Speech Detection on Code-mixed Hindi-English Text and Hindi Text in Devanagari","volume":"22","author":[{"family":"Chopra","given":"Abhishek"},{"family":"Sharma","given":"Deepak Kumar"},{"family":"Jha","given":"Aashna"},{"family":"Ghosh","given":"Uttam"}],"issued":{"date-parts":[["2023",5]]}}}],"schema":"https://github.com/citation-style-language/schema/raw/master/csl-citation.json"} </w:instrText>
      </w:r>
      <w:r w:rsidR="00686896">
        <w:rPr>
          <w:rFonts w:ascii="Times New Roman" w:hAnsi="Times New Roman" w:cs="Times New Roman"/>
          <w:sz w:val="24"/>
          <w:szCs w:val="24"/>
        </w:rPr>
        <w:fldChar w:fldCharType="separate"/>
      </w:r>
      <w:r w:rsidR="006005A9" w:rsidRPr="006005A9">
        <w:rPr>
          <w:rFonts w:ascii="Times New Roman" w:hAnsi="Times New Roman" w:cs="Times New Roman"/>
          <w:sz w:val="24"/>
        </w:rPr>
        <w:t xml:space="preserve">Chopra et al., </w:t>
      </w:r>
      <w:r w:rsidR="0084536C">
        <w:rPr>
          <w:rFonts w:ascii="Times New Roman" w:hAnsi="Times New Roman" w:cs="Times New Roman"/>
          <w:sz w:val="24"/>
        </w:rPr>
        <w:t>(</w:t>
      </w:r>
      <w:r w:rsidR="006005A9" w:rsidRPr="006005A9">
        <w:rPr>
          <w:rFonts w:ascii="Times New Roman" w:hAnsi="Times New Roman" w:cs="Times New Roman"/>
          <w:sz w:val="24"/>
        </w:rPr>
        <w:t>2023)</w:t>
      </w:r>
      <w:r w:rsidR="00686896">
        <w:rPr>
          <w:rFonts w:ascii="Times New Roman" w:hAnsi="Times New Roman" w:cs="Times New Roman"/>
          <w:sz w:val="24"/>
          <w:szCs w:val="24"/>
        </w:rPr>
        <w:fldChar w:fldCharType="end"/>
      </w:r>
      <w:r w:rsidR="00686896">
        <w:rPr>
          <w:rFonts w:ascii="Times New Roman" w:hAnsi="Times New Roman" w:cs="Times New Roman"/>
          <w:sz w:val="24"/>
          <w:szCs w:val="24"/>
        </w:rPr>
        <w:t xml:space="preserve"> used a combination of keywords and hashtags related to politics to crawl tweets in code-mixed Hindi and English. The tweets were annotated by experts in both English and Hindu languages. They uses a binary classification of hate and non-hate for the labeling and an inter annotator agreement score of 0.97 using </w:t>
      </w:r>
      <w:proofErr w:type="spellStart"/>
      <w:proofErr w:type="gramStart"/>
      <w:r w:rsidR="00686896">
        <w:rPr>
          <w:rFonts w:ascii="Times New Roman" w:hAnsi="Times New Roman" w:cs="Times New Roman"/>
          <w:sz w:val="24"/>
          <w:szCs w:val="24"/>
        </w:rPr>
        <w:t>Cohen;s</w:t>
      </w:r>
      <w:proofErr w:type="spellEnd"/>
      <w:proofErr w:type="gramEnd"/>
      <w:r w:rsidR="00686896">
        <w:rPr>
          <w:rFonts w:ascii="Times New Roman" w:hAnsi="Times New Roman" w:cs="Times New Roman"/>
          <w:sz w:val="24"/>
          <w:szCs w:val="24"/>
        </w:rPr>
        <w:t xml:space="preserve"> kappa. </w:t>
      </w:r>
      <w:r w:rsidR="002A26E8">
        <w:rPr>
          <w:rFonts w:ascii="Times New Roman" w:hAnsi="Times New Roman" w:cs="Times New Roman"/>
          <w:sz w:val="24"/>
          <w:szCs w:val="24"/>
        </w:rPr>
        <w:t xml:space="preserve">A Serbian dataset for the detection of offensive language in twitter was created by </w:t>
      </w:r>
      <w:r w:rsidR="002A26E8">
        <w:rPr>
          <w:rFonts w:ascii="Times New Roman" w:hAnsi="Times New Roman" w:cs="Times New Roman"/>
          <w:sz w:val="24"/>
          <w:szCs w:val="24"/>
        </w:rPr>
        <w:fldChar w:fldCharType="begin"/>
      </w:r>
      <w:r w:rsidR="00BB3465">
        <w:rPr>
          <w:rFonts w:ascii="Times New Roman" w:hAnsi="Times New Roman" w:cs="Times New Roman"/>
          <w:sz w:val="24"/>
          <w:szCs w:val="24"/>
        </w:rPr>
        <w:instrText xml:space="preserve"> ADDIN ZOTERO_ITEM CSL_CITATION {"citationID":"vvAvhlFv","properties":{"formattedCitation":"(Joki\\uc0\\u263{} et al., 2021)","plainCitation":"(Jokić et al., 2021)","dontUpdate":true,"noteIndex":0},"citationItems":[{"id":29,"uris":["http://zotero.org/users/9104097/items/NNZYQ69T"],"itemData":{"id":29,"type":"article-journal","abstract":"Abusive speech in social media, including profanities, derogatory and hate speech, has reached the level of a pandemic. A system that would be able to detect such texts could help in making the Internet and social media a better and more respectful virtual space. Research and commercial application in this area were so far focused mainly on the English language. This paper presents the work on building AbCoSER, the first corpus of abusive speech in Serbian. The corpus consists of 6,436 manually annotated tweets, out of which 1,416 were labelled as tweets using some kind of abusive speech. Those 1,416 tweets were further sub-classified, for instance to those using vulgar, hate speech, derogatory language, etc. In this paper, we explain the process of data acquisition, annotation, and corpus construction. We also discuss the results of an initial analysis of the annotation quality. Finally, we present an abusive speech lexicon structure and its enrichment with abusive triggers extracted from the AbCoSER dataset.","language":"en","page":"17","source":"Zotero","title":"A Twitter Corpus and Lexicon for Abusive Speech Detection in Serbian","author":[{"family":"Jokić","given":"Danka"},{"family":"Stanković","given":"Ranka"},{"family":"Krstev","given":"Cvetana"},{"family":"Šandrih","given":"Branislava"}],"issued":{"date-parts":[["2021"]]}}}],"schema":"https://github.com/citation-style-language/schema/raw/master/csl-citation.json"} </w:instrText>
      </w:r>
      <w:r w:rsidR="002A26E8">
        <w:rPr>
          <w:rFonts w:ascii="Times New Roman" w:hAnsi="Times New Roman" w:cs="Times New Roman"/>
          <w:sz w:val="24"/>
          <w:szCs w:val="24"/>
        </w:rPr>
        <w:fldChar w:fldCharType="separate"/>
      </w:r>
      <w:r w:rsidR="002A26E8" w:rsidRPr="002A26E8">
        <w:rPr>
          <w:rFonts w:ascii="Times New Roman" w:hAnsi="Times New Roman" w:cs="Times New Roman"/>
          <w:sz w:val="24"/>
          <w:szCs w:val="24"/>
        </w:rPr>
        <w:t xml:space="preserve">Jokić et al., </w:t>
      </w:r>
      <w:r w:rsidR="002A26E8">
        <w:rPr>
          <w:rFonts w:ascii="Times New Roman" w:hAnsi="Times New Roman" w:cs="Times New Roman"/>
          <w:sz w:val="24"/>
          <w:szCs w:val="24"/>
        </w:rPr>
        <w:t>(</w:t>
      </w:r>
      <w:r w:rsidR="002A26E8" w:rsidRPr="002A26E8">
        <w:rPr>
          <w:rFonts w:ascii="Times New Roman" w:hAnsi="Times New Roman" w:cs="Times New Roman"/>
          <w:sz w:val="24"/>
          <w:szCs w:val="24"/>
        </w:rPr>
        <w:t>2021)</w:t>
      </w:r>
      <w:r w:rsidR="002A26E8">
        <w:rPr>
          <w:rFonts w:ascii="Times New Roman" w:hAnsi="Times New Roman" w:cs="Times New Roman"/>
          <w:sz w:val="24"/>
          <w:szCs w:val="24"/>
        </w:rPr>
        <w:fldChar w:fldCharType="end"/>
      </w:r>
      <w:r w:rsidR="002A26E8">
        <w:rPr>
          <w:rFonts w:ascii="Times New Roman" w:hAnsi="Times New Roman" w:cs="Times New Roman"/>
          <w:sz w:val="24"/>
          <w:szCs w:val="24"/>
        </w:rPr>
        <w:t xml:space="preserve">. Tweets were labelled by 10 trained annotators on two levels: first, each tweet was label as either offensive or not offensive and those marked as offensive were further categorize as profanity, hate, derogatory and others. </w:t>
      </w:r>
      <w:r w:rsidR="00513562">
        <w:rPr>
          <w:rFonts w:ascii="Times New Roman" w:hAnsi="Times New Roman" w:cs="Times New Roman"/>
          <w:sz w:val="24"/>
          <w:szCs w:val="24"/>
        </w:rPr>
        <w:t>The</w:t>
      </w:r>
      <w:r w:rsidR="00186680">
        <w:rPr>
          <w:rFonts w:ascii="Times New Roman" w:hAnsi="Times New Roman" w:cs="Times New Roman"/>
          <w:sz w:val="24"/>
          <w:szCs w:val="24"/>
        </w:rPr>
        <w:t>y reported</w:t>
      </w:r>
      <w:r w:rsidR="00C01692">
        <w:rPr>
          <w:rFonts w:ascii="Times New Roman" w:hAnsi="Times New Roman" w:cs="Times New Roman"/>
          <w:sz w:val="24"/>
          <w:szCs w:val="24"/>
        </w:rPr>
        <w:t xml:space="preserve"> </w:t>
      </w:r>
      <w:r w:rsidR="00186680">
        <w:rPr>
          <w:rFonts w:ascii="Times New Roman" w:hAnsi="Times New Roman" w:cs="Times New Roman"/>
          <w:sz w:val="24"/>
          <w:szCs w:val="24"/>
        </w:rPr>
        <w:t>a Cohens kappa of 0.513 as the</w:t>
      </w:r>
      <w:r w:rsidR="00513562">
        <w:rPr>
          <w:rFonts w:ascii="Times New Roman" w:hAnsi="Times New Roman" w:cs="Times New Roman"/>
          <w:sz w:val="24"/>
          <w:szCs w:val="24"/>
        </w:rPr>
        <w:t xml:space="preserve"> </w:t>
      </w:r>
      <w:r w:rsidR="00186680">
        <w:rPr>
          <w:rFonts w:ascii="Times New Roman" w:hAnsi="Times New Roman" w:cs="Times New Roman"/>
          <w:sz w:val="24"/>
          <w:szCs w:val="24"/>
        </w:rPr>
        <w:t>inter-annotator agreement attained</w:t>
      </w:r>
      <w:r w:rsidR="00C01692">
        <w:rPr>
          <w:rFonts w:ascii="Times New Roman" w:hAnsi="Times New Roman" w:cs="Times New Roman"/>
          <w:sz w:val="24"/>
          <w:szCs w:val="24"/>
        </w:rPr>
        <w:t xml:space="preserve"> </w:t>
      </w:r>
      <w:r w:rsidR="00186680">
        <w:rPr>
          <w:rFonts w:ascii="Times New Roman" w:hAnsi="Times New Roman" w:cs="Times New Roman"/>
          <w:sz w:val="24"/>
          <w:szCs w:val="24"/>
        </w:rPr>
        <w:t xml:space="preserve">for the binary classification. </w:t>
      </w:r>
      <w:r w:rsidR="00DF1DEC">
        <w:rPr>
          <w:rFonts w:ascii="Times New Roman" w:hAnsi="Times New Roman" w:cs="Times New Roman"/>
          <w:sz w:val="24"/>
          <w:szCs w:val="24"/>
        </w:rPr>
        <w:fldChar w:fldCharType="begin"/>
      </w:r>
      <w:r w:rsidR="001F08DA">
        <w:rPr>
          <w:rFonts w:ascii="Times New Roman" w:hAnsi="Times New Roman" w:cs="Times New Roman"/>
          <w:sz w:val="24"/>
          <w:szCs w:val="24"/>
        </w:rPr>
        <w:instrText xml:space="preserve"> ADDIN ZOTERO_ITEM CSL_CITATION {"citationID":"z8Sb0X2O","properties":{"formattedCitation":"(Chiril et al., 2020)","plainCitation":"(Chiril et al., 2020)","dontUpdate":true,"noteIndex":0},"citationItems":[{"id":82,"uris":["http://zotero.org/users/9104097/items/BAMCYRZG"],"itemData":{"id":82,"type":"article-journal","abstract":"Social media networks have become a space where users are free to relate their opinions and sentiments which may lead to a large spreading of hatred or abusive messages which have to be moderated. This paper presents the ﬁrst French corpus annotated for sexism detection composed of about 12,000 tweets. In a context of oﬀensive content mediation on social media now regulated by European laws, we think that it is important to be able to detect automatically not only sexist content but also to identify if a message with a sexist content is really sexist (i.e. addressed to a woman or describing a woman or women in general) or is a story of sexism experienced by a woman. This point is the novelty of our annotation scheme. We also propose some preliminary results for sexism detection obtained with a deep learning approach. Our experiments show encouraging results.","container-title":"Proceedings of the 12th Conference on Language Resources and Evaluation","language":"en","page":"1397-1403","source":"Zotero","title":"An Annotated Corpus for Sexism Detection in French Tweets","author":[{"family":"Chiril","given":"Patricia"},{"family":"Moriceau","given":"Véronique"},{"family":"Benamara","given":"Farah"},{"family":"Mari","given":"Alda"},{"family":"Origgi","given":"Gloria"},{"family":"Coulomb-Gully","given":"Marlène"}],"issued":{"date-parts":[["2020"]]}}}],"schema":"https://github.com/citation-style-language/schema/raw/master/csl-citation.json"} </w:instrText>
      </w:r>
      <w:r w:rsidR="00DF1DEC">
        <w:rPr>
          <w:rFonts w:ascii="Times New Roman" w:hAnsi="Times New Roman" w:cs="Times New Roman"/>
          <w:sz w:val="24"/>
          <w:szCs w:val="24"/>
        </w:rPr>
        <w:fldChar w:fldCharType="separate"/>
      </w:r>
      <w:r w:rsidR="006005A9" w:rsidRPr="006005A9">
        <w:rPr>
          <w:rFonts w:ascii="Times New Roman" w:hAnsi="Times New Roman" w:cs="Times New Roman"/>
          <w:sz w:val="24"/>
        </w:rPr>
        <w:t xml:space="preserve">Chiril et al. </w:t>
      </w:r>
      <w:r w:rsidR="0084536C">
        <w:rPr>
          <w:rFonts w:ascii="Times New Roman" w:hAnsi="Times New Roman" w:cs="Times New Roman"/>
          <w:sz w:val="24"/>
        </w:rPr>
        <w:t>(</w:t>
      </w:r>
      <w:r w:rsidR="006005A9" w:rsidRPr="006005A9">
        <w:rPr>
          <w:rFonts w:ascii="Times New Roman" w:hAnsi="Times New Roman" w:cs="Times New Roman"/>
          <w:sz w:val="24"/>
        </w:rPr>
        <w:t>2020)</w:t>
      </w:r>
      <w:r w:rsidR="00DF1DEC">
        <w:rPr>
          <w:rFonts w:ascii="Times New Roman" w:hAnsi="Times New Roman" w:cs="Times New Roman"/>
          <w:sz w:val="24"/>
          <w:szCs w:val="24"/>
        </w:rPr>
        <w:fldChar w:fldCharType="end"/>
      </w:r>
      <w:r w:rsidR="00DF1DEC">
        <w:rPr>
          <w:rFonts w:ascii="Times New Roman" w:hAnsi="Times New Roman" w:cs="Times New Roman"/>
          <w:sz w:val="24"/>
          <w:szCs w:val="24"/>
        </w:rPr>
        <w:t xml:space="preserve"> created a dataset of sexism in French. They used 5 experts to label sexist tweets into direct, descriptive and reporting.</w:t>
      </w:r>
      <w:r w:rsidR="00AD6629">
        <w:rPr>
          <w:rFonts w:ascii="Times New Roman" w:hAnsi="Times New Roman" w:cs="Times New Roman"/>
          <w:sz w:val="24"/>
          <w:szCs w:val="24"/>
        </w:rPr>
        <w:t xml:space="preserve"> Majority vote was used to determine the label of a tweet.</w:t>
      </w:r>
      <w:r w:rsidR="00DF1DEC">
        <w:rPr>
          <w:rFonts w:ascii="Times New Roman" w:hAnsi="Times New Roman" w:cs="Times New Roman"/>
          <w:sz w:val="24"/>
          <w:szCs w:val="24"/>
        </w:rPr>
        <w:t xml:space="preserve"> The</w:t>
      </w:r>
      <w:r w:rsidR="00AD6629">
        <w:rPr>
          <w:rFonts w:ascii="Times New Roman" w:hAnsi="Times New Roman" w:cs="Times New Roman"/>
          <w:sz w:val="24"/>
          <w:szCs w:val="24"/>
        </w:rPr>
        <w:t>y</w:t>
      </w:r>
      <w:r w:rsidR="00563963">
        <w:rPr>
          <w:rFonts w:ascii="Times New Roman" w:hAnsi="Times New Roman" w:cs="Times New Roman"/>
          <w:sz w:val="24"/>
          <w:szCs w:val="24"/>
        </w:rPr>
        <w:t xml:space="preserve"> reported an inter-annotator agreement of 0.72 Cohens’ kappa. </w:t>
      </w:r>
      <w:r w:rsidR="00E92404">
        <w:rPr>
          <w:rFonts w:ascii="Times New Roman" w:hAnsi="Times New Roman" w:cs="Times New Roman"/>
          <w:sz w:val="24"/>
          <w:szCs w:val="24"/>
        </w:rPr>
        <w:t>In another study, pooling technique w</w:t>
      </w:r>
      <w:r w:rsidR="00173BE4">
        <w:rPr>
          <w:rFonts w:ascii="Times New Roman" w:hAnsi="Times New Roman" w:cs="Times New Roman"/>
          <w:sz w:val="24"/>
          <w:szCs w:val="24"/>
        </w:rPr>
        <w:t>as</w:t>
      </w:r>
      <w:r w:rsidR="00E92404">
        <w:rPr>
          <w:rFonts w:ascii="Times New Roman" w:hAnsi="Times New Roman" w:cs="Times New Roman"/>
          <w:sz w:val="24"/>
          <w:szCs w:val="24"/>
        </w:rPr>
        <w:t xml:space="preserve"> used to sample tweets that are likely hateful from a large number of comments and posts collected from twitter. </w:t>
      </w:r>
      <w:r w:rsidR="00173BE4">
        <w:rPr>
          <w:rFonts w:ascii="Times New Roman" w:hAnsi="Times New Roman" w:cs="Times New Roman"/>
          <w:sz w:val="24"/>
          <w:szCs w:val="24"/>
        </w:rPr>
        <w:t>Active learning was used to select tweets to annotate. The inter-annotator agreement was reported to be 0.12 using Fleiss kappa</w:t>
      </w:r>
      <w:r w:rsidR="00934F74">
        <w:rPr>
          <w:rFonts w:ascii="Times New Roman" w:hAnsi="Times New Roman" w:cs="Times New Roman"/>
          <w:sz w:val="24"/>
          <w:szCs w:val="24"/>
        </w:rPr>
        <w:t xml:space="preserve"> </w:t>
      </w:r>
      <w:r w:rsidR="00934F74">
        <w:rPr>
          <w:rFonts w:ascii="Times New Roman" w:hAnsi="Times New Roman" w:cs="Times New Roman"/>
          <w:sz w:val="24"/>
          <w:szCs w:val="24"/>
        </w:rPr>
        <w:fldChar w:fldCharType="begin"/>
      </w:r>
      <w:r w:rsidR="00934F74">
        <w:rPr>
          <w:rFonts w:ascii="Times New Roman" w:hAnsi="Times New Roman" w:cs="Times New Roman"/>
          <w:sz w:val="24"/>
          <w:szCs w:val="24"/>
        </w:rPr>
        <w:instrText xml:space="preserve"> ADDIN ZOTERO_ITEM CSL_CITATION {"citationID":"kUKTVomg","properties":{"formattedCitation":"(Rahman et al., 2021)","plainCitation":"(Rahman et al., 2021)","noteIndex":0},"citationItems":[{"id":83,"uris":["http://zotero.org/users/9104097/items/JZHIURFJ"],"itemData":{"id":83,"type":"article-journal","abstract":"Building a benchmark dataset for hate speech detection presents various challenges. Firstly, because hate speech is relatively rare, random sampling of tweets to annotate is very inefﬁcient in ﬁnding hate speech. To address this, prior datasets often include only tweets matching known “hate words”. However, restricting data to a predeﬁned vocabulary may exclude portions of the real-world phenomenon we seek to model. A second challenge is that deﬁnitions of hate speech tend to be highly varying and subjective. Annotators having diverse prior notions of hate speech may not only disagree with one another but also struggle to conform to speciﬁed labeling guidelines. Our key insight is that the rarity and subjectivity of hate speech are akin to that of relevance in information retrieval (IR). This connection suggests that well-established methodologies for creating IR test collections can be usefully applied to create better benchmark datasets for hate speech. To intelligently and efﬁciently select which tweets to annotate, we apply standard IR techniques of pooling and active learning. To improve both consistency and value of annotations, we apply task decomposition and annotator rationale techniques. We share a new benchmark dataset for hate speech detection on Twitter that provides broader coverage of hate than prior datasets. We also show a dramatic drop in accuracy of existing detection models when tested on these broader forms of hate. Annotator rationales we collect not only justify labeling decisions but also enable future work opportunities for dual-supervision and/or explanation generation in modeling. Further details of our approach can be found in the supplementary materials [52].","container-title":"Conference on Neural Information Processing Systems","language":"en","source":"Zotero","title":"An Information Retrieval Approach to Building Datasets for Hate Speech Detection","author":[{"family":"Rahman","given":"Mustaﬁzur"},{"family":"Balakrishnan","given":"Dinesh"},{"family":"Murthy","given":"Dhiraj"},{"family":"Kutlu","given":"Mucahid"}],"issued":{"date-parts":[["2021"]]}}}],"schema":"https://github.com/citation-style-language/schema/raw/master/csl-citation.json"} </w:instrText>
      </w:r>
      <w:r w:rsidR="00934F74">
        <w:rPr>
          <w:rFonts w:ascii="Times New Roman" w:hAnsi="Times New Roman" w:cs="Times New Roman"/>
          <w:sz w:val="24"/>
          <w:szCs w:val="24"/>
        </w:rPr>
        <w:fldChar w:fldCharType="separate"/>
      </w:r>
      <w:r w:rsidR="00934F74" w:rsidRPr="00934F74">
        <w:rPr>
          <w:rFonts w:ascii="Times New Roman" w:hAnsi="Times New Roman" w:cs="Times New Roman"/>
          <w:sz w:val="24"/>
        </w:rPr>
        <w:t>(Rahman et al., 2021)</w:t>
      </w:r>
      <w:r w:rsidR="00934F74">
        <w:rPr>
          <w:rFonts w:ascii="Times New Roman" w:hAnsi="Times New Roman" w:cs="Times New Roman"/>
          <w:sz w:val="24"/>
          <w:szCs w:val="24"/>
        </w:rPr>
        <w:fldChar w:fldCharType="end"/>
      </w:r>
      <w:r w:rsidR="00934F74">
        <w:rPr>
          <w:rFonts w:ascii="Times New Roman" w:hAnsi="Times New Roman" w:cs="Times New Roman"/>
          <w:sz w:val="24"/>
          <w:szCs w:val="24"/>
        </w:rPr>
        <w:t xml:space="preserve">. </w:t>
      </w:r>
      <w:r w:rsidR="00894FC7">
        <w:rPr>
          <w:rFonts w:ascii="Times New Roman" w:hAnsi="Times New Roman" w:cs="Times New Roman"/>
          <w:sz w:val="24"/>
          <w:szCs w:val="24"/>
        </w:rPr>
        <w:fldChar w:fldCharType="begin"/>
      </w:r>
      <w:r w:rsidR="00BB3465">
        <w:rPr>
          <w:rFonts w:ascii="Times New Roman" w:hAnsi="Times New Roman" w:cs="Times New Roman"/>
          <w:sz w:val="24"/>
          <w:szCs w:val="24"/>
        </w:rPr>
        <w:instrText xml:space="preserve"> ADDIN ZOTERO_ITEM CSL_CITATION {"citationID":"gwDHPzaq","properties":{"formattedCitation":"(Sreelakshmi et al., 2020)","plainCitation":"(Sreelakshmi et al., 2020)","dontUpdate":true,"noteIndex":0},"citationItems":[{"id":68,"uris":["http://zotero.org/users/local/nZ3OG2E4/items/WDTDZBUZ","http://zotero.org/users/9104097/items/WDTDZBUZ"],"itemData":{"id":68,"type":"article-journal","abstract":"Abstract Social media sites like Twitter, Facebook, being user-friendly and a free source, provide opportunities to people to air their voice. PSeoocpialle,mirerdeisapesictteisveliokfe tThwe iatgteer,gFroaucpeb, ouosek,thbeesiengsiutesserto-frsiheanrdelyevaenrdy ma formeeensot uorfcteh,epirrolivfiedme aokpipnogrttuhneisteiessitteospﬂeooopdleedtowaitihr tdhaetiar. vAopicaert. fPreoomplteh,eisrreecspoemcmtiveendoafbthlee faegaetugrreosu, pth, eussee sthiteessehsaivteesdtoowshnasriedeevaesrywmelol.mDeunet otof tlhaecikr loifferemsatrkicintigonthsesseetsbityesthﬂeosoedseitdeswfiothr ditastau.sAerpsatrot efrxopmresthsetsheeicrovmiemwesnadsatbhleeyfeliakteu,reasn,ytbhoedsey sciatnesmhaakvee addovwenrsesiadnedaus nwreealll.isDtiucecotomlmacekntosfirnesatbruicstiivoenlsasnegtubaygethaegsaeinssitteasnfyobroidtsyuwsietrhs atno uexltperreiossr tmheoitrivveietwo staarsnitshheyolniek’es, iamnyabgoedayndcasntamtuaskienatdhveerssoeciaentyd.uSnoreiatlbisetcicamcoemamheungtes irnesapbounssiivbeilliatyngfuoargteheagGaoinvsetrannmyebnotdaynwd itthheasne suiltteesritoor imdeontitvifeytothtiasrhnaisthe coonnet’esnitmbaegfeoraenidt sdtiastsuesmiinnathteesstoocimetays.sS. oAiuttobmecaatmicehaatheusgpeeerecshpdoentseicbtiiloitny ffaocretshequGitoevaerlnomt oenf tcahnadlletnhgeeses dsiuteestotothiedennotnif-ysttahnidsahrdatveacroianttieonntsbinefsopreelliitndgisasnedmgirnaamtems ator. Emsapsesc. iAalulytofmoraaticcohuantetryspleikeechInddeiatewctiitohnhfuagceesmquulittielinagluoatloafndchbaillliennggueasl pdoupeutolatthioenn,otnh-isstahnadtearcdovnaterinattiwonosulidn sbpeelilnincgoadned-mgirxaemdmfoarr.mEswpheiccihallmy afkoersa tchoeuntatsryk ldikeemIannddiainwg.itShohuoguer mpaupletirlipnrgoujaelcatsnda bmilaincghuinael lpeoaprnuilnatgiomn,odtheilstohadteeteccotntheantte wspoeuelcdhbien iHnincoddi-eE-nmgilxisehd cfoodrme-mwihxiecdh smocaikaelsmthedeiatastekxtd.eTmhaenmdientgh.oSdoolooguyr pmaapkeerspurosejeoctfsFaacmebaochoikn’es pleraer-ntrianignemdowdoelrdtoemdebteedcdt ihnagtelisbpraereyc,hfainstTHeixntdtio-Erenpgrleisshencto1d0e0-m00ixdeadtassoacmiapl lmesecdoialletecxtet.dTfrhoemmdeitﬀheordeonltosgoyurmceaskeass huaseteoafnFdancoenb-ohoakte’s. Tprhee-tpraeirnfeodrmwaonrcdeeomfbtehdedpinrogploibseradrym, efathstoTdeoxltotgoyreisprceosmenpta1re0d00w0itdhatwaosradm2pvleecs acnodlledcotce2dvferocmfedaitﬀureersenatnsdoiutrcisesobassehravteedatnhdatnofans-thTaetxet. fTehaetupreesrfgoarmveabnecteteorfftehaetuprreorpeopsreedsemnteatthioondowloitghySiuspcpoomrtpVaerecdtowr Mithacwhoinrde2(vSeVcMan)d-Rdaodcia2lvBecasfiesaFtuurnecsraionnd (iRt iBsFo)bcslearsvseiﬁdetrh.aTthfeasptTapexert afelsaotuprerosvgiadvees baenttienrsifgehattutroetrheeprreesseenartacthieorns wwiothrkSinugppinortthVeeﬁcetoldr Mofaccohdinee-m(SixVeMd d)-aRtaadthiaalt BchaasrisacFtuernclervioenl f(eRaBtuFr)esclparsosviﬁideer. bTehset rpeaspuelrt faolsrocopdroev-midiexseadndiantsai.ght to the researchers working in the ﬁeld of code-mixed data that character level features provide best result for code-mixed data.","container-title":"Procedia Computer Science","DOI":"10.1016/j.procs.2020.04.080","ISSN":"18770509","journalAbbreviation":"Procedia Computer Science","language":"en","page":"737-744","source":"DOI.org (Crossref)","title":"Detection of Hate Speech Text in Hindi-English Code-mixed Data","volume":"171","author":[{"family":"Sreelakshmi","given":"K"},{"family":"Premjith","given":"B"},{"family":"Soman","given":"K.P."}],"issued":{"date-parts":[["2020"]]}}}],"schema":"https://github.com/citation-style-language/schema/raw/master/csl-citation.json"} </w:instrText>
      </w:r>
      <w:r w:rsidR="00894FC7">
        <w:rPr>
          <w:rFonts w:ascii="Times New Roman" w:hAnsi="Times New Roman" w:cs="Times New Roman"/>
          <w:sz w:val="24"/>
          <w:szCs w:val="24"/>
        </w:rPr>
        <w:fldChar w:fldCharType="separate"/>
      </w:r>
      <w:r w:rsidR="00520A25" w:rsidRPr="00520A25">
        <w:rPr>
          <w:rFonts w:ascii="Times New Roman" w:hAnsi="Times New Roman" w:cs="Times New Roman"/>
          <w:sz w:val="24"/>
        </w:rPr>
        <w:t xml:space="preserve">Sreelakshmi et al., </w:t>
      </w:r>
      <w:r w:rsidR="00520A25">
        <w:rPr>
          <w:rFonts w:ascii="Times New Roman" w:hAnsi="Times New Roman" w:cs="Times New Roman"/>
          <w:sz w:val="24"/>
        </w:rPr>
        <w:t>(</w:t>
      </w:r>
      <w:r w:rsidR="00520A25" w:rsidRPr="00520A25">
        <w:rPr>
          <w:rFonts w:ascii="Times New Roman" w:hAnsi="Times New Roman" w:cs="Times New Roman"/>
          <w:sz w:val="24"/>
        </w:rPr>
        <w:t>2020)</w:t>
      </w:r>
      <w:r w:rsidR="00894FC7">
        <w:rPr>
          <w:rFonts w:ascii="Times New Roman" w:hAnsi="Times New Roman" w:cs="Times New Roman"/>
          <w:sz w:val="24"/>
          <w:szCs w:val="24"/>
        </w:rPr>
        <w:fldChar w:fldCharType="end"/>
      </w:r>
      <w:r w:rsidR="00520A25">
        <w:rPr>
          <w:rFonts w:ascii="Times New Roman" w:hAnsi="Times New Roman" w:cs="Times New Roman"/>
          <w:sz w:val="24"/>
          <w:szCs w:val="24"/>
        </w:rPr>
        <w:t xml:space="preserve"> created a dataset for hate speech detection of code-mixed English-Indian tweets by merging three existing datasets and labelled. The tweets were labelled as hate or non-hat</w:t>
      </w:r>
      <w:r w:rsidR="002F5C4D">
        <w:rPr>
          <w:rFonts w:ascii="Times New Roman" w:hAnsi="Times New Roman" w:cs="Times New Roman"/>
          <w:sz w:val="24"/>
          <w:szCs w:val="24"/>
        </w:rPr>
        <w:t xml:space="preserve">e. </w:t>
      </w:r>
      <w:r w:rsidR="002F5C4D">
        <w:rPr>
          <w:rFonts w:ascii="Times New Roman" w:hAnsi="Times New Roman" w:cs="Times New Roman"/>
          <w:sz w:val="24"/>
          <w:szCs w:val="24"/>
        </w:rPr>
        <w:fldChar w:fldCharType="begin"/>
      </w:r>
      <w:r w:rsidR="00BB3465">
        <w:rPr>
          <w:rFonts w:ascii="Times New Roman" w:hAnsi="Times New Roman" w:cs="Times New Roman"/>
          <w:sz w:val="24"/>
          <w:szCs w:val="24"/>
        </w:rPr>
        <w:instrText xml:space="preserve"> ADDIN ZOTERO_ITEM CSL_CITATION {"citationID":"BKjeuf4j","properties":{"formattedCitation":"(Petrocchi &amp; Tesconi, 2017)","plainCitation":"(Petrocchi &amp; Tesconi, 2017)","dontUpdate":true,"noteIndex":0},"citationItems":[{"id":376,"uris":["http://zotero.org/users/9104097/items/LWV7GDEL"],"itemData":{"id":376,"type":"article-journal","abstract":"While favouring communications and easing information sharing, Social Network Sites are also used to launch harmful campaigns against speciﬁc groups and individuals. Cyberbullism, incitement to self-harm practices, sexual predation are just some of the severe eﬀects of massive online oﬀensives. Moreover, attacks can be carried out against groups of victims and can degenerate in physical violence. In this work, we aim at containing and preventing the alarming diﬀusion of such hate campaigns. Using Facebook as a benchmark, we consider the textual content of comments appeared on a set of public Italian pages. We ﬁrst propose a variety of hate categories to distinguish the kind of hate. Crawled comments are then annotated by up to ﬁve distinct human annotators, according to the deﬁned taxonomy. Leveraging morpho-syntactical features, sentiment polarity and word embedding lexicons, we design and implement two classiﬁers for the Italian language, based on diﬀerent learning algorithms: the ﬁrst based on Support Vector Machines (SVM) and the second on a particular Recurrent Neural Network named Long Short Term Memory (LSTM). We test these two learning algorithms in order to verify their classiﬁcation performances on the task of hate speech recognition. The results show the eﬀectiveness of the two classiﬁcation approaches tested over the ﬁrst manually annotated Italian Hate Speech Corpus of social media text.","container-title":"n Proceedings of the First Italian Conference on Cybersecurity (ITASEC17), Venice, Italy","language":"en","page":"86-95","source":"Zotero","title":"Hate me, hate me not: Hate speech detection on Facebook","author":[{"family":"Petrocchi","given":"Marinella"},{"family":"Tesconi","given":"Maurizio"}],"issued":{"date-parts":[["2017"]]}}}],"schema":"https://github.com/citation-style-language/schema/raw/master/csl-citation.json"} </w:instrText>
      </w:r>
      <w:r w:rsidR="002F5C4D">
        <w:rPr>
          <w:rFonts w:ascii="Times New Roman" w:hAnsi="Times New Roman" w:cs="Times New Roman"/>
          <w:sz w:val="24"/>
          <w:szCs w:val="24"/>
        </w:rPr>
        <w:fldChar w:fldCharType="separate"/>
      </w:r>
      <w:r w:rsidR="002F5C4D" w:rsidRPr="002F5C4D">
        <w:rPr>
          <w:rFonts w:ascii="Times New Roman" w:hAnsi="Times New Roman" w:cs="Times New Roman"/>
          <w:sz w:val="24"/>
        </w:rPr>
        <w:t xml:space="preserve">Petrocchi &amp; Tesconi, </w:t>
      </w:r>
      <w:r w:rsidR="002F5C4D">
        <w:rPr>
          <w:rFonts w:ascii="Times New Roman" w:hAnsi="Times New Roman" w:cs="Times New Roman"/>
          <w:sz w:val="24"/>
        </w:rPr>
        <w:t>(</w:t>
      </w:r>
      <w:r w:rsidR="002F5C4D" w:rsidRPr="002F5C4D">
        <w:rPr>
          <w:rFonts w:ascii="Times New Roman" w:hAnsi="Times New Roman" w:cs="Times New Roman"/>
          <w:sz w:val="24"/>
        </w:rPr>
        <w:t>2017)</w:t>
      </w:r>
      <w:r w:rsidR="002F5C4D">
        <w:rPr>
          <w:rFonts w:ascii="Times New Roman" w:hAnsi="Times New Roman" w:cs="Times New Roman"/>
          <w:sz w:val="24"/>
          <w:szCs w:val="24"/>
        </w:rPr>
        <w:fldChar w:fldCharType="end"/>
      </w:r>
      <w:r w:rsidR="002F5C4D">
        <w:rPr>
          <w:rFonts w:ascii="Times New Roman" w:hAnsi="Times New Roman" w:cs="Times New Roman"/>
          <w:sz w:val="24"/>
          <w:szCs w:val="24"/>
        </w:rPr>
        <w:t xml:space="preserve"> collected Italian posts and comments from Facebook and were annotated by 5 people. Each comment and post were first labelled as either, strong, weak or no hate</w:t>
      </w:r>
      <w:r w:rsidR="00C67ABF">
        <w:rPr>
          <w:rFonts w:ascii="Times New Roman" w:hAnsi="Times New Roman" w:cs="Times New Roman"/>
          <w:sz w:val="24"/>
          <w:szCs w:val="24"/>
        </w:rPr>
        <w:t>. The hate category was further divided into 7 more classes for a fine-grained classification. Fle</w:t>
      </w:r>
      <w:r w:rsidR="00896305">
        <w:rPr>
          <w:rFonts w:ascii="Times New Roman" w:hAnsi="Times New Roman" w:cs="Times New Roman"/>
          <w:sz w:val="24"/>
          <w:szCs w:val="24"/>
        </w:rPr>
        <w:t>i</w:t>
      </w:r>
      <w:r w:rsidR="00C67ABF">
        <w:rPr>
          <w:rFonts w:ascii="Times New Roman" w:hAnsi="Times New Roman" w:cs="Times New Roman"/>
          <w:sz w:val="24"/>
          <w:szCs w:val="24"/>
        </w:rPr>
        <w:t>ss kappa of 0.19 was obtained for the first level annotation and a 0.26 for the second level annotation</w:t>
      </w:r>
      <w:r w:rsidR="00762FE2">
        <w:rPr>
          <w:rFonts w:ascii="Times New Roman" w:hAnsi="Times New Roman" w:cs="Times New Roman"/>
          <w:sz w:val="24"/>
          <w:szCs w:val="24"/>
        </w:rPr>
        <w:t xml:space="preserve">. </w:t>
      </w:r>
      <w:r w:rsidR="00313E27">
        <w:rPr>
          <w:rFonts w:ascii="Times New Roman" w:hAnsi="Times New Roman" w:cs="Times New Roman"/>
          <w:sz w:val="24"/>
          <w:szCs w:val="24"/>
        </w:rPr>
        <w:fldChar w:fldCharType="begin"/>
      </w:r>
      <w:r w:rsidR="00313E27">
        <w:rPr>
          <w:rFonts w:ascii="Times New Roman" w:hAnsi="Times New Roman" w:cs="Times New Roman"/>
          <w:sz w:val="24"/>
          <w:szCs w:val="24"/>
        </w:rPr>
        <w:instrText xml:space="preserve"> ADDIN ZOTERO_ITEM CSL_CITATION {"citationID":"e715WcU7","properties":{"formattedCitation":"(Salawu et al., 2021)","plainCitation":"(Salawu et al., 2021)","noteIndex":0},"citationItems":[{"id":5898,"uris":["http://zotero.org/users/9104097/items/HRL8LWEF"],"itemData":{"id":5898,"type":"paper-conference","abstract":"In this paper, we introduce a new English Twitter-based dataset for online abuse and cyberbullying detection. Comprising 62,587 tweets, this dataset was sourced from Twitter using speciﬁc query terms designed to retrieve tweets with high probabilities of various forms of bullying and offensive content, including insult, profanity, sarcasm, threat, porn and exclusion. Analysis performed on the dataset conﬁrmed common cyberbullying themes reported by other studies and revealed interesting relationships between the classes. The dataset was used to train a number of transformer-based deep learning models returning impressive results.","container-title":"Proceedings of the 5th Workshop on Online Abuse and Harms (WOAH 2021)","DOI":"10.18653/v1/2021.woah-1.16","event-place":"Online","event-title":"Proceedings of the 5th Workshop on Online Abuse and Harms (WOAH 2021)","language":"en","page":"146-156","publisher":"Association for Computational Linguistics","publisher-place":"Online","source":"DOI.org (Crossref)","title":"A Large-Scale English Multi-Label Twitter Dataset for Cyberbullying and Online Abuse Detection","URL":"https://aclanthology.org/2021.woah-1.16","author":[{"family":"Salawu","given":"Semiu"},{"family":"Lumsden","given":"Jo"},{"family":"He","given":"Yulan"}],"accessed":{"date-parts":[["2023",11,20]]},"issued":{"date-parts":[["2021"]]}}}],"schema":"https://github.com/citation-style-language/schema/raw/master/csl-citation.json"} </w:instrText>
      </w:r>
      <w:r w:rsidR="00313E27">
        <w:rPr>
          <w:rFonts w:ascii="Times New Roman" w:hAnsi="Times New Roman" w:cs="Times New Roman"/>
          <w:sz w:val="24"/>
          <w:szCs w:val="24"/>
        </w:rPr>
        <w:fldChar w:fldCharType="separate"/>
      </w:r>
      <w:r w:rsidR="00313E27" w:rsidRPr="00313E27">
        <w:rPr>
          <w:rFonts w:ascii="Times New Roman" w:hAnsi="Times New Roman" w:cs="Times New Roman"/>
          <w:sz w:val="24"/>
        </w:rPr>
        <w:t>(Salawu et al., 2021)</w:t>
      </w:r>
      <w:r w:rsidR="00313E27">
        <w:rPr>
          <w:rFonts w:ascii="Times New Roman" w:hAnsi="Times New Roman" w:cs="Times New Roman"/>
          <w:sz w:val="24"/>
          <w:szCs w:val="24"/>
        </w:rPr>
        <w:fldChar w:fldCharType="end"/>
      </w:r>
      <w:r w:rsidR="00313E27">
        <w:rPr>
          <w:rFonts w:ascii="Times New Roman" w:hAnsi="Times New Roman" w:cs="Times New Roman"/>
          <w:sz w:val="24"/>
          <w:szCs w:val="24"/>
        </w:rPr>
        <w:t xml:space="preserve"> labeled </w:t>
      </w:r>
      <w:r w:rsidR="0095381F">
        <w:rPr>
          <w:rFonts w:ascii="Times New Roman" w:hAnsi="Times New Roman" w:cs="Times New Roman"/>
          <w:sz w:val="24"/>
          <w:szCs w:val="24"/>
        </w:rPr>
        <w:t>62, 587 tweets to detected abusive contents. They used a multi-label annotation with 17 people</w:t>
      </w:r>
      <w:r w:rsidR="00463158">
        <w:rPr>
          <w:rFonts w:ascii="Times New Roman" w:hAnsi="Times New Roman" w:cs="Times New Roman"/>
          <w:sz w:val="24"/>
          <w:szCs w:val="24"/>
        </w:rPr>
        <w:t xml:space="preserve"> to label the tweets as profane, spam, porn, insult, bullying, </w:t>
      </w:r>
      <w:proofErr w:type="spellStart"/>
      <w:r w:rsidR="00463158">
        <w:rPr>
          <w:rFonts w:ascii="Times New Roman" w:hAnsi="Times New Roman" w:cs="Times New Roman"/>
          <w:sz w:val="24"/>
          <w:szCs w:val="24"/>
        </w:rPr>
        <w:t>sarcarsm</w:t>
      </w:r>
      <w:proofErr w:type="spellEnd"/>
      <w:r w:rsidR="00463158">
        <w:rPr>
          <w:rFonts w:ascii="Times New Roman" w:hAnsi="Times New Roman" w:cs="Times New Roman"/>
          <w:sz w:val="24"/>
          <w:szCs w:val="24"/>
        </w:rPr>
        <w:t>, threat, exclusion or none.</w:t>
      </w:r>
    </w:p>
    <w:p w14:paraId="7C4986B0" w14:textId="4A1FC4F1" w:rsidR="00802B88" w:rsidRDefault="00754D8D"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other study created a dataset of hate speech by collecting data from </w:t>
      </w:r>
      <w:proofErr w:type="spellStart"/>
      <w:r>
        <w:rPr>
          <w:rFonts w:ascii="Times New Roman" w:hAnsi="Times New Roman" w:cs="Times New Roman"/>
          <w:sz w:val="24"/>
          <w:szCs w:val="24"/>
        </w:rPr>
        <w:t>Stormfrost</w:t>
      </w:r>
      <w:proofErr w:type="spellEnd"/>
      <w:r w:rsidR="00896305">
        <w:rPr>
          <w:rFonts w:ascii="Times New Roman" w:hAnsi="Times New Roman" w:cs="Times New Roman"/>
          <w:sz w:val="24"/>
          <w:szCs w:val="24"/>
        </w:rPr>
        <w:t>.</w:t>
      </w:r>
      <w:r>
        <w:rPr>
          <w:rFonts w:ascii="Times New Roman" w:hAnsi="Times New Roman" w:cs="Times New Roman"/>
          <w:sz w:val="24"/>
          <w:szCs w:val="24"/>
        </w:rPr>
        <w:t xml:space="preserve"> Three annotators conducted a pilot annotation using the drafted annotation guide, and they updated the annotation guide and before the main annotation. Each sentence was </w:t>
      </w:r>
      <w:r w:rsidR="006E4F2C">
        <w:rPr>
          <w:rFonts w:ascii="Times New Roman" w:hAnsi="Times New Roman" w:cs="Times New Roman"/>
          <w:sz w:val="24"/>
          <w:szCs w:val="24"/>
        </w:rPr>
        <w:t xml:space="preserve">annotated as hate, no-hate, relation and skip. </w:t>
      </w:r>
      <w:r w:rsidR="00896305">
        <w:rPr>
          <w:rFonts w:ascii="Times New Roman" w:hAnsi="Times New Roman" w:cs="Times New Roman"/>
          <w:sz w:val="24"/>
          <w:szCs w:val="24"/>
        </w:rPr>
        <w:t xml:space="preserve">Inter-annotator agreement was measured using both Fleiss and Cohens kappa </w:t>
      </w:r>
      <w:r w:rsidR="00896305">
        <w:rPr>
          <w:rFonts w:ascii="Times New Roman" w:hAnsi="Times New Roman" w:cs="Times New Roman"/>
          <w:sz w:val="24"/>
          <w:szCs w:val="24"/>
        </w:rPr>
        <w:fldChar w:fldCharType="begin"/>
      </w:r>
      <w:r w:rsidR="00896305">
        <w:rPr>
          <w:rFonts w:ascii="Times New Roman" w:hAnsi="Times New Roman" w:cs="Times New Roman"/>
          <w:sz w:val="24"/>
          <w:szCs w:val="24"/>
        </w:rPr>
        <w:instrText xml:space="preserve"> ADDIN ZOTERO_ITEM CSL_CITATION {"citationID":"ydLX1ak3","properties":{"formattedCitation":"(de Gibert et al., 2018)","plainCitation":"(de Gibert et al., 2018)","noteIndex":0},"citationItems":[{"id":380,"uris":["http://zotero.org/users/9104097/items/636K8HTC"],"itemData":{"id":380,"type":"article","abstract":"Hate speech is commonly deﬁned as any communication that disparages a target group of people based on some characteristic such as race, colour, ethnicity, gender, sexual orientation, nationality, religion, or other characteristic. Due to the massive rise of user-generated web content on social media, the amount of hate speech is also steadily increasing. Over the past years, interest in online hate speech detection and, particularly, the automation of this task has continuously grown, along with the societal impact of the phenomenon. This paper describes a hate speech dataset composed of thousands of sentences manually labelled as containing hate speech or not. The sentences have been extracted from Stormfront, a white supremacist forum. A custom annotation tool has been developed to carry out the manual labelling task which, among other things, allows the annotators to choose whether to read the context of a sentence before labelling it. The paper also provides a thoughtful qualitative and quantitative study of the resulting dataset and several baseline experiments with different classiﬁcation models. The dataset is publicly available.","language":"en","note":"arXiv:1809.04444 [cs]","number":"arXiv:1809.04444","publisher":"arXiv","source":"arXiv.org","title":"Hate Speech Dataset from a White Supremacy Forum","URL":"http://arxiv.org/abs/1809.04444","author":[{"family":"Gibert","given":"Ona","non-dropping-particle":"de"},{"family":"Perez","given":"Naiara"},{"family":"García-Pablos","given":"Aitor"},{"family":"Cuadros","given":"Montse"}],"accessed":{"date-parts":[["2023",7,19]]},"issued":{"date-parts":[["2018",9,12]]}}}],"schema":"https://github.com/citation-style-language/schema/raw/master/csl-citation.json"} </w:instrText>
      </w:r>
      <w:r w:rsidR="00896305">
        <w:rPr>
          <w:rFonts w:ascii="Times New Roman" w:hAnsi="Times New Roman" w:cs="Times New Roman"/>
          <w:sz w:val="24"/>
          <w:szCs w:val="24"/>
        </w:rPr>
        <w:fldChar w:fldCharType="separate"/>
      </w:r>
      <w:r w:rsidR="00896305" w:rsidRPr="00896305">
        <w:rPr>
          <w:rFonts w:ascii="Times New Roman" w:hAnsi="Times New Roman" w:cs="Times New Roman"/>
          <w:sz w:val="24"/>
        </w:rPr>
        <w:t>(de Gibert et al., 2018)</w:t>
      </w:r>
      <w:r w:rsidR="00896305">
        <w:rPr>
          <w:rFonts w:ascii="Times New Roman" w:hAnsi="Times New Roman" w:cs="Times New Roman"/>
          <w:sz w:val="24"/>
          <w:szCs w:val="24"/>
        </w:rPr>
        <w:fldChar w:fldCharType="end"/>
      </w:r>
      <w:r w:rsidR="00896305">
        <w:rPr>
          <w:rFonts w:ascii="Times New Roman" w:hAnsi="Times New Roman" w:cs="Times New Roman"/>
          <w:sz w:val="24"/>
          <w:szCs w:val="24"/>
        </w:rPr>
        <w:t>.</w:t>
      </w:r>
      <w:r w:rsidR="00CA40B4">
        <w:rPr>
          <w:rFonts w:ascii="Times New Roman" w:hAnsi="Times New Roman" w:cs="Times New Roman"/>
          <w:sz w:val="24"/>
          <w:szCs w:val="24"/>
        </w:rPr>
        <w:t xml:space="preserve"> </w:t>
      </w:r>
      <w:r w:rsidR="00914BAD">
        <w:rPr>
          <w:rFonts w:ascii="Times New Roman" w:hAnsi="Times New Roman" w:cs="Times New Roman"/>
          <w:sz w:val="24"/>
          <w:szCs w:val="24"/>
        </w:rPr>
        <w:fldChar w:fldCharType="begin"/>
      </w:r>
      <w:r w:rsidR="00F41563">
        <w:rPr>
          <w:rFonts w:ascii="Times New Roman" w:hAnsi="Times New Roman" w:cs="Times New Roman"/>
          <w:sz w:val="24"/>
          <w:szCs w:val="24"/>
        </w:rPr>
        <w:instrText xml:space="preserve"> ADDIN ZOTERO_ITEM CSL_CITATION {"citationID":"3vInO90M","properties":{"formattedCitation":"(Ali et al., 2021)","plainCitation":"(Ali et al., 2021)","noteIndex":0},"citationItems":[{"id":130,"uris":["http://zotero.org/users/9104097/items/F6KII6K9"],"itemData":{"id":130,"type":"article-journal","abstract":"Sentiment Analysis is a technique that is being used abundantly nowadays for customer reviews analysis, popularity analysis of electoral candidates, hate speech detection and similar applications. Sentiment analysis on tweets encounters challenges such as highly skewed classes, high dimensional feature vectors and highly sparse data. In this study, we have analyzed the improvement achieved by successively addressing these problems in order to determine their severity for sentiment analysis of tweets. Firstly, we prepared a comprehensive data set consisting of Urdu Tweets for sentiment analysis-based hate speech detection. To improve the performance of the sentiment classiﬁer, we employed dynamic stop words ﬁltering, Variable Global Feature Selection Scheme (VGFSS) and Synthetic Minority Optimization Technique (SMOTE) to handle the sparsity, dimensionality and class imbalance problems respectively. We used two machine learning algorithms i.e., Support Vector Machines (SVM) and Multinomial Naïve Bayes’ (MNB) for investigating performance in our experiments. Our results show that addressing class skew along with alleviating the high dimensionality problem brings about the maximum improvement in the overall performance of the sentiment analysis-based hate speech detection.","container-title":"IEEE Access","DOI":"10.1109/ACCESS.2021.3087827","ISSN":"2169-3536","journalAbbreviation":"IEEE Access","language":"en","page":"84296-84305","source":"DOI.org (Crossref)","title":"Improving Hate Speech Detection of Urdu Tweets Using Sentiment Analysis","volume":"9","author":[{"family":"Ali","given":"Muhammad Z."},{"literal":"Ehsan-Ul-Haq"},{"family":"Rauf","given":"Sahar"},{"family":"Javed","given":"Kashif"},{"family":"Hussain","given":"Sarmad"}],"issued":{"date-parts":[["2021"]]}}}],"schema":"https://github.com/citation-style-language/schema/raw/master/csl-citation.json"} </w:instrText>
      </w:r>
      <w:r w:rsidR="00914BAD">
        <w:rPr>
          <w:rFonts w:ascii="Times New Roman" w:hAnsi="Times New Roman" w:cs="Times New Roman"/>
          <w:sz w:val="24"/>
          <w:szCs w:val="24"/>
        </w:rPr>
        <w:fldChar w:fldCharType="separate"/>
      </w:r>
      <w:r w:rsidR="00D04F51" w:rsidRPr="00D04F51">
        <w:rPr>
          <w:rFonts w:ascii="Times New Roman" w:hAnsi="Times New Roman" w:cs="Times New Roman"/>
          <w:sz w:val="24"/>
        </w:rPr>
        <w:t>(Ali et al., 2021)</w:t>
      </w:r>
      <w:r w:rsidR="00914BAD">
        <w:rPr>
          <w:rFonts w:ascii="Times New Roman" w:hAnsi="Times New Roman" w:cs="Times New Roman"/>
          <w:sz w:val="24"/>
          <w:szCs w:val="24"/>
        </w:rPr>
        <w:fldChar w:fldCharType="end"/>
      </w:r>
      <w:r w:rsidR="00F41563">
        <w:rPr>
          <w:rFonts w:ascii="Times New Roman" w:hAnsi="Times New Roman" w:cs="Times New Roman"/>
          <w:sz w:val="24"/>
          <w:szCs w:val="24"/>
        </w:rPr>
        <w:t xml:space="preserve"> developed the first dataset for hate speech detection in Urdu language. They used a combination of hate lexicons and target keywords to crawl posts and comments from </w:t>
      </w:r>
      <w:r w:rsidR="00F41563">
        <w:rPr>
          <w:rFonts w:ascii="Times New Roman" w:hAnsi="Times New Roman" w:cs="Times New Roman"/>
          <w:sz w:val="24"/>
          <w:szCs w:val="24"/>
        </w:rPr>
        <w:lastRenderedPageBreak/>
        <w:t xml:space="preserve">twitter. </w:t>
      </w:r>
      <w:r w:rsidR="00AA0E2D">
        <w:rPr>
          <w:rFonts w:ascii="Times New Roman" w:hAnsi="Times New Roman" w:cs="Times New Roman"/>
          <w:sz w:val="24"/>
          <w:szCs w:val="24"/>
        </w:rPr>
        <w:t xml:space="preserve">The keywords were all related to national security, religion or ethnicity. Experts were used to annotated the tweets on two levels; type and score. They computed inter-annotator agreements for both level with Cohens kappa with the first level having the highest agreement (0.799). </w:t>
      </w:r>
      <w:r w:rsidR="00F62550">
        <w:rPr>
          <w:rFonts w:ascii="Times New Roman" w:hAnsi="Times New Roman" w:cs="Times New Roman"/>
          <w:sz w:val="24"/>
          <w:szCs w:val="24"/>
        </w:rPr>
        <w:fldChar w:fldCharType="begin"/>
      </w:r>
      <w:r w:rsidR="001F08DA">
        <w:rPr>
          <w:rFonts w:ascii="Times New Roman" w:hAnsi="Times New Roman" w:cs="Times New Roman"/>
          <w:sz w:val="24"/>
          <w:szCs w:val="24"/>
        </w:rPr>
        <w:instrText xml:space="preserve"> ADDIN ZOTERO_ITEM CSL_CITATION {"citationID":"pnQj5mgJ","properties":{"formattedCitation":"(Davidson et al., 2017)","plainCitation":"(Davidson et al., 2017)","dontUpdate":true,"noteIndex":0},"citationItems":[{"id":1,"uris":["http://zotero.org/users/9104097/items/JDA4LJEJ"],"itemData":{"id":1,"type":"article-journal","abstract":"A key challenge for automatic hate-speech detection on social media is the separation of hate speech from other instances of offensive language. Lexical detection methods tend to have low precision because they classify all messages containing particular terms as hate speech and previous work using supervised learning has failed to distinguish between the two categories. We used a crowd-sourced hate speech lexicon to collect tweets containing hate speech keywords. We use crowd-sourcing to label a sample of these tweets into three categories: those containing hate speech, only offensive language, and those with neither. We train a multi-class classiﬁer to distinguish between these different categories. Close analysis of the predictions and the errors shows when we can reliably separate hate speech from other offensive language and when this differentiation is more difﬁcult. We ﬁnd that racist and homophobic tweets are more likely to be classiﬁed as hate speech but that sexist tweets are generally classiﬁed as offensive. Tweets without explicit hate keywords are also more difﬁcult to classify.","container-title":"Proceedings of the International AAAI Conference on Web and Social Media","DOI":"10.1609/icwsm.v11i1.14955","ISSN":"2334-0770, 2162-3449","issue":"1","journalAbbreviation":"ICWSM","language":"en","page":"512-515","source":"DOI.org (Crossref)","title":"Automated Hate Speech Detection and the Problem of Offensive Language","volume":"11","author":[{"family":"Davidson","given":"Thomas"},{"family":"Warmsley","given":"Dana"},{"family":"Macy","given":"Michael"},{"family":"Weber","given":"Ingmar"}],"issued":{"date-parts":[["2017",5,3]]}}}],"schema":"https://github.com/citation-style-language/schema/raw/master/csl-citation.json"} </w:instrText>
      </w:r>
      <w:r w:rsidR="00F62550">
        <w:rPr>
          <w:rFonts w:ascii="Times New Roman" w:hAnsi="Times New Roman" w:cs="Times New Roman"/>
          <w:sz w:val="24"/>
          <w:szCs w:val="24"/>
        </w:rPr>
        <w:fldChar w:fldCharType="separate"/>
      </w:r>
      <w:r w:rsidR="00BB3465" w:rsidRPr="00BB3465">
        <w:rPr>
          <w:rFonts w:ascii="Times New Roman" w:hAnsi="Times New Roman" w:cs="Times New Roman"/>
          <w:sz w:val="24"/>
        </w:rPr>
        <w:t xml:space="preserve">Davidson et al. </w:t>
      </w:r>
      <w:r w:rsidR="00BB3465">
        <w:rPr>
          <w:rFonts w:ascii="Times New Roman" w:hAnsi="Times New Roman" w:cs="Times New Roman"/>
          <w:sz w:val="24"/>
        </w:rPr>
        <w:t>(</w:t>
      </w:r>
      <w:r w:rsidR="00BB3465" w:rsidRPr="00BB3465">
        <w:rPr>
          <w:rFonts w:ascii="Times New Roman" w:hAnsi="Times New Roman" w:cs="Times New Roman"/>
          <w:sz w:val="24"/>
        </w:rPr>
        <w:t>2017)</w:t>
      </w:r>
      <w:r w:rsidR="00F62550">
        <w:rPr>
          <w:rFonts w:ascii="Times New Roman" w:hAnsi="Times New Roman" w:cs="Times New Roman"/>
          <w:sz w:val="24"/>
          <w:szCs w:val="24"/>
        </w:rPr>
        <w:fldChar w:fldCharType="end"/>
      </w:r>
      <w:r w:rsidR="00073B30">
        <w:rPr>
          <w:rFonts w:ascii="Times New Roman" w:hAnsi="Times New Roman" w:cs="Times New Roman"/>
          <w:sz w:val="24"/>
          <w:szCs w:val="24"/>
        </w:rPr>
        <w:t xml:space="preserve"> used lexicon of hate words to collect tweet from twitter. The authors utilized crowdsourcing to annotate the tweets into hateful, offensive or neither. The annotators were provided with a clear guideline for the task and advise to consider the contextual meaning of words as used in the tweets not just the appearance of the word in a tweet. </w:t>
      </w:r>
      <w:r w:rsidR="0026568E">
        <w:rPr>
          <w:rFonts w:ascii="Times New Roman" w:hAnsi="Times New Roman" w:cs="Times New Roman"/>
          <w:sz w:val="24"/>
          <w:szCs w:val="24"/>
        </w:rPr>
        <w:t xml:space="preserve">The agreement between the annotators was found to be 0.92. </w:t>
      </w:r>
      <w:r w:rsidR="00D15710">
        <w:rPr>
          <w:rFonts w:ascii="Times New Roman" w:hAnsi="Times New Roman" w:cs="Times New Roman"/>
          <w:sz w:val="24"/>
          <w:szCs w:val="24"/>
        </w:rPr>
        <w:t>A total of</w:t>
      </w:r>
      <w:r w:rsidR="0026568E">
        <w:rPr>
          <w:rFonts w:ascii="Times New Roman" w:hAnsi="Times New Roman" w:cs="Times New Roman"/>
          <w:sz w:val="24"/>
          <w:szCs w:val="24"/>
        </w:rPr>
        <w:t xml:space="preserve"> 24</w:t>
      </w:r>
      <w:r w:rsidR="00D15710">
        <w:rPr>
          <w:rFonts w:ascii="Times New Roman" w:hAnsi="Times New Roman" w:cs="Times New Roman"/>
          <w:sz w:val="24"/>
          <w:szCs w:val="24"/>
        </w:rPr>
        <w:t>802 tweets were labelled and only 0.5 percent were found to be hate speech.</w:t>
      </w:r>
      <w:r w:rsidR="009F2BA0">
        <w:rPr>
          <w:rFonts w:ascii="Times New Roman" w:hAnsi="Times New Roman" w:cs="Times New Roman"/>
          <w:sz w:val="24"/>
          <w:szCs w:val="24"/>
        </w:rPr>
        <w:t xml:space="preserve"> </w:t>
      </w:r>
      <w:r w:rsidR="009F2BA0">
        <w:rPr>
          <w:rFonts w:ascii="Times New Roman" w:hAnsi="Times New Roman" w:cs="Times New Roman"/>
          <w:sz w:val="24"/>
          <w:szCs w:val="24"/>
        </w:rPr>
        <w:fldChar w:fldCharType="begin"/>
      </w:r>
      <w:r w:rsidR="009F2BA0">
        <w:rPr>
          <w:rFonts w:ascii="Times New Roman" w:hAnsi="Times New Roman" w:cs="Times New Roman"/>
          <w:sz w:val="24"/>
          <w:szCs w:val="24"/>
        </w:rPr>
        <w:instrText xml:space="preserve"> ADDIN ZOTERO_ITEM CSL_CITATION {"citationID":"ZbXVSzMA","properties":{"formattedCitation":"(Trye et al., 2022)","plainCitation":"(Trye et al., 2022)","noteIndex":0},"citationItems":[{"id":5742,"uris":["http://zotero.org/users/9104097/items/74BK5VFU"],"itemData":{"id":5742,"type":"article-journal","abstract":"Most large-scale language detection tools perform poorly at identifying M ̄ aori text. Moreover, rule-based and machine learning-based techniques devised specifically for the M ̄ aoriEnglish language pair struggle with interlingual homographs. We develop a hybrid architecture that couples M ̄ aori-language orthography with machine learning models in order to annotate mixed M ̄ aori-English text. This architecture is used to label a new bilingual Twitter corpus at both the token (word) and tweet (sentence) levels. We use the collected tweets to show that the hybrid approach outperforms existing systems with respect to language detection of interlingual homographs and overall accuracy. We also evaluate its performance on out-of-domain data. Two interactive visualisations are provided for exploring the Twitter corpus and comparing errors across the new and existing techniques. The architecture code and visualisations are available online, and the corpus is available on request.","container-title":"Findings of the Association for Computational Linguistics: AACL-IJCNLP 2022","language":"en","page":"119-130","source":"Zotero","title":"A Hybrid Architecture for Labelling Bilingual Māori-English Tweets","author":[{"family":"Trye","given":"David"},{"family":"Yogarajan","given":"Vithya"},{"family":"König","given":"Jemma"},{"family":"Taka","given":"Keegan Te"},{"family":"Bainbridge","given":"David"},{"family":"Apperley","given":"Mark"}],"issued":{"date-parts":[["2022"]]}}}],"schema":"https://github.com/citation-style-language/schema/raw/master/csl-citation.json"} </w:instrText>
      </w:r>
      <w:r w:rsidR="009F2BA0">
        <w:rPr>
          <w:rFonts w:ascii="Times New Roman" w:hAnsi="Times New Roman" w:cs="Times New Roman"/>
          <w:sz w:val="24"/>
          <w:szCs w:val="24"/>
        </w:rPr>
        <w:fldChar w:fldCharType="separate"/>
      </w:r>
      <w:r w:rsidR="006005A9" w:rsidRPr="006005A9">
        <w:rPr>
          <w:rFonts w:ascii="Times New Roman" w:hAnsi="Times New Roman" w:cs="Times New Roman"/>
          <w:sz w:val="24"/>
        </w:rPr>
        <w:t>(Trye et al., 2022)</w:t>
      </w:r>
      <w:r w:rsidR="009F2BA0">
        <w:rPr>
          <w:rFonts w:ascii="Times New Roman" w:hAnsi="Times New Roman" w:cs="Times New Roman"/>
          <w:sz w:val="24"/>
          <w:szCs w:val="24"/>
        </w:rPr>
        <w:fldChar w:fldCharType="end"/>
      </w:r>
      <w:r w:rsidR="009F2BA0">
        <w:rPr>
          <w:rFonts w:ascii="Times New Roman" w:hAnsi="Times New Roman" w:cs="Times New Roman"/>
          <w:sz w:val="24"/>
          <w:szCs w:val="24"/>
        </w:rPr>
        <w:t xml:space="preserve"> developed a hybrid method for annotating tweets in Maori-English language. Tweets were annotated at both word and sentence level. </w:t>
      </w:r>
      <w:r w:rsidR="00BB3465">
        <w:rPr>
          <w:rFonts w:ascii="Times New Roman" w:hAnsi="Times New Roman" w:cs="Times New Roman"/>
          <w:sz w:val="24"/>
          <w:szCs w:val="24"/>
        </w:rPr>
        <w:fldChar w:fldCharType="begin"/>
      </w:r>
      <w:r w:rsidR="00B75D93">
        <w:rPr>
          <w:rFonts w:ascii="Times New Roman" w:hAnsi="Times New Roman" w:cs="Times New Roman"/>
          <w:sz w:val="24"/>
          <w:szCs w:val="24"/>
        </w:rPr>
        <w:instrText xml:space="preserve"> ADDIN ZOTERO_ITEM CSL_CITATION {"citationID":"9yt37s40","properties":{"formattedCitation":"(Vargas, Carvalho, et al., 2022)","plainCitation":"(Vargas, Carvalho, et al., 2022)","dontUpdate":true,"noteIndex":0},"citationItems":[{"id":2961,"uris":["http://zotero.org/users/9104097/items/YT3JQKHX"],"itemData":{"id":2961,"type":"paper-conference","abstract":"Due to the severity of the social media offensive and hateful comments in Brazil, and the lack of research in Portuguese, this paper provides the first large-scale expert annotated corpus of Brazilian Instagram comments for hate speech and offensive language detection. The HateBR corpus was collected from the comment section of Brazilian politicians' accounts on Instagram and manually annotated by specialists, reaching a high inter-annotator agreement. The corpus consists of 7,000 documents annotated according to three different layers: a binary classification (offensive versus non-offensive comments), offensiveness-level classification (highly, moderately, and slightly offensive), and nine hate speech groups (xenophobia, racism, homophobia, sexism, religious intolerance, partyism, apology for the dictatorship, antisemitism, and fatphobia). We also implemented baseline experiments for offensive language and hate speech detection and compared them with a literature baseline. Results show that the baseline experiments on our corpus outperform the current state-of-the-art for the Portuguese language.","container-title":"LREC 2022: THIRTEEN INTERNATIONAL CONFERENCE ON LANGUAGE RESOURCES AND EVALUATION","ISBN":"979-10-95546-72-6","page":"7174-7183","publisher":"Google; S African Ctr Digital Language Resources; Vocapia Res; 3M; Emvista; Expert.ai; Grammarly; Minist Culture, Delegat Gen Langue Francaise Aux Langues France; Reg Sud Provence Alpes Cote Azur","title":"HateBR: A Large Expert Annotated Corpus of Brazilian Instagram Comments for Offensive Language and Hate Speech Detection","author":[{"family":"Vargas","given":"Francielle"},{"family":"Carvalho","given":"Isabelle"},{"family":"Goes","given":"Fabiana"},{"family":"Pardo","given":"Thiago A. S."},{"family":"Benevenuto","given":"Fabricio"}],"editor":[{"family":"Calzolari","given":"N"},{"family":"Bechet","given":"F"},{"family":"Blache","given":"P"},{"family":"Choukri","given":"K"},{"family":"Cieri","given":"C"},{"family":"Declerck","given":"T"},{"family":"Goggi","given":"S"},{"family":"Isahara","given":"H"},{"family":"Maegaard","given":"B"},{"family":"Mazo","given":"H"},{"family":"Odijk","given":"H"},{"family":"Piperidis","given":"S"}],"issued":{"date-parts":[["2022"]]}}}],"schema":"https://github.com/citation-style-language/schema/raw/master/csl-citation.json"} </w:instrText>
      </w:r>
      <w:r w:rsidR="00BB3465">
        <w:rPr>
          <w:rFonts w:ascii="Times New Roman" w:hAnsi="Times New Roman" w:cs="Times New Roman"/>
          <w:sz w:val="24"/>
          <w:szCs w:val="24"/>
        </w:rPr>
        <w:fldChar w:fldCharType="separate"/>
      </w:r>
      <w:r w:rsidR="00BB3465" w:rsidRPr="00BB3465">
        <w:rPr>
          <w:rFonts w:ascii="Times New Roman" w:hAnsi="Times New Roman" w:cs="Times New Roman"/>
          <w:sz w:val="24"/>
        </w:rPr>
        <w:t xml:space="preserve">Vargas et al. </w:t>
      </w:r>
      <w:r w:rsidR="00BB3465">
        <w:rPr>
          <w:rFonts w:ascii="Times New Roman" w:hAnsi="Times New Roman" w:cs="Times New Roman"/>
          <w:sz w:val="24"/>
        </w:rPr>
        <w:t>(</w:t>
      </w:r>
      <w:r w:rsidR="00BB3465" w:rsidRPr="00BB3465">
        <w:rPr>
          <w:rFonts w:ascii="Times New Roman" w:hAnsi="Times New Roman" w:cs="Times New Roman"/>
          <w:sz w:val="24"/>
        </w:rPr>
        <w:t>2022)</w:t>
      </w:r>
      <w:r w:rsidR="00BB3465">
        <w:rPr>
          <w:rFonts w:ascii="Times New Roman" w:hAnsi="Times New Roman" w:cs="Times New Roman"/>
          <w:sz w:val="24"/>
          <w:szCs w:val="24"/>
        </w:rPr>
        <w:fldChar w:fldCharType="end"/>
      </w:r>
      <w:r w:rsidR="00BB3465">
        <w:rPr>
          <w:rFonts w:ascii="Times New Roman" w:hAnsi="Times New Roman" w:cs="Times New Roman"/>
          <w:sz w:val="24"/>
          <w:szCs w:val="24"/>
        </w:rPr>
        <w:t xml:space="preserve"> collected comments from the Instagram accounts of some politicians </w:t>
      </w:r>
      <w:r w:rsidR="00082B6F">
        <w:rPr>
          <w:rFonts w:ascii="Times New Roman" w:hAnsi="Times New Roman" w:cs="Times New Roman"/>
          <w:sz w:val="24"/>
          <w:szCs w:val="24"/>
        </w:rPr>
        <w:t>to detect offensive languages in Brazilian Portuguese.</w:t>
      </w:r>
      <w:r w:rsidR="0073217F">
        <w:rPr>
          <w:rFonts w:ascii="Times New Roman" w:hAnsi="Times New Roman" w:cs="Times New Roman"/>
          <w:sz w:val="24"/>
          <w:szCs w:val="24"/>
        </w:rPr>
        <w:t xml:space="preserve"> They used 3 </w:t>
      </w:r>
      <w:proofErr w:type="spellStart"/>
      <w:r w:rsidR="0073217F">
        <w:rPr>
          <w:rFonts w:ascii="Times New Roman" w:hAnsi="Times New Roman" w:cs="Times New Roman"/>
          <w:sz w:val="24"/>
          <w:szCs w:val="24"/>
        </w:rPr>
        <w:t>esperts</w:t>
      </w:r>
      <w:proofErr w:type="spellEnd"/>
      <w:r w:rsidR="0073217F">
        <w:rPr>
          <w:rFonts w:ascii="Times New Roman" w:hAnsi="Times New Roman" w:cs="Times New Roman"/>
          <w:sz w:val="24"/>
          <w:szCs w:val="24"/>
        </w:rPr>
        <w:t xml:space="preserve"> to annotate the comments at three level. The first level was a binary classification of the comments into offensive or non-offensive. The intensity of the offensive comments was determined at the second level of the annotation. At the third level, offensive comments that have target were further annotated to determine category of the target. A good inter-annotator agreement was reported for the binary classification. </w:t>
      </w:r>
      <w:r w:rsidR="004140F5">
        <w:rPr>
          <w:rFonts w:ascii="Times New Roman" w:hAnsi="Times New Roman" w:cs="Times New Roman"/>
          <w:sz w:val="24"/>
          <w:szCs w:val="24"/>
        </w:rPr>
        <w:t>In a related study</w:t>
      </w:r>
      <w:r w:rsidR="00B75D93">
        <w:rPr>
          <w:rFonts w:ascii="Times New Roman" w:hAnsi="Times New Roman" w:cs="Times New Roman"/>
          <w:sz w:val="24"/>
          <w:szCs w:val="24"/>
        </w:rPr>
        <w:t xml:space="preserve">, </w:t>
      </w:r>
      <w:r w:rsidR="00B75D93">
        <w:rPr>
          <w:rFonts w:ascii="Times New Roman" w:hAnsi="Times New Roman" w:cs="Times New Roman"/>
          <w:sz w:val="24"/>
          <w:szCs w:val="24"/>
        </w:rPr>
        <w:fldChar w:fldCharType="begin"/>
      </w:r>
      <w:r w:rsidR="00342D31">
        <w:rPr>
          <w:rFonts w:ascii="Times New Roman" w:hAnsi="Times New Roman" w:cs="Times New Roman"/>
          <w:sz w:val="24"/>
          <w:szCs w:val="24"/>
        </w:rPr>
        <w:instrText xml:space="preserve"> ADDIN ZOTERO_ITEM CSL_CITATION {"citationID":"HXGzw5mQ","properties":{"formattedCitation":"(Zampieri et al., 2019a)","plainCitation":"(Zampieri et al., 2019a)","noteIndex":0},"citationItems":[{"id":275,"uris":["http://zotero.org/users/9104097/items/QHJAMZSR"],"itemData":{"id":275,"type":"article","abstract":"As offensive content has become pervasive in social media, there has been much research in identifying potentially offensive messages. However, previous work on this topic did not consider the problem as a whole, but rather focused on detecting very speciﬁc types of offensive content, e.g., hate speech, cyberbulling, or cyber-aggression. In contrast, here we target several different kinds of offensive content. In particular, we model the task hierarchically, identifying the type and the target of offensive messages in social media. For this purpose, we complied the Offensive Language Identiﬁcation Dataset (OLID), a new dataset with tweets annotated for offensive content using a ﬁne-grained three-layer annotation scheme, which we make publicly available. We discuss the main similarities and differences between OLID and pre-existing datasets for hate speech identiﬁcation, aggression detection, and similar tasks. We further experiment with and we compare the performance of different machine learning models on OLID.","language":"en","note":"arXiv:1902.09666 [cs]","number":"arXiv:1902.09666","publisher":"arXiv","source":"arXiv.org","title":"Predicting the Type and Target of Offensive Posts in Social Media","URL":"http://arxiv.org/abs/1902.09666","author":[{"family":"Zampieri","given":"Marcos"},{"family":"Malmasi","given":"Shervin"},{"family":"Nakov","given":"Preslav"},{"family":"Rosenthal","given":"Sara"},{"family":"Farra","given":"Noura"},{"family":"Kumar","given":"Ritesh"}],"accessed":{"date-parts":[["2023",4,15]]},"issued":{"date-parts":[["2019",4,16]]}}}],"schema":"https://github.com/citation-style-language/schema/raw/master/csl-citation.json"} </w:instrText>
      </w:r>
      <w:r w:rsidR="00B75D93">
        <w:rPr>
          <w:rFonts w:ascii="Times New Roman" w:hAnsi="Times New Roman" w:cs="Times New Roman"/>
          <w:sz w:val="24"/>
          <w:szCs w:val="24"/>
        </w:rPr>
        <w:fldChar w:fldCharType="separate"/>
      </w:r>
      <w:r w:rsidR="00342D31" w:rsidRPr="00342D31">
        <w:rPr>
          <w:rFonts w:ascii="Times New Roman" w:hAnsi="Times New Roman" w:cs="Times New Roman"/>
          <w:sz w:val="24"/>
        </w:rPr>
        <w:t>(Zampieri et al., 2019a)</w:t>
      </w:r>
      <w:r w:rsidR="00B75D93">
        <w:rPr>
          <w:rFonts w:ascii="Times New Roman" w:hAnsi="Times New Roman" w:cs="Times New Roman"/>
          <w:sz w:val="24"/>
          <w:szCs w:val="24"/>
        </w:rPr>
        <w:fldChar w:fldCharType="end"/>
      </w:r>
      <w:r w:rsidR="00B75D93">
        <w:rPr>
          <w:rFonts w:ascii="Times New Roman" w:hAnsi="Times New Roman" w:cs="Times New Roman"/>
          <w:sz w:val="24"/>
          <w:szCs w:val="24"/>
        </w:rPr>
        <w:t xml:space="preserve"> used a combination of politics related offensive and general offensive keywords to collected tweets form twitter. They used crowdsourcing to annotate these tweets on three levels; offensive language detection, categorization and target identification. </w:t>
      </w:r>
      <w:r w:rsidR="00EE15E3">
        <w:rPr>
          <w:rFonts w:ascii="Times New Roman" w:hAnsi="Times New Roman" w:cs="Times New Roman"/>
          <w:sz w:val="24"/>
          <w:szCs w:val="24"/>
        </w:rPr>
        <w:t>Majority voting was used to select tweets for the corpus.</w:t>
      </w:r>
      <w:r w:rsidR="00684C3F">
        <w:rPr>
          <w:rFonts w:ascii="Times New Roman" w:hAnsi="Times New Roman" w:cs="Times New Roman"/>
          <w:sz w:val="24"/>
          <w:szCs w:val="24"/>
        </w:rPr>
        <w:t xml:space="preserve"> </w:t>
      </w:r>
      <w:r w:rsidR="00257821">
        <w:rPr>
          <w:rFonts w:ascii="Times New Roman" w:hAnsi="Times New Roman" w:cs="Times New Roman"/>
          <w:sz w:val="24"/>
          <w:szCs w:val="24"/>
        </w:rPr>
        <w:t xml:space="preserve">A dataset of offensive language detection in Greek was created by </w:t>
      </w:r>
      <w:r w:rsidR="00257821">
        <w:rPr>
          <w:rFonts w:ascii="Times New Roman" w:hAnsi="Times New Roman" w:cs="Times New Roman"/>
          <w:sz w:val="24"/>
          <w:szCs w:val="24"/>
        </w:rPr>
        <w:fldChar w:fldCharType="begin"/>
      </w:r>
      <w:r w:rsidR="00257821">
        <w:rPr>
          <w:rFonts w:ascii="Times New Roman" w:hAnsi="Times New Roman" w:cs="Times New Roman"/>
          <w:sz w:val="24"/>
          <w:szCs w:val="24"/>
        </w:rPr>
        <w:instrText xml:space="preserve"> ADDIN ZOTERO_ITEM CSL_CITATION {"citationID":"1ubyDX8f","properties":{"formattedCitation":"(Pitenis et al., 2020)","plainCitation":"(Pitenis et al., 2020)","noteIndex":0},"citationItems":[{"id":5694,"uris":["http://zotero.org/users/9104097/items/FMKBLCYZ"],"itemData":{"id":5694,"type":"article","abstract":"As offensive language has become a rising issue for online communities and social media platforms, researchers have been investigating ways of coping with abusive content and developing systems to detect its different types: cyberbullying, hate speech, aggression, etc. With a few notable exceptions, most research on this topic so far has dealt with English. This is mostly due to the availability of language resources for English. To address this shortcoming, this paper presents the ﬁrst Greek annotated dataset for offensive language identiﬁcation: the Offensive Greek Tweet Dataset (OGTD). OGTD is a manually annotated dataset containing 4,779 posts from Twitter annotated as offensive and not offensive. Along with a detailed description of the dataset, we evaluate several computational models trained and tested on this data.","language":"en","note":"arXiv:2003.07459 [cs]","number":"arXiv:2003.07459","publisher":"arXiv","source":"arXiv.org","title":"Offensive Language Identification in Greek","URL":"http://arxiv.org/abs/2003.07459","author":[{"family":"Pitenis","given":"Zeses"},{"family":"Zampieri","given":"Marcos"},{"family":"Ranasinghe","given":"Tharindu"}],"accessed":{"date-parts":[["2023",11,16]]},"issued":{"date-parts":[["2020",3,18]]}}}],"schema":"https://github.com/citation-style-language/schema/raw/master/csl-citation.json"} </w:instrText>
      </w:r>
      <w:r w:rsidR="00257821">
        <w:rPr>
          <w:rFonts w:ascii="Times New Roman" w:hAnsi="Times New Roman" w:cs="Times New Roman"/>
          <w:sz w:val="24"/>
          <w:szCs w:val="24"/>
        </w:rPr>
        <w:fldChar w:fldCharType="separate"/>
      </w:r>
      <w:r w:rsidR="00257821" w:rsidRPr="00257821">
        <w:rPr>
          <w:rFonts w:ascii="Times New Roman" w:hAnsi="Times New Roman" w:cs="Times New Roman"/>
          <w:sz w:val="24"/>
        </w:rPr>
        <w:t>(Pitenis et al., 2020)</w:t>
      </w:r>
      <w:r w:rsidR="00257821">
        <w:rPr>
          <w:rFonts w:ascii="Times New Roman" w:hAnsi="Times New Roman" w:cs="Times New Roman"/>
          <w:sz w:val="24"/>
          <w:szCs w:val="24"/>
        </w:rPr>
        <w:fldChar w:fldCharType="end"/>
      </w:r>
      <w:r w:rsidR="00257821">
        <w:rPr>
          <w:rFonts w:ascii="Times New Roman" w:hAnsi="Times New Roman" w:cs="Times New Roman"/>
          <w:sz w:val="24"/>
          <w:szCs w:val="24"/>
        </w:rPr>
        <w:t xml:space="preserve">. Using the approach in </w:t>
      </w:r>
      <w:r w:rsidR="00257821">
        <w:rPr>
          <w:rFonts w:ascii="Times New Roman" w:hAnsi="Times New Roman" w:cs="Times New Roman"/>
          <w:sz w:val="24"/>
          <w:szCs w:val="24"/>
        </w:rPr>
        <w:fldChar w:fldCharType="begin"/>
      </w:r>
      <w:r w:rsidR="00342D31">
        <w:rPr>
          <w:rFonts w:ascii="Times New Roman" w:hAnsi="Times New Roman" w:cs="Times New Roman"/>
          <w:sz w:val="24"/>
          <w:szCs w:val="24"/>
        </w:rPr>
        <w:instrText xml:space="preserve"> ADDIN ZOTERO_ITEM CSL_CITATION {"citationID":"1a9idYhZ","properties":{"formattedCitation":"(Zampieri et al., 2019a)","plainCitation":"(Zampieri et al., 2019a)","noteIndex":0},"citationItems":[{"id":275,"uris":["http://zotero.org/users/9104097/items/QHJAMZSR"],"itemData":{"id":275,"type":"article","abstract":"As offensive content has become pervasive in social media, there has been much research in identifying potentially offensive messages. However, previous work on this topic did not consider the problem as a whole, but rather focused on detecting very speciﬁc types of offensive content, e.g., hate speech, cyberbulling, or cyber-aggression. In contrast, here we target several different kinds of offensive content. In particular, we model the task hierarchically, identifying the type and the target of offensive messages in social media. For this purpose, we complied the Offensive Language Identiﬁcation Dataset (OLID), a new dataset with tweets annotated for offensive content using a ﬁne-grained three-layer annotation scheme, which we make publicly available. We discuss the main similarities and differences between OLID and pre-existing datasets for hate speech identiﬁcation, aggression detection, and similar tasks. We further experiment with and we compare the performance of different machine learning models on OLID.","language":"en","note":"arXiv:1902.09666 [cs]","number":"arXiv:1902.09666","publisher":"arXiv","source":"arXiv.org","title":"Predicting the Type and Target of Offensive Posts in Social Media","URL":"http://arxiv.org/abs/1902.09666","author":[{"family":"Zampieri","given":"Marcos"},{"family":"Malmasi","given":"Shervin"},{"family":"Nakov","given":"Preslav"},{"family":"Rosenthal","given":"Sara"},{"family":"Farra","given":"Noura"},{"family":"Kumar","given":"Ritesh"}],"accessed":{"date-parts":[["2023",4,15]]},"issued":{"date-parts":[["2019",4,16]]}}}],"schema":"https://github.com/citation-style-language/schema/raw/master/csl-citation.json"} </w:instrText>
      </w:r>
      <w:r w:rsidR="00257821">
        <w:rPr>
          <w:rFonts w:ascii="Times New Roman" w:hAnsi="Times New Roman" w:cs="Times New Roman"/>
          <w:sz w:val="24"/>
          <w:szCs w:val="24"/>
        </w:rPr>
        <w:fldChar w:fldCharType="separate"/>
      </w:r>
      <w:r w:rsidR="00342D31" w:rsidRPr="00342D31">
        <w:rPr>
          <w:rFonts w:ascii="Times New Roman" w:hAnsi="Times New Roman" w:cs="Times New Roman"/>
          <w:sz w:val="24"/>
        </w:rPr>
        <w:t>(Zampieri et al., 2019a)</w:t>
      </w:r>
      <w:r w:rsidR="00257821">
        <w:rPr>
          <w:rFonts w:ascii="Times New Roman" w:hAnsi="Times New Roman" w:cs="Times New Roman"/>
          <w:sz w:val="24"/>
          <w:szCs w:val="24"/>
        </w:rPr>
        <w:fldChar w:fldCharType="end"/>
      </w:r>
      <w:r w:rsidR="00257821">
        <w:rPr>
          <w:rFonts w:ascii="Times New Roman" w:hAnsi="Times New Roman" w:cs="Times New Roman"/>
          <w:sz w:val="24"/>
          <w:szCs w:val="24"/>
        </w:rPr>
        <w:t>, tweets were</w:t>
      </w:r>
      <w:r w:rsidR="00B42B3A">
        <w:rPr>
          <w:rFonts w:ascii="Times New Roman" w:hAnsi="Times New Roman" w:cs="Times New Roman"/>
          <w:sz w:val="24"/>
          <w:szCs w:val="24"/>
        </w:rPr>
        <w:t xml:space="preserve"> classified as offensive or non-offensive by a 3 volunteer annotators. The authors used Cohens kappa to measure Inter annotator agreement.</w:t>
      </w:r>
      <w:r w:rsidR="00762FE2">
        <w:rPr>
          <w:rFonts w:ascii="Times New Roman" w:hAnsi="Times New Roman" w:cs="Times New Roman"/>
          <w:sz w:val="24"/>
          <w:szCs w:val="24"/>
        </w:rPr>
        <w:t xml:space="preserve"> Similarly, </w:t>
      </w:r>
      <w:r w:rsidR="00762FE2">
        <w:rPr>
          <w:rFonts w:ascii="Times New Roman" w:hAnsi="Times New Roman" w:cs="Times New Roman"/>
          <w:sz w:val="24"/>
          <w:szCs w:val="24"/>
        </w:rPr>
        <w:fldChar w:fldCharType="begin"/>
      </w:r>
      <w:r w:rsidR="00762FE2">
        <w:rPr>
          <w:rFonts w:ascii="Times New Roman" w:hAnsi="Times New Roman" w:cs="Times New Roman"/>
          <w:sz w:val="24"/>
          <w:szCs w:val="24"/>
        </w:rPr>
        <w:instrText xml:space="preserve"> ADDIN ZOTERO_ITEM CSL_CITATION {"citationID":"Uc0FK5wA","properties":{"formattedCitation":"(Ajvazi &amp; Hardmeier, 2022)","plainCitation":"(Ajvazi &amp; Hardmeier, 2022)","noteIndex":0},"citationItems":[{"id":4774,"uris":["http://zotero.org/users/9104097/items/TCG4VK79"],"itemData":{"id":4774,"type":"paper-conference","abstract":"Social media are an important part of people's lives. Unfortunately, many public social media spaces are rife with bullying and offensive language, creating an unsafe environment for their users. In this paper, we present a new dataset for offensive language detection in Albanian. The dataset is composed of user-generated comments on Facebook and YouTube from the channels of selected Kosovo news platforms. It is annotated according to the three levels of the OLID annotation scheme. We also show results of a baseline system for offensive language classification based on a fine-tuned BERT model and compare it with the Danish DKhate dataset, which is similar in scope and size. In a transfer learning setting, we find that merging the Albanian and Danish training sets leads to improved performance for prediction on Danish, but not Albanian, on both offensive language recognition and distinguishing targeted and untargeted offence.","container-title":"LREC 2022: THIRTEEN INTERNATIONAL CONFERENCE ON LANGUAGE RESOURCES AND EVALUATION","event-place":"55-57, RUE BRILLAT-SAVARIN, PARIS, 75013, FRANCE","ISBN":"979-10-95546-72-6","language":"English","note":"Backup Publisher: Google; S African Ctr Digital Language Resources; Vocapia Res; 3M; Emvista; Expert.ai; Grammarly; Minist Culture, Delegat Gen Langue Francaise Aux Langues France; Reg Sud Provence Alpes Cote Azur\ntype: Proceedings Paper","page":"1860-1869","publisher":"EUROPEAN LANGUAGE RESOURCES ASSOC-ELRA","publisher-place":"55-57, RUE BRILLAT-SAVARIN, PARIS, 75013, FRANCE","title":"A Dataset of Offensive Language in Kosovo Social Media","author":[{"family":"Ajvazi","given":"Adem"},{"family":"Hardmeier","given":"Christian"}],"editor":[{"family":"Calzolari","given":"N"},{"family":"Bechet","given":"F"},{"family":"Blache","given":"P"},{"family":"Choukri","given":"K"},{"family":"Cieri","given":"C"},{"family":"Declerck","given":"T"},{"family":"Goggi","given":"S"},{"family":"Isahara","given":"H"},{"family":"Maegaard","given":"B"},{"family":"Mazo","given":"H"},{"family":"Odijk","given":"H"},{"family":"Piperidis","given":"S"}],"issued":{"date-parts":[["2022"]]}}}],"schema":"https://github.com/citation-style-language/schema/raw/master/csl-citation.json"} </w:instrText>
      </w:r>
      <w:r w:rsidR="00762FE2">
        <w:rPr>
          <w:rFonts w:ascii="Times New Roman" w:hAnsi="Times New Roman" w:cs="Times New Roman"/>
          <w:sz w:val="24"/>
          <w:szCs w:val="24"/>
        </w:rPr>
        <w:fldChar w:fldCharType="separate"/>
      </w:r>
      <w:r w:rsidR="006005A9" w:rsidRPr="006005A9">
        <w:rPr>
          <w:rFonts w:ascii="Times New Roman" w:hAnsi="Times New Roman" w:cs="Times New Roman"/>
          <w:sz w:val="24"/>
        </w:rPr>
        <w:t>(Ajvazi &amp; Hardmeier, 2022)</w:t>
      </w:r>
      <w:r w:rsidR="00762FE2">
        <w:rPr>
          <w:rFonts w:ascii="Times New Roman" w:hAnsi="Times New Roman" w:cs="Times New Roman"/>
          <w:sz w:val="24"/>
          <w:szCs w:val="24"/>
        </w:rPr>
        <w:fldChar w:fldCharType="end"/>
      </w:r>
      <w:r w:rsidR="00762FE2">
        <w:rPr>
          <w:rFonts w:ascii="Times New Roman" w:hAnsi="Times New Roman" w:cs="Times New Roman"/>
          <w:sz w:val="24"/>
          <w:szCs w:val="24"/>
        </w:rPr>
        <w:t xml:space="preserve"> created a dataset from Facebook, and YouTube comments in Albanian language.</w:t>
      </w:r>
      <w:r w:rsidR="00411B77">
        <w:rPr>
          <w:rFonts w:ascii="Times New Roman" w:hAnsi="Times New Roman" w:cs="Times New Roman"/>
          <w:sz w:val="24"/>
          <w:szCs w:val="24"/>
        </w:rPr>
        <w:t xml:space="preserve"> </w:t>
      </w:r>
      <w:r w:rsidR="00762FE2">
        <w:rPr>
          <w:rFonts w:ascii="Times New Roman" w:hAnsi="Times New Roman" w:cs="Times New Roman"/>
          <w:sz w:val="24"/>
          <w:szCs w:val="24"/>
        </w:rPr>
        <w:t xml:space="preserve">They followed the OLID annotation guide by </w:t>
      </w:r>
      <w:r w:rsidR="00762FE2">
        <w:rPr>
          <w:rFonts w:ascii="Times New Roman" w:hAnsi="Times New Roman" w:cs="Times New Roman"/>
          <w:sz w:val="24"/>
          <w:szCs w:val="24"/>
        </w:rPr>
        <w:fldChar w:fldCharType="begin"/>
      </w:r>
      <w:r w:rsidR="00762FE2">
        <w:rPr>
          <w:rFonts w:ascii="Times New Roman" w:hAnsi="Times New Roman" w:cs="Times New Roman"/>
          <w:sz w:val="24"/>
          <w:szCs w:val="24"/>
        </w:rPr>
        <w:instrText xml:space="preserve"> ADDIN ZOTERO_ITEM CSL_CITATION {"citationID":"X9PKDxQs","properties":{"formattedCitation":"(Zampieri et al., 2019a)","plainCitation":"(Zampieri et al., 2019a)","noteIndex":0},"citationItems":[{"id":275,"uris":["http://zotero.org/users/9104097/items/QHJAMZSR"],"itemData":{"id":275,"type":"article","abstract":"As offensive content has become pervasive in social media, there has been much research in identifying potentially offensive messages. However, previous work on this topic did not consider the problem as a whole, but rather focused on detecting very speciﬁc types of offensive content, e.g., hate speech, cyberbulling, or cyber-aggression. In contrast, here we target several different kinds of offensive content. In particular, we model the task hierarchically, identifying the type and the target of offensive messages in social media. For this purpose, we complied the Offensive Language Identiﬁcation Dataset (OLID), a new dataset with tweets annotated for offensive content using a ﬁne-grained three-layer annotation scheme, which we make publicly available. We discuss the main similarities and differences between OLID and pre-existing datasets for hate speech identiﬁcation, aggression detection, and similar tasks. We further experiment with and we compare the performance of different machine learning models on OLID.","language":"en","note":"arXiv:1902.09666 [cs]","number":"arXiv:1902.09666","publisher":"arXiv","source":"arXiv.org","title":"Predicting the Type and Target of Offensive Posts in Social Media","URL":"http://arxiv.org/abs/1902.09666","author":[{"family":"Zampieri","given":"Marcos"},{"family":"Malmasi","given":"Shervin"},{"family":"Nakov","given":"Preslav"},{"family":"Rosenthal","given":"Sara"},{"family":"Farra","given":"Noura"},{"family":"Kumar","given":"Ritesh"}],"accessed":{"date-parts":[["2023",4,15]]},"issued":{"date-parts":[["2019",4,16]]}}}],"schema":"https://github.com/citation-style-language/schema/raw/master/csl-citation.json"} </w:instrText>
      </w:r>
      <w:r w:rsidR="00762FE2">
        <w:rPr>
          <w:rFonts w:ascii="Times New Roman" w:hAnsi="Times New Roman" w:cs="Times New Roman"/>
          <w:sz w:val="24"/>
          <w:szCs w:val="24"/>
        </w:rPr>
        <w:fldChar w:fldCharType="separate"/>
      </w:r>
      <w:r w:rsidR="00762FE2" w:rsidRPr="00762FE2">
        <w:rPr>
          <w:rFonts w:ascii="Times New Roman" w:hAnsi="Times New Roman" w:cs="Times New Roman"/>
          <w:sz w:val="24"/>
        </w:rPr>
        <w:t>(Zampieri et al., 2019a)</w:t>
      </w:r>
      <w:r w:rsidR="00762FE2">
        <w:rPr>
          <w:rFonts w:ascii="Times New Roman" w:hAnsi="Times New Roman" w:cs="Times New Roman"/>
          <w:sz w:val="24"/>
          <w:szCs w:val="24"/>
        </w:rPr>
        <w:fldChar w:fldCharType="end"/>
      </w:r>
      <w:r w:rsidR="00762FE2">
        <w:rPr>
          <w:rFonts w:ascii="Times New Roman" w:hAnsi="Times New Roman" w:cs="Times New Roman"/>
          <w:sz w:val="24"/>
          <w:szCs w:val="24"/>
        </w:rPr>
        <w:t xml:space="preserve"> to </w:t>
      </w:r>
      <w:r w:rsidR="00DC6E07">
        <w:rPr>
          <w:rFonts w:ascii="Times New Roman" w:hAnsi="Times New Roman" w:cs="Times New Roman"/>
          <w:sz w:val="24"/>
          <w:szCs w:val="24"/>
        </w:rPr>
        <w:t xml:space="preserve">classify the comments as offensive or not at the first stage. In stage two, comments were labeled as either targeted or untargeted, and the last stage involves identifying the comments as targeting an individual or a group. </w:t>
      </w:r>
      <w:r w:rsidR="007F225E">
        <w:rPr>
          <w:rFonts w:ascii="Times New Roman" w:hAnsi="Times New Roman" w:cs="Times New Roman"/>
          <w:sz w:val="24"/>
          <w:szCs w:val="24"/>
        </w:rPr>
        <w:t xml:space="preserve">They measure </w:t>
      </w:r>
      <w:proofErr w:type="spellStart"/>
      <w:r w:rsidR="007F225E">
        <w:rPr>
          <w:rFonts w:ascii="Times New Roman" w:hAnsi="Times New Roman" w:cs="Times New Roman"/>
          <w:sz w:val="24"/>
          <w:szCs w:val="24"/>
        </w:rPr>
        <w:t>interannotator</w:t>
      </w:r>
      <w:proofErr w:type="spellEnd"/>
      <w:r w:rsidR="007F225E">
        <w:rPr>
          <w:rFonts w:ascii="Times New Roman" w:hAnsi="Times New Roman" w:cs="Times New Roman"/>
          <w:sz w:val="24"/>
          <w:szCs w:val="24"/>
        </w:rPr>
        <w:t xml:space="preserve"> agreement using Cohens’ kappa.</w:t>
      </w:r>
      <w:r w:rsidR="00257821">
        <w:rPr>
          <w:rFonts w:ascii="Times New Roman" w:hAnsi="Times New Roman" w:cs="Times New Roman"/>
          <w:sz w:val="24"/>
          <w:szCs w:val="24"/>
        </w:rPr>
        <w:t xml:space="preserve"> </w:t>
      </w:r>
      <w:r w:rsidR="00074C4D">
        <w:rPr>
          <w:rFonts w:ascii="Times New Roman" w:hAnsi="Times New Roman" w:cs="Times New Roman"/>
          <w:sz w:val="24"/>
          <w:szCs w:val="24"/>
        </w:rPr>
        <w:fldChar w:fldCharType="begin"/>
      </w:r>
      <w:r w:rsidR="00074C4D">
        <w:rPr>
          <w:rFonts w:ascii="Times New Roman" w:hAnsi="Times New Roman" w:cs="Times New Roman"/>
          <w:sz w:val="24"/>
          <w:szCs w:val="24"/>
        </w:rPr>
        <w:instrText xml:space="preserve"> ADDIN ZOTERO_ITEM CSL_CITATION {"citationID":"xv5CIvNn","properties":{"formattedCitation":"(Waseem &amp; Hovy, 2016)","plainCitation":"(Waseem &amp; Hovy, 2016)","noteIndex":0},"citationItems":[{"id":122,"uris":["http://zotero.org/users/9104097/items/C9PTAIPX"],"itemData":{"id":122,"type":"paper-conference","abstract":"Hate speech in the form of racist and sexist remarks are a common occurrence on social media. For that reason, many social media services address the problem of identifying hate speech, but the deﬁnition of hate speech varies markedly and is largely a manual effort (BBC, 2015; Lomas, 2015).","container-title":"Proceedings of the NAACL Student Research Workshop","DOI":"10.18653/v1/N16-2013","event-place":"San Diego, California","event-title":"Proceedings of the NAACL Student Research Workshop","language":"en","page":"88-93","publisher":"Association for Computational Linguistics","publisher-place":"San Diego, California","source":"DOI.org (Crossref)","title":"Hateful Symbols or Hateful People? Predictive Features for Hate Speech Detection on Twitter","title-short":"Hateful Symbols or Hateful People?","URL":"http://aclweb.org/anthology/N16-2013","author":[{"family":"Waseem","given":"Zeerak"},{"family":"Hovy","given":"Dirk"}],"accessed":{"date-parts":[["2023",2,11]]},"issued":{"date-parts":[["2016"]]}}}],"schema":"https://github.com/citation-style-language/schema/raw/master/csl-citation.json"} </w:instrText>
      </w:r>
      <w:r w:rsidR="00074C4D">
        <w:rPr>
          <w:rFonts w:ascii="Times New Roman" w:hAnsi="Times New Roman" w:cs="Times New Roman"/>
          <w:sz w:val="24"/>
          <w:szCs w:val="24"/>
        </w:rPr>
        <w:fldChar w:fldCharType="separate"/>
      </w:r>
      <w:r w:rsidR="006005A9" w:rsidRPr="006005A9">
        <w:rPr>
          <w:rFonts w:ascii="Times New Roman" w:hAnsi="Times New Roman" w:cs="Times New Roman"/>
          <w:sz w:val="24"/>
        </w:rPr>
        <w:t>(Waseem &amp; Hovy, 2016)</w:t>
      </w:r>
      <w:r w:rsidR="00074C4D">
        <w:rPr>
          <w:rFonts w:ascii="Times New Roman" w:hAnsi="Times New Roman" w:cs="Times New Roman"/>
          <w:sz w:val="24"/>
          <w:szCs w:val="24"/>
        </w:rPr>
        <w:fldChar w:fldCharType="end"/>
      </w:r>
      <w:r w:rsidR="00074C4D">
        <w:rPr>
          <w:rFonts w:ascii="Times New Roman" w:hAnsi="Times New Roman" w:cs="Times New Roman"/>
          <w:sz w:val="24"/>
          <w:szCs w:val="24"/>
        </w:rPr>
        <w:t xml:space="preserve"> </w:t>
      </w:r>
      <w:r w:rsidR="003D2720">
        <w:rPr>
          <w:rFonts w:ascii="Times New Roman" w:hAnsi="Times New Roman" w:cs="Times New Roman"/>
          <w:sz w:val="24"/>
          <w:szCs w:val="24"/>
        </w:rPr>
        <w:t xml:space="preserve">created a dataset of 16914 tweets that are potentially offensive. The authors manually annotated the tweets into sexist, racist and neither. A third annotated was involved to mitigate annotation bias. </w:t>
      </w:r>
      <w:r w:rsidR="00491697">
        <w:rPr>
          <w:rFonts w:ascii="Times New Roman" w:hAnsi="Times New Roman" w:cs="Times New Roman"/>
          <w:sz w:val="24"/>
          <w:szCs w:val="24"/>
        </w:rPr>
        <w:fldChar w:fldCharType="begin"/>
      </w:r>
      <w:r w:rsidR="00491697">
        <w:rPr>
          <w:rFonts w:ascii="Times New Roman" w:hAnsi="Times New Roman" w:cs="Times New Roman"/>
          <w:sz w:val="24"/>
          <w:szCs w:val="24"/>
        </w:rPr>
        <w:instrText xml:space="preserve"> ADDIN ZOTERO_ITEM CSL_CITATION {"citationID":"JukjaChh","properties":{"formattedCitation":"(Jha &amp; Mamidi, 2017)","plainCitation":"(Jha &amp; Mamidi, 2017)","noteIndex":0},"citationItems":[{"id":5689,"uris":["http://zotero.org/users/9104097/items/DEBLEX9J"],"itemData":{"id":5689,"type":"paper-conference","abstract":"Sexism is prevalent in today’s society, both ofﬂine and online, and poses a credible threat to social equality with respect to gender. According to ambivalent sexism theory (Glick and Fiske, 1996), it comes in two forms: Hostile and Benevolent. While hostile sexism is characterized by an explicitly negative attitude, benevolent sexism is more subtle. Previous works on computationally detecting sexism present online are restricted to identifying the hostile form. Our objective is to investigate the less pronounced form of sexism demonstrated online. We achieved this by creating and analyzing a dataset of tweets that exhibit benevolent sexism. We classiﬁed tweets into ‘Hostile’, ‘Benevolent’ or ‘Others’ class depending on the kind of sexism they exhibit, by using Support Vector Machines (SVM), sequenceto-sequence models and FastText classiﬁer. We achieved the best F1-score using FastText classiﬁer. Our work aims to analyze and understand the much prevalent ambivalent sexism in social media.","container-title":"Proceedings of the Second Workshop on NLP and Computational Social Science","DOI":"10.18653/v1/W17-2902","event-place":"Vancouver, Canada","event-title":"Proceedings of the Second Workshop on NLP and Computational Social Science","language":"en","page":"7-16","publisher":"Association for Computational Linguistics","publisher-place":"Vancouver, Canada","source":"DOI.org (Crossref)","title":"When does a compliment become sexist? Analysis and classification of ambivalent sexism using twitter data","title-short":"When does a compliment become sexist?","URL":"http://aclweb.org/anthology/W17-2902","author":[{"family":"Jha","given":"Akshita"},{"family":"Mamidi","given":"Radhika"}],"accessed":{"date-parts":[["2023",11,13]]},"issued":{"date-parts":[["2017"]]}}}],"schema":"https://github.com/citation-style-language/schema/raw/master/csl-citation.json"} </w:instrText>
      </w:r>
      <w:r w:rsidR="00491697">
        <w:rPr>
          <w:rFonts w:ascii="Times New Roman" w:hAnsi="Times New Roman" w:cs="Times New Roman"/>
          <w:sz w:val="24"/>
          <w:szCs w:val="24"/>
        </w:rPr>
        <w:fldChar w:fldCharType="separate"/>
      </w:r>
      <w:r w:rsidR="006005A9" w:rsidRPr="006005A9">
        <w:rPr>
          <w:rFonts w:ascii="Times New Roman" w:hAnsi="Times New Roman" w:cs="Times New Roman"/>
          <w:sz w:val="24"/>
        </w:rPr>
        <w:t>(Jha &amp; Mamidi, 2017)</w:t>
      </w:r>
      <w:r w:rsidR="00491697">
        <w:rPr>
          <w:rFonts w:ascii="Times New Roman" w:hAnsi="Times New Roman" w:cs="Times New Roman"/>
          <w:sz w:val="24"/>
          <w:szCs w:val="24"/>
        </w:rPr>
        <w:fldChar w:fldCharType="end"/>
      </w:r>
      <w:r w:rsidR="009F1EE0">
        <w:rPr>
          <w:rFonts w:ascii="Times New Roman" w:hAnsi="Times New Roman" w:cs="Times New Roman"/>
          <w:sz w:val="24"/>
          <w:szCs w:val="24"/>
        </w:rPr>
        <w:t xml:space="preserve"> extended the dataset of </w:t>
      </w:r>
      <w:r w:rsidR="009F1EE0">
        <w:rPr>
          <w:rFonts w:ascii="Times New Roman" w:hAnsi="Times New Roman" w:cs="Times New Roman"/>
          <w:sz w:val="24"/>
          <w:szCs w:val="24"/>
        </w:rPr>
        <w:fldChar w:fldCharType="begin"/>
      </w:r>
      <w:r w:rsidR="009F1EE0">
        <w:rPr>
          <w:rFonts w:ascii="Times New Roman" w:hAnsi="Times New Roman" w:cs="Times New Roman"/>
          <w:sz w:val="24"/>
          <w:szCs w:val="24"/>
        </w:rPr>
        <w:instrText xml:space="preserve"> ADDIN ZOTERO_ITEM CSL_CITATION {"citationID":"AIheIb6t","properties":{"formattedCitation":"(Waseem &amp; Hovy, 2016)","plainCitation":"(Waseem &amp; Hovy, 2016)","noteIndex":0},"citationItems":[{"id":122,"uris":["http://zotero.org/users/9104097/items/C9PTAIPX"],"itemData":{"id":122,"type":"paper-conference","abstract":"Hate speech in the form of racist and sexist remarks are a common occurrence on social media. For that reason, many social media services address the problem of identifying hate speech, but the deﬁnition of hate speech varies markedly and is largely a manual effort (BBC, 2015; Lomas, 2015).","container-title":"Proceedings of the NAACL Student Research Workshop","DOI":"10.18653/v1/N16-2013","event-place":"San Diego, California","event-title":"Proceedings of the NAACL Student Research Workshop","language":"en","page":"88-93","publisher":"Association for Computational Linguistics","publisher-place":"San Diego, California","source":"DOI.org (Crossref)","title":"Hateful Symbols or Hateful People? Predictive Features for Hate Speech Detection on Twitter","title-short":"Hateful Symbols or Hateful People?","URL":"http://aclweb.org/anthology/N16-2013","author":[{"family":"Waseem","given":"Zeerak"},{"family":"Hovy","given":"Dirk"}],"accessed":{"date-parts":[["2023",2,11]]},"issued":{"date-parts":[["2016"]]}}}],"schema":"https://github.com/citation-style-language/schema/raw/master/csl-citation.json"} </w:instrText>
      </w:r>
      <w:r w:rsidR="009F1EE0">
        <w:rPr>
          <w:rFonts w:ascii="Times New Roman" w:hAnsi="Times New Roman" w:cs="Times New Roman"/>
          <w:sz w:val="24"/>
          <w:szCs w:val="24"/>
        </w:rPr>
        <w:fldChar w:fldCharType="separate"/>
      </w:r>
      <w:r w:rsidR="006005A9" w:rsidRPr="006005A9">
        <w:rPr>
          <w:rFonts w:ascii="Times New Roman" w:hAnsi="Times New Roman" w:cs="Times New Roman"/>
          <w:sz w:val="24"/>
        </w:rPr>
        <w:t>(Waseem &amp; Hovy, 2016)</w:t>
      </w:r>
      <w:r w:rsidR="009F1EE0">
        <w:rPr>
          <w:rFonts w:ascii="Times New Roman" w:hAnsi="Times New Roman" w:cs="Times New Roman"/>
          <w:sz w:val="24"/>
          <w:szCs w:val="24"/>
        </w:rPr>
        <w:fldChar w:fldCharType="end"/>
      </w:r>
      <w:r w:rsidR="009F1EE0">
        <w:rPr>
          <w:rFonts w:ascii="Times New Roman" w:hAnsi="Times New Roman" w:cs="Times New Roman"/>
          <w:sz w:val="24"/>
          <w:szCs w:val="24"/>
        </w:rPr>
        <w:t xml:space="preserve"> by crawling comments from twitter using </w:t>
      </w:r>
      <w:r w:rsidR="009F1EE0">
        <w:rPr>
          <w:rFonts w:ascii="Times New Roman" w:hAnsi="Times New Roman" w:cs="Times New Roman"/>
          <w:sz w:val="24"/>
          <w:szCs w:val="24"/>
        </w:rPr>
        <w:lastRenderedPageBreak/>
        <w:t xml:space="preserve">sexism related keywords. They manually annotated these tweets with the assistance of a feminist into benevolent sexism or not. The benevolent class was then merged with the </w:t>
      </w:r>
      <w:r w:rsidR="008A5757">
        <w:rPr>
          <w:rFonts w:ascii="Times New Roman" w:hAnsi="Times New Roman" w:cs="Times New Roman"/>
          <w:sz w:val="24"/>
          <w:szCs w:val="24"/>
        </w:rPr>
        <w:t xml:space="preserve">sexist and neither class of the Waseem &amp; </w:t>
      </w:r>
      <w:proofErr w:type="spellStart"/>
      <w:r w:rsidR="008A5757">
        <w:rPr>
          <w:rFonts w:ascii="Times New Roman" w:hAnsi="Times New Roman" w:cs="Times New Roman"/>
          <w:sz w:val="24"/>
          <w:szCs w:val="24"/>
        </w:rPr>
        <w:t>Hovy</w:t>
      </w:r>
      <w:proofErr w:type="spellEnd"/>
      <w:r w:rsidR="008A5757">
        <w:rPr>
          <w:rFonts w:ascii="Times New Roman" w:hAnsi="Times New Roman" w:cs="Times New Roman"/>
          <w:sz w:val="24"/>
          <w:szCs w:val="24"/>
        </w:rPr>
        <w:t xml:space="preserve"> (2006) to form a new dataset with three categories; benevolent, hostile and others category. </w:t>
      </w:r>
    </w:p>
    <w:p w14:paraId="75B8B036" w14:textId="20770DF9" w:rsidR="00123F69" w:rsidRDefault="00123F69"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yXP4ddW","properties":{"formattedCitation":"(Chung et al., 2019)","plainCitation":"(Chung et al., 2019)","noteIndex":0},"citationItems":[{"id":36,"uris":["http://zotero.org/users/9104097/items/TXTB8L58"],"itemData":{"id":36,"type":"paper-conference","abstract":"Although there is an unprecedented effort to provide adequate responses in terms of laws and policies to hate content on social media platforms, dealing with hatred online is still a tough problem. Tackling hate speech in the standard way of content deletion or user suspension may be charged with censorship and overblocking. One alternate strategy, that has received little attention so far by the research community, is to actually oppose hate content with counter-narratives (i.e. informed textual responses). In this paper, we describe the creation of the first large-scale, multilingual, expert-based dataset of hate speech/counter-narrative pairs. This dataset has been built with the effort of more than 100 operators from three different NGOs that applied their training and expertise to the task. Together with the collected data we also provide additional annotations about expert demographics, hate and response type, and data augmentation through translation and paraphrasing. Finally, we provide initial experiments to assess the quality of our data.","container-title":"Proceedings of the 57th Annual Meeting of the Association for Computational Linguistics","DOI":"10.18653/v1/P19-1271","note":"arXiv:1910.03270 [cs]","page":"2819-2829","source":"arXiv.org","title":"CONAN -- COunter NArratives through Nichesourcing: a Multilingual Dataset of Responses to Fight Online Hate Speech","title-short":"CONAN -- COunter NArratives through Nichesourcing","URL":"http://arxiv.org/abs/1910.03270","author":[{"family":"Chung","given":"Y. L."},{"family":"Kuzmenko","given":"E."},{"family":"Tekiroglu","given":"S. S."},{"family":"Guerini","given":"M."}],"accessed":{"date-parts":[["2022",8,3]]},"issued":{"date-parts":[["2019"]]}}}],"schema":"https://github.com/citation-style-language/schema/raw/master/csl-citation.json"} </w:instrText>
      </w:r>
      <w:r>
        <w:rPr>
          <w:rFonts w:ascii="Times New Roman" w:hAnsi="Times New Roman" w:cs="Times New Roman"/>
          <w:sz w:val="24"/>
          <w:szCs w:val="24"/>
        </w:rPr>
        <w:fldChar w:fldCharType="separate"/>
      </w:r>
      <w:r w:rsidR="006005A9" w:rsidRPr="006005A9">
        <w:rPr>
          <w:rFonts w:ascii="Times New Roman" w:hAnsi="Times New Roman" w:cs="Times New Roman"/>
          <w:sz w:val="24"/>
        </w:rPr>
        <w:t>(Chung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used a </w:t>
      </w:r>
      <w:r w:rsidR="00011F23">
        <w:rPr>
          <w:rFonts w:ascii="Times New Roman" w:hAnsi="Times New Roman" w:cs="Times New Roman"/>
          <w:sz w:val="24"/>
          <w:szCs w:val="24"/>
        </w:rPr>
        <w:t xml:space="preserve">counter-narratives approach to create a multilingual dataset of combat hate speech in English, French and Italian language. </w:t>
      </w:r>
      <w:r w:rsidR="00C92A8E">
        <w:rPr>
          <w:rFonts w:ascii="Times New Roman" w:hAnsi="Times New Roman" w:cs="Times New Roman"/>
          <w:sz w:val="24"/>
          <w:szCs w:val="24"/>
        </w:rPr>
        <w:t xml:space="preserve">They generated some sentences that contain hate and distributed two forms to respondents; one to respond to the pre-generated questions and the other to provide their counter hate responses. These sentences were generated by a </w:t>
      </w:r>
      <w:r w:rsidR="00192813">
        <w:rPr>
          <w:rFonts w:ascii="Times New Roman" w:hAnsi="Times New Roman" w:cs="Times New Roman"/>
          <w:sz w:val="24"/>
          <w:szCs w:val="24"/>
        </w:rPr>
        <w:t>set of 2 experts from each language. The authors employed 3 annotators to labelled the sentences and the counter-hate responses according to target</w:t>
      </w:r>
      <w:r w:rsidR="00622785">
        <w:rPr>
          <w:rFonts w:ascii="Times New Roman" w:hAnsi="Times New Roman" w:cs="Times New Roman"/>
          <w:sz w:val="24"/>
          <w:szCs w:val="24"/>
        </w:rPr>
        <w:t xml:space="preserve"> and type respectively.</w:t>
      </w:r>
      <w:r w:rsidR="005B74FE">
        <w:rPr>
          <w:rFonts w:ascii="Times New Roman" w:hAnsi="Times New Roman" w:cs="Times New Roman"/>
          <w:sz w:val="24"/>
          <w:szCs w:val="24"/>
        </w:rPr>
        <w:t xml:space="preserve"> </w:t>
      </w:r>
      <w:r w:rsidR="005B2C99">
        <w:rPr>
          <w:rFonts w:ascii="Times New Roman" w:hAnsi="Times New Roman" w:cs="Times New Roman"/>
          <w:sz w:val="24"/>
          <w:szCs w:val="24"/>
        </w:rPr>
        <w:fldChar w:fldCharType="begin"/>
      </w:r>
      <w:r w:rsidR="005B2C99">
        <w:rPr>
          <w:rFonts w:ascii="Times New Roman" w:hAnsi="Times New Roman" w:cs="Times New Roman"/>
          <w:sz w:val="24"/>
          <w:szCs w:val="24"/>
        </w:rPr>
        <w:instrText xml:space="preserve"> ADDIN ZOTERO_ITEM CSL_CITATION {"citationID":"ZHDokbmP","properties":{"formattedCitation":"(Alshalan &amp; Al-Khalifa, 2020)","plainCitation":"(Alshalan &amp; Al-Khalifa, 2020)","noteIndex":0},"citationItems":[{"id":134,"uris":["http://zotero.org/users/local/nZ3OG2E4/items/GK2VW8WV","http://zotero.org/users/9104097/items/GK2VW8WV"],"itemData":{"id":134,"type":"article-journal","abstract":"With the rise of hate speech phenomena in the Twittersphere, signiﬁcant research eﬀorts have been undertaken in order to provide automatic solutions for detecting hate speech, varying from simple machine learning models to more complex deep neural network models. Despite this, research works investigating hate speech problem in Arabic are still limited. This paper, therefore, aimed to investigate several neural network models based on convolutional neural network (CNN) and recurrent neural network (RNN) to detect hate speech in Arabic tweets. It also evaluated the recent language representation model bidirectional encoder representations from transformers (BERT) on the task of Arabic hate speech detection. To conduct our experiments, we ﬁrstly built a new hate speech dataset that contained 9316 annotated tweets. Then, we conducted a set of experiments on two datasets to evaluate four models: CNN, gated recurrent units (GRU), CNN + GRU, and BERT. Our experimental results in our dataset and an out-domain dataset showed that the CNN model gave the best performance, with an F1-score of 0.79 and area under the receiver operating characteristic curve (AUROC) of 0.89.","container-title":"Applied Sciences","DOI":"10.3390/app10238614","ISSN":"2076-3417","issue":"23","journalAbbreviation":"Applied Sciences","language":"en","page":"8614","source":"DOI.org (Crossref)","title":"A Deep Learning Approach for Automatic Hate Speech Detection in the Saudi Twittersphere","volume":"10","author":[{"family":"Alshalan","given":"Raghad"},{"family":"Al-Khalifa","given":"Hend"}],"issued":{"date-parts":[["2020",12,1]]}}}],"schema":"https://github.com/citation-style-language/schema/raw/master/csl-citation.json"} </w:instrText>
      </w:r>
      <w:r w:rsidR="005B2C99">
        <w:rPr>
          <w:rFonts w:ascii="Times New Roman" w:hAnsi="Times New Roman" w:cs="Times New Roman"/>
          <w:sz w:val="24"/>
          <w:szCs w:val="24"/>
        </w:rPr>
        <w:fldChar w:fldCharType="separate"/>
      </w:r>
      <w:r w:rsidR="006005A9" w:rsidRPr="006005A9">
        <w:rPr>
          <w:rFonts w:ascii="Times New Roman" w:hAnsi="Times New Roman" w:cs="Times New Roman"/>
          <w:sz w:val="24"/>
        </w:rPr>
        <w:t>(Alshalan &amp; Al-Khalifa, 2020)</w:t>
      </w:r>
      <w:r w:rsidR="005B2C99">
        <w:rPr>
          <w:rFonts w:ascii="Times New Roman" w:hAnsi="Times New Roman" w:cs="Times New Roman"/>
          <w:sz w:val="24"/>
          <w:szCs w:val="24"/>
        </w:rPr>
        <w:fldChar w:fldCharType="end"/>
      </w:r>
      <w:r w:rsidR="005B2C99">
        <w:rPr>
          <w:rFonts w:ascii="Times New Roman" w:hAnsi="Times New Roman" w:cs="Times New Roman"/>
          <w:sz w:val="24"/>
          <w:szCs w:val="24"/>
        </w:rPr>
        <w:t xml:space="preserve"> created a dataset for hate speech detection in Arabic language</w:t>
      </w:r>
      <w:r w:rsidR="00757F88">
        <w:rPr>
          <w:rFonts w:ascii="Times New Roman" w:hAnsi="Times New Roman" w:cs="Times New Roman"/>
          <w:sz w:val="24"/>
          <w:szCs w:val="24"/>
        </w:rPr>
        <w:t xml:space="preserve">. They used a combination of keywords and hashtags to crawl tweets related to racism, religion and Ideological hate. 10,000 tweets were sampled from the pool of tweets </w:t>
      </w:r>
      <w:r w:rsidR="00824B61">
        <w:rPr>
          <w:rFonts w:ascii="Times New Roman" w:hAnsi="Times New Roman" w:cs="Times New Roman"/>
          <w:sz w:val="24"/>
          <w:szCs w:val="24"/>
        </w:rPr>
        <w:t>collected for annotation. These tweets were annotated</w:t>
      </w:r>
      <w:r w:rsidR="00324E6A">
        <w:rPr>
          <w:rFonts w:ascii="Times New Roman" w:hAnsi="Times New Roman" w:cs="Times New Roman"/>
          <w:sz w:val="24"/>
          <w:szCs w:val="24"/>
        </w:rPr>
        <w:t xml:space="preserve"> as hateful, abusive or normal</w:t>
      </w:r>
      <w:r w:rsidR="00824B61">
        <w:rPr>
          <w:rFonts w:ascii="Times New Roman" w:hAnsi="Times New Roman" w:cs="Times New Roman"/>
          <w:sz w:val="24"/>
          <w:szCs w:val="24"/>
        </w:rPr>
        <w:t xml:space="preserve"> by crowd workers, trained annotators and experts</w:t>
      </w:r>
      <w:r w:rsidR="00324E6A">
        <w:rPr>
          <w:rFonts w:ascii="Times New Roman" w:hAnsi="Times New Roman" w:cs="Times New Roman"/>
          <w:sz w:val="24"/>
          <w:szCs w:val="24"/>
        </w:rPr>
        <w:t>.</w:t>
      </w:r>
      <w:r w:rsidR="00943BD7">
        <w:rPr>
          <w:rFonts w:ascii="Times New Roman" w:hAnsi="Times New Roman" w:cs="Times New Roman"/>
          <w:sz w:val="24"/>
          <w:szCs w:val="24"/>
        </w:rPr>
        <w:t xml:space="preserve"> A multilingual dataset of English, French and Arabic language was created by</w:t>
      </w:r>
      <w:r w:rsidR="00324E6A">
        <w:rPr>
          <w:rFonts w:ascii="Times New Roman" w:hAnsi="Times New Roman" w:cs="Times New Roman"/>
          <w:sz w:val="24"/>
          <w:szCs w:val="24"/>
        </w:rPr>
        <w:t xml:space="preserve"> </w:t>
      </w:r>
      <w:r w:rsidR="000011C8">
        <w:rPr>
          <w:rFonts w:ascii="Times New Roman" w:hAnsi="Times New Roman" w:cs="Times New Roman"/>
          <w:sz w:val="24"/>
          <w:szCs w:val="24"/>
        </w:rPr>
        <w:fldChar w:fldCharType="begin"/>
      </w:r>
      <w:r w:rsidR="000011C8">
        <w:rPr>
          <w:rFonts w:ascii="Times New Roman" w:hAnsi="Times New Roman" w:cs="Times New Roman"/>
          <w:sz w:val="24"/>
          <w:szCs w:val="24"/>
        </w:rPr>
        <w:instrText xml:space="preserve"> ADDIN ZOTERO_ITEM CSL_CITATION {"citationID":"ecjjklWS","properties":{"formattedCitation":"(Ousidhoum et al., 2019b)","plainCitation":"(Ousidhoum et al., 2019b)","noteIndex":0},"citationItems":[{"id":1054,"uris":["http://zotero.org/users/9104097/items/GFGVB3UZ"],"itemData":{"id":1054,"type":"paper-conference","abstract":"Current research on hate speech analysis is typically oriented towards monolingual and single classification tasks. In this paper, we present a new multilingual multi-aspect hate speech analysis dataset and use it to test the current state-of-the-art multilingual multitask learning approaches. We evaluate our dataset in various classification settings, then we discuss how to leverage our annotations in order to improve hate speech detection and classification in general.","container-title":"2019 CONFERENCE ON EMPIRICAL METHODS IN NATURAL LANGUAGE PROCESSING AND THE 9TH INTERNATIONAL JOINT CONFERENCE ON NATURAL LANGUAGE PROCESSING (EMNLP-IJCNLP 2019): PROCEEDINGS OF THE CONFERENCE","ISBN":"978-1-950737-90-1","page":"4675-4684","publisher":"Google; Facebook; Apple; ASAPP; Salesforce; Huawei; Baidu; Deepmind; Amazon; PolyAI; Naver; ByteDance; Megagon Labs; Zhuiyi; Verisk; MI","title":"Multilingual and Multi-Aspect Hate Speech Analysis","author":[{"family":"Ousidhoum","given":"Nedjma"},{"family":"Lin","given":"Zizheng"},{"family":"Zhang","given":"Hongming"},{"family":"Song","given":"Yangqiu"},{"family":"Yeung","given":"Dit-Yan"}],"issued":{"date-parts":[["2019"]]}}}],"schema":"https://github.com/citation-style-language/schema/raw/master/csl-citation.json"} </w:instrText>
      </w:r>
      <w:r w:rsidR="000011C8">
        <w:rPr>
          <w:rFonts w:ascii="Times New Roman" w:hAnsi="Times New Roman" w:cs="Times New Roman"/>
          <w:sz w:val="24"/>
          <w:szCs w:val="24"/>
        </w:rPr>
        <w:fldChar w:fldCharType="separate"/>
      </w:r>
      <w:r w:rsidR="006005A9" w:rsidRPr="006005A9">
        <w:rPr>
          <w:rFonts w:ascii="Times New Roman" w:hAnsi="Times New Roman" w:cs="Times New Roman"/>
          <w:sz w:val="24"/>
        </w:rPr>
        <w:t>(Ousidhoum et al., 2019b)</w:t>
      </w:r>
      <w:r w:rsidR="000011C8">
        <w:rPr>
          <w:rFonts w:ascii="Times New Roman" w:hAnsi="Times New Roman" w:cs="Times New Roman"/>
          <w:sz w:val="24"/>
          <w:szCs w:val="24"/>
        </w:rPr>
        <w:fldChar w:fldCharType="end"/>
      </w:r>
      <w:r w:rsidR="00943BD7">
        <w:rPr>
          <w:rFonts w:ascii="Times New Roman" w:hAnsi="Times New Roman" w:cs="Times New Roman"/>
          <w:sz w:val="24"/>
          <w:szCs w:val="24"/>
        </w:rPr>
        <w:t xml:space="preserve">. It consists of tweets annotated by Amazon Mechanical Turk workers into five different levels, with each level having at least two labels. The final tweets for the corpora were selected based on majority vote. Agreement between the annotators was measured with </w:t>
      </w:r>
      <w:proofErr w:type="spellStart"/>
      <w:r w:rsidR="00943BD7">
        <w:rPr>
          <w:rFonts w:ascii="Times New Roman" w:hAnsi="Times New Roman" w:cs="Times New Roman"/>
          <w:sz w:val="24"/>
          <w:szCs w:val="24"/>
        </w:rPr>
        <w:t>Krippendorff</w:t>
      </w:r>
      <w:proofErr w:type="spellEnd"/>
      <w:r w:rsidR="00943BD7">
        <w:rPr>
          <w:rFonts w:ascii="Times New Roman" w:hAnsi="Times New Roman" w:cs="Times New Roman"/>
          <w:sz w:val="24"/>
          <w:szCs w:val="24"/>
        </w:rPr>
        <w:t xml:space="preserve"> </w:t>
      </w:r>
      <w:r w:rsidR="007B4942">
        <w:rPr>
          <w:rFonts w:ascii="Times New Roman" w:hAnsi="Times New Roman" w:cs="Times New Roman"/>
          <w:sz w:val="24"/>
          <w:szCs w:val="24"/>
        </w:rPr>
        <w:t>al</w:t>
      </w:r>
      <w:r w:rsidR="00943BD7">
        <w:rPr>
          <w:rFonts w:ascii="Times New Roman" w:hAnsi="Times New Roman" w:cs="Times New Roman"/>
          <w:sz w:val="24"/>
          <w:szCs w:val="24"/>
        </w:rPr>
        <w:t>p</w:t>
      </w:r>
      <w:r w:rsidR="007B4942">
        <w:rPr>
          <w:rFonts w:ascii="Times New Roman" w:hAnsi="Times New Roman" w:cs="Times New Roman"/>
          <w:sz w:val="24"/>
          <w:szCs w:val="24"/>
        </w:rPr>
        <w:t>h</w:t>
      </w:r>
      <w:r w:rsidR="00943BD7">
        <w:rPr>
          <w:rFonts w:ascii="Times New Roman" w:hAnsi="Times New Roman" w:cs="Times New Roman"/>
          <w:sz w:val="24"/>
          <w:szCs w:val="24"/>
        </w:rPr>
        <w:t xml:space="preserve">a. </w:t>
      </w:r>
      <w:r w:rsidR="00E7346D">
        <w:rPr>
          <w:rFonts w:ascii="Times New Roman" w:hAnsi="Times New Roman" w:cs="Times New Roman"/>
          <w:sz w:val="24"/>
          <w:szCs w:val="24"/>
        </w:rPr>
        <w:t xml:space="preserve">In another study, three datasets were developed to detect offensive language targeted at foreigners and refugees in Germany. The datasets consist of posts and comments collected from three different Facebook pages that spread hate against these groups. For each dataset, 3 experts annotated the posts and comments into offensive and non-offensive, with the offensive class further annotated based on severity and target of the post. </w:t>
      </w:r>
      <w:r w:rsidR="002E5855">
        <w:rPr>
          <w:rFonts w:ascii="Times New Roman" w:hAnsi="Times New Roman" w:cs="Times New Roman"/>
          <w:sz w:val="24"/>
          <w:szCs w:val="24"/>
        </w:rPr>
        <w:t xml:space="preserve">They recorded a good inter-annotator agreement using Cohens kappa </w:t>
      </w:r>
      <w:r w:rsidR="002E5855">
        <w:rPr>
          <w:rFonts w:ascii="Times New Roman" w:hAnsi="Times New Roman" w:cs="Times New Roman"/>
          <w:sz w:val="24"/>
          <w:szCs w:val="24"/>
        </w:rPr>
        <w:fldChar w:fldCharType="begin"/>
      </w:r>
      <w:r w:rsidR="002E5855">
        <w:rPr>
          <w:rFonts w:ascii="Times New Roman" w:hAnsi="Times New Roman" w:cs="Times New Roman"/>
          <w:sz w:val="24"/>
          <w:szCs w:val="24"/>
        </w:rPr>
        <w:instrText xml:space="preserve"> ADDIN ZOTERO_ITEM CSL_CITATION {"citationID":"JOlE7BdU","properties":{"formattedCitation":"(Bretschneider &amp; Peters, 2017)","plainCitation":"(Bretschneider &amp; Peters, 2017)","noteIndex":0},"citationItems":[{"id":5697,"uris":["http://zotero.org/users/9104097/items/G64CHYV9"],"itemData":{"id":5697,"type":"paper-conference","abstract":"Recently, politicians and media companies identified an increasing number of offensive statements directed against foreigners and refugees in Europe. In Germany, for example, the political group “Pegida” drew international attention by frequently publishing offensive content concerning the religion of Islam. As a consequence, the German government and the social network Facebook cooperate to address this problem by creating a task force to manually detect offensive statements towards refugees and foreigners. In this work, we propose an approach to automatically detect such statements aiding personnel in this labor-intensive task. In contrast to existing work, we assess severity values to offensive statements and identify the referenced targets. This way, we are able to selectively detect hostility towards foreigners. To evaluate our approach, we develop a dataset containing offensive statements including their target. As a result, a substantial amount of offensive statements and a moderate amount of the referenced victims was detected correctly.","DOI":"10.24251/HICSS.2017.268","event-title":"Hawaii International Conference on System Sciences","language":"en","source":"DOI.org (Crossref)","title":"Detecting Offensive Statements towards Foreigners in Social Media","URL":"http://hdl.handle.net/10125/41423","author":[{"family":"Bretschneider","given":"Uwe"},{"family":"Peters","given":"Ralf"}],"accessed":{"date-parts":[["2023",11,16]]},"issued":{"date-parts":[["2017"]]}}}],"schema":"https://github.com/citation-style-language/schema/raw/master/csl-citation.json"} </w:instrText>
      </w:r>
      <w:r w:rsidR="002E5855">
        <w:rPr>
          <w:rFonts w:ascii="Times New Roman" w:hAnsi="Times New Roman" w:cs="Times New Roman"/>
          <w:sz w:val="24"/>
          <w:szCs w:val="24"/>
        </w:rPr>
        <w:fldChar w:fldCharType="separate"/>
      </w:r>
      <w:r w:rsidR="002E5855" w:rsidRPr="002E5855">
        <w:rPr>
          <w:rFonts w:ascii="Times New Roman" w:hAnsi="Times New Roman" w:cs="Times New Roman"/>
          <w:sz w:val="24"/>
        </w:rPr>
        <w:t>(Bretschneider &amp; Peters, 2017)</w:t>
      </w:r>
      <w:r w:rsidR="002E5855">
        <w:rPr>
          <w:rFonts w:ascii="Times New Roman" w:hAnsi="Times New Roman" w:cs="Times New Roman"/>
          <w:sz w:val="24"/>
          <w:szCs w:val="24"/>
        </w:rPr>
        <w:fldChar w:fldCharType="end"/>
      </w:r>
      <w:r w:rsidR="002E5855">
        <w:rPr>
          <w:rFonts w:ascii="Times New Roman" w:hAnsi="Times New Roman" w:cs="Times New Roman"/>
          <w:sz w:val="24"/>
          <w:szCs w:val="24"/>
        </w:rPr>
        <w:t xml:space="preserve">. </w:t>
      </w:r>
      <w:r w:rsidR="00BC476A">
        <w:rPr>
          <w:rFonts w:ascii="Times New Roman" w:hAnsi="Times New Roman" w:cs="Times New Roman"/>
          <w:sz w:val="24"/>
          <w:szCs w:val="24"/>
        </w:rPr>
        <w:fldChar w:fldCharType="begin"/>
      </w:r>
      <w:r w:rsidR="00BC476A">
        <w:rPr>
          <w:rFonts w:ascii="Times New Roman" w:hAnsi="Times New Roman" w:cs="Times New Roman"/>
          <w:sz w:val="24"/>
          <w:szCs w:val="24"/>
        </w:rPr>
        <w:instrText xml:space="preserve"> ADDIN ZOTERO_ITEM CSL_CITATION {"citationID":"b3S5HqGX","properties":{"formattedCitation":"(Fortuna et al., 2019)","plainCitation":"(Fortuna et al., 2019)","noteIndex":0},"citationItems":[{"id":5699,"uris":["http://zotero.org/users/9104097/items/T9PHUNYW"],"itemData":{"id":5699,"type":"paper-conference","abstract":"Over the past years, the amount of online offensive speech has been growing steadily. To successfully cope with it, machine learning is applied. However, ML-based techniques require sufﬁciently large annotated datasets. In the last years, different datasets were published, mainly for English. In this paper, we present a new dataset for Portuguese, which has not been in focus so far. The dataset is composed of 5,668 tweets. For its annotation, we deﬁned two different schemes used by annotators with different levels of expertise. First, non-experts annotated the tweets with binary labels (‘hate’ vs. ‘no-hate’). Then, expert annotators classiﬁed the tweets following a ﬁne-grained hierarchical multiple label scheme with 81 hate speech categories in total. The inter-annotator agreement varied from category to category, which reﬂects the insight that some types of hate speech are more subtle than others and that their detection depends on personal perception. The hierarchical annotation scheme is the main contribution of the presented work, as it facilitates the identiﬁcation of different types of hate speech and their intersections. To demonstrate the usefulness of our dataset, we carried a baseline classiﬁcation experiment with pre-trained word embeddings and LSTM on the binary classiﬁed data, with a state-of-the-art outcome.","container-title":"Proceedings of the Third Workshop on Abusive Language Online","DOI":"10.18653/v1/W19-3510","event-place":"Florence, Italy","event-title":"Proceedings of the Third Workshop on Abusive Language Online","language":"en","page":"94-104","publisher":"Association for Computational Linguistics","publisher-place":"Florence, Italy","source":"DOI.org (Crossref)","title":"A Hierarchically-Labeled Portuguese Hate Speech Dataset","URL":"https://www.aclweb.org/anthology/W19-3510","author":[{"family":"Fortuna","given":"Paula"},{"family":"Rocha Da Silva","given":"João"},{"family":"Soler-Company","given":"Juan"},{"family":"Wanner","given":"Leo"},{"family":"Nunes","given":"Sérgio"}],"accessed":{"date-parts":[["2023",11,16]]},"issued":{"date-parts":[["2019"]]}}}],"schema":"https://github.com/citation-style-language/schema/raw/master/csl-citation.json"} </w:instrText>
      </w:r>
      <w:r w:rsidR="00BC476A">
        <w:rPr>
          <w:rFonts w:ascii="Times New Roman" w:hAnsi="Times New Roman" w:cs="Times New Roman"/>
          <w:sz w:val="24"/>
          <w:szCs w:val="24"/>
        </w:rPr>
        <w:fldChar w:fldCharType="separate"/>
      </w:r>
      <w:r w:rsidR="006005A9" w:rsidRPr="006005A9">
        <w:rPr>
          <w:rFonts w:ascii="Times New Roman" w:hAnsi="Times New Roman" w:cs="Times New Roman"/>
          <w:sz w:val="24"/>
        </w:rPr>
        <w:t>(Fortuna et al., 2019)</w:t>
      </w:r>
      <w:r w:rsidR="00BC476A">
        <w:rPr>
          <w:rFonts w:ascii="Times New Roman" w:hAnsi="Times New Roman" w:cs="Times New Roman"/>
          <w:sz w:val="24"/>
          <w:szCs w:val="24"/>
        </w:rPr>
        <w:fldChar w:fldCharType="end"/>
      </w:r>
      <w:r w:rsidR="00BC476A">
        <w:rPr>
          <w:rFonts w:ascii="Times New Roman" w:hAnsi="Times New Roman" w:cs="Times New Roman"/>
          <w:sz w:val="24"/>
          <w:szCs w:val="24"/>
        </w:rPr>
        <w:t xml:space="preserve"> </w:t>
      </w:r>
      <w:r w:rsidR="00545E73">
        <w:rPr>
          <w:rFonts w:ascii="Times New Roman" w:hAnsi="Times New Roman" w:cs="Times New Roman"/>
          <w:sz w:val="24"/>
          <w:szCs w:val="24"/>
        </w:rPr>
        <w:t>created</w:t>
      </w:r>
      <w:r w:rsidR="00BC476A">
        <w:rPr>
          <w:rFonts w:ascii="Times New Roman" w:hAnsi="Times New Roman" w:cs="Times New Roman"/>
          <w:sz w:val="24"/>
          <w:szCs w:val="24"/>
        </w:rPr>
        <w:t xml:space="preserve"> a dataset with </w:t>
      </w:r>
      <w:r w:rsidR="00545E73">
        <w:rPr>
          <w:rFonts w:ascii="Times New Roman" w:hAnsi="Times New Roman" w:cs="Times New Roman"/>
          <w:sz w:val="24"/>
          <w:szCs w:val="24"/>
        </w:rPr>
        <w:t xml:space="preserve">5,668 tweets scrapped from twitter using hate related keywords and users’ profile. </w:t>
      </w:r>
      <w:r w:rsidR="008D1030">
        <w:rPr>
          <w:rFonts w:ascii="Times New Roman" w:hAnsi="Times New Roman" w:cs="Times New Roman"/>
          <w:sz w:val="24"/>
          <w:szCs w:val="24"/>
        </w:rPr>
        <w:t xml:space="preserve">The tweets were annotated first by amateurs into a binary category of hate or non-hate. The hate categories were further annotated by a team of experts for a fine-grained classification. They obtained a very low inter annotator agreement using Fleiss kappa, which the authors attributes to the use of </w:t>
      </w:r>
      <w:r w:rsidR="005636DD">
        <w:rPr>
          <w:rFonts w:ascii="Times New Roman" w:hAnsi="Times New Roman" w:cs="Times New Roman"/>
          <w:sz w:val="24"/>
          <w:szCs w:val="24"/>
        </w:rPr>
        <w:t xml:space="preserve">“non-expert” annotators. </w:t>
      </w:r>
      <w:r w:rsidR="00D532A8">
        <w:rPr>
          <w:rFonts w:ascii="Times New Roman" w:hAnsi="Times New Roman" w:cs="Times New Roman"/>
          <w:sz w:val="24"/>
          <w:szCs w:val="24"/>
        </w:rPr>
        <w:fldChar w:fldCharType="begin"/>
      </w:r>
      <w:r w:rsidR="00D532A8">
        <w:rPr>
          <w:rFonts w:ascii="Times New Roman" w:hAnsi="Times New Roman" w:cs="Times New Roman"/>
          <w:sz w:val="24"/>
          <w:szCs w:val="24"/>
        </w:rPr>
        <w:instrText xml:space="preserve"> ADDIN ZOTERO_ITEM CSL_CITATION {"citationID":"BJZtMrq8","properties":{"formattedCitation":"(Albadi et al., 2018)","plainCitation":"(Albadi et al., 2018)","noteIndex":0},"citationItems":[{"id":1241,"uris":["http://zotero.org/users/9104097/items/N7XK7Y94"],"itemData":{"id":1241,"type":"paper-conference","abstract":"Religious hate speech in the Arabic Twittersphere is a notable problem that requires developing automated tools to detect messages that use inflammatory sectarian language to promote hatred and violence against people on the basis of religious affiliation. Distinguishing hate speech from other profane and vulgar language is quite a challenging task that requires deep linguistic analysis. The richness of the Arabic morphology and the limited available resources for the Arabic language make this task even more challenging. To the best of our knowledge, this paper is the first to address the problem of identifying speech promoting religious hatred in the Arabic Twitter. In this work, we describe how we created the first publicly available Arabic dataset annotated for the task of religious hate speech detection and the first Arabic lexicon consisting of terms commonly found in religious discussions along with scores representing their polarity and strength. We then developed various classification models using lexicon-based, n-gram-based, and deep-learning-based approaches. A detailed comparison of the performance of different models on a completely new unseen dataset is then presented. We find that a simple Recurrent Neural Network (RNN) architecture with Gated Recurrent Units (GRU) and pre-trained word embeddings can adequately detect religious hate speech with 0.84 Area Under the Receiver Operating Characteristic curve (AUROC).","container-title":"2018 IEEE/ACM INTERNATIONAL CONFERENCE ON ADVANCES IN SOCIAL NETWORKS ANALYSIS AND MINING (ASONAM)","ISBN":"978-1-5386-6051-5","page":"69-76","publisher":"IEEE; Assoc Comp Machinery; IEEE Comp Soc; ACM SIGKDD; IEEE TCDE; Springer; Elsevier","title":"Are They Our Brothers? Analysis and Detection of Religious Hate Speech in the Arabic Twittersphere","author":[{"family":"Albadi","given":"Nuha"},{"family":"Kurdi","given":"Maram"},{"family":"Mishra","given":"Shivakant"}],"editor":[{"family":"Brandes","given":"U"},{"family":"Reddy","given":"C"},{"family":"Tagarelli","given":"A"}],"issued":{"date-parts":[["2018"]]}}}],"schema":"https://github.com/citation-style-language/schema/raw/master/csl-citation.json"} </w:instrText>
      </w:r>
      <w:r w:rsidR="00D532A8">
        <w:rPr>
          <w:rFonts w:ascii="Times New Roman" w:hAnsi="Times New Roman" w:cs="Times New Roman"/>
          <w:sz w:val="24"/>
          <w:szCs w:val="24"/>
        </w:rPr>
        <w:fldChar w:fldCharType="separate"/>
      </w:r>
      <w:r w:rsidR="006005A9" w:rsidRPr="006005A9">
        <w:rPr>
          <w:rFonts w:ascii="Times New Roman" w:hAnsi="Times New Roman" w:cs="Times New Roman"/>
          <w:sz w:val="24"/>
        </w:rPr>
        <w:t>(Albadi et al., 2018)</w:t>
      </w:r>
      <w:r w:rsidR="00D532A8">
        <w:rPr>
          <w:rFonts w:ascii="Times New Roman" w:hAnsi="Times New Roman" w:cs="Times New Roman"/>
          <w:sz w:val="24"/>
          <w:szCs w:val="24"/>
        </w:rPr>
        <w:fldChar w:fldCharType="end"/>
      </w:r>
      <w:r w:rsidR="00D532A8">
        <w:rPr>
          <w:rFonts w:ascii="Times New Roman" w:hAnsi="Times New Roman" w:cs="Times New Roman"/>
          <w:sz w:val="24"/>
          <w:szCs w:val="24"/>
        </w:rPr>
        <w:t xml:space="preserve"> </w:t>
      </w:r>
      <w:r w:rsidR="00FF4CF7">
        <w:rPr>
          <w:rFonts w:ascii="Times New Roman" w:hAnsi="Times New Roman" w:cs="Times New Roman"/>
          <w:sz w:val="24"/>
          <w:szCs w:val="24"/>
        </w:rPr>
        <w:t xml:space="preserve">developed a dataset of </w:t>
      </w:r>
      <w:r w:rsidR="00D90E0A">
        <w:rPr>
          <w:rFonts w:ascii="Times New Roman" w:hAnsi="Times New Roman" w:cs="Times New Roman"/>
          <w:sz w:val="24"/>
          <w:szCs w:val="24"/>
        </w:rPr>
        <w:t xml:space="preserve">religious hate in the middle East social media space. They collected tweets and used crowdsourcing to annotate them on a two-level scheme. First, to label the tweets as hate, non-hate and unrelated. At the second </w:t>
      </w:r>
      <w:r w:rsidR="00D90E0A">
        <w:rPr>
          <w:rFonts w:ascii="Times New Roman" w:hAnsi="Times New Roman" w:cs="Times New Roman"/>
          <w:sz w:val="24"/>
          <w:szCs w:val="24"/>
        </w:rPr>
        <w:lastRenderedPageBreak/>
        <w:t>level, the target of the religious hate is selected from seven religious categories provided by the authors. The</w:t>
      </w:r>
      <w:r w:rsidR="0079070A">
        <w:rPr>
          <w:rFonts w:ascii="Times New Roman" w:hAnsi="Times New Roman" w:cs="Times New Roman"/>
          <w:sz w:val="24"/>
          <w:szCs w:val="24"/>
        </w:rPr>
        <w:t xml:space="preserve"> authors observed a high agreement score at the first level classification and a</w:t>
      </w:r>
      <w:r w:rsidR="00D90E0A">
        <w:rPr>
          <w:rFonts w:ascii="Times New Roman" w:hAnsi="Times New Roman" w:cs="Times New Roman"/>
          <w:sz w:val="24"/>
          <w:szCs w:val="24"/>
        </w:rPr>
        <w:t xml:space="preserve"> </w:t>
      </w:r>
      <w:r w:rsidR="0079070A">
        <w:rPr>
          <w:rFonts w:ascii="Times New Roman" w:hAnsi="Times New Roman" w:cs="Times New Roman"/>
          <w:sz w:val="24"/>
          <w:szCs w:val="24"/>
        </w:rPr>
        <w:t xml:space="preserve">low agreement at the target identification level which they attribute to the number of categories at this level. </w:t>
      </w:r>
      <w:r w:rsidR="007C0B4F">
        <w:rPr>
          <w:rFonts w:ascii="Times New Roman" w:hAnsi="Times New Roman" w:cs="Times New Roman"/>
          <w:sz w:val="24"/>
          <w:szCs w:val="24"/>
        </w:rPr>
        <w:fldChar w:fldCharType="begin"/>
      </w:r>
      <w:r w:rsidR="007C0B4F">
        <w:rPr>
          <w:rFonts w:ascii="Times New Roman" w:hAnsi="Times New Roman" w:cs="Times New Roman"/>
          <w:sz w:val="24"/>
          <w:szCs w:val="24"/>
        </w:rPr>
        <w:instrText xml:space="preserve"> ADDIN ZOTERO_ITEM CSL_CITATION {"citationID":"AFA5WmHo","properties":{"formattedCitation":"(\\uc0\\u199{}\\uc0\\u246{}ltekin, 2020)","plainCitation":"(Çöltekin, 2020)","noteIndex":0},"citationItems":[{"id":5634,"uris":["http://zotero.org/users/9104097/items/TISHP9LM"],"itemData":{"id":5634,"type":"article-journal","abstract":"This paper introduces a corpus of Turkish offensive language. To our knowledge, this is the first corpus of offensive language for Turkish. The corpus consists of randomly sampled micro-blog posts from Twitter. The annotation guidelines are based on a careful review of the annotation practices of recent efforts for other languages. The corpus contains 36 232 tweets sampled randomly from the Twitter stream during a period of 18 months between Apr 2018 to Sept 2019. We found approximately 19 % of the tweets in the data contain some type of offensive language, which is further subcategorized based on the target of the offense. We describe the annotation process, discuss some interesting aspects of the data, and present results of automatically classifying the corpus using state-of-the-art text classification methods. The classifiers achieve 77.3 % F1 score on identifying offensive tweets, 77.9 % F1 score on determining whether a given offensive document is targeted or not, and 53.0 % F1 score on classifying the targeted offensive documents into three subcategories.","container-title":"Proceedings of the 12th Conference on Language Resources and Evaluation","language":"en","page":"pages 6174–6184","source":"Zotero","title":"A Corpus of Turkish Offensive Language on Social Media","author":[{"family":"Çöltekin","given":"Çağrı"}],"issued":{"date-parts":[["2020"]]}}}],"schema":"https://github.com/citation-style-language/schema/raw/master/csl-citation.json"} </w:instrText>
      </w:r>
      <w:r w:rsidR="007C0B4F">
        <w:rPr>
          <w:rFonts w:ascii="Times New Roman" w:hAnsi="Times New Roman" w:cs="Times New Roman"/>
          <w:sz w:val="24"/>
          <w:szCs w:val="24"/>
        </w:rPr>
        <w:fldChar w:fldCharType="separate"/>
      </w:r>
      <w:r w:rsidR="006005A9" w:rsidRPr="006005A9">
        <w:rPr>
          <w:rFonts w:ascii="Times New Roman" w:hAnsi="Times New Roman" w:cs="Times New Roman"/>
          <w:sz w:val="24"/>
          <w:szCs w:val="24"/>
        </w:rPr>
        <w:t>(Çöltekin, 2020)</w:t>
      </w:r>
      <w:r w:rsidR="007C0B4F">
        <w:rPr>
          <w:rFonts w:ascii="Times New Roman" w:hAnsi="Times New Roman" w:cs="Times New Roman"/>
          <w:sz w:val="24"/>
          <w:szCs w:val="24"/>
        </w:rPr>
        <w:fldChar w:fldCharType="end"/>
      </w:r>
      <w:r w:rsidR="007C0B4F">
        <w:rPr>
          <w:rFonts w:ascii="Times New Roman" w:hAnsi="Times New Roman" w:cs="Times New Roman"/>
          <w:sz w:val="24"/>
          <w:szCs w:val="24"/>
        </w:rPr>
        <w:t xml:space="preserve"> </w:t>
      </w:r>
      <w:r w:rsidR="00806BFA">
        <w:rPr>
          <w:rFonts w:ascii="Times New Roman" w:hAnsi="Times New Roman" w:cs="Times New Roman"/>
          <w:sz w:val="24"/>
          <w:szCs w:val="24"/>
        </w:rPr>
        <w:t xml:space="preserve">collected a dataset </w:t>
      </w:r>
      <w:r w:rsidR="00342D31">
        <w:rPr>
          <w:rFonts w:ascii="Times New Roman" w:hAnsi="Times New Roman" w:cs="Times New Roman"/>
          <w:sz w:val="24"/>
          <w:szCs w:val="24"/>
        </w:rPr>
        <w:t xml:space="preserve">from tweets in Turkish language. They used a multi-level annotation scheme similar to </w:t>
      </w:r>
      <w:r w:rsidR="00342D31">
        <w:rPr>
          <w:rFonts w:ascii="Times New Roman" w:hAnsi="Times New Roman" w:cs="Times New Roman"/>
          <w:sz w:val="24"/>
          <w:szCs w:val="24"/>
        </w:rPr>
        <w:fldChar w:fldCharType="begin"/>
      </w:r>
      <w:r w:rsidR="001F08DA">
        <w:rPr>
          <w:rFonts w:ascii="Times New Roman" w:hAnsi="Times New Roman" w:cs="Times New Roman"/>
          <w:sz w:val="24"/>
          <w:szCs w:val="24"/>
        </w:rPr>
        <w:instrText xml:space="preserve"> ADDIN ZOTERO_ITEM CSL_CITATION {"citationID":"b31aLmxa","properties":{"formattedCitation":"(Zampieri et al., 2019c)","plainCitation":"(Zampieri et al., 2019c)","noteIndex":0},"citationItems":[{"id":318,"uris":["http://zotero.org/users/9104097/items/JLNDX93H"],"itemData":{"id":318,"type":"article","abstract":"We present the results and the main ﬁndings of SemEval-2019 Task 6 on Identifying and Categorizing Offensive Language in Social Media (OffensEval). The task was based on a new dataset, the Offensive Language Identiﬁcation Dataset (OLID), which contains over 14,000 English tweets. It featured three sub-tasks. In sub-task A, the goal was to discriminate between offensive and non-offensive posts. In sub-task B, the focus was on the type of offensive content in the post. Finally, in sub-task C, systems had to detect the target of the offensive posts. OffensEval attracted a large number of participants and it was one of the most popular tasks in SemEval-2019. In total, about 800 teams signed up to participate in the task, and 115 of them submitted results, which we present and analyze in this report.","language":"en","note":"arXiv:1903.08983 [cs]","number":"arXiv:1903.08983","publisher":"arXiv","source":"arXiv.org","title":"SemEval-2019 Task 6: Identifying and Categorizing Offensive Language in Social Media (OffensEval)","title-short":"SemEval-2019 Task 6","URL":"http://arxiv.org/abs/1903.08983","author":[{"family":"Zampieri","given":"Marcos"},{"family":"Malmasi","given":"Shervin"},{"family":"Nakov","given":"Preslav"},{"family":"Rosenthal","given":"Sara"},{"family":"Farra","given":"Noura"},{"family":"Kumar","given":"Ritesh"}],"accessed":{"date-parts":[["2023",7,1]]},"issued":{"date-parts":[["2019",4,26]]}}}],"schema":"https://github.com/citation-style-language/schema/raw/master/csl-citation.json"} </w:instrText>
      </w:r>
      <w:r w:rsidR="00342D31">
        <w:rPr>
          <w:rFonts w:ascii="Times New Roman" w:hAnsi="Times New Roman" w:cs="Times New Roman"/>
          <w:sz w:val="24"/>
          <w:szCs w:val="24"/>
        </w:rPr>
        <w:fldChar w:fldCharType="separate"/>
      </w:r>
      <w:r w:rsidR="001F08DA" w:rsidRPr="001F08DA">
        <w:rPr>
          <w:rFonts w:ascii="Times New Roman" w:hAnsi="Times New Roman" w:cs="Times New Roman"/>
          <w:sz w:val="24"/>
        </w:rPr>
        <w:t>(Zampieri et al., 2019c)</w:t>
      </w:r>
      <w:r w:rsidR="00342D31">
        <w:rPr>
          <w:rFonts w:ascii="Times New Roman" w:hAnsi="Times New Roman" w:cs="Times New Roman"/>
          <w:sz w:val="24"/>
          <w:szCs w:val="24"/>
        </w:rPr>
        <w:fldChar w:fldCharType="end"/>
      </w:r>
      <w:r w:rsidR="00342D31">
        <w:rPr>
          <w:rFonts w:ascii="Times New Roman" w:hAnsi="Times New Roman" w:cs="Times New Roman"/>
          <w:sz w:val="24"/>
          <w:szCs w:val="24"/>
        </w:rPr>
        <w:t xml:space="preserve"> and a team of native speakers as annotators to categorize the tweets as offensive or not. Next, the offensive tweets were labeled as targeted or untargeted. The tweets labeled as targeted were further annotated as targeting an individual, group or others. </w:t>
      </w:r>
      <w:r w:rsidR="00F27CC1">
        <w:rPr>
          <w:rFonts w:ascii="Times New Roman" w:hAnsi="Times New Roman" w:cs="Times New Roman"/>
          <w:sz w:val="24"/>
          <w:szCs w:val="24"/>
        </w:rPr>
        <w:fldChar w:fldCharType="begin"/>
      </w:r>
      <w:r w:rsidR="00F27CC1">
        <w:rPr>
          <w:rFonts w:ascii="Times New Roman" w:hAnsi="Times New Roman" w:cs="Times New Roman"/>
          <w:sz w:val="24"/>
          <w:szCs w:val="24"/>
        </w:rPr>
        <w:instrText xml:space="preserve"> ADDIN ZOTERO_ITEM CSL_CITATION {"citationID":"uGmWOSKU","properties":{"formattedCitation":"(Ljubesic et al., 2022)","plainCitation":"(Ljubesic et al., 2022)","noteIndex":0},"citationItems":[{"id":1243,"uris":["http://zotero.org/users/9104097/items/YH4YD6AX"],"itemData":{"id":1243,"type":"article-journal","abstract":"The quality of annotations in manually annotated hate speech datasets is crucial for automatic hate speech detection. This contribution focuses on the positive effects of manually annotating online comments for hate speech within the context in which the comments occur. We quantify the impact of context availability by meticulously designing an experiment: Two annotation rounds are performed, one in-context and one out-of-context, on the same English YouTube data (more than 10,000 comments), by using the same annotation schema and platform, the same highly trained annotators, and quantifying annotation quality through inter-annotator agreement. Our results show that the presence of context has a significant positive impact on the quality of the manual annotations. This positive impact is more noticeable among replies than among comments, although the former is harder to consistently annotate overall. Previous research reporting that out-of-context annotations favour assigning non-hate-speech labels is also corroborated, showing further that this tendency is especially present among comments inciting violence, a highly relevant category for hate speech research and society overall. We believe that this work will improve future annotation campaigns even beyond hate speech and motivate further research on the highly relevant questions of data annotation methodology in natural language processing, especially in the light of the current expansion of its scope of application.","container-title":"NATURAL LANGUAGE ENGINEERING","DOI":"10.1017/S1351324922000353","ISSN":"1351-3249","title":"Quantifying the impact of context on the quality of manual hate speech annotation","author":[{"family":"Ljubesic","given":"Nikola"},{"family":"Mozetic","given":"Igor"},{"family":"Novak","given":"Petra Kralj"}],"issued":{"date-parts":[["2022",8,22]]}}}],"schema":"https://github.com/citation-style-language/schema/raw/master/csl-citation.json"} </w:instrText>
      </w:r>
      <w:r w:rsidR="00F27CC1">
        <w:rPr>
          <w:rFonts w:ascii="Times New Roman" w:hAnsi="Times New Roman" w:cs="Times New Roman"/>
          <w:sz w:val="24"/>
          <w:szCs w:val="24"/>
        </w:rPr>
        <w:fldChar w:fldCharType="separate"/>
      </w:r>
      <w:r w:rsidR="006005A9" w:rsidRPr="006005A9">
        <w:rPr>
          <w:rFonts w:ascii="Times New Roman" w:hAnsi="Times New Roman" w:cs="Times New Roman"/>
          <w:sz w:val="24"/>
        </w:rPr>
        <w:t>(Ljubesic et al., 2022)</w:t>
      </w:r>
      <w:r w:rsidR="00F27CC1">
        <w:rPr>
          <w:rFonts w:ascii="Times New Roman" w:hAnsi="Times New Roman" w:cs="Times New Roman"/>
          <w:sz w:val="24"/>
          <w:szCs w:val="24"/>
        </w:rPr>
        <w:fldChar w:fldCharType="end"/>
      </w:r>
      <w:r w:rsidR="00F27CC1">
        <w:rPr>
          <w:rFonts w:ascii="Times New Roman" w:hAnsi="Times New Roman" w:cs="Times New Roman"/>
          <w:sz w:val="24"/>
          <w:szCs w:val="24"/>
        </w:rPr>
        <w:t xml:space="preserve"> conducted a two-round annotation on comments collected from videos related to Covid-19. In the first round,</w:t>
      </w:r>
      <w:r w:rsidR="00F84AA6">
        <w:rPr>
          <w:rFonts w:ascii="Times New Roman" w:hAnsi="Times New Roman" w:cs="Times New Roman"/>
          <w:sz w:val="24"/>
          <w:szCs w:val="24"/>
        </w:rPr>
        <w:t xml:space="preserve"> in-context annotation,</w:t>
      </w:r>
      <w:r w:rsidR="00F27CC1">
        <w:rPr>
          <w:rFonts w:ascii="Times New Roman" w:hAnsi="Times New Roman" w:cs="Times New Roman"/>
          <w:sz w:val="24"/>
          <w:szCs w:val="24"/>
        </w:rPr>
        <w:t xml:space="preserve"> full thread</w:t>
      </w:r>
      <w:r w:rsidR="00FA0E47">
        <w:rPr>
          <w:rFonts w:ascii="Times New Roman" w:hAnsi="Times New Roman" w:cs="Times New Roman"/>
          <w:sz w:val="24"/>
          <w:szCs w:val="24"/>
        </w:rPr>
        <w:t>s</w:t>
      </w:r>
      <w:r w:rsidR="00F27CC1">
        <w:rPr>
          <w:rFonts w:ascii="Times New Roman" w:hAnsi="Times New Roman" w:cs="Times New Roman"/>
          <w:sz w:val="24"/>
          <w:szCs w:val="24"/>
        </w:rPr>
        <w:t xml:space="preserve"> of conversation</w:t>
      </w:r>
      <w:r w:rsidR="00FA0E47">
        <w:rPr>
          <w:rFonts w:ascii="Times New Roman" w:hAnsi="Times New Roman" w:cs="Times New Roman"/>
          <w:sz w:val="24"/>
          <w:szCs w:val="24"/>
        </w:rPr>
        <w:t>s</w:t>
      </w:r>
      <w:r w:rsidR="00F84AA6">
        <w:rPr>
          <w:rFonts w:ascii="Times New Roman" w:hAnsi="Times New Roman" w:cs="Times New Roman"/>
          <w:sz w:val="24"/>
          <w:szCs w:val="24"/>
        </w:rPr>
        <w:t xml:space="preserve"> for a video</w:t>
      </w:r>
      <w:r w:rsidR="00FA0E47">
        <w:rPr>
          <w:rFonts w:ascii="Times New Roman" w:hAnsi="Times New Roman" w:cs="Times New Roman"/>
          <w:sz w:val="24"/>
          <w:szCs w:val="24"/>
        </w:rPr>
        <w:t xml:space="preserve"> were given</w:t>
      </w:r>
      <w:r w:rsidR="00F27CC1">
        <w:rPr>
          <w:rFonts w:ascii="Times New Roman" w:hAnsi="Times New Roman" w:cs="Times New Roman"/>
          <w:sz w:val="24"/>
          <w:szCs w:val="24"/>
        </w:rPr>
        <w:t xml:space="preserve"> to annotators to label</w:t>
      </w:r>
      <w:r w:rsidR="00FA0E47">
        <w:rPr>
          <w:rFonts w:ascii="Times New Roman" w:hAnsi="Times New Roman" w:cs="Times New Roman"/>
          <w:sz w:val="24"/>
          <w:szCs w:val="24"/>
        </w:rPr>
        <w:t xml:space="preserve"> as</w:t>
      </w:r>
      <w:r w:rsidR="00F27CC1">
        <w:rPr>
          <w:rFonts w:ascii="Times New Roman" w:hAnsi="Times New Roman" w:cs="Times New Roman"/>
          <w:sz w:val="24"/>
          <w:szCs w:val="24"/>
        </w:rPr>
        <w:t xml:space="preserve"> </w:t>
      </w:r>
      <w:r w:rsidR="00FA0E47">
        <w:rPr>
          <w:rFonts w:ascii="Times New Roman" w:hAnsi="Times New Roman" w:cs="Times New Roman"/>
          <w:sz w:val="24"/>
          <w:szCs w:val="24"/>
        </w:rPr>
        <w:t xml:space="preserve">acceptable, inappropriate, </w:t>
      </w:r>
      <w:r w:rsidR="00F84AA6">
        <w:rPr>
          <w:rFonts w:ascii="Times New Roman" w:hAnsi="Times New Roman" w:cs="Times New Roman"/>
          <w:sz w:val="24"/>
          <w:szCs w:val="24"/>
        </w:rPr>
        <w:t xml:space="preserve">offensive and violent. In the out-context annotation, the </w:t>
      </w:r>
      <w:r w:rsidR="00A04A77">
        <w:rPr>
          <w:rFonts w:ascii="Times New Roman" w:hAnsi="Times New Roman" w:cs="Times New Roman"/>
          <w:sz w:val="24"/>
          <w:szCs w:val="24"/>
        </w:rPr>
        <w:t xml:space="preserve">comments were mixed-up and given to </w:t>
      </w:r>
      <w:r w:rsidR="00F84AA6">
        <w:rPr>
          <w:rFonts w:ascii="Times New Roman" w:hAnsi="Times New Roman" w:cs="Times New Roman"/>
          <w:sz w:val="24"/>
          <w:szCs w:val="24"/>
        </w:rPr>
        <w:t xml:space="preserve">annotators </w:t>
      </w:r>
      <w:r w:rsidR="00A04A77">
        <w:rPr>
          <w:rFonts w:ascii="Times New Roman" w:hAnsi="Times New Roman" w:cs="Times New Roman"/>
          <w:sz w:val="24"/>
          <w:szCs w:val="24"/>
        </w:rPr>
        <w:t xml:space="preserve">to label into same four categories. </w:t>
      </w:r>
      <w:proofErr w:type="spellStart"/>
      <w:r w:rsidR="00A04A77">
        <w:rPr>
          <w:rFonts w:ascii="Times New Roman" w:hAnsi="Times New Roman" w:cs="Times New Roman"/>
          <w:sz w:val="24"/>
          <w:szCs w:val="24"/>
        </w:rPr>
        <w:t>Krippendorf’s</w:t>
      </w:r>
      <w:proofErr w:type="spellEnd"/>
      <w:r w:rsidR="00A04A77">
        <w:rPr>
          <w:rFonts w:ascii="Times New Roman" w:hAnsi="Times New Roman" w:cs="Times New Roman"/>
          <w:sz w:val="24"/>
          <w:szCs w:val="24"/>
        </w:rPr>
        <w:t xml:space="preserve"> alpha was used to compute the agreement between annotators and a higher value was recorded for the in-context annotation. This suggests that in-context i</w:t>
      </w:r>
      <w:r w:rsidR="00DC4FB5">
        <w:rPr>
          <w:rFonts w:ascii="Times New Roman" w:hAnsi="Times New Roman" w:cs="Times New Roman"/>
          <w:sz w:val="24"/>
          <w:szCs w:val="24"/>
        </w:rPr>
        <w:t>m</w:t>
      </w:r>
      <w:r w:rsidR="00A04A77">
        <w:rPr>
          <w:rFonts w:ascii="Times New Roman" w:hAnsi="Times New Roman" w:cs="Times New Roman"/>
          <w:sz w:val="24"/>
          <w:szCs w:val="24"/>
        </w:rPr>
        <w:t>proves the quality of manual data annotation.</w:t>
      </w:r>
      <w:r w:rsidR="00280351">
        <w:rPr>
          <w:rFonts w:ascii="Times New Roman" w:hAnsi="Times New Roman" w:cs="Times New Roman"/>
          <w:sz w:val="24"/>
          <w:szCs w:val="24"/>
        </w:rPr>
        <w:t xml:space="preserve"> </w:t>
      </w:r>
      <w:r w:rsidR="005973EE">
        <w:rPr>
          <w:rFonts w:ascii="Times New Roman" w:hAnsi="Times New Roman" w:cs="Times New Roman"/>
          <w:sz w:val="24"/>
          <w:szCs w:val="24"/>
        </w:rPr>
        <w:t>See table 2.1 for a summary of some datasets created by authors for different languages.</w:t>
      </w:r>
      <w:r w:rsidR="009019DA">
        <w:rPr>
          <w:rFonts w:ascii="Times New Roman" w:hAnsi="Times New Roman" w:cs="Times New Roman"/>
          <w:sz w:val="24"/>
          <w:szCs w:val="24"/>
        </w:rPr>
        <w:t xml:space="preserve"> </w:t>
      </w:r>
      <w:r w:rsidR="009019DA">
        <w:rPr>
          <w:rFonts w:ascii="Times New Roman" w:hAnsi="Times New Roman" w:cs="Times New Roman"/>
          <w:sz w:val="24"/>
          <w:szCs w:val="24"/>
        </w:rPr>
        <w:fldChar w:fldCharType="begin"/>
      </w:r>
      <w:r w:rsidR="009019DA">
        <w:rPr>
          <w:rFonts w:ascii="Times New Roman" w:hAnsi="Times New Roman" w:cs="Times New Roman"/>
          <w:sz w:val="24"/>
          <w:szCs w:val="24"/>
        </w:rPr>
        <w:instrText xml:space="preserve"> ADDIN ZOTERO_ITEM CSL_CITATION {"citationID":"AmN5FS5s","properties":{"formattedCitation":"(Guellil et al., 2020)","plainCitation":"(Guellil et al., 2020)","noteIndex":0},"citationItems":[{"id":1319,"uris":["http://zotero.org/users/9104097/items/QFUYEZ9I"],"itemData":{"id":1319,"type":"article-journal","abstract":"Purpose This paper aims to propose an approach for hate speech detection against politicians in Arabic community on social media (e.g. Youtube). In the literature, similar works have been presented for other languages such as English. However, to the best of the authors' knowledge, not much work has been conducted in the Arabic language. Design/methodology/approach This approach uses both classical algorithms of classification and deep learning algorithms. For the classical algorithms, the authors use Gaussian NB (GNB), Logistic Regression (LR), Random Forest (RF), SGD Classifier (SGD) and Linear SVC (LSVC). For the deep learning classification, four different algorithms (convolutional neural network (CNN), multilayer perceptron (MLP), long- or short-term memory (LSTM) and bi-directional long- or short-term memory (Bi-LSTM) are applied. For extracting features, the authors use both Word2vec and FastText with their two implementations, namely, Skip Gram (SG) and Continuous Bag of Word (CBOW). Findings Simulation results demonstrate the best performance of LSVC, BiLSTM and MLP achieving an accuracy up to 91%, when it is associated to SG model. The results are also shown that the classification that has been done on balanced corpus are more accurate than those done on unbalanced corpus. Originality/value The principal originality of this paper is to construct a new hate speech corpus (Arabic_fr_en) which was annotated by three different annotators. This corpus contains the three languages used by Arabic people being Arabic, French and English. For Arabic, the corpus contains both script Arabic and Arabizi (i.e. Arabic words written with Latin letters). Another originality is to rely on both shallow and deep leaning classification by using different model for extraction features such as Word2vec and FastText with their two implementation SG and CBOW.","container-title":"INTERNATIONAL JOURNAL OF WEB INFORMATION SYSTEMS","DOI":"10.1108/IJWIS-08-2019-0036","ISSN":"1744-0084","issue":"3","page":"295-313","title":"Detecting hate speech against politicians in Arabic community on social media","volume":"16","author":[{"family":"Guellil","given":"Imane"},{"family":"Adeel","given":"Ahsan"},{"family":"Azouaou","given":"Faical"},{"family":"Chennoufi","given":"Sara"},{"family":"Maafi","given":"Hanene"},{"family":"Hamitouche","given":"Thinhinane"}],"issued":{"date-parts":[["2020",10,9]]}}}],"schema":"https://github.com/citation-style-language/schema/raw/master/csl-citation.json"} </w:instrText>
      </w:r>
      <w:r w:rsidR="009019DA">
        <w:rPr>
          <w:rFonts w:ascii="Times New Roman" w:hAnsi="Times New Roman" w:cs="Times New Roman"/>
          <w:sz w:val="24"/>
          <w:szCs w:val="24"/>
        </w:rPr>
        <w:fldChar w:fldCharType="separate"/>
      </w:r>
      <w:r w:rsidR="009019DA" w:rsidRPr="009019DA">
        <w:rPr>
          <w:rFonts w:ascii="Times New Roman" w:hAnsi="Times New Roman" w:cs="Times New Roman"/>
          <w:sz w:val="24"/>
        </w:rPr>
        <w:t>G</w:t>
      </w:r>
      <w:proofErr w:type="spellStart"/>
      <w:r w:rsidR="009019DA" w:rsidRPr="009019DA">
        <w:rPr>
          <w:rFonts w:ascii="Times New Roman" w:hAnsi="Times New Roman" w:cs="Times New Roman"/>
          <w:sz w:val="24"/>
        </w:rPr>
        <w:t xml:space="preserve">uellil </w:t>
      </w:r>
      <w:proofErr w:type="spellEnd"/>
      <w:r w:rsidR="009019DA" w:rsidRPr="009019DA">
        <w:rPr>
          <w:rFonts w:ascii="Times New Roman" w:hAnsi="Times New Roman" w:cs="Times New Roman"/>
          <w:sz w:val="24"/>
        </w:rPr>
        <w:t xml:space="preserve">et al., </w:t>
      </w:r>
      <w:r w:rsidR="009019DA">
        <w:rPr>
          <w:rFonts w:ascii="Times New Roman" w:hAnsi="Times New Roman" w:cs="Times New Roman"/>
          <w:sz w:val="24"/>
        </w:rPr>
        <w:t>(</w:t>
      </w:r>
      <w:r w:rsidR="009019DA" w:rsidRPr="009019DA">
        <w:rPr>
          <w:rFonts w:ascii="Times New Roman" w:hAnsi="Times New Roman" w:cs="Times New Roman"/>
          <w:sz w:val="24"/>
        </w:rPr>
        <w:t>2020)</w:t>
      </w:r>
      <w:r w:rsidR="009019DA">
        <w:rPr>
          <w:rFonts w:ascii="Times New Roman" w:hAnsi="Times New Roman" w:cs="Times New Roman"/>
          <w:sz w:val="24"/>
          <w:szCs w:val="24"/>
        </w:rPr>
        <w:fldChar w:fldCharType="end"/>
      </w:r>
      <w:r w:rsidR="009019DA">
        <w:rPr>
          <w:rFonts w:ascii="Times New Roman" w:hAnsi="Times New Roman" w:cs="Times New Roman"/>
          <w:sz w:val="24"/>
          <w:szCs w:val="24"/>
        </w:rPr>
        <w:t xml:space="preserve"> used Arabic keywords related to politics to collect comments from </w:t>
      </w:r>
      <w:proofErr w:type="spellStart"/>
      <w:r w:rsidR="009019DA">
        <w:rPr>
          <w:rFonts w:ascii="Times New Roman" w:hAnsi="Times New Roman" w:cs="Times New Roman"/>
          <w:sz w:val="24"/>
          <w:szCs w:val="24"/>
        </w:rPr>
        <w:t>Youtube</w:t>
      </w:r>
      <w:proofErr w:type="spellEnd"/>
      <w:r w:rsidR="009019DA">
        <w:rPr>
          <w:rFonts w:ascii="Times New Roman" w:hAnsi="Times New Roman" w:cs="Times New Roman"/>
          <w:sz w:val="24"/>
          <w:szCs w:val="24"/>
        </w:rPr>
        <w:t xml:space="preserve">. They sampled 5000 comments from their collections and employed 3 native speakers to annotate them into hate or non-hate. </w:t>
      </w:r>
      <w:r w:rsidR="00B130E3">
        <w:rPr>
          <w:rFonts w:ascii="Times New Roman" w:hAnsi="Times New Roman" w:cs="Times New Roman"/>
          <w:sz w:val="24"/>
          <w:szCs w:val="24"/>
        </w:rPr>
        <w:t xml:space="preserve">The annotated comments were used to create two datasets, one with an unbalance hate class and the other with a balanced hate class. </w:t>
      </w:r>
    </w:p>
    <w:p w14:paraId="2AB26725" w14:textId="77777777" w:rsidR="005973EE" w:rsidRDefault="005973EE" w:rsidP="001143B6">
      <w:pPr>
        <w:spacing w:line="360" w:lineRule="auto"/>
        <w:jc w:val="both"/>
        <w:rPr>
          <w:rFonts w:ascii="Times New Roman" w:hAnsi="Times New Roman" w:cs="Times New Roman"/>
          <w:sz w:val="24"/>
          <w:szCs w:val="24"/>
        </w:rPr>
      </w:pPr>
    </w:p>
    <w:p w14:paraId="05070966" w14:textId="55ED7018" w:rsidR="005973EE" w:rsidRDefault="005973EE">
      <w:pPr>
        <w:rPr>
          <w:rFonts w:ascii="Times New Roman" w:hAnsi="Times New Roman" w:cs="Times New Roman"/>
          <w:sz w:val="24"/>
          <w:szCs w:val="24"/>
        </w:rPr>
      </w:pP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lastRenderedPageBreak/>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br w:type="page"/>
      </w:r>
    </w:p>
    <w:p w14:paraId="08465067" w14:textId="77777777" w:rsidR="005973EE" w:rsidRDefault="005973EE">
      <w:pPr>
        <w:rPr>
          <w:rFonts w:ascii="Times New Roman" w:hAnsi="Times New Roman" w:cs="Times New Roman"/>
          <w:sz w:val="24"/>
          <w:szCs w:val="24"/>
        </w:rPr>
        <w:sectPr w:rsidR="005973EE" w:rsidSect="005973EE">
          <w:pgSz w:w="12240" w:h="15840"/>
          <w:pgMar w:top="1440" w:right="1440" w:bottom="1440" w:left="1440" w:header="720" w:footer="720" w:gutter="0"/>
          <w:cols w:space="720"/>
          <w:docGrid w:linePitch="360"/>
        </w:sectPr>
      </w:pPr>
    </w:p>
    <w:tbl>
      <w:tblPr>
        <w:tblStyle w:val="ListTable6Colorful"/>
        <w:tblpPr w:leftFromText="180" w:rightFromText="180" w:horzAnchor="margin" w:tblpY="750"/>
        <w:tblW w:w="0" w:type="auto"/>
        <w:tblLayout w:type="fixed"/>
        <w:tblLook w:val="06A0" w:firstRow="1" w:lastRow="0" w:firstColumn="1" w:lastColumn="0" w:noHBand="1" w:noVBand="1"/>
      </w:tblPr>
      <w:tblGrid>
        <w:gridCol w:w="1521"/>
        <w:gridCol w:w="1718"/>
        <w:gridCol w:w="1261"/>
        <w:gridCol w:w="1710"/>
        <w:gridCol w:w="1170"/>
        <w:gridCol w:w="1350"/>
        <w:gridCol w:w="2682"/>
        <w:gridCol w:w="1548"/>
      </w:tblGrid>
      <w:tr w:rsidR="00654AA6" w:rsidRPr="00C548E6" w14:paraId="2B917273" w14:textId="77777777" w:rsidTr="00A3143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521" w:type="dxa"/>
          </w:tcPr>
          <w:p w14:paraId="363ED74D"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b w:val="0"/>
                <w:sz w:val="24"/>
                <w:szCs w:val="24"/>
              </w:rPr>
              <w:lastRenderedPageBreak/>
              <w:t>Author(s)</w:t>
            </w:r>
          </w:p>
        </w:tc>
        <w:tc>
          <w:tcPr>
            <w:tcW w:w="1718" w:type="dxa"/>
          </w:tcPr>
          <w:p w14:paraId="23D68316" w14:textId="77777777" w:rsidR="00654AA6" w:rsidRPr="00C548E6" w:rsidRDefault="00654AA6" w:rsidP="00961E1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548E6">
              <w:rPr>
                <w:rFonts w:ascii="Times New Roman" w:hAnsi="Times New Roman" w:cs="Times New Roman"/>
                <w:b w:val="0"/>
                <w:sz w:val="24"/>
                <w:szCs w:val="24"/>
              </w:rPr>
              <w:t>Language(s)</w:t>
            </w:r>
          </w:p>
        </w:tc>
        <w:tc>
          <w:tcPr>
            <w:tcW w:w="1261" w:type="dxa"/>
          </w:tcPr>
          <w:p w14:paraId="776FB2DD" w14:textId="77777777" w:rsidR="00654AA6" w:rsidRPr="00C548E6" w:rsidRDefault="00654AA6" w:rsidP="00961E1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548E6">
              <w:rPr>
                <w:rFonts w:ascii="Times New Roman" w:hAnsi="Times New Roman" w:cs="Times New Roman"/>
                <w:b w:val="0"/>
                <w:sz w:val="24"/>
                <w:szCs w:val="24"/>
              </w:rPr>
              <w:t>Task(s)</w:t>
            </w:r>
          </w:p>
        </w:tc>
        <w:tc>
          <w:tcPr>
            <w:tcW w:w="1710" w:type="dxa"/>
          </w:tcPr>
          <w:p w14:paraId="132DBA41" w14:textId="77777777" w:rsidR="00654AA6" w:rsidRPr="00C548E6" w:rsidRDefault="00654AA6" w:rsidP="00961E1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548E6">
              <w:rPr>
                <w:rFonts w:ascii="Times New Roman" w:hAnsi="Times New Roman" w:cs="Times New Roman"/>
                <w:b w:val="0"/>
                <w:sz w:val="24"/>
                <w:szCs w:val="24"/>
              </w:rPr>
              <w:t>Size</w:t>
            </w:r>
          </w:p>
        </w:tc>
        <w:tc>
          <w:tcPr>
            <w:tcW w:w="1170" w:type="dxa"/>
          </w:tcPr>
          <w:p w14:paraId="5C4F0DBA" w14:textId="77777777" w:rsidR="00654AA6" w:rsidRPr="00C548E6" w:rsidRDefault="00654AA6" w:rsidP="00961E1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C548E6">
              <w:rPr>
                <w:rFonts w:ascii="Times New Roman" w:hAnsi="Times New Roman" w:cs="Times New Roman"/>
                <w:b w:val="0"/>
                <w:sz w:val="24"/>
                <w:szCs w:val="24"/>
              </w:rPr>
              <w:t xml:space="preserve">% of </w:t>
            </w:r>
          </w:p>
          <w:p w14:paraId="5FCE88A9" w14:textId="77777777" w:rsidR="00654AA6" w:rsidRPr="00C548E6" w:rsidRDefault="00654AA6" w:rsidP="00961E1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sz w:val="24"/>
                <w:szCs w:val="24"/>
              </w:rPr>
              <w:t>O</w:t>
            </w:r>
            <w:r w:rsidRPr="00C548E6">
              <w:rPr>
                <w:rFonts w:ascii="Times New Roman" w:hAnsi="Times New Roman" w:cs="Times New Roman"/>
                <w:b w:val="0"/>
                <w:sz w:val="24"/>
                <w:szCs w:val="24"/>
              </w:rPr>
              <w:t>ffensive</w:t>
            </w:r>
          </w:p>
          <w:p w14:paraId="115DB169" w14:textId="77777777" w:rsidR="00654AA6" w:rsidRPr="00C548E6" w:rsidRDefault="00654AA6" w:rsidP="00961E1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548E6">
              <w:rPr>
                <w:rFonts w:ascii="Times New Roman" w:hAnsi="Times New Roman" w:cs="Times New Roman"/>
                <w:b w:val="0"/>
                <w:sz w:val="24"/>
                <w:szCs w:val="24"/>
              </w:rPr>
              <w:t>/Hate</w:t>
            </w:r>
          </w:p>
        </w:tc>
        <w:tc>
          <w:tcPr>
            <w:tcW w:w="1350" w:type="dxa"/>
          </w:tcPr>
          <w:p w14:paraId="526BBFD7" w14:textId="77777777" w:rsidR="00654AA6" w:rsidRPr="00C548E6" w:rsidRDefault="00654AA6" w:rsidP="00961E1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548E6">
              <w:rPr>
                <w:rFonts w:ascii="Times New Roman" w:hAnsi="Times New Roman" w:cs="Times New Roman"/>
                <w:b w:val="0"/>
                <w:sz w:val="24"/>
                <w:szCs w:val="24"/>
              </w:rPr>
              <w:t>Annotation</w:t>
            </w:r>
          </w:p>
        </w:tc>
        <w:tc>
          <w:tcPr>
            <w:tcW w:w="2682" w:type="dxa"/>
          </w:tcPr>
          <w:p w14:paraId="0AAB8BE0" w14:textId="77777777" w:rsidR="00654AA6" w:rsidRPr="00C548E6" w:rsidRDefault="00654AA6" w:rsidP="00961E1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C548E6">
              <w:rPr>
                <w:rFonts w:ascii="Times New Roman" w:hAnsi="Times New Roman" w:cs="Times New Roman"/>
                <w:b w:val="0"/>
                <w:sz w:val="24"/>
                <w:szCs w:val="24"/>
              </w:rPr>
              <w:t>Annotators</w:t>
            </w:r>
          </w:p>
        </w:tc>
        <w:tc>
          <w:tcPr>
            <w:tcW w:w="1548" w:type="dxa"/>
          </w:tcPr>
          <w:p w14:paraId="7221D202" w14:textId="77777777" w:rsidR="00654AA6" w:rsidRPr="00C548E6" w:rsidRDefault="00654AA6" w:rsidP="00961E1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C548E6">
              <w:rPr>
                <w:rFonts w:ascii="Times New Roman" w:hAnsi="Times New Roman" w:cs="Times New Roman"/>
                <w:b w:val="0"/>
                <w:sz w:val="24"/>
                <w:szCs w:val="24"/>
              </w:rPr>
              <w:t>Platform/ Source</w:t>
            </w:r>
          </w:p>
          <w:p w14:paraId="16829B6D" w14:textId="77777777" w:rsidR="00654AA6" w:rsidRPr="00C548E6" w:rsidRDefault="00654AA6" w:rsidP="00961E1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p>
        </w:tc>
      </w:tr>
      <w:tr w:rsidR="00654AA6" w:rsidRPr="00C548E6" w14:paraId="20ABC54D"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05E0750E"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IVfkzasv","properties":{"formattedCitation":"(Qian et al., 2019)","plainCitation":"(Qian et al., 2019)","dontUpdate":true,"noteIndex":0},"citationItems":[{"id":6334,"uris":["http://zotero.org/users/9104097/items/GSE8VMF2"],"itemData":{"id":6334,"type":"article","abstract":"Countering online hate speech is a critical yet challenging task, but one which can be aided by the use of Natural Language Processing (NLP) techniques. Previous research has primarily focused on the development of NLP methods to automatically and effectively detect online hate speech while disregarding further action needed to calm and discourage individuals from using hate speech in the future. In addition, most existing hate speech datasets treat each post as an isolated instance, ignoring the conversational context. In this paper, we propose a novel task of generative hate speech intervention, where the goal is to automatically generate responses to intervene during online conversations that contain hate speech. As a part of this work, we introduce two fully-labeled large-scale hate speech intervention datasets1 collected from Gab2 and Reddit3. These datasets provide conversation segments, hate speech labels, as well as intervention responses written by Mechanical Turk4 Workers. In this paper, we also analyze the datasets to understand the common intervention strategies and explore the performance of common automatic response generation methods on these new datasets to provide a benchmark for future research.","language":"en","note":"arXiv:1909.04251 [cs]","number":"arXiv:1909.04251","publisher":"arXiv","source":"arXiv.org","title":"A Benchmark Dataset for Learning to Intervene in Online Hate Speech","URL":"http://arxiv.org/abs/1909.04251","author":[{"family":"Qian","given":"Jing"},{"family":"Bethke","given":"Anna"},{"family":"Liu","given":"Yinyin"},{"family":"Belding","given":"Elizabeth"},{"family":"Wang","given":"William Yang"}],"accessed":{"date-parts":[["2023",11,29]]},"issued":{"date-parts":[["2019",9,9]]}}}],"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Qian et al., (2019)</w:t>
            </w:r>
            <w:r w:rsidRPr="0073029C">
              <w:rPr>
                <w:rFonts w:ascii="Times New Roman" w:hAnsi="Times New Roman" w:cs="Times New Roman"/>
                <w:sz w:val="24"/>
                <w:szCs w:val="24"/>
              </w:rPr>
              <w:fldChar w:fldCharType="end"/>
            </w:r>
          </w:p>
        </w:tc>
        <w:tc>
          <w:tcPr>
            <w:tcW w:w="1718" w:type="dxa"/>
          </w:tcPr>
          <w:p w14:paraId="0EF7544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416A1358"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1D74FD1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33,776</w:t>
            </w:r>
          </w:p>
        </w:tc>
        <w:tc>
          <w:tcPr>
            <w:tcW w:w="1170" w:type="dxa"/>
          </w:tcPr>
          <w:p w14:paraId="2C1E71A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43</w:t>
            </w:r>
          </w:p>
        </w:tc>
        <w:tc>
          <w:tcPr>
            <w:tcW w:w="1350" w:type="dxa"/>
          </w:tcPr>
          <w:p w14:paraId="26FB487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Binary</w:t>
            </w:r>
          </w:p>
        </w:tc>
        <w:tc>
          <w:tcPr>
            <w:tcW w:w="2682" w:type="dxa"/>
          </w:tcPr>
          <w:p w14:paraId="111808E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Crowdsource/Amazon Mechanical Turk</w:t>
            </w:r>
          </w:p>
        </w:tc>
        <w:tc>
          <w:tcPr>
            <w:tcW w:w="1548" w:type="dxa"/>
          </w:tcPr>
          <w:p w14:paraId="621A293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Gab, Reddit</w:t>
            </w:r>
          </w:p>
        </w:tc>
      </w:tr>
      <w:tr w:rsidR="004A15BF" w:rsidRPr="00C548E6" w14:paraId="6E40C7BB"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54EEE8A6" w14:textId="32CB53F4" w:rsidR="004A15BF" w:rsidRPr="0073029C" w:rsidRDefault="004A15BF"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YYjkKqso","properties":{"formattedCitation":"(Vadesara &amp; Tanna, 2023)","plainCitation":"(Vadesara &amp; Tanna, 2023)","noteIndex":0},"citationItems":[{"id":800,"uris":["http://zotero.org/users/9104097/items/7KUGA9KJ"],"itemData":{"id":800,"type":"paper-conference","abstract":"Social media is a rapidly expanding platform where users share their thoughts and feelings about various issues as well as their opinions. However, this has also led to a number of issues, such as the dissemination and sharing of hate speech messages. Hence, there is a need to automatically identify speech that uses hateful language. Hate speech refers to the aggressive, offensive language that focuses on a specific people or group as far as their ethnic group or race (i.e., racism), gender (i.e., sexism), beliefs, and religion. The aim of this paper is to examine how hate speech contrasts with non-hate speech. A corpus of Gujarati tweets has been collected from Twitter. The datasetwas cleaned and pre-processed by removing unnecessary symbols, URLs, characters, and stop words, and the cleaned textwas analyzed. Pre-processed datawas annotated by twenty-five people and has achieved Fleiss's Kappa coefficient with 0.87 accuracies for agreement between the annotators.","collection-title":"Communications in Computer and Information Science","container-title":"SOFT COMPUTING AND ITS ENGINEERING APPLICATIONS, ICSOFTCOMP 2022","DOI":"10.1007/978-3-031-27609-5_30","ISBN":"978-3-031-27608-8","note":"ISSN: 1865-0929","page":"382-395","publisher":"Govt India, Dept Sci &amp; Technol; Gujarat Council Sci &amp; Technol; Govt Gujarat; Charotar Univ Sci &amp; Technol, Fac Comp Sci &amp; Applicat","title":"Corpus Building for Hate Speech Detection of Gujarati Language","volume":"1788","author":[{"family":"Vadesara","given":"Abhilasha"},{"family":"Tanna","given":"Purna"}],"editor":[{"family":"Santosh","given":"KC"},{"family":"Patel","given":"KK"},{"family":"Patel","given":"A"},{"family":"Ghosh","given":"A"}],"issued":{"date-parts":[["2023"]]}}}],"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rPr>
              <w:t>(Vadesara &amp; Tanna, 2023)</w:t>
            </w:r>
            <w:r w:rsidRPr="0073029C">
              <w:rPr>
                <w:rFonts w:ascii="Times New Roman" w:hAnsi="Times New Roman" w:cs="Times New Roman"/>
                <w:sz w:val="24"/>
                <w:szCs w:val="24"/>
              </w:rPr>
              <w:fldChar w:fldCharType="end"/>
            </w:r>
          </w:p>
        </w:tc>
        <w:tc>
          <w:tcPr>
            <w:tcW w:w="1718" w:type="dxa"/>
          </w:tcPr>
          <w:p w14:paraId="6C6005AA" w14:textId="0D79CA1B" w:rsidR="004A15BF" w:rsidRPr="00C548E6" w:rsidRDefault="004A15BF"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ujarati</w:t>
            </w:r>
          </w:p>
        </w:tc>
        <w:tc>
          <w:tcPr>
            <w:tcW w:w="1261" w:type="dxa"/>
          </w:tcPr>
          <w:p w14:paraId="3AC63109" w14:textId="2C374F5B" w:rsidR="004A15BF" w:rsidRPr="00C548E6" w:rsidRDefault="004A15BF"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ate</w:t>
            </w:r>
          </w:p>
        </w:tc>
        <w:tc>
          <w:tcPr>
            <w:tcW w:w="1710" w:type="dxa"/>
          </w:tcPr>
          <w:p w14:paraId="6053FDDC" w14:textId="2F42FE5B" w:rsidR="004A15BF" w:rsidRPr="00C548E6" w:rsidRDefault="004A15BF"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000</w:t>
            </w:r>
          </w:p>
        </w:tc>
        <w:tc>
          <w:tcPr>
            <w:tcW w:w="1170" w:type="dxa"/>
          </w:tcPr>
          <w:p w14:paraId="113EC7BA" w14:textId="602CD00C" w:rsidR="004A15BF" w:rsidRPr="00C548E6" w:rsidRDefault="004A15BF"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3</w:t>
            </w:r>
          </w:p>
        </w:tc>
        <w:tc>
          <w:tcPr>
            <w:tcW w:w="1350" w:type="dxa"/>
          </w:tcPr>
          <w:p w14:paraId="3080E624" w14:textId="70EB52FE" w:rsidR="004A15BF" w:rsidRPr="00C548E6" w:rsidRDefault="004A15BF"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inary</w:t>
            </w:r>
          </w:p>
        </w:tc>
        <w:tc>
          <w:tcPr>
            <w:tcW w:w="2682" w:type="dxa"/>
          </w:tcPr>
          <w:p w14:paraId="5C09B610" w14:textId="5E7B0A8A" w:rsidR="004A15BF" w:rsidRPr="00C548E6" w:rsidRDefault="004A15BF"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rained annotators</w:t>
            </w:r>
          </w:p>
        </w:tc>
        <w:tc>
          <w:tcPr>
            <w:tcW w:w="1548" w:type="dxa"/>
          </w:tcPr>
          <w:p w14:paraId="7B9A6C7C" w14:textId="6625BD83" w:rsidR="004A15BF" w:rsidRPr="00C548E6" w:rsidRDefault="004A15BF"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itter</w:t>
            </w:r>
          </w:p>
        </w:tc>
      </w:tr>
      <w:tr w:rsidR="00BF0B06" w:rsidRPr="00C548E6" w14:paraId="22924055"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2C45606B" w14:textId="3F4B03B1" w:rsidR="00BF0B06" w:rsidRPr="0073029C" w:rsidRDefault="0098110E"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KNHj6FFa","properties":{"formattedCitation":"(Aljuhani et al., 2022)","plainCitation":"(Aljuhani et al., 2022)","noteIndex":0},"citationItems":[{"id":894,"uris":["http://zotero.org/users/9104097/items/WI33JIY6"],"itemData":{"id":894,"type":"article-journal","abstract":"In recent years, social media networks are emerging as a key player by providing platforms for opinions expression, communication, and content distribution. However, users often take advantage of perceived anonymity on social media platforms to share offensive or hateful content. Thus, offensive language has grown as a significant issue with the increase in online communication and the popularity of social media platforms. This problem has attracted significant attention for devising methods for detecting offensive content and preventing its spread on online social networks. Therefore, this paper aims to develop an effective Arabic offensive language detection model by employing deep learning and semantic and contextual features. This paper proposes a deep learning approach that utilizes the bidirectional long short-term memory (BiLSTM) model and domain-specific word embeddings extracted from an Arabic offensive dataset. The detection approach was evaluated on an Arabic dataset collected from Twitter. The results showed the highest performance accuracy of 0.93% with the BiLSTM model trained using a combination of domain-specific and agnostic-domain word embeddings.","container-title":"TEHNICKI GLASNIK-TECHNICAL JOURNAL","DOI":"10.31803/tg-20220305120018","ISSN":"1846-6168","issue":"3","page":"394-400","title":"Detecting Arabic Offensive Language in Microblogs Using Domain-Specific Word Embeddings and Deep Learning","volume":"16","author":[{"family":"Aljuhani","given":"Khulood O."},{"family":"Alyoubi","given":"Khaled H."},{"family":"Alotaibi","given":"Fahd S."}],"issued":{"date-parts":[["2022",6]]}}}],"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rPr>
              <w:t>(Aljuhani et al., 2022)</w:t>
            </w:r>
            <w:r w:rsidRPr="0073029C">
              <w:rPr>
                <w:rFonts w:ascii="Times New Roman" w:hAnsi="Times New Roman" w:cs="Times New Roman"/>
                <w:sz w:val="24"/>
                <w:szCs w:val="24"/>
              </w:rPr>
              <w:fldChar w:fldCharType="end"/>
            </w:r>
          </w:p>
        </w:tc>
        <w:tc>
          <w:tcPr>
            <w:tcW w:w="1718" w:type="dxa"/>
          </w:tcPr>
          <w:p w14:paraId="7C90B12C" w14:textId="4B67A38F" w:rsidR="00BF0B06" w:rsidRDefault="0098110E"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rabic</w:t>
            </w:r>
          </w:p>
        </w:tc>
        <w:tc>
          <w:tcPr>
            <w:tcW w:w="1261" w:type="dxa"/>
          </w:tcPr>
          <w:p w14:paraId="55E9F00D" w14:textId="35114618" w:rsidR="00BF0B06" w:rsidRDefault="0098110E"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Offensive</w:t>
            </w:r>
          </w:p>
        </w:tc>
        <w:tc>
          <w:tcPr>
            <w:tcW w:w="1710" w:type="dxa"/>
          </w:tcPr>
          <w:p w14:paraId="0AAB015C" w14:textId="013DA68E" w:rsidR="00BF0B06" w:rsidRDefault="0098110E"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901</w:t>
            </w:r>
          </w:p>
        </w:tc>
        <w:tc>
          <w:tcPr>
            <w:tcW w:w="1170" w:type="dxa"/>
          </w:tcPr>
          <w:p w14:paraId="5D5FE9B5" w14:textId="6E3A18F8" w:rsidR="00BF0B06" w:rsidRDefault="0098110E"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9.0</w:t>
            </w:r>
          </w:p>
        </w:tc>
        <w:tc>
          <w:tcPr>
            <w:tcW w:w="1350" w:type="dxa"/>
          </w:tcPr>
          <w:p w14:paraId="4395A2F0" w14:textId="7E7A7FFD" w:rsidR="00BF0B06" w:rsidRDefault="0098110E"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inary</w:t>
            </w:r>
          </w:p>
        </w:tc>
        <w:tc>
          <w:tcPr>
            <w:tcW w:w="2682" w:type="dxa"/>
          </w:tcPr>
          <w:p w14:paraId="5E98B763" w14:textId="1A839E5E" w:rsidR="00BF0B06" w:rsidRDefault="0098110E"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uthors/Crowdsourcing</w:t>
            </w:r>
          </w:p>
        </w:tc>
        <w:tc>
          <w:tcPr>
            <w:tcW w:w="1548" w:type="dxa"/>
          </w:tcPr>
          <w:p w14:paraId="23C047E1" w14:textId="386D6A15" w:rsidR="00BF0B06" w:rsidRDefault="0098110E"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itter</w:t>
            </w:r>
          </w:p>
        </w:tc>
      </w:tr>
      <w:tr w:rsidR="005068FE" w:rsidRPr="00C548E6" w14:paraId="0F7FF41D"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633414AF" w14:textId="45C52C6C" w:rsidR="005068FE" w:rsidRPr="0073029C" w:rsidRDefault="005068FE"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005C25DD">
              <w:rPr>
                <w:rFonts w:ascii="Times New Roman" w:hAnsi="Times New Roman" w:cs="Times New Roman"/>
                <w:b w:val="0"/>
                <w:sz w:val="24"/>
                <w:szCs w:val="24"/>
              </w:rPr>
              <w:instrText xml:space="preserve"> ADDIN ZOTERO_ITEM CSL_CITATION {"citationID":"p8gRG0AV","properties":{"formattedCitation":"(Ganfure, 2022)","plainCitation":"(Ganfure, 2022)","dontUpdate":true,"noteIndex":0},"citationItems":[{"id":119,"uris":["http://zotero.org/users/9104097/items/5YIFPB9H"],"itemData":{"id":119,"type":"article-journal","abstract":"Abstract\n            Social media platforms like Facebook, YouTube, and Twitter are banking on developing machine learning models to help stop the spread of hateful speech on their platforms. The idea is that machine learning models that utilize natural language processing will detect hate speech faster and better than people can. Despite numerous progress has been made for resource reach language, only a few attempts have been made for Ethiopian Languages such as Afaan Oromo. This paper examines the viability of deep learning models for Afaan Oromo hate speech recognition. Toward this, the biggest dataset of hate speech was collected and annotated by the language experts. Variations of profound deep learning models such as CNN, LSTMs, BiLSTMs, LSTM, GRU, and CNN-LSTM are examined to evaluate their viability in identifying Afaan Oromo Hate speeches. The result uncovers that the model dependent on CNN and Bi-LSTM outperforms all the other investigated models with an average F1-score of 87%.","container-title":"Journal of Big Data","DOI":"10.1186/s40537-022-00628-w","ISSN":"2196-1115","issue":"1","journalAbbreviation":"J Big Data","language":"en","page":"76","source":"DOI.org (Crossref)","title":"Comparative analysis of deep learning based Afaan Oromo hate speech detection","volume":"9","author":[{"family":"Ganfure","given":"Gaddisa Olani"}],"issued":{"date-parts":[["2022",12]]}}}],"schema":"https://github.com/citation-style-language/schema/raw/master/csl-citation.json"} </w:instrText>
            </w:r>
            <w:r w:rsidRPr="0073029C">
              <w:rPr>
                <w:rFonts w:ascii="Times New Roman" w:hAnsi="Times New Roman" w:cs="Times New Roman"/>
                <w:sz w:val="24"/>
                <w:szCs w:val="24"/>
              </w:rPr>
              <w:fldChar w:fldCharType="separate"/>
            </w:r>
            <w:proofErr w:type="spellStart"/>
            <w:r w:rsidR="0073029C" w:rsidRPr="0073029C">
              <w:rPr>
                <w:rFonts w:ascii="Times New Roman" w:hAnsi="Times New Roman" w:cs="Times New Roman"/>
                <w:b w:val="0"/>
                <w:sz w:val="24"/>
              </w:rPr>
              <w:t>Ganfure</w:t>
            </w:r>
            <w:proofErr w:type="spellEnd"/>
            <w:r w:rsidR="0073029C" w:rsidRPr="0073029C">
              <w:rPr>
                <w:rFonts w:ascii="Times New Roman" w:hAnsi="Times New Roman" w:cs="Times New Roman"/>
                <w:b w:val="0"/>
                <w:sz w:val="24"/>
              </w:rPr>
              <w:t>, (2022)</w:t>
            </w:r>
            <w:r w:rsidRPr="0073029C">
              <w:rPr>
                <w:rFonts w:ascii="Times New Roman" w:hAnsi="Times New Roman" w:cs="Times New Roman"/>
                <w:sz w:val="24"/>
                <w:szCs w:val="24"/>
              </w:rPr>
              <w:fldChar w:fldCharType="end"/>
            </w:r>
          </w:p>
        </w:tc>
        <w:tc>
          <w:tcPr>
            <w:tcW w:w="1718" w:type="dxa"/>
          </w:tcPr>
          <w:p w14:paraId="600A75AF" w14:textId="483B14B9" w:rsidR="005068FE" w:rsidRDefault="0073029C"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Afaan</w:t>
            </w:r>
            <w:proofErr w:type="spellEnd"/>
            <w:r>
              <w:rPr>
                <w:rFonts w:ascii="Times New Roman" w:hAnsi="Times New Roman" w:cs="Times New Roman"/>
                <w:sz w:val="24"/>
                <w:szCs w:val="24"/>
              </w:rPr>
              <w:t xml:space="preserve"> Oromo</w:t>
            </w:r>
          </w:p>
        </w:tc>
        <w:tc>
          <w:tcPr>
            <w:tcW w:w="1261" w:type="dxa"/>
          </w:tcPr>
          <w:p w14:paraId="0C519AEF" w14:textId="21794B1D" w:rsidR="005068FE" w:rsidRDefault="0073029C"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ate</w:t>
            </w:r>
          </w:p>
        </w:tc>
        <w:tc>
          <w:tcPr>
            <w:tcW w:w="1710" w:type="dxa"/>
          </w:tcPr>
          <w:p w14:paraId="31B18CEE" w14:textId="6ABC545C" w:rsidR="005068FE" w:rsidRDefault="0073029C"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2,100</w:t>
            </w:r>
          </w:p>
        </w:tc>
        <w:tc>
          <w:tcPr>
            <w:tcW w:w="1170" w:type="dxa"/>
          </w:tcPr>
          <w:p w14:paraId="03785298" w14:textId="0905F6A1" w:rsidR="005068FE" w:rsidRDefault="0073029C"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1350" w:type="dxa"/>
          </w:tcPr>
          <w:p w14:paraId="3A053350" w14:textId="335A4D6F" w:rsidR="005068FE" w:rsidRDefault="0073029C"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ulticlass</w:t>
            </w:r>
          </w:p>
        </w:tc>
        <w:tc>
          <w:tcPr>
            <w:tcW w:w="2682" w:type="dxa"/>
          </w:tcPr>
          <w:p w14:paraId="748E5056" w14:textId="7E39C34A" w:rsidR="005068FE" w:rsidRDefault="0073029C"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Native </w:t>
            </w:r>
            <w:proofErr w:type="spellStart"/>
            <w:r>
              <w:rPr>
                <w:rFonts w:ascii="Times New Roman" w:hAnsi="Times New Roman" w:cs="Times New Roman"/>
                <w:sz w:val="24"/>
                <w:szCs w:val="24"/>
              </w:rPr>
              <w:t>speekers</w:t>
            </w:r>
            <w:proofErr w:type="spellEnd"/>
          </w:p>
        </w:tc>
        <w:tc>
          <w:tcPr>
            <w:tcW w:w="1548" w:type="dxa"/>
          </w:tcPr>
          <w:p w14:paraId="12ACF000" w14:textId="0F2EF641" w:rsidR="005068FE" w:rsidRDefault="0073029C"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acebook/ Twitter</w:t>
            </w:r>
          </w:p>
        </w:tc>
      </w:tr>
      <w:tr w:rsidR="00654AA6" w:rsidRPr="00C548E6" w14:paraId="3179C98E"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78BCD5CA" w14:textId="77777777" w:rsidR="00654AA6" w:rsidRPr="002E15E8" w:rsidRDefault="00654AA6" w:rsidP="00961E15">
            <w:pPr>
              <w:rPr>
                <w:rFonts w:ascii="Times New Roman" w:hAnsi="Times New Roman" w:cs="Times New Roman"/>
                <w:b w:val="0"/>
                <w:sz w:val="24"/>
                <w:szCs w:val="24"/>
              </w:rPr>
            </w:pPr>
            <w:r w:rsidRPr="002E15E8">
              <w:rPr>
                <w:rFonts w:ascii="Times New Roman" w:hAnsi="Times New Roman" w:cs="Times New Roman"/>
                <w:b w:val="0"/>
                <w:sz w:val="24"/>
                <w:szCs w:val="24"/>
              </w:rPr>
              <w:fldChar w:fldCharType="begin"/>
            </w:r>
            <w:r w:rsidRPr="002E15E8">
              <w:rPr>
                <w:rFonts w:ascii="Times New Roman" w:hAnsi="Times New Roman" w:cs="Times New Roman"/>
                <w:b w:val="0"/>
                <w:sz w:val="24"/>
                <w:szCs w:val="24"/>
              </w:rPr>
              <w:instrText xml:space="preserve"> ADDIN ZOTERO_ITEM CSL_CITATION {"citationID":"4AAiGhyU","properties":{"formattedCitation":"(\\uc0\\u199{}\\uc0\\u246{}ltekin, 2020)","plainCitation":"(Çöltekin, 2020)","dontUpdate":true,"noteIndex":0},"citationItems":[{"id":5634,"uris":["http://zotero.org/users/9104097/items/TISHP9LM"],"itemData":{"id":5634,"type":"article-journal","abstract":"This paper introduces a corpus of Turkish offensive language. To our knowledge, this is the first corpus of offensive language for Turkish. The corpus consists of randomly sampled micro-blog posts from Twitter. The annotation guidelines are based on a careful review of the annotation practices of recent efforts for other languages. The corpus contains 36 232 tweets sampled randomly from the Twitter stream during a period of 18 months between Apr 2018 to Sept 2019. We found approximately 19 % of the tweets in the data contain some type of offensive language, which is further subcategorized based on the target of the offense. We describe the annotation process, discuss some interesting aspects of the data, and present results of automatically classifying the corpus using state-of-the-art text classification methods. The classifiers achieve 77.3 % F1 score on identifying offensive tweets, 77.9 % F1 score on determining whether a given offensive document is targeted or not, and 53.0 % F1 score on classifying the targeted offensive documents into three subcategories.","container-title":"Proceedings of the 12th Conference on Language Resources and Evaluation","language":"en","page":"pages 6174–6184","source":"Zotero","title":"A Corpus of Turkish Offensive Language on Social Media","author":[{"family":"Çöltekin","given":"Çağrı"}],"issued":{"date-parts":[["2020"]]}}}],"schema":"https://github.com/citation-style-language/schema/raw/master/csl-citation.json"} </w:instrText>
            </w:r>
            <w:r w:rsidRPr="002E15E8">
              <w:rPr>
                <w:rFonts w:ascii="Times New Roman" w:hAnsi="Times New Roman" w:cs="Times New Roman"/>
                <w:b w:val="0"/>
                <w:sz w:val="24"/>
                <w:szCs w:val="24"/>
              </w:rPr>
              <w:fldChar w:fldCharType="separate"/>
            </w:r>
            <w:r w:rsidRPr="002E15E8">
              <w:rPr>
                <w:rFonts w:ascii="Times New Roman" w:hAnsi="Times New Roman" w:cs="Times New Roman"/>
                <w:b w:val="0"/>
                <w:sz w:val="24"/>
                <w:szCs w:val="24"/>
              </w:rPr>
              <w:t>Çöltekin, (2020)</w:t>
            </w:r>
            <w:r w:rsidRPr="002E15E8">
              <w:rPr>
                <w:rFonts w:ascii="Times New Roman" w:hAnsi="Times New Roman" w:cs="Times New Roman"/>
                <w:b w:val="0"/>
                <w:sz w:val="24"/>
                <w:szCs w:val="24"/>
              </w:rPr>
              <w:fldChar w:fldCharType="end"/>
            </w:r>
          </w:p>
        </w:tc>
        <w:tc>
          <w:tcPr>
            <w:tcW w:w="1718" w:type="dxa"/>
          </w:tcPr>
          <w:p w14:paraId="7F6296C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urkish</w:t>
            </w:r>
          </w:p>
        </w:tc>
        <w:tc>
          <w:tcPr>
            <w:tcW w:w="1261" w:type="dxa"/>
          </w:tcPr>
          <w:p w14:paraId="043F157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Offensive</w:t>
            </w:r>
          </w:p>
        </w:tc>
        <w:tc>
          <w:tcPr>
            <w:tcW w:w="1710" w:type="dxa"/>
          </w:tcPr>
          <w:p w14:paraId="0326CFCC"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36,232</w:t>
            </w:r>
          </w:p>
        </w:tc>
        <w:tc>
          <w:tcPr>
            <w:tcW w:w="1170" w:type="dxa"/>
          </w:tcPr>
          <w:p w14:paraId="02FE719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19</w:t>
            </w:r>
          </w:p>
        </w:tc>
        <w:tc>
          <w:tcPr>
            <w:tcW w:w="1350" w:type="dxa"/>
          </w:tcPr>
          <w:p w14:paraId="7659903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64FD97D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rained volunteers</w:t>
            </w:r>
          </w:p>
        </w:tc>
        <w:tc>
          <w:tcPr>
            <w:tcW w:w="1548" w:type="dxa"/>
          </w:tcPr>
          <w:p w14:paraId="6FB5EE0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876902" w:rsidRPr="00C548E6" w14:paraId="378136BF"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3BA2D689" w14:textId="1BB9D4FA" w:rsidR="00876902" w:rsidRPr="002E15E8" w:rsidRDefault="00876902" w:rsidP="00961E15">
            <w:pPr>
              <w:rPr>
                <w:rFonts w:ascii="Times New Roman" w:hAnsi="Times New Roman" w:cs="Times New Roman"/>
                <w:b w:val="0"/>
                <w:sz w:val="24"/>
                <w:szCs w:val="24"/>
              </w:rPr>
            </w:pPr>
            <w:r w:rsidRPr="002E15E8">
              <w:rPr>
                <w:rFonts w:ascii="Times New Roman" w:hAnsi="Times New Roman" w:cs="Times New Roman"/>
                <w:b w:val="0"/>
                <w:sz w:val="24"/>
                <w:szCs w:val="24"/>
              </w:rPr>
              <w:fldChar w:fldCharType="begin"/>
            </w:r>
            <w:r w:rsidRPr="002E15E8">
              <w:rPr>
                <w:rFonts w:ascii="Times New Roman" w:hAnsi="Times New Roman" w:cs="Times New Roman"/>
                <w:b w:val="0"/>
                <w:sz w:val="24"/>
                <w:szCs w:val="24"/>
              </w:rPr>
              <w:instrText xml:space="preserve"> ADDIN ZOTERO_ITEM CSL_CITATION {"citationID":"S3hO22Wl","properties":{"formattedCitation":"(Guellil et al., 2020)","plainCitation":"(Guellil et al., 2020)","noteIndex":0},"citationItems":[{"id":1319,"uris":["http://zotero.org/users/9104097/items/QFUYEZ9I"],"itemData":{"id":1319,"type":"article-journal","abstract":"Purpose This paper aims to propose an approach for hate speech detection against politicians in Arabic community on social media (e.g. Youtube). In the literature, similar works have been presented for other languages such as English. However, to the best of the authors' knowledge, not much work has been conducted in the Arabic language. Design/methodology/approach This approach uses both classical algorithms of classification and deep learning algorithms. For the classical algorithms, the authors use Gaussian NB (GNB), Logistic Regression (LR), Random Forest (RF), SGD Classifier (SGD) and Linear SVC (LSVC). For the deep learning classification, four different algorithms (convolutional neural network (CNN), multilayer perceptron (MLP), long- or short-term memory (LSTM) and bi-directional long- or short-term memory (Bi-LSTM) are applied. For extracting features, the authors use both Word2vec and FastText with their two implementations, namely, Skip Gram (SG) and Continuous Bag of Word (CBOW). Findings Simulation results demonstrate the best performance of LSVC, BiLSTM and MLP achieving an accuracy up to 91%, when it is associated to SG model. The results are also shown that the classification that has been done on balanced corpus are more accurate than those done on unbalanced corpus. Originality/value The principal originality of this paper is to construct a new hate speech corpus (Arabic_fr_en) which was annotated by three different annotators. This corpus contains the three languages used by Arabic people being Arabic, French and English. For Arabic, the corpus contains both script Arabic and Arabizi (i.e. Arabic words written with Latin letters). Another originality is to rely on both shallow and deep leaning classification by using different model for extraction features such as Word2vec and FastText with their two implementation SG and CBOW.","container-title":"INTERNATIONAL JOURNAL OF WEB INFORMATION SYSTEMS","DOI":"10.1108/IJWIS-08-2019-0036","ISSN":"1744-0084","issue":"3","page":"295-313","title":"Detecting hate speech against politicians in Arabic community on social media","volume":"16","author":[{"family":"Guellil","given":"Imane"},{"family":"Adeel","given":"Ahsan"},{"family":"Azouaou","given":"Faical"},{"family":"Chennoufi","given":"Sara"},{"family":"Maafi","given":"Hanene"},{"family":"Hamitouche","given":"Thinhinane"}],"issued":{"date-parts":[["2020",10,9]]}}}],"schema":"https://github.com/citation-style-language/schema/raw/master/csl-citation.json"} </w:instrText>
            </w:r>
            <w:r w:rsidRPr="002E15E8">
              <w:rPr>
                <w:rFonts w:ascii="Times New Roman" w:hAnsi="Times New Roman" w:cs="Times New Roman"/>
                <w:b w:val="0"/>
                <w:sz w:val="24"/>
                <w:szCs w:val="24"/>
              </w:rPr>
              <w:fldChar w:fldCharType="separate"/>
            </w:r>
            <w:r w:rsidRPr="002E15E8">
              <w:rPr>
                <w:rFonts w:ascii="Times New Roman" w:hAnsi="Times New Roman" w:cs="Times New Roman"/>
                <w:b w:val="0"/>
                <w:sz w:val="24"/>
              </w:rPr>
              <w:t>G</w:t>
            </w:r>
            <w:proofErr w:type="spellStart"/>
            <w:r w:rsidRPr="002E15E8">
              <w:rPr>
                <w:rFonts w:ascii="Times New Roman" w:hAnsi="Times New Roman" w:cs="Times New Roman"/>
                <w:b w:val="0"/>
                <w:sz w:val="24"/>
              </w:rPr>
              <w:t xml:space="preserve">uellil </w:t>
            </w:r>
            <w:proofErr w:type="spellEnd"/>
            <w:r w:rsidRPr="002E15E8">
              <w:rPr>
                <w:rFonts w:ascii="Times New Roman" w:hAnsi="Times New Roman" w:cs="Times New Roman"/>
                <w:b w:val="0"/>
                <w:sz w:val="24"/>
              </w:rPr>
              <w:t>et al., (2020)</w:t>
            </w:r>
            <w:r w:rsidRPr="002E15E8">
              <w:rPr>
                <w:rFonts w:ascii="Times New Roman" w:hAnsi="Times New Roman" w:cs="Times New Roman"/>
                <w:b w:val="0"/>
                <w:sz w:val="24"/>
                <w:szCs w:val="24"/>
              </w:rPr>
              <w:fldChar w:fldCharType="end"/>
            </w:r>
          </w:p>
        </w:tc>
        <w:tc>
          <w:tcPr>
            <w:tcW w:w="1718" w:type="dxa"/>
          </w:tcPr>
          <w:p w14:paraId="710D27D9" w14:textId="66F351EA" w:rsidR="00876902" w:rsidRPr="00C548E6" w:rsidRDefault="00876902"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rabic</w:t>
            </w:r>
          </w:p>
        </w:tc>
        <w:tc>
          <w:tcPr>
            <w:tcW w:w="1261" w:type="dxa"/>
          </w:tcPr>
          <w:p w14:paraId="20BEA71F" w14:textId="740E88BA" w:rsidR="00876902" w:rsidRPr="00C548E6" w:rsidRDefault="00876902"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ate</w:t>
            </w:r>
          </w:p>
        </w:tc>
        <w:tc>
          <w:tcPr>
            <w:tcW w:w="1710" w:type="dxa"/>
          </w:tcPr>
          <w:p w14:paraId="4D1E0A55" w14:textId="4DCE7590" w:rsidR="00876902" w:rsidRPr="00C548E6" w:rsidRDefault="00876902"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00</w:t>
            </w:r>
          </w:p>
        </w:tc>
        <w:tc>
          <w:tcPr>
            <w:tcW w:w="1170" w:type="dxa"/>
          </w:tcPr>
          <w:p w14:paraId="147F2FF4" w14:textId="65752AD6" w:rsidR="00876902" w:rsidRPr="00C548E6" w:rsidRDefault="00876902"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16</w:t>
            </w:r>
          </w:p>
        </w:tc>
        <w:tc>
          <w:tcPr>
            <w:tcW w:w="1350" w:type="dxa"/>
          </w:tcPr>
          <w:p w14:paraId="6E5F6BA5" w14:textId="2A6055CE" w:rsidR="00876902" w:rsidRPr="00C548E6" w:rsidRDefault="00876902"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inary</w:t>
            </w:r>
          </w:p>
        </w:tc>
        <w:tc>
          <w:tcPr>
            <w:tcW w:w="2682" w:type="dxa"/>
          </w:tcPr>
          <w:p w14:paraId="5DB18822" w14:textId="22A86523" w:rsidR="00876902" w:rsidRPr="00C548E6" w:rsidRDefault="00876902"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ative speakers</w:t>
            </w:r>
          </w:p>
        </w:tc>
        <w:tc>
          <w:tcPr>
            <w:tcW w:w="1548" w:type="dxa"/>
          </w:tcPr>
          <w:p w14:paraId="7EC06F77" w14:textId="619371F6" w:rsidR="00876902" w:rsidRPr="00C548E6" w:rsidRDefault="00876902"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Youtube</w:t>
            </w:r>
            <w:proofErr w:type="spellEnd"/>
          </w:p>
        </w:tc>
      </w:tr>
      <w:tr w:rsidR="00654AA6" w:rsidRPr="00C548E6" w14:paraId="1233B17B"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283610D9" w14:textId="77777777" w:rsidR="00654AA6" w:rsidRPr="002E15E8" w:rsidRDefault="00654AA6" w:rsidP="00961E15">
            <w:pPr>
              <w:rPr>
                <w:rFonts w:ascii="Times New Roman" w:hAnsi="Times New Roman" w:cs="Times New Roman"/>
                <w:b w:val="0"/>
                <w:sz w:val="24"/>
                <w:szCs w:val="24"/>
              </w:rPr>
            </w:pPr>
            <w:r w:rsidRPr="002E15E8">
              <w:rPr>
                <w:rFonts w:ascii="Times New Roman" w:hAnsi="Times New Roman" w:cs="Times New Roman"/>
                <w:b w:val="0"/>
                <w:sz w:val="24"/>
                <w:szCs w:val="24"/>
              </w:rPr>
              <w:fldChar w:fldCharType="begin"/>
            </w:r>
            <w:r w:rsidRPr="002E15E8">
              <w:rPr>
                <w:rFonts w:ascii="Times New Roman" w:hAnsi="Times New Roman" w:cs="Times New Roman"/>
                <w:b w:val="0"/>
                <w:sz w:val="24"/>
                <w:szCs w:val="24"/>
              </w:rPr>
              <w:instrText xml:space="preserve"> ADDIN ZOTERO_ITEM CSL_CITATION {"citationID":"aK1CxclU","properties":{"formattedCitation":"(Albadi et al., 2018)","plainCitation":"(Albadi et al., 2018)","dontUpdate":true,"noteIndex":0},"citationItems":[{"id":1241,"uris":["http://zotero.org/users/9104097/items/N7XK7Y94"],"itemData":{"id":1241,"type":"paper-conference","abstract":"Religious hate speech in the Arabic Twittersphere is a notable problem that requires developing automated tools to detect messages that use inflammatory sectarian language to promote hatred and violence against people on the basis of religious affiliation. Distinguishing hate speech from other profane and vulgar language is quite a challenging task that requires deep linguistic analysis. The richness of the Arabic morphology and the limited available resources for the Arabic language make this task even more challenging. To the best of our knowledge, this paper is the first to address the problem of identifying speech promoting religious hatred in the Arabic Twitter. In this work, we describe how we created the first publicly available Arabic dataset annotated for the task of religious hate speech detection and the first Arabic lexicon consisting of terms commonly found in religious discussions along with scores representing their polarity and strength. We then developed various classification models using lexicon-based, n-gram-based, and deep-learning-based approaches. A detailed comparison of the performance of different models on a completely new unseen dataset is then presented. We find that a simple Recurrent Neural Network (RNN) architecture with Gated Recurrent Units (GRU) and pre-trained word embeddings can adequately detect religious hate speech with 0.84 Area Under the Receiver Operating Characteristic curve (AUROC).","container-title":"2018 IEEE/ACM INTERNATIONAL CONFERENCE ON ADVANCES IN SOCIAL NETWORKS ANALYSIS AND MINING (ASONAM)","ISBN":"978-1-5386-6051-5","page":"69-76","publisher":"IEEE; Assoc Comp Machinery; IEEE Comp Soc; ACM SIGKDD; IEEE TCDE; Springer; Elsevier","title":"Are They Our Brothers? Analysis and Detection of Religious Hate Speech in the Arabic Twittersphere","author":[{"family":"Albadi","given":"Nuha"},{"family":"Kurdi","given":"Maram"},{"family":"Mishra","given":"Shivakant"}],"editor":[{"family":"Brandes","given":"U"},{"family":"Reddy","given":"C"},{"family":"Tagarelli","given":"A"}],"issued":{"date-parts":[["2018"]]}}}],"schema":"https://github.com/citation-style-language/schema/raw/master/csl-citation.json"} </w:instrText>
            </w:r>
            <w:r w:rsidRPr="002E15E8">
              <w:rPr>
                <w:rFonts w:ascii="Times New Roman" w:hAnsi="Times New Roman" w:cs="Times New Roman"/>
                <w:b w:val="0"/>
                <w:sz w:val="24"/>
                <w:szCs w:val="24"/>
              </w:rPr>
              <w:fldChar w:fldCharType="separate"/>
            </w:r>
            <w:r w:rsidRPr="002E15E8">
              <w:rPr>
                <w:rFonts w:ascii="Times New Roman" w:hAnsi="Times New Roman" w:cs="Times New Roman"/>
                <w:b w:val="0"/>
                <w:sz w:val="24"/>
                <w:szCs w:val="24"/>
              </w:rPr>
              <w:t xml:space="preserve">Albadi </w:t>
            </w:r>
            <w:proofErr w:type="gramStart"/>
            <w:r w:rsidRPr="002E15E8">
              <w:rPr>
                <w:rFonts w:ascii="Times New Roman" w:hAnsi="Times New Roman" w:cs="Times New Roman"/>
                <w:b w:val="0"/>
                <w:sz w:val="24"/>
                <w:szCs w:val="24"/>
              </w:rPr>
              <w:t>et al.,(</w:t>
            </w:r>
            <w:proofErr w:type="gramEnd"/>
            <w:r w:rsidRPr="002E15E8">
              <w:rPr>
                <w:rFonts w:ascii="Times New Roman" w:hAnsi="Times New Roman" w:cs="Times New Roman"/>
                <w:b w:val="0"/>
                <w:sz w:val="24"/>
                <w:szCs w:val="24"/>
              </w:rPr>
              <w:t>2018)</w:t>
            </w:r>
            <w:r w:rsidRPr="002E15E8">
              <w:rPr>
                <w:rFonts w:ascii="Times New Roman" w:hAnsi="Times New Roman" w:cs="Times New Roman"/>
                <w:b w:val="0"/>
                <w:sz w:val="24"/>
                <w:szCs w:val="24"/>
              </w:rPr>
              <w:fldChar w:fldCharType="end"/>
            </w:r>
          </w:p>
        </w:tc>
        <w:tc>
          <w:tcPr>
            <w:tcW w:w="1718" w:type="dxa"/>
          </w:tcPr>
          <w:p w14:paraId="3D311A8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Arabic</w:t>
            </w:r>
          </w:p>
        </w:tc>
        <w:tc>
          <w:tcPr>
            <w:tcW w:w="1261" w:type="dxa"/>
          </w:tcPr>
          <w:p w14:paraId="1FD310F2"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7F3DE95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6,136</w:t>
            </w:r>
          </w:p>
        </w:tc>
        <w:tc>
          <w:tcPr>
            <w:tcW w:w="1170" w:type="dxa"/>
          </w:tcPr>
          <w:p w14:paraId="052D3E6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45</w:t>
            </w:r>
          </w:p>
        </w:tc>
        <w:tc>
          <w:tcPr>
            <w:tcW w:w="1350" w:type="dxa"/>
          </w:tcPr>
          <w:p w14:paraId="33C04EF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Binary</w:t>
            </w:r>
          </w:p>
        </w:tc>
        <w:tc>
          <w:tcPr>
            <w:tcW w:w="2682" w:type="dxa"/>
          </w:tcPr>
          <w:p w14:paraId="73A10C4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Crowdsource/CrowdFlower</w:t>
            </w:r>
          </w:p>
        </w:tc>
        <w:tc>
          <w:tcPr>
            <w:tcW w:w="1548" w:type="dxa"/>
          </w:tcPr>
          <w:p w14:paraId="0460D76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28F8B293"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642C7E38"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lzmt9ax3","properties":{"formattedCitation":"(Nur\\uc0\\u231{}e &amp; Keci, 2019)","plainCitation":"(Nurçe &amp; Keci, 2019)","dontUpdate":true,"noteIndex":0},"citationItems":[{"id":6395,"uris":["http://zotero.org/users/9104097/items/QI455GGK"],"itemData":{"id":6395,"type":"article-journal","abstract":"The ever growing usage of social media in the recent years has had a direct impact on the increased presence of hate speech and offensive speech in online platforms. Research on effective detection of such content has mainly focused on English and a few other widespread languages, while the leftover majority fail to have the same work put into them and thus cannot benefit from the steady advancements made in the field. In this paper we present Shaj, an annotated Albanian dataset for hate speech and offensive speech that has been constructed from user-generated content on various social media platforms. Its annotation follows the hierarchical schema introduced in Zampieri et al. (2019b). The dataset is tested using three different classification models, the best of which achieves an F1 score of 0.77 for the identification of offensive language, 0.64 F1 score for the automatic categorization of offensive types and lastly, 0.52 F1 score for the offensive language target identification.","language":"en","source":"Zotero","title":"Detecting Abusive Albanian","author":[{"family":"Nurçe","given":"Erida"},{"family":"Keci","given":"Jorgel"}],"issued":{"date-parts":[["2019"]]}}}],"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Nurçe &amp; Keci, (2019)</w:t>
            </w:r>
            <w:r w:rsidRPr="0073029C">
              <w:rPr>
                <w:rFonts w:ascii="Times New Roman" w:hAnsi="Times New Roman" w:cs="Times New Roman"/>
                <w:sz w:val="24"/>
                <w:szCs w:val="24"/>
              </w:rPr>
              <w:fldChar w:fldCharType="end"/>
            </w:r>
          </w:p>
        </w:tc>
        <w:tc>
          <w:tcPr>
            <w:tcW w:w="1718" w:type="dxa"/>
          </w:tcPr>
          <w:p w14:paraId="19F30F9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Albanian</w:t>
            </w:r>
          </w:p>
        </w:tc>
        <w:tc>
          <w:tcPr>
            <w:tcW w:w="1261" w:type="dxa"/>
          </w:tcPr>
          <w:p w14:paraId="1CA93D1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Abusive</w:t>
            </w:r>
          </w:p>
        </w:tc>
        <w:tc>
          <w:tcPr>
            <w:tcW w:w="1710" w:type="dxa"/>
          </w:tcPr>
          <w:p w14:paraId="2399682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11,874</w:t>
            </w:r>
          </w:p>
        </w:tc>
        <w:tc>
          <w:tcPr>
            <w:tcW w:w="1170" w:type="dxa"/>
          </w:tcPr>
          <w:p w14:paraId="4F3DA75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13.2</w:t>
            </w:r>
          </w:p>
        </w:tc>
        <w:tc>
          <w:tcPr>
            <w:tcW w:w="1350" w:type="dxa"/>
          </w:tcPr>
          <w:p w14:paraId="0B49822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1E13124C"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Authors/Trained annotators</w:t>
            </w:r>
          </w:p>
        </w:tc>
        <w:tc>
          <w:tcPr>
            <w:tcW w:w="1548" w:type="dxa"/>
          </w:tcPr>
          <w:p w14:paraId="5CB1B85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YouTube</w:t>
            </w:r>
          </w:p>
        </w:tc>
      </w:tr>
      <w:tr w:rsidR="00654AA6" w:rsidRPr="00C548E6" w14:paraId="54A406C3"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67E77F40"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9WVGm6e8","properties":{"formattedCitation":"(Ousidhoum et al., 2019)","plainCitation":"(Ousidhoum et al., 2019)","dontUpdate":true,"noteIndex":0},"citationItems":[{"id":1054,"uris":["http://zotero.org/users/9104097/items/GFGVB3UZ"],"itemData":{"id":1054,"type":"paper-conference","abstract":"Current research on hate speech analysis is typically oriented towards monolingual and single classification tasks. In this paper, we present a new multilingual multi-aspect hate speech analysis dataset and use it to test the current state-of-the-art multilingual multitask learning approaches. We evaluate our dataset in various classification settings, then we discuss how to leverage our annotations in order to improve hate speech detection and classification in general.","container-title":"2019 CONFERENCE ON EMPIRICAL METHODS IN NATURAL LANGUAGE PROCESSING AND THE 9TH INTERNATIONAL JOINT CONFERENCE ON NATURAL LANGUAGE PROCESSING (EMNLP-IJCNLP 2019): PROCEEDINGS OF THE CONFERENCE","ISBN":"978-1-950737-90-1","page":"4675-4684","publisher":"Google; Facebook; Apple; ASAPP; Salesforce; Huawei; Baidu; Deepmind; Amazon; PolyAI; Naver; ByteDance; Megagon Labs; Zhuiyi; Verisk; MI","title":"Multilingual and Multi-Aspect Hate Speech Analysis","author":[{"family":"Ousidhoum","given":"Nedjma"},{"family":"Lin","given":"Zizheng"},{"family":"Zhang","given":"Hongming"},{"family":"Song","given":"Yangqiu"},{"family":"Yeung","given":"Dit-Yan"}],"issued":{"date-parts":[["2019"]]}}}],"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Ousidhoum et al., (2019)</w:t>
            </w:r>
            <w:r w:rsidRPr="0073029C">
              <w:rPr>
                <w:rFonts w:ascii="Times New Roman" w:hAnsi="Times New Roman" w:cs="Times New Roman"/>
                <w:sz w:val="24"/>
                <w:szCs w:val="24"/>
              </w:rPr>
              <w:fldChar w:fldCharType="end"/>
            </w:r>
          </w:p>
        </w:tc>
        <w:tc>
          <w:tcPr>
            <w:tcW w:w="1718" w:type="dxa"/>
          </w:tcPr>
          <w:p w14:paraId="3709AFE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Arabic</w:t>
            </w:r>
          </w:p>
        </w:tc>
        <w:tc>
          <w:tcPr>
            <w:tcW w:w="1261" w:type="dxa"/>
          </w:tcPr>
          <w:p w14:paraId="09AD780D"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5EE3435E"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3,353</w:t>
            </w:r>
          </w:p>
        </w:tc>
        <w:tc>
          <w:tcPr>
            <w:tcW w:w="1170" w:type="dxa"/>
          </w:tcPr>
          <w:p w14:paraId="4F9C534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64</w:t>
            </w:r>
          </w:p>
        </w:tc>
        <w:tc>
          <w:tcPr>
            <w:tcW w:w="1350" w:type="dxa"/>
          </w:tcPr>
          <w:p w14:paraId="3B33946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44CFE89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Crowdsource/Amazon Mechanical Turk</w:t>
            </w:r>
          </w:p>
        </w:tc>
        <w:tc>
          <w:tcPr>
            <w:tcW w:w="1548" w:type="dxa"/>
          </w:tcPr>
          <w:p w14:paraId="771AA7C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7104045E" w14:textId="77777777" w:rsidTr="00A31434">
        <w:trPr>
          <w:trHeight w:val="630"/>
        </w:trPr>
        <w:tc>
          <w:tcPr>
            <w:cnfStyle w:val="001000000000" w:firstRow="0" w:lastRow="0" w:firstColumn="1" w:lastColumn="0" w:oddVBand="0" w:evenVBand="0" w:oddHBand="0" w:evenHBand="0" w:firstRowFirstColumn="0" w:firstRowLastColumn="0" w:lastRowFirstColumn="0" w:lastRowLastColumn="0"/>
            <w:tcW w:w="1521" w:type="dxa"/>
          </w:tcPr>
          <w:p w14:paraId="33A455F6" w14:textId="182E6B5F"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001F08DA" w:rsidRPr="0073029C">
              <w:rPr>
                <w:rFonts w:ascii="Times New Roman" w:hAnsi="Times New Roman" w:cs="Times New Roman"/>
                <w:b w:val="0"/>
                <w:sz w:val="24"/>
                <w:szCs w:val="24"/>
              </w:rPr>
              <w:instrText xml:space="preserve"> ADDIN ZOTERO_ITEM CSL_CITATION {"citationID":"g8Xi6KjB","properties":{"formattedCitation":"(Romim et al., 2021)","plainCitation":"(Romim et al., 2021)","dontUpdate":true,"noteIndex":0},"citationItems":[{"id":6360,"uris":["http://zotero.org/users/9104097/items/22DVPFVE"],"itemData":{"id":6360,"type":"chapter","abstract":"Social media sites such as YouTube and Facebook have become an integral part of everyone’s life and in the last few years, hate speech in the social media comment section has increased rapidly. Detection of hate speech on social media websites faces a variety of challenges including small imbalanced data sets, the finding of an appropriate model and also the choice of feature analysis method. Furthermore, this problem is more severe for the Bengali speaking community due to the lack of gold standard labelled datasets. This paper presents a new dataset of 30,000 user comments tagged by crowdsourcing and verified by expert. All the user comments collected from YouTube and Facebook comment section and to classified into seven categories: sports, entertainment, religion, politics, crime, celebrity, and TikTok &amp; meme. A total of 50 annotators annotated each comment three times, and the majority vote was taken as the final annotation. Nevertheless, we have conducted baseline experiments and several deep learning models along with extensive pretrained Bengali word embedding such as Word2Vec, FastTest, and BengFastText on this dataset to facilitate future research opportunities. The experiment illustrated that although all the deep learning model performed well, SVM achieved the best result with 87.5% accuracy. Our core contribution is to make this benchmark dataset available and accessible to facilitate further research in the field of Bengali hate speech detection.","container-title":"Proceedings of International Joint Conference on Advances in Computational Intelligence","event-place":"Singapore","ISBN":"9789811605857","language":"en","note":"collection-title: Algorithms for Intelligent Systems\nDOI: 10.1007/978-981-16-0586-4_37","page":"457-468","publisher":"Springer Singapore","publisher-place":"Singapore","source":"DOI.org (Crossref)","title":"Hate Speech Detection in the Bengali Language: A Dataset and Its Baseline Evaluation","title-short":"Hate Speech Detection in the Bengali Language","URL":"https://link.springer.com/10.1007/978-981-16-0586-4_37","editor":[{"family":"Uddin","given":"Mohammad Shorif"},{"family":"Bansal","given":"Jagdish Chand"}],"author":[{"family":"Romim","given":"Nauros"},{"family":"Ahmed","given":"Mosahed"},{"family":"Talukder","given":"Hriteshwar"},{"family":"Saiful Islam","given":"Md."}],"accessed":{"date-parts":[["2023",11,29]]},"issued":{"date-parts":[["2021"]]}}}],"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Romim et al., (2021)</w:t>
            </w:r>
            <w:r w:rsidRPr="0073029C">
              <w:rPr>
                <w:rFonts w:ascii="Times New Roman" w:hAnsi="Times New Roman" w:cs="Times New Roman"/>
                <w:sz w:val="24"/>
                <w:szCs w:val="24"/>
              </w:rPr>
              <w:fldChar w:fldCharType="end"/>
            </w:r>
          </w:p>
        </w:tc>
        <w:tc>
          <w:tcPr>
            <w:tcW w:w="1718" w:type="dxa"/>
          </w:tcPr>
          <w:p w14:paraId="42828028"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Bengali</w:t>
            </w:r>
          </w:p>
        </w:tc>
        <w:tc>
          <w:tcPr>
            <w:tcW w:w="1261" w:type="dxa"/>
          </w:tcPr>
          <w:p w14:paraId="237B447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4AFD689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30,000</w:t>
            </w:r>
          </w:p>
        </w:tc>
        <w:tc>
          <w:tcPr>
            <w:tcW w:w="1170" w:type="dxa"/>
          </w:tcPr>
          <w:p w14:paraId="76A20B8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33</w:t>
            </w:r>
          </w:p>
        </w:tc>
        <w:tc>
          <w:tcPr>
            <w:tcW w:w="1350" w:type="dxa"/>
          </w:tcPr>
          <w:p w14:paraId="41A1D78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Binary</w:t>
            </w:r>
          </w:p>
        </w:tc>
        <w:tc>
          <w:tcPr>
            <w:tcW w:w="2682" w:type="dxa"/>
          </w:tcPr>
          <w:p w14:paraId="78D5E54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rained annotators</w:t>
            </w:r>
          </w:p>
        </w:tc>
        <w:tc>
          <w:tcPr>
            <w:tcW w:w="1548" w:type="dxa"/>
          </w:tcPr>
          <w:p w14:paraId="40C8C39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YouTube &amp; Facebook</w:t>
            </w:r>
          </w:p>
        </w:tc>
      </w:tr>
      <w:tr w:rsidR="00654AA6" w:rsidRPr="00C548E6" w14:paraId="3A5FC01A"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422870CD" w14:textId="7BA141AF"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001F08DA" w:rsidRPr="0073029C">
              <w:rPr>
                <w:rFonts w:ascii="Times New Roman" w:hAnsi="Times New Roman" w:cs="Times New Roman"/>
                <w:b w:val="0"/>
                <w:sz w:val="24"/>
                <w:szCs w:val="24"/>
              </w:rPr>
              <w:instrText xml:space="preserve"> ADDIN ZOTERO_ITEM CSL_CITATION {"citationID":"wJMGcZf9","properties":{"formattedCitation":"(Caselli et al., 2021)","plainCitation":"(Caselli et al., 2021)","dontUpdate":true,"noteIndex":0},"citationItems":[{"id":5879,"uris":["http://zotero.org/users/9104097/items/BELWK9PI"],"itemData":{"id":5879,"type":"paper-conference","abstract":"As socially unacceptable language become pervasive in social media platforms, the need for automatic content moderation become more pressing. This contribution introduces the Dutch Abusive Language Corpus (DALC v1.0), a new dataset with tweets manually annotated for abusive language. The resource address a gap in language resources for Dutch and adopts a multi-layer annotation scheme modeling the explicitness and the target of the abusive messages. Baselines experiments on all annotation layers have been conducted, achieving a macro F1 score of 0.748 for binary classiﬁcation of the explicitness layer and .489 for target classiﬁcation.","container-title":"Proceedings of the 5th Workshop on Online Abuse and Harms (WOAH 2021)","DOI":"10.18653/v1/2021.woah-1.6","event-place":"Online","event-title":"Proceedings of the 5th Workshop on Online Abuse and Harms (WOAH 2021)","language":"en","page":"54-66","publisher":"Association for Computational Linguistics","publisher-place":"Online","source":"DOI.org (Crossref)","title":"DALC: the Dutch Abusive Language Corpus","title-short":"DALC","URL":"https://aclanthology.org/2021.woah-1.6","author":[{"family":"Caselli","given":"Tommaso"},{"family":"Schelhaas","given":"Arjan"},{"family":"Weultjes","given":"Marieke"},{"family":"Leistra","given":"Folkert"},{"family":"Van Der Veen","given":"Hylke"},{"family":"Timmerman","given":"Gerben"},{"family":"Nissim","given":"Malvina"}],"accessed":{"date-parts":[["2023",11,20]]},"issued":{"date-parts":[["2021"]]}}}],"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Caselli et al., (2021)</w:t>
            </w:r>
            <w:r w:rsidRPr="0073029C">
              <w:rPr>
                <w:rFonts w:ascii="Times New Roman" w:hAnsi="Times New Roman" w:cs="Times New Roman"/>
                <w:sz w:val="24"/>
                <w:szCs w:val="24"/>
              </w:rPr>
              <w:fldChar w:fldCharType="end"/>
            </w:r>
          </w:p>
        </w:tc>
        <w:tc>
          <w:tcPr>
            <w:tcW w:w="1718" w:type="dxa"/>
          </w:tcPr>
          <w:p w14:paraId="247C3C9E"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Dutch</w:t>
            </w:r>
          </w:p>
        </w:tc>
        <w:tc>
          <w:tcPr>
            <w:tcW w:w="1261" w:type="dxa"/>
          </w:tcPr>
          <w:p w14:paraId="4D2E529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Abusive</w:t>
            </w:r>
          </w:p>
        </w:tc>
        <w:tc>
          <w:tcPr>
            <w:tcW w:w="1710" w:type="dxa"/>
          </w:tcPr>
          <w:p w14:paraId="05223E0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8,156</w:t>
            </w:r>
          </w:p>
        </w:tc>
        <w:tc>
          <w:tcPr>
            <w:tcW w:w="1170" w:type="dxa"/>
          </w:tcPr>
          <w:p w14:paraId="0DB137C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15/explicit</w:t>
            </w:r>
          </w:p>
          <w:p w14:paraId="62B4B1F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8/implicit</w:t>
            </w:r>
          </w:p>
        </w:tc>
        <w:tc>
          <w:tcPr>
            <w:tcW w:w="1350" w:type="dxa"/>
          </w:tcPr>
          <w:p w14:paraId="491C3C2D"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5B3D765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rained annotators</w:t>
            </w:r>
          </w:p>
        </w:tc>
        <w:tc>
          <w:tcPr>
            <w:tcW w:w="1548" w:type="dxa"/>
          </w:tcPr>
          <w:p w14:paraId="5FF0F7D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7A5A3D10"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0659819C" w14:textId="4BCB49C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001F08DA" w:rsidRPr="0073029C">
              <w:rPr>
                <w:rFonts w:ascii="Times New Roman" w:hAnsi="Times New Roman" w:cs="Times New Roman"/>
                <w:b w:val="0"/>
                <w:sz w:val="24"/>
                <w:szCs w:val="24"/>
              </w:rPr>
              <w:instrText xml:space="preserve"> ADDIN ZOTERO_ITEM CSL_CITATION {"citationID":"hRzjZHSA","properties":{"formattedCitation":"(Mulki et al., 2019)","plainCitation":"(Mulki et al., 2019)","dontUpdate":true,"noteIndex":0},"citationItems":[{"id":1135,"uris":["http://zotero.org/users/9104097/items/ZFIB4XFK"],"itemData":{"id":1135,"type":"paper-conference","abstract":"Hate speech and abusive language have become a common phenomenon on Arabic social media. Automatic hate speech and abusive detection systems can facilitate the prohibition of toxic textual contents. The complexity, informality and ambiguity of the Arabic dialects hindered the provision of the needed resources for Arabic abusive/hate speech detection research. In this paper, we introduce the first publicly-available Levantine Hate Speech and Abusive (L-HSAB) Twitter dataset with the objective to be a benchmark dataset for automatic detection of online Levantine toxic contents. We, further, provide a detailed review of the data collection steps and how we design the annotation guidelines such that a reliable dataset annotation is guaranteed. This has been later emphasized through the comprehensive evaluation of the annotations as the annotation agreement metrics of Cohen's Kappa (k) and Krippendorff's alpha (alpha) indicated the consistency of the annotations.","container-title":"THIRD WORKSHOP ON ABUSIVE LANGUAGE ONLINE","ISBN":"978-1-950737-43-7","page":"111-118","publisher":"UCLA; Google; Facebook; Element AI; Aylien","title":"L-HSAB: A Levantine Twitter Dataset for Hate Speech and Abusive Language","author":[{"family":"Mulki","given":"Hala"},{"family":"Haddad","given":"Hatem"},{"family":"Ali","given":"Chedi Bechikh"},{"family":"Alshabani","given":"Halima"}],"issued":{"date-parts":[["2019"]]}}}],"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Mulki et al., (2019)</w:t>
            </w:r>
            <w:r w:rsidRPr="0073029C">
              <w:rPr>
                <w:rFonts w:ascii="Times New Roman" w:hAnsi="Times New Roman" w:cs="Times New Roman"/>
                <w:sz w:val="24"/>
                <w:szCs w:val="24"/>
              </w:rPr>
              <w:fldChar w:fldCharType="end"/>
            </w:r>
          </w:p>
        </w:tc>
        <w:tc>
          <w:tcPr>
            <w:tcW w:w="1718" w:type="dxa"/>
          </w:tcPr>
          <w:p w14:paraId="32CE012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Arabic</w:t>
            </w:r>
          </w:p>
        </w:tc>
        <w:tc>
          <w:tcPr>
            <w:tcW w:w="1261" w:type="dxa"/>
          </w:tcPr>
          <w:p w14:paraId="241034CE"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1CC6765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5,846</w:t>
            </w:r>
          </w:p>
        </w:tc>
        <w:tc>
          <w:tcPr>
            <w:tcW w:w="1170" w:type="dxa"/>
          </w:tcPr>
          <w:p w14:paraId="04B5ACBD"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48</w:t>
            </w:r>
          </w:p>
        </w:tc>
        <w:tc>
          <w:tcPr>
            <w:tcW w:w="1350" w:type="dxa"/>
          </w:tcPr>
          <w:p w14:paraId="48B081B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366C0B2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Native speakers</w:t>
            </w:r>
          </w:p>
        </w:tc>
        <w:tc>
          <w:tcPr>
            <w:tcW w:w="1548" w:type="dxa"/>
          </w:tcPr>
          <w:p w14:paraId="69F51602"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046690D0"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72E5960E" w14:textId="50BBD3EC"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001F08DA" w:rsidRPr="0073029C">
              <w:rPr>
                <w:rFonts w:ascii="Times New Roman" w:hAnsi="Times New Roman" w:cs="Times New Roman"/>
                <w:b w:val="0"/>
                <w:sz w:val="24"/>
                <w:szCs w:val="24"/>
              </w:rPr>
              <w:instrText xml:space="preserve"> ADDIN ZOTERO_ITEM CSL_CITATION {"citationID":"kF0STW1J","properties":{"formattedCitation":"(Abdelhakim et al., 2023)","plainCitation":"(Abdelhakim et al., 2023)","dontUpdate":true,"noteIndex":0},"citationItems":[{"id":1152,"uris":["http://zotero.org/users/9104097/items/JXVX29CN"],"itemData":{"id":1152,"type":"article-journal","abstract":"The fight against offensive speech on the Internet necessitates increased efforts from linguistic analysis and artificial intelligence perspectives to develop countermeasures and preventive methods. Reliable predictions can only be obtained if these methods are exposed to a representative sample of the domain or environment under consideration. Datasets serve as the foundation for significant developments in this field because they are the main means of obtaining appropriate instances that reveal the multiple and varied faces of the offensive speech phenomenon. In this sense, we present Ar-PuFi, a dataset of offensive speech towards Public Figures in the Arabian community. With 24,071 comments collected from TV interviews with Egyptian celebrities belonging to six domains of public interest, Ar-PuFi is currently the largest Arabic dataset in terms of its category and size. The examples were annotated by three native speakers over the course of two months and are provided with two-class and six-class annotations based on the presence or absence of explicit and implicit offensive content. We evaluated the performance of a diverse set of classification models employing several text representations of actual examples (e.g., N-gram, TF/IDF, AraVec, and fastText), and AraBERT achieved the baseline for the new dataset in both offensive detection and group classification. Additionally, we apply the Pointwise Mutual In-formation (PMI) technique to comments within the target domain in order to derive a lexicon of offensive terms associated with each domain of ArPuFi. We further explored whether active learning (AL) or meta-learning (ML) frameworks could be used to reduce the labeling effort required for our dataset without affecting prediction quality and found that, though AL can reduce the amount of data annotations by 10% over the ML approach, neither approach requires less than about 70% of the full dataset to achieve baseline performance. Finally, we took advantage of the availability of relevant datasets and conducted a cross-domain experiment to back up our claims not only about the uniqueness of our dataset but also about the difficulty of adapting Arabic dialects against one another.","container-title":"EXPERT SYSTEMS WITH APPLICATIONS","DOI":"10.1016/j.eswa.2023.120888","ISSN":"0957-4174","title":"Ar-PuFi: A short-text dataset to identify the offensive messages towards public figures in the Arabian community","volume":"233","author":[{"family":"Abdelhakim","given":"Mohamed"},{"family":"Liu","given":"Bingquan"},{"family":"Sun","given":"Chengie"}],"issued":{"date-parts":[["2023",12,15]]}}}],"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Abdelhakim et al., (2023)</w:t>
            </w:r>
            <w:r w:rsidRPr="0073029C">
              <w:rPr>
                <w:rFonts w:ascii="Times New Roman" w:hAnsi="Times New Roman" w:cs="Times New Roman"/>
                <w:sz w:val="24"/>
                <w:szCs w:val="24"/>
              </w:rPr>
              <w:fldChar w:fldCharType="end"/>
            </w:r>
          </w:p>
        </w:tc>
        <w:tc>
          <w:tcPr>
            <w:tcW w:w="1718" w:type="dxa"/>
          </w:tcPr>
          <w:p w14:paraId="6CBA920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Arabic</w:t>
            </w:r>
          </w:p>
        </w:tc>
        <w:tc>
          <w:tcPr>
            <w:tcW w:w="1261" w:type="dxa"/>
          </w:tcPr>
          <w:p w14:paraId="4C818CA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Offensive</w:t>
            </w:r>
          </w:p>
        </w:tc>
        <w:tc>
          <w:tcPr>
            <w:tcW w:w="1710" w:type="dxa"/>
          </w:tcPr>
          <w:p w14:paraId="20FEE39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24,071</w:t>
            </w:r>
          </w:p>
        </w:tc>
        <w:tc>
          <w:tcPr>
            <w:tcW w:w="1170" w:type="dxa"/>
          </w:tcPr>
          <w:p w14:paraId="6D6D5B9C"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48.2</w:t>
            </w:r>
          </w:p>
        </w:tc>
        <w:tc>
          <w:tcPr>
            <w:tcW w:w="1350" w:type="dxa"/>
          </w:tcPr>
          <w:p w14:paraId="17606E6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697738B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Native speakers</w:t>
            </w:r>
          </w:p>
        </w:tc>
        <w:tc>
          <w:tcPr>
            <w:tcW w:w="1548" w:type="dxa"/>
          </w:tcPr>
          <w:p w14:paraId="1DC75DC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YouTube</w:t>
            </w:r>
          </w:p>
        </w:tc>
      </w:tr>
      <w:tr w:rsidR="00654AA6" w:rsidRPr="00C548E6" w14:paraId="5429C68A"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6DCE4165" w14:textId="01322F5F"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lastRenderedPageBreak/>
              <w:fldChar w:fldCharType="begin"/>
            </w:r>
            <w:r w:rsidR="001F08DA" w:rsidRPr="0073029C">
              <w:rPr>
                <w:rFonts w:ascii="Times New Roman" w:hAnsi="Times New Roman" w:cs="Times New Roman"/>
                <w:b w:val="0"/>
                <w:sz w:val="24"/>
                <w:szCs w:val="24"/>
              </w:rPr>
              <w:instrText xml:space="preserve"> ADDIN ZOTERO_ITEM CSL_CITATION {"citationID":"4kFN8f6F","properties":{"formattedCitation":"(Albanyan &amp; Blanco, 2022)","plainCitation":"(Albanyan &amp; Blanco, 2022)","dontUpdate":true,"noteIndex":0},"citationItems":[{"id":6399,"uris":["http://zotero.org/users/9104097/items/GJBGQ724"],"itemData":{"id":6399,"type":"article-journal","abstract":"Recent studies in the hate and counter hate domain have provided the grounds for investigating how to detect this pervasive content in social media. These studies mostly work with synthetic replies to hateful content written by annotators on demand rather than replies written by real users. We argue that working with naturally occurring replies to hateful content is key to study the problem. Building on this motivation, we create a corpus of 5,652 hateful tweets and replies. We analyze their ﬁne-grained relationships by indicating whether the reply (a) is hate or counter hate speech, (b) provides a justiﬁcation, (c) attacks the author of the tweet, and (d) adds additional hate. We also present linguistic insights into the language people use depending on these ﬁne-grained relationships. Experimental results show improvements (a) taking into account the hateful tweet in addition to the reply and (b) pretraining with related tasks.","container-title":"Proceedings of the AAAI Conference on Artificial Intelligence","DOI":"10.1609/aaai.v36i10.21284","ISSN":"2374-3468, 2159-5399","issue":"10","journalAbbreviation":"AAAI","language":"en","page":"10418-10426","source":"DOI.org (Crossref)","title":"Pinpointing Fine-Grained Relationships between Hateful Tweets and Replies","volume":"36","author":[{"family":"Albanyan","given":"Abdullah"},{"family":"Blanco","given":"Eduardo"}],"issued":{"date-parts":[["2022",6,28]]}}}],"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Albanyan &amp; Blanco, (2022)</w:t>
            </w:r>
            <w:r w:rsidRPr="0073029C">
              <w:rPr>
                <w:rFonts w:ascii="Times New Roman" w:hAnsi="Times New Roman" w:cs="Times New Roman"/>
                <w:sz w:val="24"/>
                <w:szCs w:val="24"/>
              </w:rPr>
              <w:fldChar w:fldCharType="end"/>
            </w:r>
          </w:p>
        </w:tc>
        <w:tc>
          <w:tcPr>
            <w:tcW w:w="1718" w:type="dxa"/>
          </w:tcPr>
          <w:p w14:paraId="1CAFA49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194B350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 xml:space="preserve">Hate </w:t>
            </w:r>
          </w:p>
        </w:tc>
        <w:tc>
          <w:tcPr>
            <w:tcW w:w="1710" w:type="dxa"/>
          </w:tcPr>
          <w:p w14:paraId="753D985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5652</w:t>
            </w:r>
          </w:p>
        </w:tc>
        <w:tc>
          <w:tcPr>
            <w:tcW w:w="1170" w:type="dxa"/>
          </w:tcPr>
          <w:p w14:paraId="570A4328"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100</w:t>
            </w:r>
          </w:p>
        </w:tc>
        <w:tc>
          <w:tcPr>
            <w:tcW w:w="1350" w:type="dxa"/>
          </w:tcPr>
          <w:p w14:paraId="3FBF319E"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24DF5D4E"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rained annotators</w:t>
            </w:r>
          </w:p>
        </w:tc>
        <w:tc>
          <w:tcPr>
            <w:tcW w:w="1548" w:type="dxa"/>
          </w:tcPr>
          <w:p w14:paraId="280B4A2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4424154B"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61B27153" w14:textId="41A5BA54"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001F08DA" w:rsidRPr="0073029C">
              <w:rPr>
                <w:rFonts w:ascii="Times New Roman" w:hAnsi="Times New Roman" w:cs="Times New Roman"/>
                <w:b w:val="0"/>
                <w:sz w:val="24"/>
                <w:szCs w:val="24"/>
              </w:rPr>
              <w:instrText xml:space="preserve"> ADDIN ZOTERO_ITEM CSL_CITATION {"citationID":"ZJVS5iK6","properties":{"formattedCitation":"(Toraman et al., 2022)","plainCitation":"(Toraman et al., 2022)","dontUpdate":true,"noteIndex":0},"citationItems":[{"id":411,"uris":["http://zotero.org/users/9104097/items/MVTQU95C"],"itemData":{"id":411,"type":"paper-conference","abstract":"The performance of hate speech detection models relies on the datasets on which the models are trained. Existing datasets are mostly prepared with a limited number of instances or hate domains that define hate topics. This hinders large-scale analysis and transfer learning with respect to hate domains. In this study, we construct large-scale tweet datasets for hate speech detection in English and a low-resource language, Turkish, consisting of human-labeled 100k tweets per each. Our datasets are designed to have equal number of tweets distributed over five domains. The experimental results supported by statistical tests show that Transformer-based language models outperform conventional bag-of-words and neural models by at least 5% in English and 10% in Turkish for large-scale hate speech detection. The performance is also scalable to different training sizes, such that 98% of performance in English, and 97% in Turkish, are recovered when 20% of training instances are used. We further examine the generalization ability of cross-domain transfer among hate domains. We show that 96% of the performance of a target domain in average is recovered by other domains for English, and 92% for Turkish. Gender and religion are more successful to generalize to other domains, while sports fail most.","container-title":"LREC 2022: THIRTEEN INTERNATIONAL CONFERENCE ON LANGUAGE RESOURCES AND EVALUATION","ISBN":"979-10-95546-72-6","page":"2215-2225","publisher":"Google; S African Ctr Digital Language Resources; Vocapia Res; 3M; Emvista; Expert.ai; Grammarly; Minist Culture, Delegat Gen Langue Francaise Aux Langues France; Reg Sud Provence Alpes Cote Azur","title":"Large-Scale Hate Speech Detection with Cross-Domain Transfer","author":[{"family":"Toraman","given":"Cagri"},{"family":"Sahinuc","given":"Furkan"},{"family":"Yilmaz","given":"Eyup Halit"}],"editor":[{"family":"Calzolari","given":"N"},{"family":"Bechet","given":"F"},{"family":"Blache","given":"P"},{"family":"Choukri","given":"K"},{"family":"Cieri","given":"C"},{"family":"Declerck","given":"T"},{"family":"Goggi","given":"S"},{"family":"Isahara","given":"H"},{"family":"Maegaard","given":"B"},{"family":"Mazo","given":"H"},{"family":"Odijk","given":"H"},{"family":"Piperidis","given":"S"}],"issued":{"date-parts":[["2022"]]}}}],"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Toraman et al., (2022)</w:t>
            </w:r>
            <w:r w:rsidRPr="0073029C">
              <w:rPr>
                <w:rFonts w:ascii="Times New Roman" w:hAnsi="Times New Roman" w:cs="Times New Roman"/>
                <w:sz w:val="24"/>
                <w:szCs w:val="24"/>
              </w:rPr>
              <w:fldChar w:fldCharType="end"/>
            </w:r>
          </w:p>
        </w:tc>
        <w:tc>
          <w:tcPr>
            <w:tcW w:w="1718" w:type="dxa"/>
          </w:tcPr>
          <w:p w14:paraId="15B26B2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 Turkish</w:t>
            </w:r>
          </w:p>
        </w:tc>
        <w:tc>
          <w:tcPr>
            <w:tcW w:w="1261" w:type="dxa"/>
          </w:tcPr>
          <w:p w14:paraId="78C55D2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4693A4E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100,000</w:t>
            </w:r>
          </w:p>
        </w:tc>
        <w:tc>
          <w:tcPr>
            <w:tcW w:w="1170" w:type="dxa"/>
          </w:tcPr>
          <w:p w14:paraId="2929A542"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58.3</w:t>
            </w:r>
          </w:p>
        </w:tc>
        <w:tc>
          <w:tcPr>
            <w:tcW w:w="1350" w:type="dxa"/>
          </w:tcPr>
          <w:p w14:paraId="3DB5941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79FE27C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rained annotators</w:t>
            </w:r>
          </w:p>
        </w:tc>
        <w:tc>
          <w:tcPr>
            <w:tcW w:w="1548" w:type="dxa"/>
          </w:tcPr>
          <w:p w14:paraId="26487102"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0885EA6A"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3751C799"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V64eTFYx","properties":{"formattedCitation":"(Mubarak et al., 2017)","plainCitation":"(Mubarak et al., 2017)","noteIndex":0},"citationItems":[{"id":312,"uris":["http://zotero.org/users/9104097/items/ID67ZT5V"],"itemData":{"id":312,"type":"paper-conference","abstract":"In this paper, we present our work on detecting abusive language on Arabic social media. We extract a list of obscene words and hashtags using common patterns used in offensive and rude communications. We also classify Twitter users according to whether they use any of these words or not in their tweets. We expand the list of obscene words using this classiﬁcation, and we report results on a newly created dataset of classiﬁed Arabic tweets (obscene, offensive, and clean). We make this dataset freely available for research, in addition to the list of obscene words and hashtags. We are also publicly releasing a large corpus of classiﬁed user comments that were deleted from a popular Arabic news site due to violations the site’s rules and guidelines.","container-title":"Proceedings of the First Workshop on Abusive Language Online","DOI":"10.18653/v1/W17-3008","event-place":"Vancouver, BC, Canada","event-title":"Proceedings of the First Workshop on Abusive Language Online","language":"en","page":"52-56","publisher":"Association for Computational Linguistics","publisher-place":"Vancouver, BC, Canada","source":"DOI.org (Crossref)","title":"Abusive Language Detection on Arabic Social Media","URL":"http://aclweb.org/anthology/W17-3008","author":[{"family":"Mubarak","given":"Hamdy"},{"family":"Darwish","given":"Kareem"},{"family":"Magdy","given":"Walid"}],"accessed":{"date-parts":[["2023",7,1]]},"issued":{"date-parts":[["2017"]]}}}],"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Mubarak et al., 2017)</w:t>
            </w:r>
            <w:r w:rsidRPr="0073029C">
              <w:rPr>
                <w:rFonts w:ascii="Times New Roman" w:hAnsi="Times New Roman" w:cs="Times New Roman"/>
                <w:sz w:val="24"/>
                <w:szCs w:val="24"/>
              </w:rPr>
              <w:fldChar w:fldCharType="end"/>
            </w:r>
          </w:p>
        </w:tc>
        <w:tc>
          <w:tcPr>
            <w:tcW w:w="1718" w:type="dxa"/>
          </w:tcPr>
          <w:p w14:paraId="5762FAE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Arabic</w:t>
            </w:r>
          </w:p>
        </w:tc>
        <w:tc>
          <w:tcPr>
            <w:tcW w:w="1261" w:type="dxa"/>
          </w:tcPr>
          <w:p w14:paraId="0B3FF38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2F6DDE0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1,100</w:t>
            </w:r>
          </w:p>
        </w:tc>
        <w:tc>
          <w:tcPr>
            <w:tcW w:w="1170" w:type="dxa"/>
          </w:tcPr>
          <w:p w14:paraId="24EA980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59</w:t>
            </w:r>
          </w:p>
        </w:tc>
        <w:tc>
          <w:tcPr>
            <w:tcW w:w="1350" w:type="dxa"/>
          </w:tcPr>
          <w:p w14:paraId="56D7A30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2995425E" w14:textId="10F225EF"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Crowdsource/</w:t>
            </w:r>
            <w:r w:rsidR="00A31434">
              <w:rPr>
                <w:rFonts w:ascii="Times New Roman" w:hAnsi="Times New Roman" w:cs="Times New Roman"/>
                <w:sz w:val="24"/>
                <w:szCs w:val="24"/>
              </w:rPr>
              <w:t xml:space="preserve"> </w:t>
            </w:r>
            <w:r w:rsidRPr="00C548E6">
              <w:rPr>
                <w:rFonts w:ascii="Times New Roman" w:hAnsi="Times New Roman" w:cs="Times New Roman"/>
                <w:sz w:val="24"/>
                <w:szCs w:val="24"/>
              </w:rPr>
              <w:t>CrowdFlower</w:t>
            </w:r>
          </w:p>
        </w:tc>
        <w:tc>
          <w:tcPr>
            <w:tcW w:w="1548" w:type="dxa"/>
          </w:tcPr>
          <w:p w14:paraId="5E1FE44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68CEFE23"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147E9DD5" w14:textId="21F16433"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001F08DA" w:rsidRPr="0073029C">
              <w:rPr>
                <w:rFonts w:ascii="Times New Roman" w:hAnsi="Times New Roman" w:cs="Times New Roman"/>
                <w:b w:val="0"/>
                <w:sz w:val="24"/>
                <w:szCs w:val="24"/>
              </w:rPr>
              <w:instrText xml:space="preserve"> ADDIN ZOTERO_ITEM CSL_CITATION {"citationID":"ysPDUWz2","properties":{"formattedCitation":"(Shekhar et al., 2022)","plainCitation":"(Shekhar et al., 2022)","dontUpdate":true,"noteIndex":0},"citationItems":[{"id":6346,"uris":["http://zotero.org/users/9104097/items/ZB3YX3WL"],"itemData":{"id":6346,"type":"article-journal","abstract":"In light of unprecedented increases in the popularity of the internet and social media, comment moderation has never been a more relevant task. Semi-automated comment moderation systems greatly aid human moderators by either automatically classifying the examples or allowing the moderators to prioritize which comments to consider first. However, the concept of inappropriate content is often subjective, and such content can be conveyed in many subtle and indirect ways. In this work, we propose CoRAL1 – a language and culturally aware Croatian Abusive dataset covering phenomena of implicitness and reliance on local and global context. We show experimentally that current models degrade when comments are not explicit and further degrade when language skill and context knowledge are required to interpret the comment.","container-title":"Findings of the Association for Computational Linguistics: AACL-IJCNLP 2022,","language":"en","page":"217–225","source":"Zotero","title":"CoRAL: a Context-aware Croatian Abusive Language Dataset","author":[{"family":"Shekhar","given":"Ravi"},{"family":"Karan","given":"Mladen"},{"family":"Purver","given":"Matthew"}],"issued":{"date-parts":[["2022"]]}}}],"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Shekhar et al., (2022)</w:t>
            </w:r>
            <w:r w:rsidRPr="0073029C">
              <w:rPr>
                <w:rFonts w:ascii="Times New Roman" w:hAnsi="Times New Roman" w:cs="Times New Roman"/>
                <w:sz w:val="24"/>
                <w:szCs w:val="24"/>
              </w:rPr>
              <w:fldChar w:fldCharType="end"/>
            </w:r>
          </w:p>
        </w:tc>
        <w:tc>
          <w:tcPr>
            <w:tcW w:w="1718" w:type="dxa"/>
          </w:tcPr>
          <w:p w14:paraId="5879A62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roatian</w:t>
            </w:r>
          </w:p>
        </w:tc>
        <w:tc>
          <w:tcPr>
            <w:tcW w:w="1261" w:type="dxa"/>
          </w:tcPr>
          <w:p w14:paraId="4DE7313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Abusive</w:t>
            </w:r>
          </w:p>
        </w:tc>
        <w:tc>
          <w:tcPr>
            <w:tcW w:w="1710" w:type="dxa"/>
          </w:tcPr>
          <w:p w14:paraId="3957835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2,240</w:t>
            </w:r>
          </w:p>
        </w:tc>
        <w:tc>
          <w:tcPr>
            <w:tcW w:w="1170" w:type="dxa"/>
          </w:tcPr>
          <w:p w14:paraId="6D56663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100</w:t>
            </w:r>
          </w:p>
        </w:tc>
        <w:tc>
          <w:tcPr>
            <w:tcW w:w="1350" w:type="dxa"/>
          </w:tcPr>
          <w:p w14:paraId="269C1C0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4DEB2BE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rained annotators</w:t>
            </w:r>
          </w:p>
        </w:tc>
        <w:tc>
          <w:tcPr>
            <w:tcW w:w="1548" w:type="dxa"/>
          </w:tcPr>
          <w:p w14:paraId="5200191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S4sata Newspaper</w:t>
            </w:r>
          </w:p>
        </w:tc>
      </w:tr>
      <w:tr w:rsidR="00654AA6" w:rsidRPr="00C548E6" w14:paraId="04AE8DAD"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67F877CD" w14:textId="39A6A84A"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001F08DA" w:rsidRPr="0073029C">
              <w:rPr>
                <w:rFonts w:ascii="Times New Roman" w:hAnsi="Times New Roman" w:cs="Times New Roman"/>
                <w:b w:val="0"/>
                <w:sz w:val="24"/>
                <w:szCs w:val="24"/>
              </w:rPr>
              <w:instrText xml:space="preserve"> ADDIN ZOTERO_ITEM CSL_CITATION {"citationID":"Qz7NRiNt","properties":{"formattedCitation":"(Cercas Curry et al., 2021)","plainCitation":"(Cercas Curry et al., 2021)","dontUpdate":true,"noteIndex":0},"citationItems":[{"id":6345,"uris":["http://zotero.org/users/9104097/items/8W2PG9VQ"],"itemData":{"id":6345,"type":"paper-conference","abstract":"Previous research has shown that 5-30% of user utterances are abusive (Cercas Curry and Rieser, 2018). In order to ﬁnd these instances, one can use purposive nonprobability sampling using abusive keywords. However, this can lead to the creation of heavily biased datasets (Vidgen and Derczynski, 2021; Wiegand et al., 2019). We attempted to strike a balance between obtaining a high proportion of examples that contain abusive language and not biasing the datasets towards explicit forms of abuse that contain such keywords. To do this we combined two sets of keywords: 1. A list of ‘profanities’ — 265 regular expressions from a blacklist obtained from Amazon.","container-title":"Proceedings of the 2021 Conference on Empirical Methods in Natural Language Processing","DOI":"10.18653/v1/2021.emnlp-main.587","event-place":"Online and Punta Cana, Dominican Republic","event-title":"Proceedings of the 2021 Conference on Empirical Methods in Natural Language Processing","language":"en","page":"7388-7403","publisher":"Association for Computational Linguistics","publisher-place":"Online and Punta Cana, Dominican Republic","source":"DOI.org (Crossref)","title":"ConvAbuse: Data, Analysis, and Benchmarks for Nuanced Detection in Conversational AI","title-short":"ConvAbuse","URL":"https://aclanthology.org/2021.emnlp-main.587","author":[{"family":"Cercas Curry","given":"Amanda"},{"family":"Abercrombie","given":"Gavin"},{"family":"Rieser","given":"Verena"}],"accessed":{"date-parts":[["2023",11,29]]},"issued":{"date-parts":[["2021"]]}}}],"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Cercas Curry et al., (2021)</w:t>
            </w:r>
            <w:r w:rsidRPr="0073029C">
              <w:rPr>
                <w:rFonts w:ascii="Times New Roman" w:hAnsi="Times New Roman" w:cs="Times New Roman"/>
                <w:sz w:val="24"/>
                <w:szCs w:val="24"/>
              </w:rPr>
              <w:fldChar w:fldCharType="end"/>
            </w:r>
          </w:p>
        </w:tc>
        <w:tc>
          <w:tcPr>
            <w:tcW w:w="1718" w:type="dxa"/>
          </w:tcPr>
          <w:p w14:paraId="4218F3AD"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5249058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566598B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20,710</w:t>
            </w:r>
          </w:p>
        </w:tc>
        <w:tc>
          <w:tcPr>
            <w:tcW w:w="1170" w:type="dxa"/>
          </w:tcPr>
          <w:p w14:paraId="12A025F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20.4</w:t>
            </w:r>
          </w:p>
        </w:tc>
        <w:tc>
          <w:tcPr>
            <w:tcW w:w="1350" w:type="dxa"/>
          </w:tcPr>
          <w:p w14:paraId="24DDD9F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6DFE982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xperts</w:t>
            </w:r>
          </w:p>
        </w:tc>
        <w:tc>
          <w:tcPr>
            <w:tcW w:w="1548" w:type="dxa"/>
          </w:tcPr>
          <w:p w14:paraId="5B20642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Chatbots</w:t>
            </w:r>
          </w:p>
        </w:tc>
      </w:tr>
      <w:tr w:rsidR="00654AA6" w:rsidRPr="00C548E6" w14:paraId="34A335F5"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377DDC19"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vzY0GIFd","properties":{"formattedCitation":"(Vidgen et al., 2021)","plainCitation":"(Vidgen et al., 2021)","dontUpdate":true,"noteIndex":0},"citationItems":[{"id":5980,"uris":["http://zotero.org/users/9104097/items/5J7FC8IF"],"itemData":{"id":5980,"type":"paper-conference","abstract":"We present a human-and-model-in-the-loop process for dynamically generating datasets and training better performing and more robust hate detection models. We provide a new dataset of </w:instrText>
            </w:r>
            <w:r w:rsidRPr="0073029C">
              <w:rPr>
                <w:rFonts w:ascii="Cambria Math" w:hAnsi="Cambria Math" w:cs="Cambria Math"/>
                <w:b w:val="0"/>
                <w:sz w:val="24"/>
                <w:szCs w:val="24"/>
              </w:rPr>
              <w:instrText>∼</w:instrText>
            </w:r>
            <w:r w:rsidRPr="0073029C">
              <w:rPr>
                <w:rFonts w:ascii="Times New Roman" w:hAnsi="Times New Roman" w:cs="Times New Roman"/>
                <w:b w:val="0"/>
                <w:sz w:val="24"/>
                <w:szCs w:val="24"/>
              </w:rPr>
              <w:instrText xml:space="preserve">40, 000 entries, generated and labelled by trained annotators over four rounds of dynamic data creation. It includes </w:instrText>
            </w:r>
            <w:r w:rsidRPr="0073029C">
              <w:rPr>
                <w:rFonts w:ascii="Cambria Math" w:hAnsi="Cambria Math" w:cs="Cambria Math"/>
                <w:b w:val="0"/>
                <w:sz w:val="24"/>
                <w:szCs w:val="24"/>
              </w:rPr>
              <w:instrText>∼</w:instrText>
            </w:r>
            <w:r w:rsidRPr="0073029C">
              <w:rPr>
                <w:rFonts w:ascii="Times New Roman" w:hAnsi="Times New Roman" w:cs="Times New Roman"/>
                <w:b w:val="0"/>
                <w:sz w:val="24"/>
                <w:szCs w:val="24"/>
              </w:rPr>
              <w:instrText xml:space="preserve">15, 000 challenging perturbations and each hateful entry has ﬁne-grained labels for the type and target of hate. Hateful entries make up 54% of the dataset, which is substantially higher than comparable datasets. We show that model performance is substantially improved using this approach. Models trained on later rounds of data collection perform better on test sets and are harder for annotators to trick. They also have better performance on HATECHECK, a suite of functional tests for online hate detection. We provide the code, dataset and annotation guidelines for other researchers to use.","container-title":"Proceedings of the 59th Annual Meeting of the Association for Computational Linguistics and the 11th International Joint Conference on Natural Language Processing (Volume 1: Long Papers)","DOI":"10.18653/v1/2021.acl-long.132","event-place":"Online","event-title":"Proceedings of the 59th Annual Meeting of the Association for Computational Linguistics and the 11th International Joint Conference on Natural Language Processing (Volume 1: Long Papers)","language":"en","page":"1667-1682","publisher":"Association for Computational Linguistics","publisher-place":"Online","source":"DOI.org (Crossref)","title":"Learning from the Worst: Dynamically Generated Datasets to Improve Online Hate Detection","title-short":"Learning from the Worst","URL":"https://aclanthology.org/2021.acl-long.132","author":[{"family":"Vidgen","given":"Bertie"},{"family":"Thrush","given":"Tristan"},{"family":"Waseem","given":"Zeerak"},{"family":"Kiela","given":"Douwe"}],"accessed":{"date-parts":[["2023",11,20]]},"issued":{"date-parts":[["2021"]]}}}],"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Vidgen et al., (2021)</w:t>
            </w:r>
            <w:r w:rsidRPr="0073029C">
              <w:rPr>
                <w:rFonts w:ascii="Times New Roman" w:hAnsi="Times New Roman" w:cs="Times New Roman"/>
                <w:sz w:val="24"/>
                <w:szCs w:val="24"/>
              </w:rPr>
              <w:fldChar w:fldCharType="end"/>
            </w:r>
          </w:p>
        </w:tc>
        <w:tc>
          <w:tcPr>
            <w:tcW w:w="1718" w:type="dxa"/>
          </w:tcPr>
          <w:p w14:paraId="7271720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0530C40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3ADBE9E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41,255</w:t>
            </w:r>
          </w:p>
        </w:tc>
        <w:tc>
          <w:tcPr>
            <w:tcW w:w="1170" w:type="dxa"/>
          </w:tcPr>
          <w:p w14:paraId="21A800D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54</w:t>
            </w:r>
          </w:p>
        </w:tc>
        <w:tc>
          <w:tcPr>
            <w:tcW w:w="1350" w:type="dxa"/>
          </w:tcPr>
          <w:p w14:paraId="45359A2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3468177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rained annotators</w:t>
            </w:r>
          </w:p>
        </w:tc>
        <w:tc>
          <w:tcPr>
            <w:tcW w:w="1548" w:type="dxa"/>
          </w:tcPr>
          <w:p w14:paraId="18594B1C"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Synthetic-Data</w:t>
            </w:r>
          </w:p>
        </w:tc>
      </w:tr>
      <w:tr w:rsidR="00654AA6" w:rsidRPr="00C548E6" w14:paraId="20814B8D"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7459C819" w14:textId="331789F0"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001F08DA" w:rsidRPr="0073029C">
              <w:rPr>
                <w:rFonts w:ascii="Times New Roman" w:hAnsi="Times New Roman" w:cs="Times New Roman"/>
                <w:b w:val="0"/>
                <w:sz w:val="24"/>
                <w:szCs w:val="24"/>
              </w:rPr>
              <w:instrText xml:space="preserve"> ADDIN ZOTERO_ITEM CSL_CITATION {"citationID":"mE9FWk9Z","properties":{"formattedCitation":"(Grimminger &amp; Klinger, 2021)","plainCitation":"(Grimminger &amp; Klinger, 2021)","dontUpdate":true,"noteIndex":0},"citationItems":[{"id":6391,"uris":["http://zotero.org/users/9104097/items/PB3UCQSY"],"itemData":{"id":6391,"type":"article-journal","abstract":"The 2020 US Elections have been, more than ever before, characterized by social media campaigns and mutual accusations. We investigate in this paper if this manifests also in online communication of the supporters of the candidates Biden and Trump, by uttering hateful and offensive communication. We formulate an annotation task, in which we join the tasks of hateful/offensive speech detection and stance detection, and annotate 3000 Tweets from the campaign period, if they express a particular stance towards a candidate. Next to the established classes of favorable and against, we add mixed and neutral stances and also annotate if a candidate is mentioned without an opinion expression. Further, we annotate if the tweet is written in an offensive style. This enables us to analyze if supporters of Joe Biden and the Democratic Party communicate differently than supporters of Donald Trump and the Republican Party. A BERT baseline classiﬁer shows that the detection if somebody is a supporter of a candidate can be performed with high quality (.89 F1 for Trump and .91 F1 for Biden), while the detection that somebody expresses to be against a candidate is more challenging (.79 F1 and .64 F1, respectively). The automatic detection of hate/offensive speech remains challenging (with .53 F1). Our corpus is publicly available and constitutes a novel resource for computational modelling of offensive language under consideration of stances.","container-title":"Proceedings of the 11th Workshop on Computational Approaches to Subjectivity, Sentiment and Social Media Analysis,","language":"en","page":"171–180","source":"Zotero","title":"Hate Towards the Political Opponent: A Twitter Corpus Study of the 2020 US Elections on the Basis of Offensive Speech and Stance Detection","author":[{"family":"Grimminger","given":"Lara"},{"family":"Klinger","given":"Roman"}],"issued":{"date-parts":[["2021"]]}}}],"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Grimminger &amp; Klinger, (2021)</w:t>
            </w:r>
            <w:r w:rsidRPr="0073029C">
              <w:rPr>
                <w:rFonts w:ascii="Times New Roman" w:hAnsi="Times New Roman" w:cs="Times New Roman"/>
                <w:sz w:val="24"/>
                <w:szCs w:val="24"/>
              </w:rPr>
              <w:fldChar w:fldCharType="end"/>
            </w:r>
          </w:p>
        </w:tc>
        <w:tc>
          <w:tcPr>
            <w:tcW w:w="1718" w:type="dxa"/>
          </w:tcPr>
          <w:p w14:paraId="335E6DF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48AD01AE"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30265A7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3,000</w:t>
            </w:r>
          </w:p>
        </w:tc>
        <w:tc>
          <w:tcPr>
            <w:tcW w:w="1170" w:type="dxa"/>
          </w:tcPr>
          <w:p w14:paraId="4A692A12"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12</w:t>
            </w:r>
          </w:p>
        </w:tc>
        <w:tc>
          <w:tcPr>
            <w:tcW w:w="1350" w:type="dxa"/>
          </w:tcPr>
          <w:p w14:paraId="3F7FE02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27C6724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xperts</w:t>
            </w:r>
          </w:p>
        </w:tc>
        <w:tc>
          <w:tcPr>
            <w:tcW w:w="1548" w:type="dxa"/>
          </w:tcPr>
          <w:p w14:paraId="031A3C2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6B4FBF54"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1B3C3559"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MfRDjz0D","properties":{"formattedCitation":"(Kirk et al., 2022)","plainCitation":"(Kirk et al., 2022)","dontUpdate":true,"noteIndex":0},"citationItems":[{"id":6364,"uris":["http://zotero.org/users/9104097/items/AXGZ8TQC"],"itemData":{"id":6364,"type":"article","abstract":"Detecting online hate is a complex task, and low-performing models have harmful consequences when used for sensitive applications such as content moderation. Emoji-based hate is an emerging challenge for automated detection. We present HatemojiCheck, a test suite of 3,930 short-form statements that allows us to evaluate performance on hateful language expressed with emoji. Using the test suite, we expose weaknesses in existing hate detection models. To address these weaknesses, we create the HatemojiBuild dataset using a human-and-model-in-the-loop approach. Models built with these 5,912 adversarial examples perform substantially better at detecting emoji-based hate, while retaining strong performance on text-only hate. Both HatemojiCheck and HatemojiBuild are made publicly available. See our Github Repository (https://github.com/HannahKirk/Hatemoji). HatemojiCheck, HatemojiBuild, and the final Hatemoji Model are also available on HuggingFace (https://huggingface.co/datasets/HannahRoseKirk/).","language":"en","note":"arXiv:2108.05921 [cs]","number":"arXiv:2108.05921","publisher":"arXiv","source":"arXiv.org","title":"Hatemoji: A Test Suite and Adversarially-Generated Dataset for Benchmarking and Detecting Emoji-based Hate","title-short":"Hatemoji","URL":"http://arxiv.org/abs/2108.05921","author":[{"family":"Kirk","given":"Hannah Rose"},{"family":"Vidgen","given":"Bertram"},{"family":"Röttger","given":"Paul"},{"family":"Thrush","given":"Tristan"},{"family":"Hale","given":"Scott A."}],"accessed":{"date-parts":[["2023",11,29]]},"issued":{"date-parts":[["2022",5,6]]}}}],"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Kirk et al., (2022)</w:t>
            </w:r>
            <w:r w:rsidRPr="0073029C">
              <w:rPr>
                <w:rFonts w:ascii="Times New Roman" w:hAnsi="Times New Roman" w:cs="Times New Roman"/>
                <w:sz w:val="24"/>
                <w:szCs w:val="24"/>
              </w:rPr>
              <w:fldChar w:fldCharType="end"/>
            </w:r>
          </w:p>
        </w:tc>
        <w:tc>
          <w:tcPr>
            <w:tcW w:w="1718" w:type="dxa"/>
          </w:tcPr>
          <w:p w14:paraId="6FD748A2"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310A5C9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75901DA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C548E6">
              <w:rPr>
                <w:rFonts w:ascii="Times New Roman" w:hAnsi="Times New Roman" w:cs="Times New Roman"/>
                <w:sz w:val="24"/>
                <w:szCs w:val="24"/>
              </w:rPr>
              <w:t>HatemojiCheck</w:t>
            </w:r>
            <w:proofErr w:type="spellEnd"/>
          </w:p>
          <w:p w14:paraId="34CE33A2"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 3,930</w:t>
            </w:r>
          </w:p>
          <w:p w14:paraId="659FAEE2"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C548E6">
              <w:rPr>
                <w:rFonts w:ascii="Times New Roman" w:hAnsi="Times New Roman" w:cs="Times New Roman"/>
                <w:sz w:val="24"/>
                <w:szCs w:val="24"/>
              </w:rPr>
              <w:t>HatemojiBuild</w:t>
            </w:r>
            <w:proofErr w:type="spellEnd"/>
          </w:p>
          <w:p w14:paraId="3A04F68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 5,912</w:t>
            </w:r>
          </w:p>
        </w:tc>
        <w:tc>
          <w:tcPr>
            <w:tcW w:w="1170" w:type="dxa"/>
          </w:tcPr>
          <w:p w14:paraId="6B73995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69</w:t>
            </w:r>
          </w:p>
          <w:p w14:paraId="4CCEDD8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71530A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50</w:t>
            </w:r>
          </w:p>
        </w:tc>
        <w:tc>
          <w:tcPr>
            <w:tcW w:w="1350" w:type="dxa"/>
          </w:tcPr>
          <w:p w14:paraId="42F746E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2367475C"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rained annotators</w:t>
            </w:r>
          </w:p>
        </w:tc>
        <w:tc>
          <w:tcPr>
            <w:tcW w:w="1548" w:type="dxa"/>
          </w:tcPr>
          <w:p w14:paraId="4C29668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Synthetic-Data</w:t>
            </w:r>
          </w:p>
        </w:tc>
      </w:tr>
      <w:tr w:rsidR="00654AA6" w:rsidRPr="00C548E6" w14:paraId="14D2F71E"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6D6BFBBD"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QtUahp50","properties":{"formattedCitation":"(Fanton et al., 2021)","plainCitation":"(Fanton et al., 2021)","dontUpdate":true,"noteIndex":0},"citationItems":[{"id":6381,"uris":["http://zotero.org/users/9104097/items/LGIL5K88"],"itemData":{"id":6381,"type":"paper-conference","abstract":"Undermining the impact of hateful content with informed and non-aggressive responses, called counter narratives, has emerged as a possible solution for having healthier online communities. Thus, some NLP studies have started addressing the task of counter narrative generation. Although such studies have made an effort to build hate speech / counter narrative (HS/CN) datasets for neural generation, they fall short in reaching either highquality and/or high-quantity. In this paper, we propose a novel human-in-the-loop data collection methodology in which a generative language model is reﬁned iteratively by using its own data from the previous loops to generate new training samples that experts review and/or post-edit. Our experiments comprised several loops including dynamic variations. Results show that the methodology is scalable and facilitates diverse, novel, and cost-effective data collection. To our knowledge, the resulting dataset is the only expertbased multi-target HS/CN dataset available to the community.","container-title":"Proceedings of the 59th Annual Meeting of the Association for Computational Linguistics and the 11th International Joint Conference on Natural Language Processing (Volume 1: Long Papers)","DOI":"10.18653/v1/2021.acl-long.250","event-place":"Online","event-title":"Proceedings of the 59th Annual Meeting of the Association for Computational Linguistics and the 11th International Joint Conference on Natural Language Processing (Volume 1: Long Papers)","language":"en","page":"3226-3240","publisher":"Association for Computational Linguistics","publisher-place":"Online","source":"DOI.org (Crossref)","title":"Human-in-the-Loop for Data Collection: a Multi-Target Counter Narrative Dataset to Fight Online Hate Speech","title-short":"Human-in-the-Loop for Data Collection","URL":"https://aclanthology.org/2021.acl-long.250","author":[{"family":"Fanton","given":"Margherita"},{"family":"Bonaldi","given":"Helena"},{"family":"Tekiroğlu","given":"Serra Sinem"},{"family":"Guerini","given":"Marco"}],"accessed":{"date-parts":[["2023",11,29]]},"issued":{"date-parts":[["2021"]]}}}],"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Fanton et al., (2021)</w:t>
            </w:r>
            <w:r w:rsidRPr="0073029C">
              <w:rPr>
                <w:rFonts w:ascii="Times New Roman" w:hAnsi="Times New Roman" w:cs="Times New Roman"/>
                <w:sz w:val="24"/>
                <w:szCs w:val="24"/>
              </w:rPr>
              <w:fldChar w:fldCharType="end"/>
            </w:r>
          </w:p>
        </w:tc>
        <w:tc>
          <w:tcPr>
            <w:tcW w:w="1718" w:type="dxa"/>
          </w:tcPr>
          <w:p w14:paraId="62A5762C"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00B3613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7CA5055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5,003</w:t>
            </w:r>
          </w:p>
        </w:tc>
        <w:tc>
          <w:tcPr>
            <w:tcW w:w="1170" w:type="dxa"/>
          </w:tcPr>
          <w:p w14:paraId="61C9F72D"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1</w:t>
            </w:r>
          </w:p>
        </w:tc>
        <w:tc>
          <w:tcPr>
            <w:tcW w:w="1350" w:type="dxa"/>
          </w:tcPr>
          <w:p w14:paraId="1C1C5D6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0737188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xperts</w:t>
            </w:r>
          </w:p>
        </w:tc>
        <w:tc>
          <w:tcPr>
            <w:tcW w:w="1548" w:type="dxa"/>
          </w:tcPr>
          <w:p w14:paraId="67B48EB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Synthetic-Data</w:t>
            </w:r>
          </w:p>
        </w:tc>
      </w:tr>
      <w:tr w:rsidR="00654AA6" w:rsidRPr="00C548E6" w14:paraId="1627A69E"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7C5EF311"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khsvtJTt","properties":{"formattedCitation":"(Mathew et al., 2021)","plainCitation":"(Mathew et al., 2021)","noteIndex":0},"citationItems":[{"id":644,"uris":["http://zotero.org/users/9104097/items/GCX2P5LH"],"itemData":{"id":644,"type":"paper-conference","abstract":"Hate speech is a challenging issue plaguing the online social media. While better models for hate speech detection are continuously being developed, there is little research on the bias and interpretability aspects of hate speech. In this paper, we introduce HateXplain, the first benchmark hate speech dataset covering multiple aspects of the issue. Each post in our dataset is annotated from three different perspectives: the basic, commonly used 3-class classification (i.e., hate, offensive or normal), the target community (i.e., the community that has been the victim of hate speech/offensive speech in the post), and the rationales, i.e., the portions of the post on which their labelling decision (as hate, offensive or normal) is based. We utilize existing state-of-the-art models and observe that even models that perform very well in classification do not score high on explainability metrics like model plausibility and faithfulness. We also observe that models, which utilize the human rationales for training, perform better in reducing unintended bias towards target communities. We have made our code and dataset public(1) for other researchers(2).","collection-title":"AAAI Conference on Artificial Intelligence","container-title":"THIRTY-FIFTH AAAI CONFERENCE ON ARTIFICIAL IN℡LIGENCE, THIRTY-THIRD CONFERENCE ON INNOVATIVE APPLICATIONS OF ARTIFICIAL IN℡LIGENCE AND THE ELEVENTH SYMPOSIUM ON EDUCATIONAL ADVANCES IN ARTIFICIAL IN℡LIGENCE","ISBN":"978-1-57735-866-4","note":"ISSN: 2159-5399","page":"14867-14875","publisher":"Assoc Advancement Artificial Intelligence","title":"HateXplain: A Benchmark Dataset for Explainable Hate Speech Detection","volume":"35","author":[{"family":"Mathew","given":"Binny"},{"family":"Saha","given":"Punyajoy"},{"family":"Yimam","given":"Seid Muhie"},{"family":"Biemann","given":"Chris"},{"family":"Goyal","given":"Pawan"},{"family":"Mukherjee","given":"Animesh"}],"issued":{"date-parts":[["2021"]]}}}],"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Mathew et al., 2021)</w:t>
            </w:r>
            <w:r w:rsidRPr="0073029C">
              <w:rPr>
                <w:rFonts w:ascii="Times New Roman" w:hAnsi="Times New Roman" w:cs="Times New Roman"/>
                <w:sz w:val="24"/>
                <w:szCs w:val="24"/>
              </w:rPr>
              <w:fldChar w:fldCharType="end"/>
            </w:r>
          </w:p>
        </w:tc>
        <w:tc>
          <w:tcPr>
            <w:tcW w:w="1718" w:type="dxa"/>
          </w:tcPr>
          <w:p w14:paraId="619FC3B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49243D1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0E486DA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20,148</w:t>
            </w:r>
          </w:p>
        </w:tc>
        <w:tc>
          <w:tcPr>
            <w:tcW w:w="1170" w:type="dxa"/>
          </w:tcPr>
          <w:p w14:paraId="0BA27DE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57</w:t>
            </w:r>
          </w:p>
        </w:tc>
        <w:tc>
          <w:tcPr>
            <w:tcW w:w="1350" w:type="dxa"/>
          </w:tcPr>
          <w:p w14:paraId="73C4B42C"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5C40F11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Crowdsource/ Amazon Mechanical Turk</w:t>
            </w:r>
          </w:p>
        </w:tc>
        <w:tc>
          <w:tcPr>
            <w:tcW w:w="1548" w:type="dxa"/>
          </w:tcPr>
          <w:p w14:paraId="426E225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 &amp; Gab</w:t>
            </w:r>
          </w:p>
        </w:tc>
      </w:tr>
      <w:tr w:rsidR="00654AA6" w:rsidRPr="00C548E6" w14:paraId="08520C37"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0A2FB46C"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nB5d1VVG","properties":{"formattedCitation":"(Zampieri et al., 2019)","plainCitation":"(Zampieri et al., 2019)","dontUpdate":true,"noteIndex":0},"citationItems":[{"id":6390,"uris":["http://zotero.org/users/9104097/items/WN2ZCQI8"],"itemData":{"id":6390,"type":"paper-conference","abstract":"As offensive content has become pervasive in social media, there has been much research in identifying potentially offensive messages. However, previous work on this topic did not consider the problem as a whole, but rather focused on detecting very speciﬁc types of offensive content, e.g., hate speech, cyberbulling, or cyber-aggression. In contrast, here we target several different kinds of offensive content. In particular, we model the task hierarchically, identifying the type and the target of offensive messages in social media. For this purpose, we complied the Offensive Language Identiﬁcation Dataset (OLID), a new dataset with tweets annotated for offensive content using a ﬁne-grained three-layer annotation scheme, which we make publicly available. We discuss the main similarities and differences between OLID and pre-existing datasets for hate speech identiﬁcation, aggression detection, and similar tasks. We further experiment with and we compare the performance of different machine learning models on OLID.","container-title":"Proceedings of the 2019 Conference of the North","DOI":"10.18653/v1/N19-1144","event-place":"Minneapolis, Minnesota","event-title":"Proceedings of the 2019 Conference of the North","language":"en","page":"1415-1420","publisher":"Association for Computational Linguistics","publisher-place":"Minneapolis, Minnesota","source":"DOI.org (Crossref)","title":"Predicting the Type and Target of Offensive Posts in Social Media","URL":"http://aclweb.org/anthology/N19-1144","author":[{"family":"Zampieri","given":"Marcos"},{"family":"Malmasi","given":"Shervin"},{"family":"Nakov","given":"Preslav"},{"family":"Rosenthal","given":"Sara"},{"family":"Farra","given":"Noura"},{"family":"Kumar","given":"Ritesh"}],"accessed":{"date-parts":[["2023",11,29]]},"issued":{"date-parts":[["2019"]]}}}],"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Zampieri et al., (2019)</w:t>
            </w:r>
            <w:r w:rsidRPr="0073029C">
              <w:rPr>
                <w:rFonts w:ascii="Times New Roman" w:hAnsi="Times New Roman" w:cs="Times New Roman"/>
                <w:sz w:val="24"/>
                <w:szCs w:val="24"/>
              </w:rPr>
              <w:fldChar w:fldCharType="end"/>
            </w:r>
          </w:p>
        </w:tc>
        <w:tc>
          <w:tcPr>
            <w:tcW w:w="1718" w:type="dxa"/>
          </w:tcPr>
          <w:p w14:paraId="63294F7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42DAD6A8"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6069D4F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14,000</w:t>
            </w:r>
          </w:p>
        </w:tc>
        <w:tc>
          <w:tcPr>
            <w:tcW w:w="1170" w:type="dxa"/>
          </w:tcPr>
          <w:p w14:paraId="571C74E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33</w:t>
            </w:r>
          </w:p>
        </w:tc>
        <w:tc>
          <w:tcPr>
            <w:tcW w:w="1350" w:type="dxa"/>
          </w:tcPr>
          <w:p w14:paraId="79BCB17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56F0A78D"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xperts</w:t>
            </w:r>
          </w:p>
        </w:tc>
        <w:tc>
          <w:tcPr>
            <w:tcW w:w="1548" w:type="dxa"/>
          </w:tcPr>
          <w:p w14:paraId="6958A22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4E24FB60"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4EAB3D1F"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NO6e4Z5u","properties":{"formattedCitation":"(Vidgen, Nguyen, et al., 2021)","plainCitation":"(Vidgen, Nguyen, et al., 2021)","dontUpdate":true,"noteIndex":0},"citationItems":[{"id":6344,"uris":["http://zotero.org/users/9104097/items/KUSTF2HR"],"itemData":{"id":6344,"type":"paper-conference","abstract":"Online abuse can inﬂict harm on users and communities, making online spaces unsafe and toxic. Progress in automatically detecting and classifying abusive content is often held back by the lack of high quality and detailed datasets. We introduce a new dataset of primarily English Reddit entries which addresses several limitations of prior work. It (1) contains six conceptually distinct primary categories as well as secondary categories, (2) has labels annotated in the context of the conversation thread, (3) contains rationales and (4) uses an expert-driven group-adjudication process for high quality annotations. We report several baseline models to benchmark the work of future researchers. The annotated dataset, annotation guidelines, models and code are freely available.","container-title":"Proceedings of the 2021 Conference of the North American Chapter of the Association for Computational Linguistics: Human Language Technologies","DOI":"10.18653/v1/2021.naacl-main.182","event-place":"Online","event-title":"Proceedings of the 2021 Conference of the North American Chapter of the Association for Computational Linguistics: Human Language Technologies","language":"en","page":"2289-2303","publisher":"Association for Computational Linguistics","publisher-place":"Online","source":"DOI.org (Crossref)","title":"Introducing CAD: the Contextual Abuse Dataset","title-short":"Introducing CAD","URL":"https://aclanthology.org/2021.naacl-main.182","author":[{"family":"Vidgen","given":"Bertie"},{"family":"Nguyen","given":"Dong"},{"family":"Margetts","given":"Helen"},{"family":"Rossini","given":"Patricia"},{"family":"Tromble","given":"Rebekah"}],"accessed":{"date-parts":[["2023",11,29]]},"issued":{"date-parts":[["2021"]]}}}],"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Vidgen, Nguyen, et al., (2021)</w:t>
            </w:r>
            <w:r w:rsidRPr="0073029C">
              <w:rPr>
                <w:rFonts w:ascii="Times New Roman" w:hAnsi="Times New Roman" w:cs="Times New Roman"/>
                <w:sz w:val="24"/>
                <w:szCs w:val="24"/>
              </w:rPr>
              <w:fldChar w:fldCharType="end"/>
            </w:r>
          </w:p>
        </w:tc>
        <w:tc>
          <w:tcPr>
            <w:tcW w:w="1718" w:type="dxa"/>
          </w:tcPr>
          <w:p w14:paraId="1A54AF5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3DD8929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Abusive</w:t>
            </w:r>
          </w:p>
        </w:tc>
        <w:tc>
          <w:tcPr>
            <w:tcW w:w="1710" w:type="dxa"/>
          </w:tcPr>
          <w:p w14:paraId="387BDAA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25,000</w:t>
            </w:r>
          </w:p>
        </w:tc>
        <w:tc>
          <w:tcPr>
            <w:tcW w:w="1170" w:type="dxa"/>
          </w:tcPr>
          <w:p w14:paraId="028137C8"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24</w:t>
            </w:r>
          </w:p>
        </w:tc>
        <w:tc>
          <w:tcPr>
            <w:tcW w:w="1350" w:type="dxa"/>
          </w:tcPr>
          <w:p w14:paraId="32459CB8"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339A070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xperts</w:t>
            </w:r>
          </w:p>
        </w:tc>
        <w:tc>
          <w:tcPr>
            <w:tcW w:w="1548" w:type="dxa"/>
          </w:tcPr>
          <w:p w14:paraId="370B78C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Reddit</w:t>
            </w:r>
          </w:p>
        </w:tc>
      </w:tr>
      <w:tr w:rsidR="00654AA6" w:rsidRPr="00C548E6" w14:paraId="4B99FADE"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7BCC7B98"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Zr1evptl","properties":{"formattedCitation":"(Pamungkas et al., 2020)","plainCitation":"(Pamungkas et al., 2020)","dontUpdate":true,"noteIndex":0},"citationItems":[{"id":1018,"uris":["http://zotero.org/users/9104097/items/3PKR6IRC"],"itemData":{"id":1018,"type":"paper-conference","abstract":"Swearing plays an ubiquitous role in everyday conversations among humans, both in oral and textual communication, and occurs frequently in social media texts, typically featured by informal language and spontaneous writing. Such occurrences can be linked to an abusive context, when they contribute to the expression of hatred and to the abusive effect, causing harm and offense. However, swearing is multifaceted and is often used in casual contexts, also with positive social functions. In this study, we explore the phenomenon of swearing in Twitter conversations, taking the possibility of predicting the abusiveness of a swear word in a tweet context as the main investigation perspective. We developed the Twitter English corpus SWAD (Swear Words Abusiveness Dataset), where abusive swearing is manually annotated at the word level. Our collection consists of 1,511 unique swear words from 1,320 tweets. We developed models to automatically predict abusive swearing, to provide an intrinsic evaluation of SWAD and confirm the robustness of the resource. We also present the results of a glass box ablation study in order to investigate which lexical, syntactic, and affective features are more informative towards the automatic prediction of the function of swearing.","container-title":"PROCEEDINGS OF THE 12TH INTERNATIONAL CONFERENCE ON LANGUAGE RESOURCES AND EVALUATION (LREC 2020)","ISBN":"979-10-95546-34-4","page":"6237-6246","title":"Do You Really Want to Hurt Me? Predicting Abusive Swearing in Social Media","author":[{"family":"Pamungkas","given":"Endang Wahyu"},{"family":"Basile","given":"Valerio"},{"family":"Patti","given":"Viviana"}],"editor":[{"family":"Calzolari","given":"N"},{"family":"Bechet","given":"F"},{"family":"Blache","given":"P"},{"family":"Choukri","given":"K"},{"family":"Cieri","given":"C"},{"family":"Declerck","given":"T"},{"family":"Goggi","given":"S"},{"family":"Isahara","given":"H"},{"family":"Maegaard","given":"B"},{"family":"Mariani","given":"J"},{"family":"Mazo","given":"H"},{"family":"Moreno","given":"A"},{"family":"Odijk","given":"J"},{"family":"Piperidis","given":"S"}],"issued":{"date-parts":[["2020"]]}}}],"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Pamungkas et al., (2020)</w:t>
            </w:r>
            <w:r w:rsidRPr="0073029C">
              <w:rPr>
                <w:rFonts w:ascii="Times New Roman" w:hAnsi="Times New Roman" w:cs="Times New Roman"/>
                <w:sz w:val="24"/>
                <w:szCs w:val="24"/>
              </w:rPr>
              <w:fldChar w:fldCharType="end"/>
            </w:r>
          </w:p>
        </w:tc>
        <w:tc>
          <w:tcPr>
            <w:tcW w:w="1718" w:type="dxa"/>
          </w:tcPr>
          <w:p w14:paraId="6EAE81BC"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37B3EB8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Abusive</w:t>
            </w:r>
          </w:p>
        </w:tc>
        <w:tc>
          <w:tcPr>
            <w:tcW w:w="1710" w:type="dxa"/>
          </w:tcPr>
          <w:p w14:paraId="0C5F78F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1,511</w:t>
            </w:r>
          </w:p>
        </w:tc>
        <w:tc>
          <w:tcPr>
            <w:tcW w:w="1170" w:type="dxa"/>
          </w:tcPr>
          <w:p w14:paraId="45B0EDF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41</w:t>
            </w:r>
          </w:p>
        </w:tc>
        <w:tc>
          <w:tcPr>
            <w:tcW w:w="1350" w:type="dxa"/>
          </w:tcPr>
          <w:p w14:paraId="2FA683E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Binary</w:t>
            </w:r>
          </w:p>
        </w:tc>
        <w:tc>
          <w:tcPr>
            <w:tcW w:w="2682" w:type="dxa"/>
          </w:tcPr>
          <w:p w14:paraId="221E5CCE"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xperts (Authors)</w:t>
            </w:r>
          </w:p>
        </w:tc>
        <w:tc>
          <w:tcPr>
            <w:tcW w:w="1548" w:type="dxa"/>
          </w:tcPr>
          <w:p w14:paraId="01DB0D4D"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4D5A326D"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6D3A03D2"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lastRenderedPageBreak/>
              <w:fldChar w:fldCharType="begin"/>
            </w:r>
            <w:r w:rsidRPr="0073029C">
              <w:rPr>
                <w:rFonts w:ascii="Times New Roman" w:hAnsi="Times New Roman" w:cs="Times New Roman"/>
                <w:b w:val="0"/>
                <w:sz w:val="24"/>
                <w:szCs w:val="24"/>
              </w:rPr>
              <w:instrText xml:space="preserve"> ADDIN ZOTERO_ITEM CSL_CITATION {"citationID":"S0F3bd2Z","properties":{"formattedCitation":"(Vidgen, Nguyen, et al., 2021)","plainCitation":"(Vidgen, Nguyen, et al., 2021)","dontUpdate":true,"noteIndex":0},"citationItems":[{"id":6344,"uris":["http://zotero.org/users/9104097/items/KUSTF2HR"],"itemData":{"id":6344,"type":"paper-conference","abstract":"Online abuse can inﬂict harm on users and communities, making online spaces unsafe and toxic. Progress in automatically detecting and classifying abusive content is often held back by the lack of high quality and detailed datasets. We introduce a new dataset of primarily English Reddit entries which addresses several limitations of prior work. It (1) contains six conceptually distinct primary categories as well as secondary categories, (2) has labels annotated in the context of the conversation thread, (3) contains rationales and (4) uses an expert-driven group-adjudication process for high quality annotations. We report several baseline models to benchmark the work of future researchers. The annotated dataset, annotation guidelines, models and code are freely available.","container-title":"Proceedings of the 2021 Conference of the North American Chapter of the Association for Computational Linguistics: Human Language Technologies","DOI":"10.18653/v1/2021.naacl-main.182","event-place":"Online","event-title":"Proceedings of the 2021 Conference of the North American Chapter of the Association for Computational Linguistics: Human Language Technologies","language":"en","page":"2289-2303","publisher":"Association for Computational Linguistics","publisher-place":"Online","source":"DOI.org (Crossref)","title":"Introducing CAD: the Contextual Abuse Dataset","title-short":"Introducing CAD","URL":"https://aclanthology.org/2021.naacl-main.182","author":[{"family":"Vidgen","given":"Bertie"},{"family":"Nguyen","given":"Dong"},{"family":"Margetts","given":"Helen"},{"family":"Rossini","given":"Patricia"},{"family":"Tromble","given":"Rebekah"}],"accessed":{"date-parts":[["2023",11,29]]},"issued":{"date-parts":[["2021"]]}}}],"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Vidgen, Nguyen, et al., (2021)</w:t>
            </w:r>
            <w:r w:rsidRPr="0073029C">
              <w:rPr>
                <w:rFonts w:ascii="Times New Roman" w:hAnsi="Times New Roman" w:cs="Times New Roman"/>
                <w:sz w:val="24"/>
                <w:szCs w:val="24"/>
              </w:rPr>
              <w:fldChar w:fldCharType="end"/>
            </w:r>
          </w:p>
        </w:tc>
        <w:tc>
          <w:tcPr>
            <w:tcW w:w="1718" w:type="dxa"/>
          </w:tcPr>
          <w:p w14:paraId="65B172B8"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638AD82E"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Abusive</w:t>
            </w:r>
          </w:p>
        </w:tc>
        <w:tc>
          <w:tcPr>
            <w:tcW w:w="1710" w:type="dxa"/>
          </w:tcPr>
          <w:p w14:paraId="609446A8"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25,000</w:t>
            </w:r>
          </w:p>
        </w:tc>
        <w:tc>
          <w:tcPr>
            <w:tcW w:w="1170" w:type="dxa"/>
          </w:tcPr>
          <w:p w14:paraId="3367951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24</w:t>
            </w:r>
          </w:p>
        </w:tc>
        <w:tc>
          <w:tcPr>
            <w:tcW w:w="1350" w:type="dxa"/>
          </w:tcPr>
          <w:p w14:paraId="27CF691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5AFECFF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xperts</w:t>
            </w:r>
          </w:p>
        </w:tc>
        <w:tc>
          <w:tcPr>
            <w:tcW w:w="1548" w:type="dxa"/>
          </w:tcPr>
          <w:p w14:paraId="7C7C732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Reddit</w:t>
            </w:r>
          </w:p>
        </w:tc>
      </w:tr>
      <w:tr w:rsidR="00654AA6" w:rsidRPr="00C548E6" w14:paraId="374D189D"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184D4D4D"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11izNddO","properties":{"formattedCitation":"(Davidson et al., 2017)","plainCitation":"(Davidson et al., 2017)","dontUpdate":true,"noteIndex":0},"citationItems":[{"id":1,"uris":["http://zotero.org/users/9104097/items/JDA4LJEJ"],"itemData":{"id":1,"type":"article-journal","abstract":"A key challenge for automatic hate-speech detection on social media is the separation of hate speech from other instances of offensive language. Lexical detection methods tend to have low precision because they classify all messages containing particular terms as hate speech and previous work using supervised learning has failed to distinguish between the two categories. We used a crowd-sourced hate speech lexicon to collect tweets containing hate speech keywords. We use crowd-sourcing to label a sample of these tweets into three categories: those containing hate speech, only offensive language, and those with neither. We train a multi-class classiﬁer to distinguish between these different categories. Close analysis of the predictions and the errors shows when we can reliably separate hate speech from other offensive language and when this differentiation is more difﬁcult. We ﬁnd that racist and homophobic tweets are more likely to be classiﬁed as hate speech but that sexist tweets are generally classiﬁed as offensive. Tweets without explicit hate keywords are also more difﬁcult to classify.","container-title":"Proceedings of the International AAAI Conference on Web and Social Media","DOI":"10.1609/icwsm.v11i1.14955","ISSN":"2334-0770, 2162-3449","issue":"1","journalAbbreviation":"ICWSM","language":"en","page":"512-515","source":"DOI.org (Crossref)","title":"Automated Hate Speech Detection and the Problem of Offensive Language","volume":"11","author":[{"family":"Davidson","given":"Thomas"},{"family":"Warmsley","given":"Dana"},{"family":"Macy","given":"Michael"},{"family":"Weber","given":"Ingmar"}],"issued":{"date-parts":[["2017",5,3]]}}}],"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Davidson et al.,( 2017)</w:t>
            </w:r>
            <w:r w:rsidRPr="0073029C">
              <w:rPr>
                <w:rFonts w:ascii="Times New Roman" w:hAnsi="Times New Roman" w:cs="Times New Roman"/>
                <w:sz w:val="24"/>
                <w:szCs w:val="24"/>
              </w:rPr>
              <w:fldChar w:fldCharType="end"/>
            </w:r>
          </w:p>
        </w:tc>
        <w:tc>
          <w:tcPr>
            <w:tcW w:w="1718" w:type="dxa"/>
          </w:tcPr>
          <w:p w14:paraId="689B444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2798738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 Offensive</w:t>
            </w:r>
          </w:p>
        </w:tc>
        <w:tc>
          <w:tcPr>
            <w:tcW w:w="1710" w:type="dxa"/>
          </w:tcPr>
          <w:p w14:paraId="1E94B9F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24,802</w:t>
            </w:r>
          </w:p>
        </w:tc>
        <w:tc>
          <w:tcPr>
            <w:tcW w:w="1170" w:type="dxa"/>
          </w:tcPr>
          <w:p w14:paraId="4AAE195C"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06</w:t>
            </w:r>
          </w:p>
        </w:tc>
        <w:tc>
          <w:tcPr>
            <w:tcW w:w="1350" w:type="dxa"/>
          </w:tcPr>
          <w:p w14:paraId="140FAAD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381A2B2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Crowdsource/ CrowdFlower</w:t>
            </w:r>
          </w:p>
        </w:tc>
        <w:tc>
          <w:tcPr>
            <w:tcW w:w="1548" w:type="dxa"/>
          </w:tcPr>
          <w:p w14:paraId="5EF6A60D"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7907DFFE"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23B61B59"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0txBXQf2","properties":{"formattedCitation":"(De Gibert et al., 2018)","plainCitation":"(De Gibert et al., 2018)","dontUpdate":true,"noteIndex":0},"citationItems":[{"id":6392,"uris":["http://zotero.org/users/9104097/items/M42UBZI8"],"itemData":{"id":6392,"type":"paper-conference","abstract":"Hate speech is commonly deﬁned as any communication that disparages a target group of people based on some characteristic such as race, colour, ethnicity, gender, sexual orientation, nationality, religion, or other characteristic. Due to the massive rise of user-generated web content on social media, the amount of hate speech is also steadily increasing. Over the past years, interest in online hate speech detection and, particularly, the automation of this task has continuously grown, along with the societal impact of the phenomenon. This paper describes a hate speech dataset composed of thousands of sentences manually labelled as containing hate speech or not. The sentences have been extracted from Stormfront, a white supremacist forum. A custom annotation tool has been developed to carry out the manual labelling task which, among other things, allows the annotators to choose whether to read the context of a sentence before labelling it. The paper also provides a thoughtful qualitative and quantitative study of the resulting dataset and several baseline experiments with different classiﬁcation models. The dataset is publicly available.","container-title":"Proceedings of the 2nd Workshop on Abusive Language Online (ALW2)","DOI":"10.18653/v1/W18-5102","event-place":"Brussels, Belgium","event-title":"Proceedings of the 2nd Workshop on Abusive Language Online (ALW2)","language":"en","page":"11-20","publisher":"Association for Computational Linguistics","publisher-place":"Brussels, Belgium","source":"DOI.org (Crossref)","title":"Hate Speech Dataset from a White Supremacy Forum","URL":"http://aclweb.org/anthology/W18-5102","author":[{"family":"De Gibert","given":"Ona"},{"family":"Perez","given":"Naiara"},{"family":"García-Pablos","given":"Aitor"},{"family":"Cuadros","given":"Montse"}],"accessed":{"date-parts":[["2023",11,29]]},"issued":{"date-parts":[["2018"]]}}}],"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De Gibert et al., (2018)</w:t>
            </w:r>
            <w:r w:rsidRPr="0073029C">
              <w:rPr>
                <w:rFonts w:ascii="Times New Roman" w:hAnsi="Times New Roman" w:cs="Times New Roman"/>
                <w:sz w:val="24"/>
                <w:szCs w:val="24"/>
              </w:rPr>
              <w:fldChar w:fldCharType="end"/>
            </w:r>
          </w:p>
        </w:tc>
        <w:tc>
          <w:tcPr>
            <w:tcW w:w="1718" w:type="dxa"/>
          </w:tcPr>
          <w:p w14:paraId="1C43F6C8"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765F1B2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39A10EA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9,916</w:t>
            </w:r>
          </w:p>
        </w:tc>
        <w:tc>
          <w:tcPr>
            <w:tcW w:w="1170" w:type="dxa"/>
          </w:tcPr>
          <w:p w14:paraId="72BC80D2"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11</w:t>
            </w:r>
          </w:p>
        </w:tc>
        <w:tc>
          <w:tcPr>
            <w:tcW w:w="1350" w:type="dxa"/>
          </w:tcPr>
          <w:p w14:paraId="44A6FC2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5524A51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Authors</w:t>
            </w:r>
          </w:p>
        </w:tc>
        <w:tc>
          <w:tcPr>
            <w:tcW w:w="1548" w:type="dxa"/>
          </w:tcPr>
          <w:p w14:paraId="79DEF27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Stormfront</w:t>
            </w:r>
          </w:p>
        </w:tc>
      </w:tr>
      <w:tr w:rsidR="00654AA6" w:rsidRPr="00C548E6" w14:paraId="2E2F76EC"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3E2918B9"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7BLzAt4X","properties":{"formattedCitation":"(Waseem &amp; Hovy, 2016)","plainCitation":"(Waseem &amp; Hovy, 2016)","noteIndex":0},"citationItems":[{"id":122,"uris":["http://zotero.org/users/9104097/items/C9PTAIPX"],"itemData":{"id":122,"type":"paper-conference","abstract":"Hate speech in the form of racist and sexist remarks are a common occurrence on social media. For that reason, many social media services address the problem of identifying hate speech, but the deﬁnition of hate speech varies markedly and is largely a manual effort (BBC, 2015; Lomas, 2015).","container-title":"Proceedings of the NAACL Student Research Workshop","DOI":"10.18653/v1/N16-2013","event-place":"San Diego, California","event-title":"Proceedings of the NAACL Student Research Workshop","language":"en","page":"88-93","publisher":"Association for Computational Linguistics","publisher-place":"San Diego, California","source":"DOI.org (Crossref)","title":"Hateful Symbols or Hateful People? Predictive Features for Hate Speech Detection on Twitter","title-short":"Hateful Symbols or Hateful People?","URL":"http://aclweb.org/anthology/N16-2013","author":[{"family":"Waseem","given":"Zeerak"},{"family":"Hovy","given":"Dirk"}],"accessed":{"date-parts":[["2023",2,11]]},"issued":{"date-parts":[["2016"]]}}}],"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Waseem &amp; Hovy, 2016)</w:t>
            </w:r>
            <w:r w:rsidRPr="0073029C">
              <w:rPr>
                <w:rFonts w:ascii="Times New Roman" w:hAnsi="Times New Roman" w:cs="Times New Roman"/>
                <w:sz w:val="24"/>
                <w:szCs w:val="24"/>
              </w:rPr>
              <w:fldChar w:fldCharType="end"/>
            </w:r>
          </w:p>
        </w:tc>
        <w:tc>
          <w:tcPr>
            <w:tcW w:w="1718" w:type="dxa"/>
          </w:tcPr>
          <w:p w14:paraId="49A6380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08BFBDE2"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3EE4451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16,914</w:t>
            </w:r>
          </w:p>
        </w:tc>
        <w:tc>
          <w:tcPr>
            <w:tcW w:w="1170" w:type="dxa"/>
          </w:tcPr>
          <w:p w14:paraId="563A7F5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32</w:t>
            </w:r>
          </w:p>
        </w:tc>
        <w:tc>
          <w:tcPr>
            <w:tcW w:w="1350" w:type="dxa"/>
          </w:tcPr>
          <w:p w14:paraId="1D33B7C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641DDCE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Annotators/ Expert</w:t>
            </w:r>
          </w:p>
        </w:tc>
        <w:tc>
          <w:tcPr>
            <w:tcW w:w="1548" w:type="dxa"/>
          </w:tcPr>
          <w:p w14:paraId="68AF752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5EA09AC2"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6DF21652"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uKYERvpy","properties":{"formattedCitation":"(Waseem, 2016)","plainCitation":"(Waseem, 2016)","dontUpdate":true,"noteIndex":0},"citationItems":[{"id":6339,"uris":["http://zotero.org/users/9104097/items/TMWVZ6ID"],"itemData":{"id":6339,"type":"paper-conference","abstract":"Hate speech in the form of racism and sexism is commonplace on the internet (Waseem and Hovy, 2016). For this reason, there has been both an academic and an industry interest in detection of hate speech. The volume of data to be reviewed for creating data sets encourages a use of crowd sourcing for the annotation efforts.","container-title":"Proceedings of the First Workshop on NLP and Computational Social Science","DOI":"10.18653/v1/W16-5618","event-place":"Austin, Texas","event-title":"Proceedings of the First Workshop on NLP and Computational Social Science","language":"en","page":"138-142","publisher":"Association for Computational Linguistics","publisher-place":"Austin, Texas","source":"DOI.org (Crossref)","title":"Are You a Racist or Am I Seeing Things? Annotator Influence on Hate Speech Detection on Twitter","title-short":"Are You a Racist or Am I Seeing Things?","URL":"http://aclweb.org/anthology/W16-5618","author":[{"family":"Waseem","given":"Zeerak"}],"accessed":{"date-parts":[["2023",11,29]]},"issued":{"date-parts":[["2016"]]}}}],"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Waseem, (2016)</w:t>
            </w:r>
            <w:r w:rsidRPr="0073029C">
              <w:rPr>
                <w:rFonts w:ascii="Times New Roman" w:hAnsi="Times New Roman" w:cs="Times New Roman"/>
                <w:sz w:val="24"/>
                <w:szCs w:val="24"/>
              </w:rPr>
              <w:fldChar w:fldCharType="end"/>
            </w:r>
          </w:p>
        </w:tc>
        <w:tc>
          <w:tcPr>
            <w:tcW w:w="1718" w:type="dxa"/>
          </w:tcPr>
          <w:p w14:paraId="7B4F38C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2942273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69E6A192"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4,033</w:t>
            </w:r>
          </w:p>
        </w:tc>
        <w:tc>
          <w:tcPr>
            <w:tcW w:w="1170" w:type="dxa"/>
          </w:tcPr>
          <w:p w14:paraId="4FD15A4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16</w:t>
            </w:r>
          </w:p>
        </w:tc>
        <w:tc>
          <w:tcPr>
            <w:tcW w:w="1350" w:type="dxa"/>
          </w:tcPr>
          <w:p w14:paraId="2D80E90D"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4579655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Crowdsource</w:t>
            </w:r>
          </w:p>
        </w:tc>
        <w:tc>
          <w:tcPr>
            <w:tcW w:w="1548" w:type="dxa"/>
          </w:tcPr>
          <w:p w14:paraId="5D31E81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324385A9"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525DE25C"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3OwRhWtb","properties":{"formattedCitation":"(Founta et al., 2018)","plainCitation":"(Founta et al., 2018)","dontUpdate":true,"noteIndex":0},"citationItems":[{"id":5979,"uris":["http://zotero.org/users/9104097/items/6WHSL2JH"],"itemData":{"id":5979,"type":"article-journal","abstract":"In recent years online social networks have suffered an increase in sexism, racism, and other types of aggressive and cyberbullying behavior, often manifesting itself through offensive, abusive, or hateful language. Past scientiﬁc work focused on studying these forms of abusive activity in popular online social networks, such as Facebook and Twitter. Building on such work, we present an eight month study of the various forms of abusive behavior on Twitter, in a holistic fashion. Departing from past work, we examine a wide variety of labeling schemes, which cover different forms of abusive behavior. We propose an incremental and iterative methodology that leverages the power of crowdsourcing to annotate a large collection of tweets with a set of abuse-related labels. By applying our methodology and performing statistical analysis for label merging or elimination, we identify a reduced but robust set of labels to characterize abuse-related tweets. Finally, we offer a characterization of our annotated dataset of 80 thousand tweets, which we make publicly available for further scientiﬁc exploration.","container-title":"Proceedings of the International AAAI Conference on Web and Social Media","DOI":"10.1609/icwsm.v12i1.14991","ISSN":"2334-0770, 2162-3449","issue":"1","journalAbbreviation":"ICWSM","language":"en","source":"DOI.org (Crossref)","title":"Large Scale Crowdsourcing and Characterization of Twitter Abusive Behavior","URL":"https://ojs.aaai.org/index.php/ICWSM/article/view/14991","volume":"12","author":[{"family":"Founta","given":"Antigoni"},{"family":"Djouvas","given":"Constantinos"},{"family":"Chatzakou","given":"Despoina"},{"family":"Leontiadis","given":"Ilias"},{"family":"Blackburn","given":"Jeremy"},{"family":"Stringhini","given":"Gianluca"},{"family":"Vakali","given":"Athena"},{"family":"Sirivianos","given":"Michael"},{"family":"Kourtellis","given":"Nicolas"}],"accessed":{"date-parts":[["2023",11,20]]},"issued":{"date-parts":[["2018",6,15]]}}}],"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Founta et al., (2018)</w:t>
            </w:r>
            <w:r w:rsidRPr="0073029C">
              <w:rPr>
                <w:rFonts w:ascii="Times New Roman" w:hAnsi="Times New Roman" w:cs="Times New Roman"/>
                <w:sz w:val="24"/>
                <w:szCs w:val="24"/>
              </w:rPr>
              <w:fldChar w:fldCharType="end"/>
            </w:r>
          </w:p>
        </w:tc>
        <w:tc>
          <w:tcPr>
            <w:tcW w:w="1718" w:type="dxa"/>
          </w:tcPr>
          <w:p w14:paraId="76C1D41C"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04F33D92"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028DC63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80,000</w:t>
            </w:r>
          </w:p>
        </w:tc>
        <w:tc>
          <w:tcPr>
            <w:tcW w:w="1170" w:type="dxa"/>
          </w:tcPr>
          <w:p w14:paraId="13F9B3A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8</w:t>
            </w:r>
          </w:p>
        </w:tc>
        <w:tc>
          <w:tcPr>
            <w:tcW w:w="1350" w:type="dxa"/>
          </w:tcPr>
          <w:p w14:paraId="6D6CC8D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01617DB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Crowdsource/ CrowdFlower</w:t>
            </w:r>
          </w:p>
        </w:tc>
        <w:tc>
          <w:tcPr>
            <w:tcW w:w="1548" w:type="dxa"/>
          </w:tcPr>
          <w:p w14:paraId="142032A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60111789"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636B7FB1" w14:textId="77777777" w:rsidR="00654AA6" w:rsidRPr="0073029C" w:rsidRDefault="00654AA6" w:rsidP="003E10EB">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Dn1JPp1i","properties":{"formattedCitation":"(Mollas et al., 2022)","plainCitation":"(Mollas et al., 2022)","dontUpdate":true,"noteIndex":0},"citationItems":[{"id":556,"uris":["http://zotero.org/users/9104097/items/VJPPU76D"],"itemData":{"id":556,"type":"article-journal","abstract":"Online hate speech is a recent problem in our society that is rising at a steady pace by leveraging the vulnerabilities of the corresponding regimes that characterise most social media platforms. This phenomenon is primarily fostered by offensive comments, either during user interaction or in the form of a posted multimedia context. Nowadays, giant corporations own platforms where millions of users log in every day, and protection from exposure to similar phenomena appears to be necessary to comply with the corresponding legislation and maintain a high level of service quality. A robust and reliable system for detecting and preventing the uploading of relevant content will have a significant impact on our digitally interconnected society. Several aspects of our daily lives are undeniably linked to our social profiles, making us vulnerable to abusive behaviours. As a result, the lack of accurate hate speech detection mechanisms would severely degrade the overall user experience, although its erroneous operation would pose many ethical concerns. In this paper, we present `ETHOS' (multi-labEl haTe speecH detectiOn dataSet), a textual dataset with two variants: binary and multi-label, based on YouTube and Reddit comments validated using the Figure-Eight crowdsourcing platform. Furthermore, we present the annotation protocol used to create this dataset: an active sampling procedure for balancing our data in relation to the various aspects defined. Our key assumption is that, even gaining a small amount of labelled data from such a time-consuming process, we can guarantee hate speech occurrences in the examined material.","container-title":"COMPLEX &amp; IN℡LIGENT SYSTEMS","DOI":"10.1007/s40747-021-00608-2","ISSN":"2199-4536","issue":"6, SI","page":"4663-4678","title":"ETHOS: a multi-label hate speech detection dataset","volume":"8","author":[{"family":"Mollas","given":"Ioannis"},{"family":"Chrysopoulou","given":"Zoe"},{"family":"Karlos","given":"Stamatis"},{"family":"Tsoumakas","given":"Grigorios"}],"issued":{"date-parts":[["2022",12]]}}}],"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Mollas et al., (2022)</w:t>
            </w:r>
            <w:r w:rsidRPr="0073029C">
              <w:rPr>
                <w:rFonts w:ascii="Times New Roman" w:hAnsi="Times New Roman" w:cs="Times New Roman"/>
                <w:sz w:val="24"/>
                <w:szCs w:val="24"/>
              </w:rPr>
              <w:fldChar w:fldCharType="end"/>
            </w:r>
          </w:p>
        </w:tc>
        <w:tc>
          <w:tcPr>
            <w:tcW w:w="1718" w:type="dxa"/>
          </w:tcPr>
          <w:p w14:paraId="2E0EA2F3" w14:textId="77777777" w:rsidR="00654AA6" w:rsidRPr="00C548E6" w:rsidRDefault="00654AA6" w:rsidP="003E1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w:t>
            </w:r>
          </w:p>
        </w:tc>
        <w:tc>
          <w:tcPr>
            <w:tcW w:w="1261" w:type="dxa"/>
          </w:tcPr>
          <w:p w14:paraId="028E06D1" w14:textId="77777777" w:rsidR="00654AA6" w:rsidRPr="00C548E6" w:rsidRDefault="00654AA6" w:rsidP="003E1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1DA83ECB" w14:textId="77777777" w:rsidR="00654AA6" w:rsidRPr="00C548E6" w:rsidRDefault="00654AA6" w:rsidP="003E1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988</w:t>
            </w:r>
          </w:p>
        </w:tc>
        <w:tc>
          <w:tcPr>
            <w:tcW w:w="1170" w:type="dxa"/>
          </w:tcPr>
          <w:p w14:paraId="5A7DB46F" w14:textId="77777777" w:rsidR="00654AA6" w:rsidRPr="00C548E6" w:rsidRDefault="00654AA6" w:rsidP="003E1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43</w:t>
            </w:r>
          </w:p>
        </w:tc>
        <w:tc>
          <w:tcPr>
            <w:tcW w:w="1350" w:type="dxa"/>
          </w:tcPr>
          <w:p w14:paraId="237FEA21" w14:textId="77777777" w:rsidR="00654AA6" w:rsidRPr="00C548E6" w:rsidRDefault="00654AA6" w:rsidP="003E1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7D45CBBA" w14:textId="77777777" w:rsidR="00654AA6" w:rsidRPr="00C548E6" w:rsidRDefault="00654AA6" w:rsidP="003E10E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Crowdsource/ Figure-Eight</w:t>
            </w:r>
          </w:p>
        </w:tc>
        <w:tc>
          <w:tcPr>
            <w:tcW w:w="1548" w:type="dxa"/>
          </w:tcPr>
          <w:p w14:paraId="79A5934E" w14:textId="02819063" w:rsidR="00654AA6" w:rsidRPr="00C548E6" w:rsidRDefault="00654AA6" w:rsidP="003E10EB">
            <w:pPr>
              <w:ind w:left="720" w:hanging="7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Reddit</w:t>
            </w:r>
            <w:r w:rsidR="003E10EB">
              <w:rPr>
                <w:rFonts w:ascii="Times New Roman" w:hAnsi="Times New Roman" w:cs="Times New Roman"/>
                <w:sz w:val="24"/>
                <w:szCs w:val="24"/>
              </w:rPr>
              <w:t>/YouTube</w:t>
            </w:r>
          </w:p>
        </w:tc>
      </w:tr>
      <w:tr w:rsidR="00654AA6" w:rsidRPr="00C548E6" w14:paraId="35A8C75C"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0AC0DAE2"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UQS90dsU","properties":{"formattedCitation":"(Chung et al., 2019)","plainCitation":"(Chung et al., 2019)","dontUpdate":true,"noteIndex":0},"citationItems":[{"id":36,"uris":["http://zotero.org/users/9104097/items/TXTB8L58"],"itemData":{"id":36,"type":"paper-conference","abstract":"Although there is an unprecedented effort to provide adequate responses in terms of laws and policies to hate content on social media platforms, dealing with hatred online is still a tough problem. Tackling hate speech in the standard way of content deletion or user suspension may be charged with censorship and overblocking. One alternate strategy, that has received little attention so far by the research community, is to actually oppose hate content with counter-narratives (i.e. informed textual responses). In this paper, we describe the creation of the first large-scale, multilingual, expert-based dataset of hate speech/counter-narrative pairs. This dataset has been built with the effort of more than 100 operators from three different NGOs that applied their training and expertise to the task. Together with the collected data we also provide additional annotations about expert demographics, hate and response type, and data augmentation through translation and paraphrasing. Finally, we provide initial experiments to assess the quality of our data.","container-title":"Proceedings of the 57th Annual Meeting of the Association for Computational Linguistics","DOI":"10.18653/v1/P19-1271","note":"arXiv:1910.03270 [cs]","page":"2819-2829","source":"arXiv.org","title":"CONAN -- COunter NArratives through Nichesourcing: a Multilingual Dataset of Responses to Fight Online Hate Speech","title-short":"CONAN -- COunter NArratives through Nichesourcing","URL":"http://arxiv.org/abs/1910.03270","author":[{"family":"Chung","given":"Y. L."},{"family":"Kuzmenko","given":"E."},{"family":"Tekiroglu","given":"S. S."},{"family":"Guerini","given":"M."}],"accessed":{"date-parts":[["2022",8,3]]},"issued":{"date-parts":[["2019"]]}}}],"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Chung et al., (2019)</w:t>
            </w:r>
            <w:r w:rsidRPr="0073029C">
              <w:rPr>
                <w:rFonts w:ascii="Times New Roman" w:hAnsi="Times New Roman" w:cs="Times New Roman"/>
                <w:sz w:val="24"/>
                <w:szCs w:val="24"/>
              </w:rPr>
              <w:fldChar w:fldCharType="end"/>
            </w:r>
          </w:p>
        </w:tc>
        <w:tc>
          <w:tcPr>
            <w:tcW w:w="1718" w:type="dxa"/>
          </w:tcPr>
          <w:p w14:paraId="2399CA1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French/English/</w:t>
            </w:r>
          </w:p>
          <w:p w14:paraId="5DEAEB2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Italian</w:t>
            </w:r>
          </w:p>
        </w:tc>
        <w:tc>
          <w:tcPr>
            <w:tcW w:w="1261" w:type="dxa"/>
          </w:tcPr>
          <w:p w14:paraId="184D5C9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 Counter-Hate</w:t>
            </w:r>
          </w:p>
        </w:tc>
        <w:tc>
          <w:tcPr>
            <w:tcW w:w="1710" w:type="dxa"/>
          </w:tcPr>
          <w:p w14:paraId="6AE4EF2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1,719</w:t>
            </w:r>
          </w:p>
        </w:tc>
        <w:tc>
          <w:tcPr>
            <w:tcW w:w="1170" w:type="dxa"/>
          </w:tcPr>
          <w:p w14:paraId="6BB6B7A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1</w:t>
            </w:r>
          </w:p>
        </w:tc>
        <w:tc>
          <w:tcPr>
            <w:tcW w:w="1350" w:type="dxa"/>
          </w:tcPr>
          <w:p w14:paraId="5BAF720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74B66EF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Non-experts</w:t>
            </w:r>
          </w:p>
        </w:tc>
        <w:tc>
          <w:tcPr>
            <w:tcW w:w="1548" w:type="dxa"/>
          </w:tcPr>
          <w:p w14:paraId="15CB5C8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Synthetic/ Facebook</w:t>
            </w:r>
          </w:p>
        </w:tc>
      </w:tr>
      <w:tr w:rsidR="00654AA6" w:rsidRPr="00C548E6" w14:paraId="39C0C9E9"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26F4EFFC"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8usnHGGR","properties":{"formattedCitation":"(Demus &amp; Pitz, 2022)","plainCitation":"(Demus &amp; Pitz, 2022)","dontUpdate":true,"noteIndex":0},"citationItems":[{"id":6353,"uris":["http://zotero.org/users/9104097/items/QTSEFUUR"],"itemData":{"id":6353,"type":"article-journal","container-title":"Proceedings of the Sixth Workshop on Online Abuse and Harms (WOAH),","language":"en","page":"143 - 153","source":"Zotero","title":"DeTox: A Comprehensive Dataset for German Offensive Language and Conversation Analysis","author":[{"family":"Demus","given":"Christoph"},{"family":"Pitz","given":"Jonas"}],"issued":{"date-parts":[["2022"]]}}}],"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Demus &amp; Pitz, (2022)</w:t>
            </w:r>
            <w:r w:rsidRPr="0073029C">
              <w:rPr>
                <w:rFonts w:ascii="Times New Roman" w:hAnsi="Times New Roman" w:cs="Times New Roman"/>
                <w:sz w:val="24"/>
                <w:szCs w:val="24"/>
              </w:rPr>
              <w:fldChar w:fldCharType="end"/>
            </w:r>
          </w:p>
        </w:tc>
        <w:tc>
          <w:tcPr>
            <w:tcW w:w="1718" w:type="dxa"/>
          </w:tcPr>
          <w:p w14:paraId="1DA76F0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German</w:t>
            </w:r>
          </w:p>
        </w:tc>
        <w:tc>
          <w:tcPr>
            <w:tcW w:w="1261" w:type="dxa"/>
          </w:tcPr>
          <w:p w14:paraId="3B5B99F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Offensive</w:t>
            </w:r>
          </w:p>
        </w:tc>
        <w:tc>
          <w:tcPr>
            <w:tcW w:w="1710" w:type="dxa"/>
          </w:tcPr>
          <w:p w14:paraId="442E6F9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10,278</w:t>
            </w:r>
          </w:p>
        </w:tc>
        <w:tc>
          <w:tcPr>
            <w:tcW w:w="1170" w:type="dxa"/>
          </w:tcPr>
          <w:p w14:paraId="447B21E2"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10.85</w:t>
            </w:r>
          </w:p>
        </w:tc>
        <w:tc>
          <w:tcPr>
            <w:tcW w:w="1350" w:type="dxa"/>
          </w:tcPr>
          <w:p w14:paraId="42CFBFE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37010058"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rained annotators</w:t>
            </w:r>
          </w:p>
        </w:tc>
        <w:tc>
          <w:tcPr>
            <w:tcW w:w="1548" w:type="dxa"/>
          </w:tcPr>
          <w:p w14:paraId="3C76EF22"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704607B3"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340ED253"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SHoqJDDB","properties":{"formattedCitation":"(Bretschneider &amp; Peters, 2017)","plainCitation":"(Bretschneider &amp; Peters, 2017)","dontUpdate":true,"noteIndex":0},"citationItems":[{"id":5697,"uris":["http://zotero.org/users/9104097/items/G64CHYV9"],"itemData":{"id":5697,"type":"paper-conference","abstract":"Recently, politicians and media companies identified an increasing number of offensive statements directed against foreigners and refugees in Europe. In Germany, for example, the political group “Pegida” drew international attention by frequently publishing offensive content concerning the religion of Islam. As a consequence, the German government and the social network Facebook cooperate to address this problem by creating a task force to manually detect offensive statements towards refugees and foreigners. In this work, we propose an approach to automatically detect such statements aiding personnel in this labor-intensive task. In contrast to existing work, we assess severity values to offensive statements and identify the referenced targets. This way, we are able to selectively detect hostility towards foreigners. To evaluate our approach, we develop a dataset containing offensive statements including their target. As a result, a substantial amount of offensive statements and a moderate amount of the referenced victims was detected correctly.","DOI":"10.24251/HICSS.2017.268","event-title":"Hawaii International Conference on System Sciences","language":"en","source":"DOI.org (Crossref)","title":"Detecting Offensive Statements towards Foreigners in Social Media","URL":"http://hdl.handle.net/10125/41423","author":[{"family":"Bretschneider","given":"Uwe"},{"family":"Peters","given":"Ralf"}],"accessed":{"date-parts":[["2023",11,16]]},"issued":{"date-parts":[["2017"]]}}}],"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Bretschneider &amp; Peters, (2017)</w:t>
            </w:r>
            <w:r w:rsidRPr="0073029C">
              <w:rPr>
                <w:rFonts w:ascii="Times New Roman" w:hAnsi="Times New Roman" w:cs="Times New Roman"/>
                <w:sz w:val="24"/>
                <w:szCs w:val="24"/>
              </w:rPr>
              <w:fldChar w:fldCharType="end"/>
            </w:r>
          </w:p>
        </w:tc>
        <w:tc>
          <w:tcPr>
            <w:tcW w:w="1718" w:type="dxa"/>
          </w:tcPr>
          <w:p w14:paraId="37A79C7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German</w:t>
            </w:r>
          </w:p>
        </w:tc>
        <w:tc>
          <w:tcPr>
            <w:tcW w:w="1261" w:type="dxa"/>
          </w:tcPr>
          <w:p w14:paraId="342A1A5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Offensive</w:t>
            </w:r>
          </w:p>
        </w:tc>
        <w:tc>
          <w:tcPr>
            <w:tcW w:w="1710" w:type="dxa"/>
          </w:tcPr>
          <w:p w14:paraId="4E4102F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5,836</w:t>
            </w:r>
          </w:p>
        </w:tc>
        <w:tc>
          <w:tcPr>
            <w:tcW w:w="1170" w:type="dxa"/>
          </w:tcPr>
          <w:p w14:paraId="2F1AF67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11</w:t>
            </w:r>
          </w:p>
        </w:tc>
        <w:tc>
          <w:tcPr>
            <w:tcW w:w="1350" w:type="dxa"/>
          </w:tcPr>
          <w:p w14:paraId="386E63C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7DF6079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xperts</w:t>
            </w:r>
          </w:p>
        </w:tc>
        <w:tc>
          <w:tcPr>
            <w:tcW w:w="1548" w:type="dxa"/>
          </w:tcPr>
          <w:p w14:paraId="628DAD8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Facebook</w:t>
            </w:r>
          </w:p>
        </w:tc>
      </w:tr>
      <w:tr w:rsidR="00654AA6" w:rsidRPr="00C548E6" w14:paraId="6B8AD74C"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49A25610"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Z7r5aLHR","properties":{"formattedCitation":"(Pitenis et al., 2020)","plainCitation":"(Pitenis et al., 2020)","dontUpdate":true,"noteIndex":0},"citationItems":[{"id":5694,"uris":["http://zotero.org/users/9104097/items/FMKBLCYZ"],"itemData":{"id":5694,"type":"article","abstract":"As offensive language has become a rising issue for online communities and social media platforms, researchers have been investigating ways of coping with abusive content and developing systems to detect its different types: cyberbullying, hate speech, aggression, etc. With a few notable exceptions, most research on this topic so far has dealt with English. This is mostly due to the availability of language resources for English. To address this shortcoming, this paper presents the ﬁrst Greek annotated dataset for offensive language identiﬁcation: the Offensive Greek Tweet Dataset (OGTD). OGTD is a manually annotated dataset containing 4,779 posts from Twitter annotated as offensive and not offensive. Along with a detailed description of the dataset, we evaluate several computational models trained and tested on this data.","language":"en","note":"arXiv:2003.07459 [cs]","number":"arXiv:2003.07459","publisher":"arXiv","source":"arXiv.org","title":"Offensive Language Identification in Greek","URL":"http://arxiv.org/abs/2003.07459","author":[{"family":"Pitenis","given":"Zeses"},{"family":"Zampieri","given":"Marcos"},{"family":"Ranasinghe","given":"Tharindu"}],"accessed":{"date-parts":[["2023",11,16]]},"issued":{"date-parts":[["2020",3,18]]}}}],"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Pitenis et al., (2020)</w:t>
            </w:r>
            <w:r w:rsidRPr="0073029C">
              <w:rPr>
                <w:rFonts w:ascii="Times New Roman" w:hAnsi="Times New Roman" w:cs="Times New Roman"/>
                <w:sz w:val="24"/>
                <w:szCs w:val="24"/>
              </w:rPr>
              <w:fldChar w:fldCharType="end"/>
            </w:r>
          </w:p>
        </w:tc>
        <w:tc>
          <w:tcPr>
            <w:tcW w:w="1718" w:type="dxa"/>
          </w:tcPr>
          <w:p w14:paraId="73CC7D5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Greek</w:t>
            </w:r>
          </w:p>
        </w:tc>
        <w:tc>
          <w:tcPr>
            <w:tcW w:w="1261" w:type="dxa"/>
          </w:tcPr>
          <w:p w14:paraId="06F1C1DC"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Offensive</w:t>
            </w:r>
          </w:p>
        </w:tc>
        <w:tc>
          <w:tcPr>
            <w:tcW w:w="1710" w:type="dxa"/>
          </w:tcPr>
          <w:p w14:paraId="03A6D89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4,779</w:t>
            </w:r>
          </w:p>
        </w:tc>
        <w:tc>
          <w:tcPr>
            <w:tcW w:w="1170" w:type="dxa"/>
          </w:tcPr>
          <w:p w14:paraId="32CFA6C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29</w:t>
            </w:r>
          </w:p>
        </w:tc>
        <w:tc>
          <w:tcPr>
            <w:tcW w:w="1350" w:type="dxa"/>
          </w:tcPr>
          <w:p w14:paraId="633E8B5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7174816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Volunteers</w:t>
            </w:r>
          </w:p>
        </w:tc>
        <w:tc>
          <w:tcPr>
            <w:tcW w:w="1548" w:type="dxa"/>
          </w:tcPr>
          <w:p w14:paraId="1D94ABAD"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2C39E9E3"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48727B71"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aUIjupmv","properties":{"formattedCitation":"(Mathur et al., 2018)","plainCitation":"(Mathur et al., 2018)","dontUpdate":true,"noteIndex":0},"citationItems":[{"id":23,"uris":["http://zotero.org/users/9104097/items/WEEXINGD"],"itemData":{"id":23,"type":"paper-conference","container-title":"Proceedings of the 2nd Workshop on Abusive Language Online (ALW2)","DOI":"10.18653/v1/W18-5118","event-place":"Brussels, Belgium","event-title":"Proceedings of the 2nd Workshop on Abusive Language Online (ALW2)","language":"en","page":"138-148","publisher":"Association for Computational Linguistics","publisher-place":"Brussels, Belgium","source":"DOI.org (Crossref)","title":"Did you offend me? Classification of Offensive Tweets in Hinglish Language","title-short":"Did you offend me?","URL":"http://aclweb.org/anthology/W18-5118","author":[{"family":"Mathur","given":"Puneet"},{"family":"Sawhney","given":"Ramit"},{"family":"Ayyar","given":"Meghna"},{"family":"Shah","given":"Rajiv"}],"accessed":{"date-parts":[["2022",8,3]]},"issued":{"date-parts":[["2018"]]}}}],"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Mathur et al., (2018)</w:t>
            </w:r>
            <w:r w:rsidRPr="0073029C">
              <w:rPr>
                <w:rFonts w:ascii="Times New Roman" w:hAnsi="Times New Roman" w:cs="Times New Roman"/>
                <w:sz w:val="24"/>
                <w:szCs w:val="24"/>
              </w:rPr>
              <w:fldChar w:fldCharType="end"/>
            </w:r>
          </w:p>
        </w:tc>
        <w:tc>
          <w:tcPr>
            <w:tcW w:w="1718" w:type="dxa"/>
          </w:tcPr>
          <w:p w14:paraId="6AF6693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indi/English</w:t>
            </w:r>
          </w:p>
        </w:tc>
        <w:tc>
          <w:tcPr>
            <w:tcW w:w="1261" w:type="dxa"/>
          </w:tcPr>
          <w:p w14:paraId="0A2ED0D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Offensive</w:t>
            </w:r>
          </w:p>
        </w:tc>
        <w:tc>
          <w:tcPr>
            <w:tcW w:w="1710" w:type="dxa"/>
          </w:tcPr>
          <w:p w14:paraId="410EF078"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3,189</w:t>
            </w:r>
          </w:p>
        </w:tc>
        <w:tc>
          <w:tcPr>
            <w:tcW w:w="1170" w:type="dxa"/>
          </w:tcPr>
          <w:p w14:paraId="752C0B0D"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65</w:t>
            </w:r>
          </w:p>
        </w:tc>
        <w:tc>
          <w:tcPr>
            <w:tcW w:w="1350" w:type="dxa"/>
          </w:tcPr>
          <w:p w14:paraId="35B0DB4C"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Multi-label</w:t>
            </w:r>
          </w:p>
        </w:tc>
        <w:tc>
          <w:tcPr>
            <w:tcW w:w="2682" w:type="dxa"/>
          </w:tcPr>
          <w:p w14:paraId="5CD9C9E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rained annotators/ Experts</w:t>
            </w:r>
          </w:p>
        </w:tc>
        <w:tc>
          <w:tcPr>
            <w:tcW w:w="1548" w:type="dxa"/>
          </w:tcPr>
          <w:p w14:paraId="2A236DD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tc>
      </w:tr>
      <w:tr w:rsidR="00654AA6" w:rsidRPr="00C548E6" w14:paraId="5BBA2B41"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44CE6AF4"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TLd98aSl","properties":{"formattedCitation":"(Bohra et al., 2018)","plainCitation":"(Bohra et al., 2018)","dontUpdate":true,"noteIndex":0},"citationItems":[{"id":6368,"uris":["http://zotero.org/users/9104097/items/GV2UQDBX"],"itemData":{"id":6368,"type":"paper-conference","abstract":"Hate speech detection in social media texts is an important Natural language Processing task, which has several crucial applications like sentiment analysis, investigating cyber bullying and examining socio-political controversies. While relevant research has been done independently on code-mixed social media texts and hate speech detection, our work is the ﬁrst attempt in detecting hate speech in HindiEnglish code-mixed social media text. In this paper, we analyze the problem of hate speech detection in code-mixed texts and present a Hindi-English code-mixed dataset consisting of tweets posted online on Twitter. The tweets are annotated with the language at word level and the class they belong to (Hate Speech or Normal Speech). We also propose a supervised classiﬁcation system for detecting hate speech in the text using various character level, word level, and lexicon based features.","container-title":"Proceedings of the Second Workshop on Computational Modeling of           People’s Opinions, Personality, and Emotions in Social Media","DOI":"10.18653/v1/W18-1105","event-place":"New Orleans, Louisiana, USA","event-title":"Proceedings of the Second Workshop on Computational Modeling of           People’s Opinions, Personality, and Emotions in Social Media","language":"en","page":"36-41","publisher":"Association for Computational Linguistics","publisher-place":"New Orleans, Louisiana, USA","source":"DOI.org (Crossref)","title":"A Dataset of Hindi-English Code-Mixed Social Media Text for Hate Speech Detection","URL":"http://aclweb.org/anthology/W18-1105","author":[{"family":"Bohra","given":"Aditya"},{"family":"Vijay","given":"Deepanshu"},{"family":"Singh","given":"Vinay"},{"family":"Akhtar","given":"Syed Sarfaraz"},{"family":"Shrivastava","given":"Manish"}],"accessed":{"date-parts":[["2023",11,29]]},"issued":{"date-parts":[["2018"]]}}}],"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Bohra et al., (2018)</w:t>
            </w:r>
            <w:r w:rsidRPr="0073029C">
              <w:rPr>
                <w:rFonts w:ascii="Times New Roman" w:hAnsi="Times New Roman" w:cs="Times New Roman"/>
                <w:sz w:val="24"/>
                <w:szCs w:val="24"/>
              </w:rPr>
              <w:fldChar w:fldCharType="end"/>
            </w:r>
          </w:p>
        </w:tc>
        <w:tc>
          <w:tcPr>
            <w:tcW w:w="1718" w:type="dxa"/>
          </w:tcPr>
          <w:p w14:paraId="3DE9E30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indi/English</w:t>
            </w:r>
          </w:p>
        </w:tc>
        <w:tc>
          <w:tcPr>
            <w:tcW w:w="1261" w:type="dxa"/>
          </w:tcPr>
          <w:p w14:paraId="50B7CCA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3632EA3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4,575</w:t>
            </w:r>
          </w:p>
        </w:tc>
        <w:tc>
          <w:tcPr>
            <w:tcW w:w="1170" w:type="dxa"/>
          </w:tcPr>
          <w:p w14:paraId="5A50787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35</w:t>
            </w:r>
          </w:p>
        </w:tc>
        <w:tc>
          <w:tcPr>
            <w:tcW w:w="1350" w:type="dxa"/>
          </w:tcPr>
          <w:p w14:paraId="5C29DB9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Binary</w:t>
            </w:r>
          </w:p>
        </w:tc>
        <w:tc>
          <w:tcPr>
            <w:tcW w:w="2682" w:type="dxa"/>
          </w:tcPr>
          <w:p w14:paraId="4CDB48A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rained annotators</w:t>
            </w:r>
          </w:p>
        </w:tc>
        <w:tc>
          <w:tcPr>
            <w:tcW w:w="1548" w:type="dxa"/>
          </w:tcPr>
          <w:p w14:paraId="137F7CCC"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p w14:paraId="1CE36C3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654AA6" w:rsidRPr="00C548E6" w14:paraId="2ACFFA6C"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101A30D6"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PE585y7C","properties":{"formattedCitation":"(Mandl et al., 2019)","plainCitation":"(Mandl et al., 2019)","dontUpdate":true,"noteIndex":0},"citationItems":[{"id":6358,"uris":["http://zotero.org/users/9104097/items/TL9ERHP4"],"itemData":{"id":6358,"type":"paper-conference","abstract":"The identification of Hate Speech in Social Media is of great importance and receives much attention in the text classification community. There is a huge demand for research for languages other than English. The HASOC track intends to stimulate development in Hate Speech for Hindi, German and English. Three datasets were developed from Twitter and Facebook and made available. Binary classification and more fine-grained subclasses were offered in 3 subtasks. For all subtasks, 321 experiments were submitted. The approaches used most often were LSTM networks processing word embedding input. The performance of the best system for identification of Hate Speech for English, Hindi, and German was a Marco-F1 score of 0.78, 0.81 and 0.61, respectively.","container-title":"Proceedings of the 11th Forum for Information Retrieval Evaluation","DOI":"10.1145/3368567.3368584","event-place":"Kolkata India","event-title":"FIRE '19: Forum for Information Retrieval Evaluation","ISBN":"978-1-4503-7750-8","language":"en","page":"14-17","publisher":"ACM","publisher-place":"Kolkata India","source":"DOI.org (Crossref)","title":"Overview of the HASOC track at FIRE 2019: Hate Speech and Offensive Content Identification in Indo-European Languages","title-short":"Overview of the HASOC track at FIRE 2019","URL":"https://dl.acm.org/doi/10.1145/3368567.3368584","author":[{"family":"Mandl","given":"Thomas"},{"family":"Modha","given":"Sandip"},{"family":"Majumder","given":"Prasenjit"},{"family":"Patel","given":"Daksh"},{"family":"Dave","given":"Mohana"},{"family":"Mandlia","given":"Chintak"},{"family":"Patel","given":"Aditya"}],"accessed":{"date-parts":[["2023",11,29]]},"issued":{"date-parts":[["2019",12,12]]}}}],"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Mandl et al., (2019)</w:t>
            </w:r>
            <w:r w:rsidRPr="0073029C">
              <w:rPr>
                <w:rFonts w:ascii="Times New Roman" w:hAnsi="Times New Roman" w:cs="Times New Roman"/>
                <w:sz w:val="24"/>
                <w:szCs w:val="24"/>
              </w:rPr>
              <w:fldChar w:fldCharType="end"/>
            </w:r>
          </w:p>
        </w:tc>
        <w:tc>
          <w:tcPr>
            <w:tcW w:w="1718" w:type="dxa"/>
          </w:tcPr>
          <w:p w14:paraId="57D03B8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indi/ German/ English</w:t>
            </w:r>
          </w:p>
        </w:tc>
        <w:tc>
          <w:tcPr>
            <w:tcW w:w="1261" w:type="dxa"/>
          </w:tcPr>
          <w:p w14:paraId="6A87EC2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 Offensive</w:t>
            </w:r>
          </w:p>
        </w:tc>
        <w:tc>
          <w:tcPr>
            <w:tcW w:w="1710" w:type="dxa"/>
          </w:tcPr>
          <w:p w14:paraId="7B7B6CA8"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English = 7,005</w:t>
            </w:r>
          </w:p>
          <w:p w14:paraId="490456B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indi = 5,983</w:t>
            </w:r>
          </w:p>
          <w:p w14:paraId="467FF46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lastRenderedPageBreak/>
              <w:t>German = 5,137</w:t>
            </w:r>
          </w:p>
        </w:tc>
        <w:tc>
          <w:tcPr>
            <w:tcW w:w="1170" w:type="dxa"/>
          </w:tcPr>
          <w:p w14:paraId="35D04DFE"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lastRenderedPageBreak/>
              <w:t>0.36</w:t>
            </w:r>
          </w:p>
          <w:p w14:paraId="134CC7B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395908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51</w:t>
            </w:r>
          </w:p>
          <w:p w14:paraId="1BD6E3A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DE8A8F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lastRenderedPageBreak/>
              <w:t>0.24</w:t>
            </w:r>
          </w:p>
        </w:tc>
        <w:tc>
          <w:tcPr>
            <w:tcW w:w="1350" w:type="dxa"/>
          </w:tcPr>
          <w:p w14:paraId="01A67B5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lastRenderedPageBreak/>
              <w:t>Multi-label</w:t>
            </w:r>
          </w:p>
        </w:tc>
        <w:tc>
          <w:tcPr>
            <w:tcW w:w="2682" w:type="dxa"/>
          </w:tcPr>
          <w:p w14:paraId="6AD5DB18"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rained annotators</w:t>
            </w:r>
          </w:p>
        </w:tc>
        <w:tc>
          <w:tcPr>
            <w:tcW w:w="1548" w:type="dxa"/>
          </w:tcPr>
          <w:p w14:paraId="29430D8D"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 &amp; Facebook</w:t>
            </w:r>
          </w:p>
          <w:p w14:paraId="0C6B938C"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608139D"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EE538E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AC447E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707A19D"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654AA6" w:rsidRPr="00C548E6" w14:paraId="6B012334"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07C6DAC7"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lastRenderedPageBreak/>
              <w:fldChar w:fldCharType="begin"/>
            </w:r>
            <w:r w:rsidRPr="0073029C">
              <w:rPr>
                <w:rFonts w:ascii="Times New Roman" w:hAnsi="Times New Roman" w:cs="Times New Roman"/>
                <w:b w:val="0"/>
                <w:sz w:val="24"/>
                <w:szCs w:val="24"/>
              </w:rPr>
              <w:instrText xml:space="preserve"> ADDIN ZOTERO_ITEM CSL_CITATION {"citationID":"OiWfHOmV","properties":{"formattedCitation":"(Alfina et al., 2017)","plainCitation":"(Alfina et al., 2017)","dontUpdate":true,"noteIndex":0},"citationItems":[{"id":1566,"uris":["http://zotero.org/users/9104097/items/X6IXYTU3"],"itemData":{"id":1566,"type":"paper-conference","abstract":"The objective of our work is to detect hate speech in the Indonesian language. As far as we know, the research on this subject is still very rare. The only research we found has created a dataset for hate speech against religion, but the quality of this dataset is inadequate. Our research aimed to create a new dataset that covers hate speech in general, including hatred for religion, race, ethnicity, and gender. In addition, we also conducted a preliminary study using machine learning approach. Machine learning so far is the most frequently used approach in classifying text. We compared the performance of several features and machine learning algorithms for hate speech detection. Features that extracted were word n-gram with n = 1 and n = 2, character n-gram with n = 3 and n = 4, and negative sentiment. The classification was performed using Naive Bayes, Support Vector Machine, Bayesian Logistic Regression, and Random Forest Decision Tree. An F-measure of 93.5% was achieved when using word n-gram feature with Random Forest Decision Tree algorithm. Results also show that word n-gram feature outperformed character n-gram.","collection-title":"International Conference on Advanced Computer Science and Information Systems","container-title":"2017 INTERNATIONAL CONFERENCE ON ADVANCED COMPUTER SCIENCE AND INFORMATION SYSTEMS (ICACSIS)","ISBN":"978-1-5386-3172-0","note":"ISSN: 2330-4588","page":"233-237","publisher":"Univ Indonesia, Kantor Pengelolaan Produk Riset and Inovasi; Univ Indonesia, Fac Comp Sci; IEEE Indonesia Sect; Univ Negeri Surabaya; UB, Fakultas Ilmu Komputer","title":"Hate Speech Detection in the Indonesian Language: A Dataset and Preliminary Study","author":[{"family":"Alfina","given":"Ika"},{"family":"Mulia","given":"Rio"},{"family":"Fanany","given":"Mohamad Ivan"},{"family":"Ekanata","given":"Yudo"}],"issued":{"date-parts":[["2017"]]}}}],"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szCs w:val="24"/>
              </w:rPr>
              <w:t>Alfina et al., (2017)</w:t>
            </w:r>
            <w:r w:rsidRPr="0073029C">
              <w:rPr>
                <w:rFonts w:ascii="Times New Roman" w:hAnsi="Times New Roman" w:cs="Times New Roman"/>
                <w:sz w:val="24"/>
                <w:szCs w:val="24"/>
              </w:rPr>
              <w:fldChar w:fldCharType="end"/>
            </w:r>
          </w:p>
        </w:tc>
        <w:tc>
          <w:tcPr>
            <w:tcW w:w="1718" w:type="dxa"/>
          </w:tcPr>
          <w:p w14:paraId="72C3BA1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Indonesia</w:t>
            </w:r>
            <w:r>
              <w:rPr>
                <w:rFonts w:ascii="Times New Roman" w:hAnsi="Times New Roman" w:cs="Times New Roman"/>
                <w:sz w:val="24"/>
                <w:szCs w:val="24"/>
              </w:rPr>
              <w:t>n</w:t>
            </w:r>
          </w:p>
        </w:tc>
        <w:tc>
          <w:tcPr>
            <w:tcW w:w="1261" w:type="dxa"/>
          </w:tcPr>
          <w:p w14:paraId="59C6EE3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Hate</w:t>
            </w:r>
          </w:p>
        </w:tc>
        <w:tc>
          <w:tcPr>
            <w:tcW w:w="1710" w:type="dxa"/>
          </w:tcPr>
          <w:p w14:paraId="3FAE1A3C"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712</w:t>
            </w:r>
          </w:p>
        </w:tc>
        <w:tc>
          <w:tcPr>
            <w:tcW w:w="1170" w:type="dxa"/>
          </w:tcPr>
          <w:p w14:paraId="1531509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0.36</w:t>
            </w:r>
          </w:p>
        </w:tc>
        <w:tc>
          <w:tcPr>
            <w:tcW w:w="1350" w:type="dxa"/>
          </w:tcPr>
          <w:p w14:paraId="1FEE17DD"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Binary</w:t>
            </w:r>
          </w:p>
        </w:tc>
        <w:tc>
          <w:tcPr>
            <w:tcW w:w="2682" w:type="dxa"/>
          </w:tcPr>
          <w:p w14:paraId="0C162CB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Volunteers</w:t>
            </w:r>
          </w:p>
        </w:tc>
        <w:tc>
          <w:tcPr>
            <w:tcW w:w="1548" w:type="dxa"/>
          </w:tcPr>
          <w:p w14:paraId="49BD26A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548E6">
              <w:rPr>
                <w:rFonts w:ascii="Times New Roman" w:hAnsi="Times New Roman" w:cs="Times New Roman"/>
                <w:sz w:val="24"/>
                <w:szCs w:val="24"/>
              </w:rPr>
              <w:t>Twitter</w:t>
            </w:r>
          </w:p>
          <w:p w14:paraId="78803F1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654AA6" w:rsidRPr="00C548E6" w14:paraId="45248421"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25B0779B" w14:textId="51390DB4"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001F08DA" w:rsidRPr="0073029C">
              <w:rPr>
                <w:rFonts w:ascii="Times New Roman" w:hAnsi="Times New Roman" w:cs="Times New Roman"/>
                <w:b w:val="0"/>
                <w:sz w:val="24"/>
                <w:szCs w:val="24"/>
              </w:rPr>
              <w:instrText xml:space="preserve"> ADDIN ZOTERO_ITEM CSL_CITATION {"citationID":"ZKFu2SMP","properties":{"formattedCitation":"(Ibrohim &amp; Budi, 2019)","plainCitation":"(Ibrohim &amp; Budi, 2019)","dontUpdate":true,"noteIndex":0},"citationItems":[{"id":666,"uris":["http://zotero.org/users/9104097/items/PC9BVYAZ"],"itemData":{"id":666,"type":"paper-conference","abstract":"Hate speech and abusive language spreading on social media need to be detected automatically to avoid conflicts between citizens. Moreover, hate speech has a target, category, and level that also need to be detected to help the authority in prioritizing which hate speech must be addressed immediately. This research discusses multi-label text classification for abusive language and hate speech detection including detecting the target, category, and level of hate speech in Indonesian Twitter using machine learning approaches with Support Vector Machine (SVM), Naive Bayes (NB), and Random Forest Decision Tree (RFDT) classifier and Binary Relevance (BR), Label Power-set (LP), and Classifier Chains (CC) as the data transformation method. We used several kinds of feature extractions which are term frequency, orthography, and lexicon features. Our experiment results show that in general the RFDT classifier using LP as the transformation method gives the best accuracy with fast computational time.","container-title":"THIRD WORKSHOP ON ABUSIVE LANGUAGE ONLINE","ISBN":"978-1-950737-43-7","page":"46-57","publisher":"UCLA; Google; Facebook; Element AI; Aylien","title":"Multi-label Hate Speech and Abusive Language Detection in Indonesian Twitter","author":[{"family":"Ibrohim","given":"Muhammad Okky"},{"family":"Budi","given":"Indra"}],"issued":{"date-parts":[["2019"]]}}}],"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rPr>
              <w:t>Ibrohim &amp; Budi, (2019)</w:t>
            </w:r>
            <w:r w:rsidRPr="0073029C">
              <w:rPr>
                <w:rFonts w:ascii="Times New Roman" w:hAnsi="Times New Roman" w:cs="Times New Roman"/>
                <w:sz w:val="24"/>
                <w:szCs w:val="24"/>
              </w:rPr>
              <w:fldChar w:fldCharType="end"/>
            </w:r>
          </w:p>
        </w:tc>
        <w:tc>
          <w:tcPr>
            <w:tcW w:w="1718" w:type="dxa"/>
          </w:tcPr>
          <w:p w14:paraId="7DE9369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ndonesian</w:t>
            </w:r>
          </w:p>
        </w:tc>
        <w:tc>
          <w:tcPr>
            <w:tcW w:w="1261" w:type="dxa"/>
          </w:tcPr>
          <w:p w14:paraId="76DF60E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ate/ Abusive</w:t>
            </w:r>
          </w:p>
        </w:tc>
        <w:tc>
          <w:tcPr>
            <w:tcW w:w="1710" w:type="dxa"/>
          </w:tcPr>
          <w:p w14:paraId="729513B8"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169</w:t>
            </w:r>
          </w:p>
        </w:tc>
        <w:tc>
          <w:tcPr>
            <w:tcW w:w="1170" w:type="dxa"/>
          </w:tcPr>
          <w:p w14:paraId="5C2274A6"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2</w:t>
            </w:r>
          </w:p>
        </w:tc>
        <w:tc>
          <w:tcPr>
            <w:tcW w:w="1350" w:type="dxa"/>
          </w:tcPr>
          <w:p w14:paraId="30E1F96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ulti-label</w:t>
            </w:r>
          </w:p>
        </w:tc>
        <w:tc>
          <w:tcPr>
            <w:tcW w:w="2682" w:type="dxa"/>
          </w:tcPr>
          <w:p w14:paraId="682A540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rowdsource</w:t>
            </w:r>
          </w:p>
        </w:tc>
        <w:tc>
          <w:tcPr>
            <w:tcW w:w="1548" w:type="dxa"/>
          </w:tcPr>
          <w:p w14:paraId="3AE6D920"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itter</w:t>
            </w:r>
          </w:p>
        </w:tc>
      </w:tr>
      <w:tr w:rsidR="00654AA6" w:rsidRPr="00C548E6" w14:paraId="46C3D21C"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24EDC839" w14:textId="0B9CD2AE"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001F08DA" w:rsidRPr="0073029C">
              <w:rPr>
                <w:rFonts w:ascii="Times New Roman" w:hAnsi="Times New Roman" w:cs="Times New Roman"/>
                <w:b w:val="0"/>
                <w:sz w:val="24"/>
                <w:szCs w:val="24"/>
              </w:rPr>
              <w:instrText xml:space="preserve"> ADDIN ZOTERO_ITEM CSL_CITATION {"citationID":"4iw4XCER","properties":{"formattedCitation":"(Ibrohim &amp; Budi, 2018)","plainCitation":"(Ibrohim &amp; Budi, 2018)","dontUpdate":true,"noteIndex":0},"citationItems":[{"id":18,"uris":["http://zotero.org/users/9104097/items/D7PMQ94X"],"itemData":{"id":18,"type":"article-journal","abstract":"Abstract Abusive language is an expression (both oral or text) that contains abusive/dirty words or phrases both in the context of jokes, aAbvuuslgivaer lsaenxgucaogneseirsvaatnioenxporretsosiocnurs(binogthsoomrael oonret.eNxto)wthaadtaycosnmtaainnys apbeuospivlee/odnirttyhewionrtdesrnoert p(nheratiszeesnsb)otwhriitne tahnedcopnotsetxatnofabjouksievse, laanvguulgaagre sienxthcoenssoecrivaaltimonedoira tsoucchurassinFgascoemboeookn,eL. iNnoe,wTawdaiyttserm, eatncy. Dpeeotepclteinognatnheabinutseivrneelta(nngeutiazgeensin) wsorcitiealamndedpioastisaan daibﬃusciuvlet plarnogbuleamgetoinretshoelvseocbieaclamuseedtihaissupcrhobalsemFaccaenbonookt ,beLrineseo, lTvweditjtuesr,t uetsce. wDoertdecmtiantgchainnga.bTuhsiivsepalapnegr udaisgceusinsessoaciparlelmimediniaariisesastduidﬃycfuolrt apbroubsilveemlatongreusaoglevedebteeccatuiosne tihnisInpdroonbelesmiancasnocnioalt bmeerdeisaoalvneddthjuestchuasellewnogredimn adtecvheinlogp.iTnghias psyapsteermdifsocrusInsedsoanepsriealnimaibnuasriivees lsatundgyuafgoer dabeutescivtieonla,negsupaegceiadlleyteicntisoonciianl Imndeodniae.siWanesaolcsioalbmuieltdiraepaonrdtetdheancheaxllpeenrgime einntdfeovrelaobpuisnigvea lsaynsgteumagefodreItnedcotinoensioann Ianbduosinveesilaanngtwuaegeet udseitnecgtimona,chesinpeeclieaalrlynining saopcpiarol amchedwiai.thWae sailmsoplbeuiwltorredpno-rgterdamanaenxdpcehriamr enn-tgrfaomr afbeuastiuvreesl.anWgeuaugseedNetaeicvteioBnaoynesI,nSduopnpesoiratnVtewcetoert Musaincghimnea,cahnindeRlaenadrnoimngFaoprepsrtoaDcehciwsiiothn Ta rseiemcpllaesswiﬁoerrdton-igdreanmtifayntdhechtwareent-gwrahmethfeerattuhreetsw. eWete iussae nNoat iavbeuBsiavyeelsa,nSguupapgoer,taVbuecsitvoer bMuatcnhoitnoe,ﬀaenndsivRea, nodroomﬀeFnosirveestlaDnegcuisaigoen. TTrheeeecxlpaesrsiimﬁeernttoreisduelntstifsyhothwetthwateethtewNhaeitvheerBtahyeetswcelaestsiisﬁaernwotitahbtuhseivceomlabnignuaatigoen, oafbuwsoivrde fbuuooounnnnrtiillggyyenrrvo((aaenntmmroooyttﬀ++caaelbbnbbauussiiggisssviiirrﬁvveaaee,mmeorllss)aar.nnffoTeeggﬀaahuuetteaauunggdrrseeeeiavsstaaeaggnnsliieddavvtneeaaigssnbbuttuuthhahsseegiiivvsebbee.eeeTllxssaahpttnneerrggeereuuissmxuuaapllggetteeenrii))t..i,,eemiaa..sell77alln00vcct..all00raaiel66ssas%%ssbuiiﬁﬁlletooeesfffrrsoFFtthrhho11aaowtt−−thwwteSSheeraccrtuuooesstrrsheeeeeedd..aHHrNggciiooahvvwwieeevrsseeesvvaaBteehhhrraa,,iiytggiieffihhsnwweetcrreeelrrraeeeccssssslltaauuiﬁsstllottsseii((rffimmmyywiioopnnitrrrggheeovttttthhhhheeeeaadnnttctwwho88imee33see%%bstt tiiiunoonndafftttooyiFF.ott11nww−−ooofSSllaawccbboooeerrrlldeess for every classiﬁer). The dataset in this experiment is available for other researchers that interest to improved this study.","container-title":"Procedia Computer Science","DOI":"10.1016/j.procs.2018.08.169","ISSN":"18770509","journalAbbreviation":"Procedia Computer Science","language":"en","page":"222-229","source":"DOI.org (Crossref)","title":"A Dataset and Preliminaries Study for Abusive Language Detection in Indonesian Social Media","volume":"135","author":[{"family":"Ibrohim","given":"Muhammad Okky"},{"family":"Budi","given":"Indra"}],"issued":{"date-parts":[["2018"]]}}}],"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rPr>
              <w:t>Ibrohim &amp; Budi, (2018)</w:t>
            </w:r>
            <w:r w:rsidRPr="0073029C">
              <w:rPr>
                <w:rFonts w:ascii="Times New Roman" w:hAnsi="Times New Roman" w:cs="Times New Roman"/>
                <w:sz w:val="24"/>
                <w:szCs w:val="24"/>
              </w:rPr>
              <w:fldChar w:fldCharType="end"/>
            </w:r>
          </w:p>
        </w:tc>
        <w:tc>
          <w:tcPr>
            <w:tcW w:w="1718" w:type="dxa"/>
          </w:tcPr>
          <w:p w14:paraId="5126EB3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ndonesian</w:t>
            </w:r>
          </w:p>
        </w:tc>
        <w:tc>
          <w:tcPr>
            <w:tcW w:w="1261" w:type="dxa"/>
          </w:tcPr>
          <w:p w14:paraId="5D1A021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busive</w:t>
            </w:r>
          </w:p>
        </w:tc>
        <w:tc>
          <w:tcPr>
            <w:tcW w:w="1710" w:type="dxa"/>
          </w:tcPr>
          <w:p w14:paraId="49CEB17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16</w:t>
            </w:r>
          </w:p>
        </w:tc>
        <w:tc>
          <w:tcPr>
            <w:tcW w:w="1170" w:type="dxa"/>
          </w:tcPr>
          <w:p w14:paraId="197A701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4</w:t>
            </w:r>
          </w:p>
        </w:tc>
        <w:tc>
          <w:tcPr>
            <w:tcW w:w="1350" w:type="dxa"/>
          </w:tcPr>
          <w:p w14:paraId="092B81CC"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ulti-label</w:t>
            </w:r>
          </w:p>
        </w:tc>
        <w:tc>
          <w:tcPr>
            <w:tcW w:w="2682" w:type="dxa"/>
          </w:tcPr>
          <w:p w14:paraId="651F153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Volunteers</w:t>
            </w:r>
          </w:p>
        </w:tc>
        <w:tc>
          <w:tcPr>
            <w:tcW w:w="1548" w:type="dxa"/>
          </w:tcPr>
          <w:p w14:paraId="747EFD2E"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itter</w:t>
            </w:r>
          </w:p>
        </w:tc>
      </w:tr>
      <w:tr w:rsidR="00654AA6" w:rsidRPr="00C548E6" w14:paraId="50FC705B"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61605483"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HqguiRiX","properties":{"formattedCitation":"(Sanguinetti et al., 2018)","plainCitation":"(Sanguinetti et al., 2018)","noteIndex":0},"citationItems":[{"id":6371,"uris":["http://zotero.org/users/9104097/items/ED8A5ETV"],"itemData":{"id":6371,"type":"article-journal","abstract":"The paper describes a recently-created Twitter corpus of about 6,000 tweets, annotated for hate speech against immigrants, and developed to be a reference dataset for an automatic system of hate speech monitoring. The annotation scheme was therefore speciﬁcally designed to account for the multiplicity of factors that can contribute to the deﬁnition of a hate speech notion, and to offer a broader tagset capable of better representing all those factors, which may increase, or rather mitigate, the impact of the message. This resulted in a scheme that includes, besides hate speech, the following categories: aggressiveness, offensiveness, irony, stereotype, and (on an experimental basis) intensity. The paper hereby presented namely focuses on how this annotation scheme was designed and applied to the corpus. In particular, also comparing the annotation produced by CrowdFlower contributors and by expert annotators, we make some remarks about the value of the novel resource as gold standard, which stems from a preliminary qualitative analysis of the annotated data and on future corpus development.","container-title":"Proceedings of the Eleventh International Conference on Language Resources and Evaluation (LREC 2018)","language":"en","source":"Zotero","title":"An Italian Twitter Corpus of Hate Speech against Immigrants","author":[{"family":"Sanguinetti","given":"Manuela"},{"family":"Poletto","given":"Fabio"},{"family":"Bosco","given":"Cristina"},{"family":"Patti","given":"Viviana"},{"family":"Stranisci","given":"Marco"}],"issued":{"date-parts":[["2018"]]}}}],"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rPr>
              <w:t>(Sanguinetti et al., 2018)</w:t>
            </w:r>
            <w:r w:rsidRPr="0073029C">
              <w:rPr>
                <w:rFonts w:ascii="Times New Roman" w:hAnsi="Times New Roman" w:cs="Times New Roman"/>
                <w:sz w:val="24"/>
                <w:szCs w:val="24"/>
              </w:rPr>
              <w:fldChar w:fldCharType="end"/>
            </w:r>
          </w:p>
        </w:tc>
        <w:tc>
          <w:tcPr>
            <w:tcW w:w="1718" w:type="dxa"/>
          </w:tcPr>
          <w:p w14:paraId="47970559"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Italian</w:t>
            </w:r>
          </w:p>
        </w:tc>
        <w:tc>
          <w:tcPr>
            <w:tcW w:w="1261" w:type="dxa"/>
          </w:tcPr>
          <w:p w14:paraId="07B5066B"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ate</w:t>
            </w:r>
          </w:p>
        </w:tc>
        <w:tc>
          <w:tcPr>
            <w:tcW w:w="1710" w:type="dxa"/>
          </w:tcPr>
          <w:p w14:paraId="46C3FD9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37</w:t>
            </w:r>
          </w:p>
        </w:tc>
        <w:tc>
          <w:tcPr>
            <w:tcW w:w="1170" w:type="dxa"/>
          </w:tcPr>
          <w:p w14:paraId="67E4E8C4"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3</w:t>
            </w:r>
          </w:p>
        </w:tc>
        <w:tc>
          <w:tcPr>
            <w:tcW w:w="1350" w:type="dxa"/>
          </w:tcPr>
          <w:p w14:paraId="53C28FA7"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ulti-label</w:t>
            </w:r>
          </w:p>
        </w:tc>
        <w:tc>
          <w:tcPr>
            <w:tcW w:w="2682" w:type="dxa"/>
          </w:tcPr>
          <w:p w14:paraId="6A0DDB72"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rowdsource/ CrowdFlower &amp; Experts</w:t>
            </w:r>
          </w:p>
        </w:tc>
        <w:tc>
          <w:tcPr>
            <w:tcW w:w="1548" w:type="dxa"/>
          </w:tcPr>
          <w:p w14:paraId="30A8A63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itter</w:t>
            </w:r>
          </w:p>
        </w:tc>
      </w:tr>
      <w:tr w:rsidR="00654AA6" w:rsidRPr="00C548E6" w14:paraId="482BD6ED"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7F6F22A1" w14:textId="039CAD16"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001F08DA" w:rsidRPr="0073029C">
              <w:rPr>
                <w:rFonts w:ascii="Times New Roman" w:hAnsi="Times New Roman" w:cs="Times New Roman"/>
                <w:b w:val="0"/>
                <w:sz w:val="24"/>
                <w:szCs w:val="24"/>
              </w:rPr>
              <w:instrText xml:space="preserve"> ADDIN ZOTERO_ITEM CSL_CITATION {"citationID":"0yo9IQQZ","properties":{"formattedCitation":"(Fortuna et al., 2019)","plainCitation":"(Fortuna et al., 2019)","dontUpdate":true,"noteIndex":0},"citationItems":[{"id":5699,"uris":["http://zotero.org/users/9104097/items/T9PHUNYW"],"itemData":{"id":5699,"type":"paper-conference","abstract":"Over the past years, the amount of online offensive speech has been growing steadily. To successfully cope with it, machine learning is applied. However, ML-based techniques require sufﬁciently large annotated datasets. In the last years, different datasets were published, mainly for English. In this paper, we present a new dataset for Portuguese, which has not been in focus so far. The dataset is composed of 5,668 tweets. For its annotation, we deﬁned two different schemes used by annotators with different levels of expertise. First, non-experts annotated the tweets with binary labels (‘hate’ vs. ‘no-hate’). Then, expert annotators classiﬁed the tweets following a ﬁne-grained hierarchical multiple label scheme with 81 hate speech categories in total. The inter-annotator agreement varied from category to category, which reﬂects the insight that some types of hate speech are more subtle than others and that their detection depends on personal perception. The hierarchical annotation scheme is the main contribution of the presented work, as it facilitates the identiﬁcation of different types of hate speech and their intersections. To demonstrate the usefulness of our dataset, we carried a baseline classiﬁcation experiment with pre-trained word embeddings and LSTM on the binary classiﬁed data, with a state-of-the-art outcome.","container-title":"Proceedings of the Third Workshop on Abusive Language Online","DOI":"10.18653/v1/W19-3510","event-place":"Florence, Italy","event-title":"Proceedings of the Third Workshop on Abusive Language Online","language":"en","page":"94-104","publisher":"Association for Computational Linguistics","publisher-place":"Florence, Italy","source":"DOI.org (Crossref)","title":"A Hierarchically-Labeled Portuguese Hate Speech Dataset","URL":"https://www.aclweb.org/anthology/W19-3510","author":[{"family":"Fortuna","given":"Paula"},{"family":"Rocha Da Silva","given":"João"},{"family":"Soler-Company","given":"Juan"},{"family":"Wanner","given":"Leo"},{"family":"Nunes","given":"Sérgio"}],"accessed":{"date-parts":[["2023",11,16]]},"issued":{"date-parts":[["2019"]]}}}],"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rPr>
              <w:t>Fortuna et al., (2019)</w:t>
            </w:r>
            <w:r w:rsidRPr="0073029C">
              <w:rPr>
                <w:rFonts w:ascii="Times New Roman" w:hAnsi="Times New Roman" w:cs="Times New Roman"/>
                <w:sz w:val="24"/>
                <w:szCs w:val="24"/>
              </w:rPr>
              <w:fldChar w:fldCharType="end"/>
            </w:r>
          </w:p>
        </w:tc>
        <w:tc>
          <w:tcPr>
            <w:tcW w:w="1718" w:type="dxa"/>
          </w:tcPr>
          <w:p w14:paraId="659076F1"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ortuguese</w:t>
            </w:r>
          </w:p>
        </w:tc>
        <w:tc>
          <w:tcPr>
            <w:tcW w:w="1261" w:type="dxa"/>
          </w:tcPr>
          <w:p w14:paraId="722FF083"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ate</w:t>
            </w:r>
          </w:p>
        </w:tc>
        <w:tc>
          <w:tcPr>
            <w:tcW w:w="1710" w:type="dxa"/>
          </w:tcPr>
          <w:p w14:paraId="342AC02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668</w:t>
            </w:r>
          </w:p>
        </w:tc>
        <w:tc>
          <w:tcPr>
            <w:tcW w:w="1170" w:type="dxa"/>
          </w:tcPr>
          <w:p w14:paraId="671BA8CF"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2</w:t>
            </w:r>
          </w:p>
        </w:tc>
        <w:tc>
          <w:tcPr>
            <w:tcW w:w="1350" w:type="dxa"/>
          </w:tcPr>
          <w:p w14:paraId="2B27EFF5"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ulti-label</w:t>
            </w:r>
          </w:p>
        </w:tc>
        <w:tc>
          <w:tcPr>
            <w:tcW w:w="2682" w:type="dxa"/>
          </w:tcPr>
          <w:p w14:paraId="362D4CEA"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xperts/ non-experts</w:t>
            </w:r>
          </w:p>
        </w:tc>
        <w:tc>
          <w:tcPr>
            <w:tcW w:w="1548" w:type="dxa"/>
          </w:tcPr>
          <w:p w14:paraId="02EC8EB8" w14:textId="77777777" w:rsidR="00654AA6" w:rsidRPr="00C548E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itter</w:t>
            </w:r>
          </w:p>
        </w:tc>
      </w:tr>
      <w:tr w:rsidR="00654AA6" w:rsidRPr="00C548E6" w14:paraId="5EA6C614"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54E110C6" w14:textId="77777777"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Pr="0073029C">
              <w:rPr>
                <w:rFonts w:ascii="Times New Roman" w:hAnsi="Times New Roman" w:cs="Times New Roman"/>
                <w:b w:val="0"/>
                <w:sz w:val="24"/>
                <w:szCs w:val="24"/>
              </w:rPr>
              <w:instrText xml:space="preserve"> ADDIN ZOTERO_ITEM CSL_CITATION {"citationID":"mY4PwlBb","properties":{"formattedCitation":"(Andrusyak et al., 2018)","plainCitation":"(Andrusyak et al., 2018)","noteIndex":0},"citationItems":[{"id":6385,"uris":["http://zotero.org/users/9104097/items/UB3XCR4G"],"itemData":{"id":6385,"type":"article-journal","abstract":"Uncontrolled use of abusive language is a problem in modern society. Development of automatic tools for detecting abusive and hate speech has been an active research topic in the past decade. However, very little research has been done on this topic for Russian and Ukrainian languages. To our best knowledge, no research considered surzhyk 3. We propose to use unsupervised probabilistic technique with a seed dictionary for detecting abusive comments in social media in Russian and Ukrainian languages. We demonstrate that this approach is feasible and is able to detect abusive terms that are not present in the seed dictionary.","container-title":"Proceedings of Recent Advances in Slavonic Natural Language Processing, RASLAN 2018","language":"en","page":"77-84","source":"Zotero","title":"Detection of Abusive Speech for Mixed Sociolects of Russian and Ukrainian Languages","author":[{"family":"Andrusyak","given":"Bohdan"},{"family":"Rimel","given":"Mykhailo"},{"family":"Kern","given":"Roman"}],"issued":{"date-parts":[["2018"]]}}}],"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rPr>
              <w:t>(Andrusyak et al., 2018)</w:t>
            </w:r>
            <w:r w:rsidRPr="0073029C">
              <w:rPr>
                <w:rFonts w:ascii="Times New Roman" w:hAnsi="Times New Roman" w:cs="Times New Roman"/>
                <w:sz w:val="24"/>
                <w:szCs w:val="24"/>
              </w:rPr>
              <w:fldChar w:fldCharType="end"/>
            </w:r>
          </w:p>
        </w:tc>
        <w:tc>
          <w:tcPr>
            <w:tcW w:w="1718" w:type="dxa"/>
          </w:tcPr>
          <w:p w14:paraId="594D6221"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ussian &amp; Ukrainian</w:t>
            </w:r>
          </w:p>
        </w:tc>
        <w:tc>
          <w:tcPr>
            <w:tcW w:w="1261" w:type="dxa"/>
          </w:tcPr>
          <w:p w14:paraId="08BA82E7"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busive</w:t>
            </w:r>
          </w:p>
        </w:tc>
        <w:tc>
          <w:tcPr>
            <w:tcW w:w="1710" w:type="dxa"/>
          </w:tcPr>
          <w:p w14:paraId="763C9582"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00</w:t>
            </w:r>
          </w:p>
        </w:tc>
        <w:tc>
          <w:tcPr>
            <w:tcW w:w="1170" w:type="dxa"/>
          </w:tcPr>
          <w:p w14:paraId="0D4081E8"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3</w:t>
            </w:r>
          </w:p>
        </w:tc>
        <w:tc>
          <w:tcPr>
            <w:tcW w:w="1350" w:type="dxa"/>
          </w:tcPr>
          <w:p w14:paraId="7EC4677C"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inary</w:t>
            </w:r>
          </w:p>
        </w:tc>
        <w:tc>
          <w:tcPr>
            <w:tcW w:w="2682" w:type="dxa"/>
          </w:tcPr>
          <w:p w14:paraId="4FC307D1"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ative speakers</w:t>
            </w:r>
          </w:p>
        </w:tc>
        <w:tc>
          <w:tcPr>
            <w:tcW w:w="1548" w:type="dxa"/>
          </w:tcPr>
          <w:p w14:paraId="080FBBDD"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YouTube</w:t>
            </w:r>
          </w:p>
        </w:tc>
      </w:tr>
      <w:tr w:rsidR="00654AA6" w:rsidRPr="00C548E6" w14:paraId="543BEECB" w14:textId="77777777" w:rsidTr="00A31434">
        <w:tc>
          <w:tcPr>
            <w:cnfStyle w:val="001000000000" w:firstRow="0" w:lastRow="0" w:firstColumn="1" w:lastColumn="0" w:oddVBand="0" w:evenVBand="0" w:oddHBand="0" w:evenHBand="0" w:firstRowFirstColumn="0" w:firstRowLastColumn="0" w:lastRowFirstColumn="0" w:lastRowLastColumn="0"/>
            <w:tcW w:w="1521" w:type="dxa"/>
          </w:tcPr>
          <w:p w14:paraId="3F09E154" w14:textId="2515297B" w:rsidR="00654AA6" w:rsidRPr="0073029C" w:rsidRDefault="00654AA6" w:rsidP="00961E15">
            <w:pPr>
              <w:rPr>
                <w:rFonts w:ascii="Times New Roman" w:hAnsi="Times New Roman" w:cs="Times New Roman"/>
                <w:b w:val="0"/>
                <w:sz w:val="24"/>
                <w:szCs w:val="24"/>
              </w:rPr>
            </w:pPr>
            <w:r w:rsidRPr="0073029C">
              <w:rPr>
                <w:rFonts w:ascii="Times New Roman" w:hAnsi="Times New Roman" w:cs="Times New Roman"/>
                <w:sz w:val="24"/>
                <w:szCs w:val="24"/>
              </w:rPr>
              <w:fldChar w:fldCharType="begin"/>
            </w:r>
            <w:r w:rsidR="001F08DA" w:rsidRPr="0073029C">
              <w:rPr>
                <w:rFonts w:ascii="Times New Roman" w:hAnsi="Times New Roman" w:cs="Times New Roman"/>
                <w:b w:val="0"/>
                <w:sz w:val="24"/>
                <w:szCs w:val="24"/>
              </w:rPr>
              <w:instrText xml:space="preserve"> ADDIN ZOTERO_ITEM CSL_CITATION {"citationID":"iZkiyPwv","properties":{"formattedCitation":"(Toraman et al., 2022)","plainCitation":"(Toraman et al., 2022)","dontUpdate":true,"noteIndex":0},"citationItems":[{"id":411,"uris":["http://zotero.org/users/9104097/items/MVTQU95C"],"itemData":{"id":411,"type":"paper-conference","abstract":"The performance of hate speech detection models relies on the datasets on which the models are trained. Existing datasets are mostly prepared with a limited number of instances or hate domains that define hate topics. This hinders large-scale analysis and transfer learning with respect to hate domains. In this study, we construct large-scale tweet datasets for hate speech detection in English and a low-resource language, Turkish, consisting of human-labeled 100k tweets per each. Our datasets are designed to have equal number of tweets distributed over five domains. The experimental results supported by statistical tests show that Transformer-based language models outperform conventional bag-of-words and neural models by at least 5% in English and 10% in Turkish for large-scale hate speech detection. The performance is also scalable to different training sizes, such that 98% of performance in English, and 97% in Turkish, are recovered when 20% of training instances are used. We further examine the generalization ability of cross-domain transfer among hate domains. We show that 96% of the performance of a target domain in average is recovered by other domains for English, and 92% for Turkish. Gender and religion are more successful to generalize to other domains, while sports fail most.","container-title":"LREC 2022: THIRTEEN INTERNATIONAL CONFERENCE ON LANGUAGE RESOURCES AND EVALUATION","ISBN":"979-10-95546-72-6","page":"2215-2225","publisher":"Google; S African Ctr Digital Language Resources; Vocapia Res; 3M; Emvista; Expert.ai; Grammarly; Minist Culture, Delegat Gen Langue Francaise Aux Langues France; Reg Sud Provence Alpes Cote Azur","title":"Large-Scale Hate Speech Detection with Cross-Domain Transfer","author":[{"family":"Toraman","given":"Cagri"},{"family":"Sahinuc","given":"Furkan"},{"family":"Yilmaz","given":"Eyup Halit"}],"editor":[{"family":"Calzolari","given":"N"},{"family":"Bechet","given":"F"},{"family":"Blache","given":"P"},{"family":"Choukri","given":"K"},{"family":"Cieri","given":"C"},{"family":"Declerck","given":"T"},{"family":"Goggi","given":"S"},{"family":"Isahara","given":"H"},{"family":"Maegaard","given":"B"},{"family":"Mazo","given":"H"},{"family":"Odijk","given":"H"},{"family":"Piperidis","given":"S"}],"issued":{"date-parts":[["2022"]]}}}],"schema":"https://github.com/citation-style-language/schema/raw/master/csl-citation.json"} </w:instrText>
            </w:r>
            <w:r w:rsidRPr="0073029C">
              <w:rPr>
                <w:rFonts w:ascii="Times New Roman" w:hAnsi="Times New Roman" w:cs="Times New Roman"/>
                <w:sz w:val="24"/>
                <w:szCs w:val="24"/>
              </w:rPr>
              <w:fldChar w:fldCharType="separate"/>
            </w:r>
            <w:r w:rsidRPr="0073029C">
              <w:rPr>
                <w:rFonts w:ascii="Times New Roman" w:hAnsi="Times New Roman" w:cs="Times New Roman"/>
                <w:b w:val="0"/>
                <w:sz w:val="24"/>
              </w:rPr>
              <w:t>Toraman et al., (2022)</w:t>
            </w:r>
            <w:r w:rsidRPr="0073029C">
              <w:rPr>
                <w:rFonts w:ascii="Times New Roman" w:hAnsi="Times New Roman" w:cs="Times New Roman"/>
                <w:sz w:val="24"/>
                <w:szCs w:val="24"/>
              </w:rPr>
              <w:fldChar w:fldCharType="end"/>
            </w:r>
          </w:p>
        </w:tc>
        <w:tc>
          <w:tcPr>
            <w:tcW w:w="1718" w:type="dxa"/>
          </w:tcPr>
          <w:p w14:paraId="79163B37"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nglish &amp; Turkish</w:t>
            </w:r>
          </w:p>
        </w:tc>
        <w:tc>
          <w:tcPr>
            <w:tcW w:w="1261" w:type="dxa"/>
          </w:tcPr>
          <w:p w14:paraId="64EA95CE"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Hate</w:t>
            </w:r>
          </w:p>
        </w:tc>
        <w:tc>
          <w:tcPr>
            <w:tcW w:w="1710" w:type="dxa"/>
          </w:tcPr>
          <w:p w14:paraId="1681DE2C"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nglish = 100k</w:t>
            </w:r>
          </w:p>
          <w:p w14:paraId="0F350BC3"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urkish = 100k</w:t>
            </w:r>
          </w:p>
        </w:tc>
        <w:tc>
          <w:tcPr>
            <w:tcW w:w="1170" w:type="dxa"/>
          </w:tcPr>
          <w:p w14:paraId="01110026"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8.3</w:t>
            </w:r>
          </w:p>
          <w:p w14:paraId="043F7026"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0BE1A15"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5</w:t>
            </w:r>
          </w:p>
        </w:tc>
        <w:tc>
          <w:tcPr>
            <w:tcW w:w="1350" w:type="dxa"/>
          </w:tcPr>
          <w:p w14:paraId="67FB400C"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ulti-label</w:t>
            </w:r>
          </w:p>
        </w:tc>
        <w:tc>
          <w:tcPr>
            <w:tcW w:w="2682" w:type="dxa"/>
          </w:tcPr>
          <w:p w14:paraId="2CD4F192"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rained annotators</w:t>
            </w:r>
          </w:p>
        </w:tc>
        <w:tc>
          <w:tcPr>
            <w:tcW w:w="1548" w:type="dxa"/>
          </w:tcPr>
          <w:p w14:paraId="00443899" w14:textId="77777777" w:rsidR="00654AA6" w:rsidRDefault="00654AA6" w:rsidP="00961E1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witter</w:t>
            </w:r>
          </w:p>
        </w:tc>
      </w:tr>
    </w:tbl>
    <w:p w14:paraId="2858EF33" w14:textId="0839C758" w:rsidR="00D076EF" w:rsidRDefault="00D076EF">
      <w:pPr>
        <w:rPr>
          <w:rFonts w:ascii="Times New Roman" w:hAnsi="Times New Roman" w:cs="Times New Roman"/>
          <w:sz w:val="24"/>
          <w:szCs w:val="24"/>
        </w:rPr>
      </w:pPr>
    </w:p>
    <w:p w14:paraId="028EAAE5" w14:textId="77777777" w:rsidR="00654AA6" w:rsidRDefault="00654AA6" w:rsidP="001143B6">
      <w:pPr>
        <w:spacing w:line="360" w:lineRule="auto"/>
        <w:jc w:val="both"/>
        <w:rPr>
          <w:rFonts w:ascii="Times New Roman" w:hAnsi="Times New Roman" w:cs="Times New Roman"/>
          <w:sz w:val="24"/>
          <w:szCs w:val="24"/>
        </w:rPr>
        <w:sectPr w:rsidR="00654AA6" w:rsidSect="005973EE">
          <w:pgSz w:w="15840" w:h="12240" w:orient="landscape"/>
          <w:pgMar w:top="1440" w:right="1440" w:bottom="1440" w:left="1440" w:header="720" w:footer="720" w:gutter="0"/>
          <w:cols w:space="720"/>
          <w:docGrid w:linePitch="360"/>
        </w:sectPr>
      </w:pPr>
    </w:p>
    <w:p w14:paraId="508B353B" w14:textId="0B5CCF70" w:rsidR="00F01698" w:rsidRDefault="00F01698"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2.2 </w:t>
      </w:r>
      <w:r w:rsidR="00785496">
        <w:rPr>
          <w:rFonts w:ascii="Times New Roman" w:hAnsi="Times New Roman" w:cs="Times New Roman"/>
          <w:sz w:val="24"/>
          <w:szCs w:val="24"/>
        </w:rPr>
        <w:t>M</w:t>
      </w:r>
      <w:r>
        <w:rPr>
          <w:rFonts w:ascii="Times New Roman" w:hAnsi="Times New Roman" w:cs="Times New Roman"/>
          <w:sz w:val="24"/>
          <w:szCs w:val="24"/>
        </w:rPr>
        <w:t xml:space="preserve">achine learning </w:t>
      </w:r>
      <w:r w:rsidR="001F33F2">
        <w:rPr>
          <w:rFonts w:ascii="Times New Roman" w:hAnsi="Times New Roman" w:cs="Times New Roman"/>
          <w:sz w:val="24"/>
          <w:szCs w:val="24"/>
        </w:rPr>
        <w:t>approach</w:t>
      </w:r>
    </w:p>
    <w:p w14:paraId="555D26BE" w14:textId="0D9BDDF9" w:rsidR="001F33F2" w:rsidRDefault="00785496"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chine learning algorithms have </w:t>
      </w:r>
      <w:r w:rsidR="00E102E1">
        <w:rPr>
          <w:rFonts w:ascii="Times New Roman" w:hAnsi="Times New Roman" w:cs="Times New Roman"/>
          <w:sz w:val="24"/>
          <w:szCs w:val="24"/>
        </w:rPr>
        <w:t xml:space="preserve">become very popular in the </w:t>
      </w:r>
      <w:r w:rsidR="001F33F2">
        <w:rPr>
          <w:rFonts w:ascii="Times New Roman" w:hAnsi="Times New Roman" w:cs="Times New Roman"/>
          <w:sz w:val="24"/>
          <w:szCs w:val="24"/>
        </w:rPr>
        <w:t>task of hate speech detection</w:t>
      </w:r>
      <w:r w:rsidR="00E102E1">
        <w:rPr>
          <w:rFonts w:ascii="Times New Roman" w:hAnsi="Times New Roman" w:cs="Times New Roman"/>
          <w:sz w:val="24"/>
          <w:szCs w:val="24"/>
        </w:rPr>
        <w:t xml:space="preserve">. The approach involves the use of data to train </w:t>
      </w:r>
      <w:r w:rsidR="00F516CA">
        <w:rPr>
          <w:rFonts w:ascii="Times New Roman" w:hAnsi="Times New Roman" w:cs="Times New Roman"/>
          <w:sz w:val="24"/>
          <w:szCs w:val="24"/>
        </w:rPr>
        <w:t>models</w:t>
      </w:r>
      <w:r w:rsidR="00E102E1">
        <w:rPr>
          <w:rFonts w:ascii="Times New Roman" w:hAnsi="Times New Roman" w:cs="Times New Roman"/>
          <w:sz w:val="24"/>
          <w:szCs w:val="24"/>
        </w:rPr>
        <w:t xml:space="preserve"> to learn patterns from the data and be able to make predictions on unseen instances</w:t>
      </w:r>
      <w:r w:rsidR="00773CF4">
        <w:rPr>
          <w:rFonts w:ascii="Times New Roman" w:hAnsi="Times New Roman" w:cs="Times New Roman"/>
          <w:sz w:val="24"/>
          <w:szCs w:val="24"/>
        </w:rPr>
        <w:t xml:space="preserve"> </w:t>
      </w:r>
      <w:r w:rsidR="00773CF4">
        <w:rPr>
          <w:rFonts w:ascii="Times New Roman" w:hAnsi="Times New Roman" w:cs="Times New Roman"/>
          <w:sz w:val="24"/>
          <w:szCs w:val="24"/>
        </w:rPr>
        <w:fldChar w:fldCharType="begin"/>
      </w:r>
      <w:r w:rsidR="00773CF4">
        <w:rPr>
          <w:rFonts w:ascii="Times New Roman" w:hAnsi="Times New Roman" w:cs="Times New Roman"/>
          <w:sz w:val="24"/>
          <w:szCs w:val="24"/>
        </w:rPr>
        <w:instrText xml:space="preserve"> ADDIN ZOTERO_ITEM CSL_CITATION {"citationID":"teX47hln","properties":{"formattedCitation":"(Pyingkodi et al., 2023)","plainCitation":"(Pyingkodi et al., 2023)","noteIndex":0},"citationItems":[{"id":5704,"uris":["http://zotero.org/users/9104097/items/4KUQV2T4"],"itemData":{"id":5704,"type":"paper-conference","abstract":"Hate speech is a serious issue that can have harmful consequences for individuals and groups. In an effort to combat this issue, automated methods for identifying and categorising hate speech in text and other media have been developed using machine learning and deep learning techniques. These methods involve training machine learning algorithms on large datasets of labelled text, audio or visual data, and then using these algorithms to identify and classify new, unseen examples of hate speech. Machine learning approaches can be effective at detecting and classifying hate speech, but they also have limitations and can be prone to errors, particularly if the training data is biased or if the algorithms are not carefully designed and evaluated. It is important to thoughtfully examine the ethical and social consequences of using machine learning to identify hate speech and to ensure that these methods are transparent, fair, and accountable.","container-title":"2023 International Conference on Computer Communication and Informatics (ICCCI)","DOI":"10.1109/ICCCI56745.2023.10128591","event-place":"Coimbatore, India","event-title":"2023 International Conference on Computer Communication and Informatics (ICCCI)","ISBN":"9798350348217","language":"en","page":"1-6","publisher":"IEEE","publisher-place":"Coimbatore, India","source":"DOI.org (Crossref)","title":"Hate Speech Analysis using Supervised Machine Learning Techniques","URL":"https://ieeexplore.ieee.org/document/10128591/","author":[{"family":"Pyingkodi","given":"M"},{"family":"Thenmozhi","given":"K"},{"family":"Chitra","given":"K"},{"family":"Karthikeyan","given":"M"},{"family":"Pradeep","given":"M"},{"family":"Suriya","given":"Prakash T D"},{"family":"Viswanathan","given":"T J"}],"accessed":{"date-parts":[["2023",11,18]]},"issued":{"date-parts":[["2023",1,23]]}}}],"schema":"https://github.com/citation-style-language/schema/raw/master/csl-citation.json"} </w:instrText>
      </w:r>
      <w:r w:rsidR="00773CF4">
        <w:rPr>
          <w:rFonts w:ascii="Times New Roman" w:hAnsi="Times New Roman" w:cs="Times New Roman"/>
          <w:sz w:val="24"/>
          <w:szCs w:val="24"/>
        </w:rPr>
        <w:fldChar w:fldCharType="separate"/>
      </w:r>
      <w:r w:rsidR="00773CF4" w:rsidRPr="00773CF4">
        <w:rPr>
          <w:rFonts w:ascii="Times New Roman" w:hAnsi="Times New Roman" w:cs="Times New Roman"/>
          <w:sz w:val="24"/>
        </w:rPr>
        <w:t>(Pyingkodi et al., 2023)</w:t>
      </w:r>
      <w:r w:rsidR="00773CF4">
        <w:rPr>
          <w:rFonts w:ascii="Times New Roman" w:hAnsi="Times New Roman" w:cs="Times New Roman"/>
          <w:sz w:val="24"/>
          <w:szCs w:val="24"/>
        </w:rPr>
        <w:fldChar w:fldCharType="end"/>
      </w:r>
      <w:r w:rsidR="00E102E1">
        <w:rPr>
          <w:rFonts w:ascii="Times New Roman" w:hAnsi="Times New Roman" w:cs="Times New Roman"/>
          <w:sz w:val="24"/>
          <w:szCs w:val="24"/>
        </w:rPr>
        <w:t xml:space="preserve">. </w:t>
      </w:r>
      <w:r w:rsidR="00071539">
        <w:rPr>
          <w:rFonts w:ascii="Times New Roman" w:hAnsi="Times New Roman" w:cs="Times New Roman"/>
          <w:sz w:val="24"/>
          <w:szCs w:val="24"/>
        </w:rPr>
        <w:t xml:space="preserve">In most cases, authors use </w:t>
      </w:r>
      <w:r w:rsidR="00860381">
        <w:rPr>
          <w:rFonts w:ascii="Times New Roman" w:hAnsi="Times New Roman" w:cs="Times New Roman"/>
          <w:sz w:val="24"/>
          <w:szCs w:val="24"/>
        </w:rPr>
        <w:t>supervised approach (</w:t>
      </w:r>
      <w:r w:rsidR="00071539">
        <w:rPr>
          <w:rFonts w:ascii="Times New Roman" w:hAnsi="Times New Roman" w:cs="Times New Roman"/>
          <w:sz w:val="24"/>
          <w:szCs w:val="24"/>
        </w:rPr>
        <w:t>labeled data</w:t>
      </w:r>
      <w:r w:rsidR="00860381">
        <w:rPr>
          <w:rFonts w:ascii="Times New Roman" w:hAnsi="Times New Roman" w:cs="Times New Roman"/>
          <w:sz w:val="24"/>
          <w:szCs w:val="24"/>
        </w:rPr>
        <w:t>)</w:t>
      </w:r>
      <w:r w:rsidR="00071539">
        <w:rPr>
          <w:rFonts w:ascii="Times New Roman" w:hAnsi="Times New Roman" w:cs="Times New Roman"/>
          <w:sz w:val="24"/>
          <w:szCs w:val="24"/>
        </w:rPr>
        <w:t xml:space="preserve"> to train these models</w:t>
      </w:r>
      <w:r w:rsidR="00860381">
        <w:rPr>
          <w:rFonts w:ascii="Times New Roman" w:hAnsi="Times New Roman" w:cs="Times New Roman"/>
          <w:sz w:val="24"/>
          <w:szCs w:val="24"/>
        </w:rPr>
        <w:t xml:space="preserve">, while others use unsupervised (unlabeled data) or semi-supervised (labeled and unlabeled data) to train these models </w:t>
      </w:r>
      <w:r w:rsidR="00860381">
        <w:rPr>
          <w:rFonts w:ascii="Times New Roman" w:hAnsi="Times New Roman" w:cs="Times New Roman"/>
          <w:sz w:val="24"/>
          <w:szCs w:val="24"/>
        </w:rPr>
        <w:fldChar w:fldCharType="begin"/>
      </w:r>
      <w:r w:rsidR="00860381">
        <w:rPr>
          <w:rFonts w:ascii="Times New Roman" w:hAnsi="Times New Roman" w:cs="Times New Roman"/>
          <w:sz w:val="24"/>
          <w:szCs w:val="24"/>
        </w:rPr>
        <w:instrText xml:space="preserve"> ADDIN ZOTERO_ITEM CSL_CITATION {"citationID":"4UxRSOHq","properties":{"formattedCitation":"(Alrehili, 2019)","plainCitation":"(Alrehili, 2019)","noteIndex":0},"citationItems":[{"id":136,"uris":["http://zotero.org/users/9104097/items/RLIXWVGH"],"itemData":{"id":136,"type":"paper-conference","abstract":"Due to the advancement in technology and the explosion of the information age, people communicate with each other indirectly via using the online social networks (OSNs), such as Facebook Snapchat, Instagram, and Twitter. Users of OSNs can post anything without any control or constraint of the content, which leads to increase in spreading of hateful and offensive speech among users, thus resulting in an increase in crimes, murder, and terrorism. Hence, this paper provides a survey and state of the art natural language processing (NLP) technique that is used in automatic detection of the hate speech on OSNs, such as dictionaries, bag-of-words, N-gram etc.","container-title":"2019 IEEE/ACS 16th International Conference on Computer Systems and Applications (AICCSA)","DOI":"10.1109/AICCSA47632.2019.9035228","event-place":"Abu Dhabi, United Arab Emirates","event-title":"2019 IEEE/ACS 16th International Conference on Computer Systems and Applications (AICCSA)","ISBN":"978-1-72815-052-9","language":"en","page":"1-6","publisher":"IEEE","publisher-place":"Abu Dhabi, United Arab Emirates","source":"DOI.org (Crossref)","title":"Automatic Hate Speech Detection on Social Media: A Brief Survey","title-short":"Automatic Hate Speech Detection on Social Media","URL":"https://ieeexplore.ieee.org/document/9035228/","author":[{"family":"Alrehili","given":"Ahlam"}],"accessed":{"date-parts":[["2023",2,11]]},"issued":{"date-parts":[["2019",11]]}}}],"schema":"https://github.com/citation-style-language/schema/raw/master/csl-citation.json"} </w:instrText>
      </w:r>
      <w:r w:rsidR="00860381">
        <w:rPr>
          <w:rFonts w:ascii="Times New Roman" w:hAnsi="Times New Roman" w:cs="Times New Roman"/>
          <w:sz w:val="24"/>
          <w:szCs w:val="24"/>
        </w:rPr>
        <w:fldChar w:fldCharType="separate"/>
      </w:r>
      <w:r w:rsidR="00860381" w:rsidRPr="00860381">
        <w:rPr>
          <w:rFonts w:ascii="Times New Roman" w:hAnsi="Times New Roman" w:cs="Times New Roman"/>
          <w:sz w:val="24"/>
        </w:rPr>
        <w:t>(Alrehili, 2019)</w:t>
      </w:r>
      <w:r w:rsidR="00860381">
        <w:rPr>
          <w:rFonts w:ascii="Times New Roman" w:hAnsi="Times New Roman" w:cs="Times New Roman"/>
          <w:sz w:val="24"/>
          <w:szCs w:val="24"/>
        </w:rPr>
        <w:fldChar w:fldCharType="end"/>
      </w:r>
      <w:r w:rsidR="00860381">
        <w:rPr>
          <w:rFonts w:ascii="Times New Roman" w:hAnsi="Times New Roman" w:cs="Times New Roman"/>
          <w:sz w:val="24"/>
          <w:szCs w:val="24"/>
        </w:rPr>
        <w:t>.</w:t>
      </w:r>
    </w:p>
    <w:p w14:paraId="0E301FD8" w14:textId="3E32761D" w:rsidR="00860381" w:rsidRDefault="00F05A7A"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study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Q6ivees","properties":{"formattedCitation":"(\\uc0\\u199{}\\uc0\\u246{}ltekin, 2020)","plainCitation":"(Çöltekin, 2020)","noteIndex":0},"citationItems":[{"id":5634,"uris":["http://zotero.org/users/9104097/items/TISHP9LM"],"itemData":{"id":5634,"type":"article-journal","abstract":"This paper introduces a corpus of Turkish offensive language. To our knowledge, this is the first corpus of offensive language for Turkish. The corpus consists of randomly sampled micro-blog posts from Twitter. The annotation guidelines are based on a careful review of the annotation practices of recent efforts for other languages. The corpus contains 36 232 tweets sampled randomly from the Twitter stream during a period of 18 months between Apr 2018 to Sept 2019. We found approximately 19 % of the tweets in the data contain some type of offensive language, which is further subcategorized based on the target of the offense. We describe the annotation process, discuss some interesting aspects of the data, and present results of automatically classifying the corpus using state-of-the-art text classification methods. The classifiers achieve 77.3 % F1 score on identifying offensive tweets, 77.9 % F1 score on determining whether a given offensive document is targeted or not, and 53.0 % F1 score on classifying the targeted offensive documents into three subcategories.","container-title":"Proceedings of the 12th Conference on Language Resources and Evaluation","language":"en","page":"pages 6174–6184","source":"Zotero","title":"A Corpus of Turkish Offensive Language on Social Media","author":[{"family":"Çöltekin","given":"Çağrı"}],"issued":{"date-parts":[["2020"]]}}}],"schema":"https://github.com/citation-style-language/schema/raw/master/csl-citation.json"} </w:instrText>
      </w:r>
      <w:r>
        <w:rPr>
          <w:rFonts w:ascii="Times New Roman" w:hAnsi="Times New Roman" w:cs="Times New Roman"/>
          <w:sz w:val="24"/>
          <w:szCs w:val="24"/>
        </w:rPr>
        <w:fldChar w:fldCharType="separate"/>
      </w:r>
      <w:r w:rsidR="006005A9" w:rsidRPr="006005A9">
        <w:rPr>
          <w:rFonts w:ascii="Times New Roman" w:hAnsi="Times New Roman" w:cs="Times New Roman"/>
          <w:sz w:val="24"/>
          <w:szCs w:val="24"/>
        </w:rPr>
        <w:t>(Çöltekin, 2020)</w:t>
      </w:r>
      <w:r>
        <w:rPr>
          <w:rFonts w:ascii="Times New Roman" w:hAnsi="Times New Roman" w:cs="Times New Roman"/>
          <w:sz w:val="24"/>
          <w:szCs w:val="24"/>
        </w:rPr>
        <w:fldChar w:fldCharType="end"/>
      </w:r>
      <w:r>
        <w:rPr>
          <w:rFonts w:ascii="Times New Roman" w:hAnsi="Times New Roman" w:cs="Times New Roman"/>
          <w:sz w:val="24"/>
          <w:szCs w:val="24"/>
        </w:rPr>
        <w:t xml:space="preserve"> used a supervised approach to train a linear support vector model (SVC) to detect offensive language in Turkish. Using word and character n-gram features, the model was able to successfully classify the comments as offensive or not and also identify the target of the offensive tweet. </w:t>
      </w:r>
      <w:r w:rsidR="00037989">
        <w:rPr>
          <w:rFonts w:ascii="Times New Roman" w:hAnsi="Times New Roman" w:cs="Times New Roman"/>
          <w:sz w:val="24"/>
          <w:szCs w:val="24"/>
        </w:rPr>
        <w:t>The model was evaluated using recall, precision and f</w:t>
      </w:r>
      <w:r w:rsidR="00620FDA">
        <w:rPr>
          <w:rFonts w:ascii="Times New Roman" w:hAnsi="Times New Roman" w:cs="Times New Roman"/>
          <w:sz w:val="24"/>
          <w:szCs w:val="24"/>
        </w:rPr>
        <w:t>1</w:t>
      </w:r>
      <w:r w:rsidR="00037989">
        <w:rPr>
          <w:rFonts w:ascii="Times New Roman" w:hAnsi="Times New Roman" w:cs="Times New Roman"/>
          <w:sz w:val="24"/>
          <w:szCs w:val="24"/>
        </w:rPr>
        <w:t>-score.</w:t>
      </w:r>
      <w:r>
        <w:rPr>
          <w:rFonts w:ascii="Times New Roman" w:hAnsi="Times New Roman" w:cs="Times New Roman"/>
          <w:sz w:val="24"/>
          <w:szCs w:val="24"/>
        </w:rPr>
        <w:t xml:space="preserve"> </w:t>
      </w:r>
      <w:r w:rsidR="00AB62C9">
        <w:rPr>
          <w:rFonts w:ascii="Times New Roman" w:hAnsi="Times New Roman" w:cs="Times New Roman"/>
          <w:sz w:val="24"/>
          <w:szCs w:val="24"/>
        </w:rPr>
        <w:fldChar w:fldCharType="begin"/>
      </w:r>
      <w:r w:rsidR="00AB62C9">
        <w:rPr>
          <w:rFonts w:ascii="Times New Roman" w:hAnsi="Times New Roman" w:cs="Times New Roman"/>
          <w:sz w:val="24"/>
          <w:szCs w:val="24"/>
        </w:rPr>
        <w:instrText xml:space="preserve"> ADDIN ZOTERO_ITEM CSL_CITATION {"citationID":"Yh6tOSOQ","properties":{"formattedCitation":"(Joksimovic et al., 2019)","plainCitation":"(Joksimovic et al., 2019)","noteIndex":0},"citationItems":[{"id":5708,"uris":["http://zotero.org/users/9104097/items/YXSLJ873"],"itemData":{"id":5708,"type":"paper-conference","abstract":"Discussion forum participation represents a crucial support for learning and often the only way of supporting social interactions in online settings. However, learner behavior varies considerably in these forums, including positive behaviors such as sharing new ideas or asking thoughtful questions, but also verbally abusive behaviors, which could have disproportionate detrimental effects. To provide means for mitigating potential negative effects on course participation and learning, we developed an automated classiﬁer for identifying communication that show linguistic patterns associated with hostility in online forums. In so doing, we employ several wellestablished automated text analysis tools and build on common practices for handling highly imbalanced datasets and reducing sensitivity to overﬁtting. Although still in its infancy, our approach shows promising results (AUC ROC=0.74) towards establishing a robust detector of abusive behaviors. We provide an overview of the classiﬁcation (linguistic and contextual) features most indicative of online aggression.","container-title":"Proceedings of the Third Workshop on Abusive Language Online","DOI":"10.18653/v1/W19-3505","event-place":"Florence, Italy","event-title":"Proceedings of the Third Workshop on Abusive Language Online","language":"en","page":"36-45","publisher":"Association for Computational Linguistics","publisher-place":"Florence, Italy","source":"DOI.org (Crossref)","title":"Automated Identification of Verbally Abusive Behaviors in Online Discussions","URL":"https://www.aclweb.org/anthology/W19-3505","author":[{"family":"Joksimovic","given":"Srecko"},{"family":"Baker","given":"Ryan S."},{"family":"Ocumpaugh","given":"Jaclyn"},{"family":"Andres","given":"Juan Miguel L."},{"family":"Tot","given":"Ivan"},{"family":"Wang","given":"Elle Yuan"},{"family":"Dawson","given":"Shane"}],"accessed":{"date-parts":[["2023",11,18]]},"issued":{"date-parts":[["2019"]]}}}],"schema":"https://github.com/citation-style-language/schema/raw/master/csl-citation.json"} </w:instrText>
      </w:r>
      <w:r w:rsidR="00AB62C9">
        <w:rPr>
          <w:rFonts w:ascii="Times New Roman" w:hAnsi="Times New Roman" w:cs="Times New Roman"/>
          <w:sz w:val="24"/>
          <w:szCs w:val="24"/>
        </w:rPr>
        <w:fldChar w:fldCharType="separate"/>
      </w:r>
      <w:r w:rsidR="006005A9" w:rsidRPr="006005A9">
        <w:rPr>
          <w:rFonts w:ascii="Times New Roman" w:hAnsi="Times New Roman" w:cs="Times New Roman"/>
          <w:sz w:val="24"/>
        </w:rPr>
        <w:t>(Joksimovic et al., 2019)</w:t>
      </w:r>
      <w:r w:rsidR="00AB62C9">
        <w:rPr>
          <w:rFonts w:ascii="Times New Roman" w:hAnsi="Times New Roman" w:cs="Times New Roman"/>
          <w:sz w:val="24"/>
          <w:szCs w:val="24"/>
        </w:rPr>
        <w:fldChar w:fldCharType="end"/>
      </w:r>
      <w:r w:rsidR="00AB62C9">
        <w:rPr>
          <w:rFonts w:ascii="Times New Roman" w:hAnsi="Times New Roman" w:cs="Times New Roman"/>
          <w:sz w:val="24"/>
          <w:szCs w:val="24"/>
        </w:rPr>
        <w:t xml:space="preserve"> collected comments from an online course to train a machine learning model to classify abusive comments. They utilize linguistic and contextual features, LIWC </w:t>
      </w:r>
      <w:r w:rsidR="00272A56">
        <w:rPr>
          <w:rFonts w:ascii="Times New Roman" w:hAnsi="Times New Roman" w:cs="Times New Roman"/>
          <w:sz w:val="24"/>
          <w:szCs w:val="24"/>
        </w:rPr>
        <w:t>among other features</w:t>
      </w:r>
      <w:r w:rsidR="00AB62C9">
        <w:rPr>
          <w:rFonts w:ascii="Times New Roman" w:hAnsi="Times New Roman" w:cs="Times New Roman"/>
          <w:sz w:val="24"/>
          <w:szCs w:val="24"/>
        </w:rPr>
        <w:t xml:space="preserve">. </w:t>
      </w:r>
      <w:r w:rsidR="00272A56">
        <w:rPr>
          <w:rFonts w:ascii="Times New Roman" w:hAnsi="Times New Roman" w:cs="Times New Roman"/>
          <w:sz w:val="24"/>
          <w:szCs w:val="24"/>
        </w:rPr>
        <w:t xml:space="preserve">They experiment SVM in conjunction with each feature, and then combine all the features together. The later combination produced the best AUC ROC. </w:t>
      </w:r>
      <w:r w:rsidR="00B33CC4">
        <w:rPr>
          <w:rFonts w:ascii="Times New Roman" w:hAnsi="Times New Roman" w:cs="Times New Roman"/>
          <w:sz w:val="24"/>
          <w:szCs w:val="24"/>
        </w:rPr>
        <w:fldChar w:fldCharType="begin"/>
      </w:r>
      <w:r w:rsidR="00B33CC4">
        <w:rPr>
          <w:rFonts w:ascii="Times New Roman" w:hAnsi="Times New Roman" w:cs="Times New Roman"/>
          <w:sz w:val="24"/>
          <w:szCs w:val="24"/>
        </w:rPr>
        <w:instrText xml:space="preserve"> ADDIN ZOTERO_ITEM CSL_CITATION {"citationID":"RRYzZJaf","properties":{"formattedCitation":"(Bhattacharyya, 2022)","plainCitation":"(Bhattacharyya, 2022)","noteIndex":0},"citationItems":[{"id":5730,"uris":["http://zotero.org/users/9104097/items/94S3QGNU"],"itemData":{"id":5730,"type":"paper-conference","abstract":"In social media, there are instances where people present their opinions in strong language, resorting to abusive/toxic comments.There are instances of communal hatred, hate-speech, toxicity and bullying. And, in this age of social media, it’s very important to find means to keep check on these toxic comments, as to preserve the mental peace of people in social media.While there are tools, models to detect and potentially filter these kind of content, developing these kinds of models for the low resource language space is an issue of research. In this paper, the task of abusive comment identification in Tamil language, is seen upon as a multiclass classification problem.There are different pre-processing as well as modelling approaches discussed in this paper.The different approaches are compared on the basis of weighted average accuracy.","container-title":"Proceedings of the Second Workshop on Speech and Language Technologies for Dravidian Languages","DOI":"10.18653/v1/2022.dravidianlangtech-1.33","event-place":"Dublin, Ireland","event-title":"Proceedings of the Second Workshop on Speech and Language Technologies for Dravidian Languages","language":"en","page":"214-220","publisher":"Association for Computational Linguistics","publisher-place":"Dublin, Ireland","source":"DOI.org (Crossref)","title":"Aanisha@TamilNLP-ACL2022:Abusive Detection in Tamil","title-short":"Aanisha@TamilNLP-ACL2022","URL":"https://aclanthology.org/2022.dravidianlangtech-1.33","author":[{"family":"Bhattacharyya","given":"Aanisha"}],"accessed":{"date-parts":[["2023",11,20]]},"issued":{"date-parts":[["2022"]]}}}],"schema":"https://github.com/citation-style-language/schema/raw/master/csl-citation.json"} </w:instrText>
      </w:r>
      <w:r w:rsidR="00B33CC4">
        <w:rPr>
          <w:rFonts w:ascii="Times New Roman" w:hAnsi="Times New Roman" w:cs="Times New Roman"/>
          <w:sz w:val="24"/>
          <w:szCs w:val="24"/>
        </w:rPr>
        <w:fldChar w:fldCharType="separate"/>
      </w:r>
      <w:r w:rsidR="006005A9" w:rsidRPr="006005A9">
        <w:rPr>
          <w:rFonts w:ascii="Times New Roman" w:hAnsi="Times New Roman" w:cs="Times New Roman"/>
          <w:sz w:val="24"/>
        </w:rPr>
        <w:t>(Bhattacharyya, 2022)</w:t>
      </w:r>
      <w:r w:rsidR="00B33CC4">
        <w:rPr>
          <w:rFonts w:ascii="Times New Roman" w:hAnsi="Times New Roman" w:cs="Times New Roman"/>
          <w:sz w:val="24"/>
          <w:szCs w:val="24"/>
        </w:rPr>
        <w:fldChar w:fldCharType="end"/>
      </w:r>
      <w:r w:rsidR="00B33CC4">
        <w:rPr>
          <w:rFonts w:ascii="Times New Roman" w:hAnsi="Times New Roman" w:cs="Times New Roman"/>
          <w:sz w:val="24"/>
          <w:szCs w:val="24"/>
        </w:rPr>
        <w:t xml:space="preserve"> experimented with various machine learning models to classify offensive comments in Tamil language. The author performed three different experiments</w:t>
      </w:r>
      <w:r w:rsidR="0026326D">
        <w:rPr>
          <w:rFonts w:ascii="Times New Roman" w:hAnsi="Times New Roman" w:cs="Times New Roman"/>
          <w:sz w:val="24"/>
          <w:szCs w:val="24"/>
        </w:rPr>
        <w:t xml:space="preserve"> using both classical and transformer-based models. The gradient boost classifier performed well on sampled data and the transformer model outperformed the classical models in the two other setups. In a related study, </w:t>
      </w:r>
      <w:r w:rsidR="008B7DE5">
        <w:rPr>
          <w:rFonts w:ascii="Times New Roman" w:hAnsi="Times New Roman" w:cs="Times New Roman"/>
          <w:sz w:val="24"/>
          <w:szCs w:val="24"/>
        </w:rPr>
        <w:fldChar w:fldCharType="begin"/>
      </w:r>
      <w:r w:rsidR="008B7DE5">
        <w:rPr>
          <w:rFonts w:ascii="Times New Roman" w:hAnsi="Times New Roman" w:cs="Times New Roman"/>
          <w:sz w:val="24"/>
          <w:szCs w:val="24"/>
        </w:rPr>
        <w:instrText xml:space="preserve"> ADDIN ZOTERO_ITEM CSL_CITATION {"citationID":"SnVSW2C8","properties":{"formattedCitation":"(Defersha &amp; Tune, 2021)","plainCitation":"(Defersha &amp; Tune, 2021)","noteIndex":0},"citationItems":[{"id":5886,"uris":["http://zotero.org/users/9104097/items/7TU2BLBD"],"itemData":{"id":5886,"type":"article-journal","container-title":"Indian Journal of Science and Technology","DOI":"10.17485/IJST/v14i31.1019","ISSN":"09746846, 09745645","issue":"31","journalAbbreviation":"IJST","language":"en","page":"2567-2578","source":"DOI.org (Crossref)","title":"Detection of Hate Speech Text in Afan Oromo Social Media using Machine Learning Approach","volume":"14","author":[{"family":"Defersha","given":"Naol Bakala"},{"family":"Tune","given":"Kula Kekeba"}],"issued":{"date-parts":[["2021",8,17]]}}}],"schema":"https://github.com/citation-style-language/schema/raw/master/csl-citation.json"} </w:instrText>
      </w:r>
      <w:r w:rsidR="008B7DE5">
        <w:rPr>
          <w:rFonts w:ascii="Times New Roman" w:hAnsi="Times New Roman" w:cs="Times New Roman"/>
          <w:sz w:val="24"/>
          <w:szCs w:val="24"/>
        </w:rPr>
        <w:fldChar w:fldCharType="separate"/>
      </w:r>
      <w:r w:rsidR="006005A9" w:rsidRPr="006005A9">
        <w:rPr>
          <w:rFonts w:ascii="Times New Roman" w:hAnsi="Times New Roman" w:cs="Times New Roman"/>
          <w:sz w:val="24"/>
        </w:rPr>
        <w:t>(Defersha &amp; Tune, 2021)</w:t>
      </w:r>
      <w:r w:rsidR="008B7DE5">
        <w:rPr>
          <w:rFonts w:ascii="Times New Roman" w:hAnsi="Times New Roman" w:cs="Times New Roman"/>
          <w:sz w:val="24"/>
          <w:szCs w:val="24"/>
        </w:rPr>
        <w:fldChar w:fldCharType="end"/>
      </w:r>
      <w:r w:rsidR="00D37CA9">
        <w:rPr>
          <w:rFonts w:ascii="Times New Roman" w:hAnsi="Times New Roman" w:cs="Times New Roman"/>
          <w:sz w:val="24"/>
          <w:szCs w:val="24"/>
        </w:rPr>
        <w:t xml:space="preserve"> and </w:t>
      </w:r>
      <w:r w:rsidR="00D37CA9">
        <w:rPr>
          <w:rFonts w:ascii="Times New Roman" w:hAnsi="Times New Roman" w:cs="Times New Roman"/>
          <w:sz w:val="24"/>
          <w:szCs w:val="24"/>
        </w:rPr>
        <w:fldChar w:fldCharType="begin"/>
      </w:r>
      <w:r w:rsidR="00D37CA9">
        <w:rPr>
          <w:rFonts w:ascii="Times New Roman" w:hAnsi="Times New Roman" w:cs="Times New Roman"/>
          <w:sz w:val="24"/>
          <w:szCs w:val="24"/>
        </w:rPr>
        <w:instrText xml:space="preserve"> ADDIN ZOTERO_ITEM CSL_CITATION {"citationID":"Oc9J2vSB","properties":{"formattedCitation":"(Kanessa &amp; Tulu, 2021)","plainCitation":"(Kanessa &amp; Tulu, 2021)","noteIndex":0},"citationItems":[{"id":5976,"uris":["http://zotero.org/users/9104097/items/3YJTVKJ5"],"itemData":{"id":5976,"type":"paper-conference","abstract":"The easily accessibility of different online platform allows every individuals people to express their ideas and share experiences easily without any restriction because of freedom of speech. Since social media don’t have general framework to identify hate and neutral speech this results anonymity. However, the propagation of hate speech on social media distresses the society in many aspects, such as affecting the mental health of targeted audiences, affects social interaction and distraction of properties. This research proposed the SVM with TF-IDF, Ngram, and W2vec feature extraction to construct dataset which is binary classifier to detect hate speech for Afaan Oromoo language. To construct dataset for this study first we crawl data from Facebook posts and comments by using Face pager and scrap storm API. After we collect we labeled the collected data to two class hate and neutral class. The general objective of this research is to design a framework which classify hate and neutral speech. Furthermore, when we compare the results ofdifferent Machine Learning algorithms. The experiment is evaluated based on accuracy, F-score, recall and precision measurements. The framework based on SVM with n-gram combination with TF-IDF achieve 96% in all metrics.","container-title":"2021 International Conference on Information and Communication Technology for Development for Africa (ICT4DA)","DOI":"10.1109/ICT4DA53266.2021.9672232","event-place":"Bahir Dar, Ethiopia","event-title":"2021 International Conference on Information and Communication Technology for Development for Africa (ICT4DA)","ISBN":"978-1-66543-666-3","language":"en","page":"42-47","publisher":"IEEE","publisher-place":"Bahir Dar, Ethiopia","source":"DOI.org (Crossref)","title":"Automatic Hate and Offensive speech detection framework from social media: the case of Afaan Oromoo language","title-short":"Automatic Hate and Offensive speech detection framework from social media","URL":"https://ieeexplore.ieee.org/document/9672232/","author":[{"family":"Kanessa","given":"Lata Guta"},{"family":"Tulu","given":"Solomon Gizaw"}],"accessed":{"date-parts":[["2023",11,20]]},"issued":{"date-parts":[["2021",11,22]]}}}],"schema":"https://github.com/citation-style-language/schema/raw/master/csl-citation.json"} </w:instrText>
      </w:r>
      <w:r w:rsidR="00D37CA9">
        <w:rPr>
          <w:rFonts w:ascii="Times New Roman" w:hAnsi="Times New Roman" w:cs="Times New Roman"/>
          <w:sz w:val="24"/>
          <w:szCs w:val="24"/>
        </w:rPr>
        <w:fldChar w:fldCharType="separate"/>
      </w:r>
      <w:r w:rsidR="006005A9" w:rsidRPr="006005A9">
        <w:rPr>
          <w:rFonts w:ascii="Times New Roman" w:hAnsi="Times New Roman" w:cs="Times New Roman"/>
          <w:sz w:val="24"/>
        </w:rPr>
        <w:t>(Kanessa &amp; Tulu, 2021)</w:t>
      </w:r>
      <w:r w:rsidR="00D37CA9">
        <w:rPr>
          <w:rFonts w:ascii="Times New Roman" w:hAnsi="Times New Roman" w:cs="Times New Roman"/>
          <w:sz w:val="24"/>
          <w:szCs w:val="24"/>
        </w:rPr>
        <w:fldChar w:fldCharType="end"/>
      </w:r>
      <w:r w:rsidR="00D37CA9">
        <w:rPr>
          <w:rFonts w:ascii="Times New Roman" w:hAnsi="Times New Roman" w:cs="Times New Roman"/>
          <w:sz w:val="24"/>
          <w:szCs w:val="24"/>
        </w:rPr>
        <w:t xml:space="preserve"> </w:t>
      </w:r>
      <w:r w:rsidR="008B7DE5">
        <w:rPr>
          <w:rFonts w:ascii="Times New Roman" w:hAnsi="Times New Roman" w:cs="Times New Roman"/>
          <w:sz w:val="24"/>
          <w:szCs w:val="24"/>
        </w:rPr>
        <w:t xml:space="preserve"> </w:t>
      </w:r>
      <w:r w:rsidR="006B2B6A">
        <w:rPr>
          <w:rFonts w:ascii="Times New Roman" w:hAnsi="Times New Roman" w:cs="Times New Roman"/>
          <w:sz w:val="24"/>
          <w:szCs w:val="24"/>
        </w:rPr>
        <w:t xml:space="preserve">used data collected from Facebook to detect hate speech in </w:t>
      </w:r>
      <w:proofErr w:type="spellStart"/>
      <w:r w:rsidR="006B2B6A">
        <w:rPr>
          <w:rFonts w:ascii="Times New Roman" w:hAnsi="Times New Roman" w:cs="Times New Roman"/>
          <w:sz w:val="24"/>
          <w:szCs w:val="24"/>
        </w:rPr>
        <w:t>Afan</w:t>
      </w:r>
      <w:proofErr w:type="spellEnd"/>
      <w:r w:rsidR="006B2B6A">
        <w:rPr>
          <w:rFonts w:ascii="Times New Roman" w:hAnsi="Times New Roman" w:cs="Times New Roman"/>
          <w:sz w:val="24"/>
          <w:szCs w:val="24"/>
        </w:rPr>
        <w:t xml:space="preserve"> Oromo language.</w:t>
      </w:r>
      <w:r w:rsidR="005136AB">
        <w:rPr>
          <w:rFonts w:ascii="Times New Roman" w:hAnsi="Times New Roman" w:cs="Times New Roman"/>
          <w:sz w:val="24"/>
          <w:szCs w:val="24"/>
        </w:rPr>
        <w:t xml:space="preserve"> </w:t>
      </w:r>
      <w:r w:rsidR="00D37CA9">
        <w:rPr>
          <w:rFonts w:ascii="Times New Roman" w:hAnsi="Times New Roman" w:cs="Times New Roman"/>
          <w:sz w:val="24"/>
          <w:szCs w:val="24"/>
        </w:rPr>
        <w:t xml:space="preserve">While the former </w:t>
      </w:r>
      <w:r w:rsidR="006B2B6A">
        <w:rPr>
          <w:rFonts w:ascii="Times New Roman" w:hAnsi="Times New Roman" w:cs="Times New Roman"/>
          <w:sz w:val="24"/>
          <w:szCs w:val="24"/>
        </w:rPr>
        <w:t>experimented with five classical machine learning models and reported Linear Support Vector as the best classifier with an F</w:t>
      </w:r>
      <w:r w:rsidR="00A94F71">
        <w:rPr>
          <w:rFonts w:ascii="Times New Roman" w:hAnsi="Times New Roman" w:cs="Times New Roman"/>
          <w:sz w:val="24"/>
          <w:szCs w:val="24"/>
        </w:rPr>
        <w:t>1</w:t>
      </w:r>
      <w:r w:rsidR="006B2B6A">
        <w:rPr>
          <w:rFonts w:ascii="Times New Roman" w:hAnsi="Times New Roman" w:cs="Times New Roman"/>
          <w:sz w:val="24"/>
          <w:szCs w:val="24"/>
        </w:rPr>
        <w:t>-score of 0.64</w:t>
      </w:r>
      <w:r w:rsidR="00D37CA9">
        <w:rPr>
          <w:rFonts w:ascii="Times New Roman" w:hAnsi="Times New Roman" w:cs="Times New Roman"/>
          <w:sz w:val="24"/>
          <w:szCs w:val="24"/>
        </w:rPr>
        <w:t xml:space="preserve">, the later combines SVM with </w:t>
      </w:r>
      <w:proofErr w:type="spellStart"/>
      <w:r w:rsidR="00D37CA9">
        <w:rPr>
          <w:rFonts w:ascii="Times New Roman" w:hAnsi="Times New Roman" w:cs="Times New Roman"/>
          <w:sz w:val="24"/>
          <w:szCs w:val="24"/>
        </w:rPr>
        <w:t>Tf</w:t>
      </w:r>
      <w:proofErr w:type="spellEnd"/>
      <w:r w:rsidR="00D37CA9">
        <w:rPr>
          <w:rFonts w:ascii="Times New Roman" w:hAnsi="Times New Roman" w:cs="Times New Roman"/>
          <w:sz w:val="24"/>
          <w:szCs w:val="24"/>
        </w:rPr>
        <w:t xml:space="preserve">-IDF, word2vec and </w:t>
      </w:r>
      <w:proofErr w:type="spellStart"/>
      <w:r w:rsidR="00D37CA9">
        <w:rPr>
          <w:rFonts w:ascii="Times New Roman" w:hAnsi="Times New Roman" w:cs="Times New Roman"/>
          <w:sz w:val="24"/>
          <w:szCs w:val="24"/>
        </w:rPr>
        <w:t>ngram</w:t>
      </w:r>
      <w:proofErr w:type="spellEnd"/>
      <w:r w:rsidR="00D37CA9">
        <w:rPr>
          <w:rFonts w:ascii="Times New Roman" w:hAnsi="Times New Roman" w:cs="Times New Roman"/>
          <w:sz w:val="24"/>
          <w:szCs w:val="24"/>
        </w:rPr>
        <w:t xml:space="preserve"> features and achieved an accuracy of 0.96.</w:t>
      </w:r>
      <w:r w:rsidR="006B2B6A">
        <w:rPr>
          <w:rFonts w:ascii="Times New Roman" w:hAnsi="Times New Roman" w:cs="Times New Roman"/>
          <w:sz w:val="24"/>
          <w:szCs w:val="24"/>
        </w:rPr>
        <w:t xml:space="preserve"> </w:t>
      </w:r>
      <w:r w:rsidR="00B15351">
        <w:rPr>
          <w:rFonts w:ascii="Times New Roman" w:hAnsi="Times New Roman" w:cs="Times New Roman"/>
          <w:sz w:val="24"/>
          <w:szCs w:val="24"/>
        </w:rPr>
        <w:fldChar w:fldCharType="begin"/>
      </w:r>
      <w:r w:rsidR="00B15351">
        <w:rPr>
          <w:rFonts w:ascii="Times New Roman" w:hAnsi="Times New Roman" w:cs="Times New Roman"/>
          <w:sz w:val="24"/>
          <w:szCs w:val="24"/>
        </w:rPr>
        <w:instrText xml:space="preserve"> ADDIN ZOTERO_ITEM CSL_CITATION {"citationID":"oHmTkPY0","properties":{"formattedCitation":"(Raj et al., 2021)","plainCitation":"(Raj et al., 2021)","noteIndex":0},"citationItems":[{"id":879,"uris":["http://zotero.org/users/9104097/items/X88PHU87"],"itemData":{"id":879,"type":"article-journal","abstract":"The rise in web and social media interactions has resulted in the efortless proliferation of offensive language and hate speech. Such online harassment, insults, and attacks are commonly termed cyberbullying. The sheer volume of user-generated content has made it challenging to identify such illicit content. Machine learning has wide applications in text classification, and researchers are shifting towards using deep neural networks in detecting cyberbullying due to the several advantages they have over traditional machine learning algorithms. This paper proposes a novel neural network framework with parameter optimization and an algorithmic comparative study of eleven classification methods: four traditional machine learning and seven shallow neural networks on two real world cyberbullying datasets. In addition, this paper also examines the effect of feature extraction and word-embedding-techniques-based natural language processing on algorithmic performance. Key observations from this study show that bidirectional neural networks and attention models provide high classification results. Logistic Regression was observed to be the best among the traditional machine learning classifiers used. Term Frequency-Inverse Document Frequency (TF-IDF) demonstrates consistently high accuracies with traditional machine learning techniques. Global Vectors (GloVe) perform better with neural network models. Bi-GRU and Bi-LSTM worked best amongst the neural networks used. The extensive experiments performed on the two datasets establish the importance of this work by comparing eleven classification methods and seven feature extraction techniques. Our proposed shallow neural networks outperform existing state-of-the-art approaches for cyberbullying detection, with accuracy and F1-scores as high as </w:instrText>
      </w:r>
      <w:r w:rsidR="00B15351">
        <w:rPr>
          <w:rFonts w:ascii="Cambria Math" w:hAnsi="Cambria Math" w:cs="Cambria Math"/>
          <w:sz w:val="24"/>
          <w:szCs w:val="24"/>
        </w:rPr>
        <w:instrText>∼</w:instrText>
      </w:r>
      <w:r w:rsidR="00B15351">
        <w:rPr>
          <w:rFonts w:ascii="Times New Roman" w:hAnsi="Times New Roman" w:cs="Times New Roman"/>
          <w:sz w:val="24"/>
          <w:szCs w:val="24"/>
        </w:rPr>
        <w:instrText xml:space="preserve">95% and </w:instrText>
      </w:r>
      <w:r w:rsidR="00B15351">
        <w:rPr>
          <w:rFonts w:ascii="Cambria Math" w:hAnsi="Cambria Math" w:cs="Cambria Math"/>
          <w:sz w:val="24"/>
          <w:szCs w:val="24"/>
        </w:rPr>
        <w:instrText>∼</w:instrText>
      </w:r>
      <w:r w:rsidR="00B15351">
        <w:rPr>
          <w:rFonts w:ascii="Times New Roman" w:hAnsi="Times New Roman" w:cs="Times New Roman"/>
          <w:sz w:val="24"/>
          <w:szCs w:val="24"/>
        </w:rPr>
        <w:instrText xml:space="preserve">98%, respectively.","container-title":"ELECTRONICS","DOI":"10.3390/electronics10222810","issue":"22","title":"Cyberbullying Detection: Hybrid Models Based on Machine Learning and Natural Language Processing Techniques","volume":"10","author":[{"family":"Raj","given":"Chahat"},{"family":"Agarwal","given":"Ayush"},{"family":"Bharathy","given":"Gnana"},{"family":"Narayan","given":"Bhuva"},{"family":"Prasad","given":"Mukesh"}],"issued":{"date-parts":[["2021",11]]}}}],"schema":"https://github.com/citation-style-language/schema/raw/master/csl-citation.json"} </w:instrText>
      </w:r>
      <w:r w:rsidR="00B15351">
        <w:rPr>
          <w:rFonts w:ascii="Times New Roman" w:hAnsi="Times New Roman" w:cs="Times New Roman"/>
          <w:sz w:val="24"/>
          <w:szCs w:val="24"/>
        </w:rPr>
        <w:fldChar w:fldCharType="separate"/>
      </w:r>
      <w:r w:rsidR="006005A9" w:rsidRPr="006005A9">
        <w:rPr>
          <w:rFonts w:ascii="Times New Roman" w:hAnsi="Times New Roman" w:cs="Times New Roman"/>
          <w:sz w:val="24"/>
        </w:rPr>
        <w:t>(Raj et al., 2021)</w:t>
      </w:r>
      <w:r w:rsidR="00B15351">
        <w:rPr>
          <w:rFonts w:ascii="Times New Roman" w:hAnsi="Times New Roman" w:cs="Times New Roman"/>
          <w:sz w:val="24"/>
          <w:szCs w:val="24"/>
        </w:rPr>
        <w:fldChar w:fldCharType="end"/>
      </w:r>
      <w:r w:rsidR="00B15351">
        <w:rPr>
          <w:rFonts w:ascii="Times New Roman" w:hAnsi="Times New Roman" w:cs="Times New Roman"/>
          <w:sz w:val="24"/>
          <w:szCs w:val="24"/>
        </w:rPr>
        <w:t xml:space="preserve"> conducted a similar experiment for Tamil language and achieved the f1-score with Support Vector classifier. </w:t>
      </w:r>
      <w:r w:rsidR="00C76C5F">
        <w:rPr>
          <w:rFonts w:ascii="Times New Roman" w:hAnsi="Times New Roman" w:cs="Times New Roman"/>
          <w:sz w:val="24"/>
          <w:szCs w:val="24"/>
        </w:rPr>
        <w:fldChar w:fldCharType="begin"/>
      </w:r>
      <w:r w:rsidR="00C76C5F">
        <w:rPr>
          <w:rFonts w:ascii="Times New Roman" w:hAnsi="Times New Roman" w:cs="Times New Roman"/>
          <w:sz w:val="24"/>
          <w:szCs w:val="24"/>
        </w:rPr>
        <w:instrText xml:space="preserve"> ADDIN ZOTERO_ITEM CSL_CITATION {"citationID":"3GehKfTi","properties":{"formattedCitation":"(Swaminathan et al., 2022)","plainCitation":"(Swaminathan et al., 2022)","noteIndex":0},"citationItems":[{"id":5955,"uris":["http://zotero.org/users/9104097/items/V9UZCGEC"],"itemData":{"id":5955,"type":"paper-conference","abstract":"Over the years, there has been a slow but steady change in the attitude of society towards different kinds of sexuality. However, on social media platforms, where people have the license to be anonymous, toxic comments targeted at homosexuals, transgenders and the LGBTQ+ community are not uncommon. Detection of homophobic comments on social media can be useful in making the internet a safer place for everyone. For this task, we used a combination of word embeddings and SVM Classifiers as well as some BERT-based transformers. We achieved a weighted F1-score of 0.93 on the English dataset, 0.75 on the Tamil dataset and 0.87 on the Tamil-English Code-Mixed dataset.","container-title":"Proceedings of the Second Workshop on Language Technology for Equality, Diversity and Inclusion","DOI":"10.18653/v1/2022.ltedi-1.34","event-place":"Dublin, Ireland","event-title":"Proceedings of the Second Workshop on Language Technology for Equality, Diversity and Inclusion","language":"en","page":"239-244","publisher":"Association for Computational Linguistics","publisher-place":"Dublin, Ireland","source":"DOI.org (Crossref)","title":"SSNCSE_NLP@LT-EDI-ACL2022: Homophobia/Transphobia Detection in Multiple Languages using SVM Classifiers and BERT-based Transformers","title-short":"SSNCSE_NLP@LT-EDI-ACL2022","URL":"https://aclanthology.org/2022.ltedi-1.34","author":[{"family":"Swaminathan","given":"Krithika"},{"family":"B","given":"Bharathi"},{"family":"G L","given":"Gayathri"},{"family":"Sampath","given":"Hrishik"}],"accessed":{"date-parts":[["2023",11,20]]},"issued":{"date-parts":[["2022"]]}}}],"schema":"https://github.com/citation-style-language/schema/raw/master/csl-citation.json"} </w:instrText>
      </w:r>
      <w:r w:rsidR="00C76C5F">
        <w:rPr>
          <w:rFonts w:ascii="Times New Roman" w:hAnsi="Times New Roman" w:cs="Times New Roman"/>
          <w:sz w:val="24"/>
          <w:szCs w:val="24"/>
        </w:rPr>
        <w:fldChar w:fldCharType="separate"/>
      </w:r>
      <w:r w:rsidR="006005A9" w:rsidRPr="006005A9">
        <w:rPr>
          <w:rFonts w:ascii="Times New Roman" w:hAnsi="Times New Roman" w:cs="Times New Roman"/>
          <w:sz w:val="24"/>
        </w:rPr>
        <w:t>(Swaminathan et al., 2022)</w:t>
      </w:r>
      <w:r w:rsidR="00C76C5F">
        <w:rPr>
          <w:rFonts w:ascii="Times New Roman" w:hAnsi="Times New Roman" w:cs="Times New Roman"/>
          <w:sz w:val="24"/>
          <w:szCs w:val="24"/>
        </w:rPr>
        <w:fldChar w:fldCharType="end"/>
      </w:r>
      <w:r w:rsidR="00C76C5F">
        <w:rPr>
          <w:rFonts w:ascii="Times New Roman" w:hAnsi="Times New Roman" w:cs="Times New Roman"/>
          <w:sz w:val="24"/>
          <w:szCs w:val="24"/>
        </w:rPr>
        <w:t xml:space="preserve"> </w:t>
      </w:r>
      <w:r w:rsidR="006A2FC0">
        <w:rPr>
          <w:rFonts w:ascii="Times New Roman" w:hAnsi="Times New Roman" w:cs="Times New Roman"/>
          <w:sz w:val="24"/>
          <w:szCs w:val="24"/>
        </w:rPr>
        <w:t xml:space="preserve">evaluated the performance of machine learning and transformer-based models on the task of detecting homophobia and transphobia in English, Tamil and code-mixed English-Tamil languages. Three different datasets were used and Precision, Recall and micro F1-score were reported. The models performed differently on the three datasets. </w:t>
      </w:r>
    </w:p>
    <w:p w14:paraId="468B921F" w14:textId="209D77F7" w:rsidR="00F8624B" w:rsidRDefault="00743405"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OT8g8r3","properties":{"formattedCitation":"(Ibrohim &amp; Budi, 2019)","plainCitation":"(Ibrohim &amp; Budi, 2019)","noteIndex":0},"citationItems":[{"id":666,"uris":["http://zotero.org/users/9104097/items/PC9BVYAZ"],"itemData":{"id":666,"type":"paper-conference","abstract":"Hate speech and abusive language spreading on social media need to be detected automatically to avoid conflicts between citizens. Moreover, hate speech has a target, category, and level that also need to be detected to help the authority in prioritizing which hate speech must be addressed immediately. This research discusses multi-label text classification for abusive language and hate speech detection including detecting the target, category, and level of hate speech in Indonesian Twitter using machine learning approaches with Support Vector Machine (SVM), Naive Bayes (NB), and Random Forest Decision Tree (RFDT) classifier and Binary Relevance (BR), Label Power-set (LP), and Classifier Chains (CC) as the data transformation method. We used several kinds of feature extractions which are term frequency, orthography, and lexicon features. Our experiment results show that in general the RFDT classifier using LP as the transformation method gives the best accuracy with fast computational time.","container-title":"THIRD WORKSHOP ON ABUSIVE LANGUAGE ONLINE","ISBN":"978-1-950737-43-7","page":"46-57","publisher":"UCLA; Google; Facebook; Element AI; Aylien","title":"Multi-label Hate Speech and Abusive Language Detection in Indonesian Twitter","author":[{"family":"Ibrohim","given":"Muhammad Okky"},{"family":"Budi","given":"Indra"}],"issued":{"date-parts":[["2019"]]}}}],"schema":"https://github.com/citation-style-language/schema/raw/master/csl-citation.json"} </w:instrText>
      </w:r>
      <w:r>
        <w:rPr>
          <w:rFonts w:ascii="Times New Roman" w:hAnsi="Times New Roman" w:cs="Times New Roman"/>
          <w:sz w:val="24"/>
          <w:szCs w:val="24"/>
        </w:rPr>
        <w:fldChar w:fldCharType="separate"/>
      </w:r>
      <w:r w:rsidR="006005A9" w:rsidRPr="006005A9">
        <w:rPr>
          <w:rFonts w:ascii="Times New Roman" w:hAnsi="Times New Roman" w:cs="Times New Roman"/>
          <w:sz w:val="24"/>
        </w:rPr>
        <w:t>(Ibrohim &amp; Budi, 2019)</w:t>
      </w:r>
      <w:r>
        <w:rPr>
          <w:rFonts w:ascii="Times New Roman" w:hAnsi="Times New Roman" w:cs="Times New Roman"/>
          <w:sz w:val="24"/>
          <w:szCs w:val="24"/>
        </w:rPr>
        <w:fldChar w:fldCharType="end"/>
      </w:r>
      <w:r>
        <w:rPr>
          <w:rFonts w:ascii="Times New Roman" w:hAnsi="Times New Roman" w:cs="Times New Roman"/>
          <w:sz w:val="24"/>
          <w:szCs w:val="24"/>
        </w:rPr>
        <w:t xml:space="preserve"> conducted a research to detect hate speech in Indonesian tweets. They experiment Naïve Bayes, Random Forest Decision Tree and Support Vector machine models with </w:t>
      </w:r>
      <w:r>
        <w:rPr>
          <w:rFonts w:ascii="Times New Roman" w:hAnsi="Times New Roman" w:cs="Times New Roman"/>
          <w:sz w:val="24"/>
          <w:szCs w:val="24"/>
        </w:rPr>
        <w:lastRenderedPageBreak/>
        <w:t xml:space="preserve">char and word n-grams to </w:t>
      </w:r>
      <w:r w:rsidR="009F6820">
        <w:rPr>
          <w:rFonts w:ascii="Times New Roman" w:hAnsi="Times New Roman" w:cs="Times New Roman"/>
          <w:sz w:val="24"/>
          <w:szCs w:val="24"/>
        </w:rPr>
        <w:t xml:space="preserve">classify tweets into offensive, abusive and normal. The best result was achieved using a combination of </w:t>
      </w:r>
      <w:proofErr w:type="spellStart"/>
      <w:r w:rsidR="009F6820">
        <w:rPr>
          <w:rFonts w:ascii="Times New Roman" w:hAnsi="Times New Roman" w:cs="Times New Roman"/>
          <w:sz w:val="24"/>
          <w:szCs w:val="24"/>
        </w:rPr>
        <w:t>Naives</w:t>
      </w:r>
      <w:proofErr w:type="spellEnd"/>
      <w:r w:rsidR="009F6820">
        <w:rPr>
          <w:rFonts w:ascii="Times New Roman" w:hAnsi="Times New Roman" w:cs="Times New Roman"/>
          <w:sz w:val="24"/>
          <w:szCs w:val="24"/>
        </w:rPr>
        <w:t xml:space="preserve"> Bayes classifier with word </w:t>
      </w:r>
      <w:proofErr w:type="spellStart"/>
      <w:r w:rsidR="009F6820">
        <w:rPr>
          <w:rFonts w:ascii="Times New Roman" w:hAnsi="Times New Roman" w:cs="Times New Roman"/>
          <w:sz w:val="24"/>
          <w:szCs w:val="24"/>
        </w:rPr>
        <w:t>uni</w:t>
      </w:r>
      <w:proofErr w:type="spellEnd"/>
      <w:r w:rsidR="009F6820">
        <w:rPr>
          <w:rFonts w:ascii="Times New Roman" w:hAnsi="Times New Roman" w:cs="Times New Roman"/>
          <w:sz w:val="24"/>
          <w:szCs w:val="24"/>
        </w:rPr>
        <w:t>-gr</w:t>
      </w:r>
      <w:r w:rsidR="001974C0">
        <w:rPr>
          <w:rFonts w:ascii="Times New Roman" w:hAnsi="Times New Roman" w:cs="Times New Roman"/>
          <w:sz w:val="24"/>
          <w:szCs w:val="24"/>
        </w:rPr>
        <w:t>am</w:t>
      </w:r>
      <w:r w:rsidR="009F6820">
        <w:rPr>
          <w:rFonts w:ascii="Times New Roman" w:hAnsi="Times New Roman" w:cs="Times New Roman"/>
          <w:sz w:val="24"/>
          <w:szCs w:val="24"/>
        </w:rPr>
        <w:t xml:space="preserve"> and bi-gram.</w:t>
      </w:r>
      <w:r w:rsidR="00643AC2">
        <w:rPr>
          <w:rFonts w:ascii="Times New Roman" w:hAnsi="Times New Roman" w:cs="Times New Roman"/>
          <w:sz w:val="24"/>
          <w:szCs w:val="24"/>
        </w:rPr>
        <w:t xml:space="preserve"> </w:t>
      </w:r>
      <w:r w:rsidR="00690D69">
        <w:rPr>
          <w:rFonts w:ascii="Times New Roman" w:hAnsi="Times New Roman" w:cs="Times New Roman"/>
          <w:sz w:val="24"/>
          <w:szCs w:val="24"/>
        </w:rPr>
        <w:t>T</w:t>
      </w:r>
      <w:r w:rsidR="001974C0">
        <w:rPr>
          <w:rFonts w:ascii="Times New Roman" w:hAnsi="Times New Roman" w:cs="Times New Roman"/>
          <w:sz w:val="24"/>
          <w:szCs w:val="24"/>
        </w:rPr>
        <w:t>he same authors conducted a multilabel hate speech detection by combining their datasets with datasets from other related research. The datasets were re-annotated as hate, offensive or normal. In addition, the hate category was further labeled to identify target, category and level. They compared the performance of same algorithms used in previous study with additional features and recorded the best performance from Random Forest Decision Tree classifier.</w:t>
      </w:r>
      <w:r w:rsidR="00091DFB">
        <w:rPr>
          <w:rFonts w:ascii="Times New Roman" w:hAnsi="Times New Roman" w:cs="Times New Roman"/>
          <w:sz w:val="24"/>
          <w:szCs w:val="24"/>
        </w:rPr>
        <w:t xml:space="preserve"> </w:t>
      </w:r>
      <w:r w:rsidR="00091DFB">
        <w:rPr>
          <w:rFonts w:ascii="Times New Roman" w:hAnsi="Times New Roman" w:cs="Times New Roman"/>
          <w:sz w:val="24"/>
          <w:szCs w:val="24"/>
        </w:rPr>
        <w:fldChar w:fldCharType="begin"/>
      </w:r>
      <w:r w:rsidR="00091DFB">
        <w:rPr>
          <w:rFonts w:ascii="Times New Roman" w:hAnsi="Times New Roman" w:cs="Times New Roman"/>
          <w:sz w:val="24"/>
          <w:szCs w:val="24"/>
        </w:rPr>
        <w:instrText xml:space="preserve"> ADDIN ZOTERO_ITEM CSL_CITATION {"citationID":"1yN0XCnv","properties":{"formattedCitation":"(Mossie &amp; Wang, 2018)","plainCitation":"(Mossie &amp; Wang, 2018)","noteIndex":0},"citationItems":[{"id":5642,"uris":["http://zotero.org/users/9104097/items/G6XXNY6S"],"itemData":{"id":5642,"type":"paper-conference","abstract":"The anonymity of social networks makes it attractive for hate speech to mask their criminal activities online posing a challenge to the world and in particular Ethiopia. With this everincreasing volume of social media data, hate speech identification becomes a challenge in aggravating conflict between citizens of nations. The high rate of production, has become difficult to collect, store and analyze such big data using traditional detection methods. This paper proposed the application of apache spark in hate speech detection to reduce the challenges. Authors developed an apache spark based model to classify Amharic Facebook posts and comments into hate and not hate. Authors employed Random forest and Naïve Bayes for learning and Word2Vec and TF-IDF for feature selection. Tested by 10-fold crossvalidation, the model based on word2vec embedding performed best with 79.83%accuracy. The proposed method achieve a promising result with unique feature of spark for big data.","container-title":"Computer Science &amp; Information Technology","DOI":"10.5121/csit.2018.80604","event-title":"4th International Conference on Natural Language Computing (NATL 2018)","ISBN":"978-1-921987-84-7","language":"en","page":"41-55","publisher":"Academy &amp; Industry Research Collaboration Center (AIRCC)","source":"DOI.org (Crossref)","title":"Social Network Hate Speech Detection for Amharic Language","URL":"https://airccj.org/CSCP/vol8/csit88604.pdf","author":[{"family":"Mossie","given":"Zewdie"},{"family":"Wang","given":"Jenq-Haur"}],"accessed":{"date-parts":[["2023",11,13]]},"issued":{"date-parts":[["2018",4,28]]}}}],"schema":"https://github.com/citation-style-language/schema/raw/master/csl-citation.json"} </w:instrText>
      </w:r>
      <w:r w:rsidR="00091DFB">
        <w:rPr>
          <w:rFonts w:ascii="Times New Roman" w:hAnsi="Times New Roman" w:cs="Times New Roman"/>
          <w:sz w:val="24"/>
          <w:szCs w:val="24"/>
        </w:rPr>
        <w:fldChar w:fldCharType="separate"/>
      </w:r>
      <w:r w:rsidR="006005A9" w:rsidRPr="006005A9">
        <w:rPr>
          <w:rFonts w:ascii="Times New Roman" w:hAnsi="Times New Roman" w:cs="Times New Roman"/>
          <w:sz w:val="24"/>
        </w:rPr>
        <w:t>(Mossie &amp; Wang, 2018)</w:t>
      </w:r>
      <w:r w:rsidR="00091DFB">
        <w:rPr>
          <w:rFonts w:ascii="Times New Roman" w:hAnsi="Times New Roman" w:cs="Times New Roman"/>
          <w:sz w:val="24"/>
          <w:szCs w:val="24"/>
        </w:rPr>
        <w:fldChar w:fldCharType="end"/>
      </w:r>
      <w:r w:rsidR="00091DFB">
        <w:rPr>
          <w:rFonts w:ascii="Times New Roman" w:hAnsi="Times New Roman" w:cs="Times New Roman"/>
          <w:sz w:val="24"/>
          <w:szCs w:val="24"/>
        </w:rPr>
        <w:t xml:space="preserve"> </w:t>
      </w:r>
      <w:r w:rsidR="00C61245">
        <w:rPr>
          <w:rFonts w:ascii="Times New Roman" w:hAnsi="Times New Roman" w:cs="Times New Roman"/>
          <w:sz w:val="24"/>
          <w:szCs w:val="24"/>
        </w:rPr>
        <w:t xml:space="preserve">used </w:t>
      </w:r>
      <w:proofErr w:type="spellStart"/>
      <w:r w:rsidR="002F684E">
        <w:rPr>
          <w:rFonts w:ascii="Times New Roman" w:hAnsi="Times New Roman" w:cs="Times New Roman"/>
          <w:sz w:val="24"/>
          <w:szCs w:val="24"/>
        </w:rPr>
        <w:t>tf-idf</w:t>
      </w:r>
      <w:proofErr w:type="spellEnd"/>
      <w:r w:rsidR="002F684E">
        <w:rPr>
          <w:rFonts w:ascii="Times New Roman" w:hAnsi="Times New Roman" w:cs="Times New Roman"/>
          <w:sz w:val="24"/>
          <w:szCs w:val="24"/>
        </w:rPr>
        <w:t xml:space="preserve"> and word2vec features with Naïve Bayes and Random </w:t>
      </w:r>
      <w:proofErr w:type="spellStart"/>
      <w:r w:rsidR="002F684E">
        <w:rPr>
          <w:rFonts w:ascii="Times New Roman" w:hAnsi="Times New Roman" w:cs="Times New Roman"/>
          <w:sz w:val="24"/>
          <w:szCs w:val="24"/>
        </w:rPr>
        <w:t>Fores</w:t>
      </w:r>
      <w:proofErr w:type="spellEnd"/>
      <w:r w:rsidR="002F684E">
        <w:rPr>
          <w:rFonts w:ascii="Times New Roman" w:hAnsi="Times New Roman" w:cs="Times New Roman"/>
          <w:sz w:val="24"/>
          <w:szCs w:val="24"/>
        </w:rPr>
        <w:t xml:space="preserve"> classifiers to detect hateful comments from Facebook data. They obtained a promising result from Naïve Bayes classifier with word2vec feature. </w:t>
      </w:r>
      <w:r w:rsidR="00C724E6">
        <w:rPr>
          <w:rFonts w:ascii="Times New Roman" w:hAnsi="Times New Roman" w:cs="Times New Roman"/>
          <w:sz w:val="24"/>
          <w:szCs w:val="24"/>
        </w:rPr>
        <w:fldChar w:fldCharType="begin"/>
      </w:r>
      <w:r w:rsidR="00967C1B">
        <w:rPr>
          <w:rFonts w:ascii="Times New Roman" w:hAnsi="Times New Roman" w:cs="Times New Roman"/>
          <w:sz w:val="24"/>
          <w:szCs w:val="24"/>
        </w:rPr>
        <w:instrText xml:space="preserve"> ADDIN ZOTERO_ITEM CSL_CITATION {"citationID":"Rxdro2kH","properties":{"formattedCitation":"(Rajalakshmi et al., 2022)","plainCitation":"(Rajalakshmi et al., 2022)","noteIndex":0},"citationItems":[{"id":6211,"uris":["http://zotero.org/users/9104097/items/MZGQVRJJ"],"itemData":{"id":6211,"type":"paper-conference","abstract":"Online Social Network has let people connect and interact with each other. It does, however, also provide a platform for online abusers to propagate abusive content. The majority of these abusive remarks are written in a multilingual style, which allows them to easily slip past internet inspection. This paper presents a system developed for the Shared Task on Abusive Comment Detection (Misogyny, Misandry, Homophobia, Transphobic, Xenophobia, CounterSpeech, Hope Speech) in Tamil DravidianLangTech@ACL 2022 to detect the abusive category of each comment. We approach the task with three methodologies - Machine Learning, Deep Learning and Transformerbased modeling, for two sets of data - Tamil and Tamil+English language dataset. The dataset used in our system can be accessed from the competition on CodaLab. For Machine Learning, eight algorithms were implemented, among which Random Forest gave the best result with Tamil+English dataset, with a weighted average F1-score of 0.78. For Deep Learning, Bi-Directional LSTM gave best result with pre-trained word embeddings. In Transformer-based modeling, we used IndicBERT and mBERT with fine-tuning, among which mBERT gave the best result for Tamil dataset with a weighted average F1-score of 0.7.","container-title":"Proceedings of the Second Workshop on Speech and Language Technologies for Dravidian Languages","DOI":"10.18653/v1/2022.dravidianlangtech-1.32","event-place":"Dublin, Ireland","event-title":"Proceedings of the Second Workshop on Speech and Language Technologies for Dravidian Languages","language":"en","page":"207-213","publisher":"Association for Computational Linguistics","publisher-place":"Dublin, Ireland","source":"DOI.org (Crossref)","title":"DLRG@DravidianLangTech-ACL2022: Abusive Comment Detection in Tamil using Multilingual Transformer Models","title-short":"DLRG@DravidianLangTech-ACL2022","URL":"https://aclanthology.org/2022.dravidianlangtech-1.32","author":[{"family":"Rajalakshmi","given":"Ratnavel"},{"family":"Duraphe","given":"Ankita"},{"family":"Shibani","given":"Antonette"}],"accessed":{"date-parts":[["2023",11,20]]},"issued":{"date-parts":[["2022"]]}}}],"schema":"https://github.com/citation-style-language/schema/raw/master/csl-citation.json"} </w:instrText>
      </w:r>
      <w:r w:rsidR="00C724E6">
        <w:rPr>
          <w:rFonts w:ascii="Times New Roman" w:hAnsi="Times New Roman" w:cs="Times New Roman"/>
          <w:sz w:val="24"/>
          <w:szCs w:val="24"/>
        </w:rPr>
        <w:fldChar w:fldCharType="separate"/>
      </w:r>
      <w:r w:rsidR="006005A9" w:rsidRPr="006005A9">
        <w:rPr>
          <w:rFonts w:ascii="Times New Roman" w:hAnsi="Times New Roman" w:cs="Times New Roman"/>
          <w:sz w:val="24"/>
        </w:rPr>
        <w:t>(Rajalakshmi et al., 2022)</w:t>
      </w:r>
      <w:r w:rsidR="00C724E6">
        <w:rPr>
          <w:rFonts w:ascii="Times New Roman" w:hAnsi="Times New Roman" w:cs="Times New Roman"/>
          <w:sz w:val="24"/>
          <w:szCs w:val="24"/>
        </w:rPr>
        <w:fldChar w:fldCharType="end"/>
      </w:r>
      <w:r w:rsidR="00967C1B">
        <w:rPr>
          <w:rFonts w:ascii="Times New Roman" w:hAnsi="Times New Roman" w:cs="Times New Roman"/>
          <w:sz w:val="24"/>
          <w:szCs w:val="24"/>
        </w:rPr>
        <w:t xml:space="preserve"> evaluated the performance of eight classical machine learning classifies on the task of detecting abusive comments on two datasets, one containing abusive comments in Tamil only and another containing a mix of Tamil-English comments. Random Forest classifiers performed best with 0.78 f1-score. </w:t>
      </w:r>
      <w:r w:rsidR="00C50ADA">
        <w:rPr>
          <w:rFonts w:ascii="Times New Roman" w:hAnsi="Times New Roman" w:cs="Times New Roman"/>
          <w:sz w:val="24"/>
          <w:szCs w:val="24"/>
        </w:rPr>
        <w:fldChar w:fldCharType="begin"/>
      </w:r>
      <w:r w:rsidR="00C50ADA">
        <w:rPr>
          <w:rFonts w:ascii="Times New Roman" w:hAnsi="Times New Roman" w:cs="Times New Roman"/>
          <w:sz w:val="24"/>
          <w:szCs w:val="24"/>
        </w:rPr>
        <w:instrText xml:space="preserve"> ADDIN ZOTERO_ITEM CSL_CITATION {"citationID":"wuEIqwhm","properties":{"formattedCitation":"(Zia et al., 2021)","plainCitation":"(Zia et al., 2021)","noteIndex":0},"citationItems":[{"id":6095,"uris":["http://zotero.org/users/9104097/items/F92L3FEP"],"itemData":{"id":6095,"type":"paper-conference","container-title":"Proceedings of the 5th Workshop on Online Abuse and Harms (WOAH 2021)","DOI":"10.18653/v1/2021.woah-1.23","event-place":"Online","event-title":"Proceedings of the 5th Workshop on Online Abuse and Harms (WOAH 2021)","language":"en","page":"215-219","publisher":"Association for Computational Linguistics","publisher-place":"Online","source":"DOI.org (Crossref)","title":"Racist or Sexist Meme? Classifying Memes beyond Hateful","title-short":"Racist or Sexist Meme?","URL":"https://aclanthology.org/2021.woah-1.23","author":[{"family":"Zia","given":"Haris Bin"},{"family":"Castro","given":"Ignacio"},{"family":"Tyson","given":"Gareth"}],"accessed":{"date-parts":[["2023",11,20]]},"issued":{"date-parts":[["2021"]]}}}],"schema":"https://github.com/citation-style-language/schema/raw/master/csl-citation.json"} </w:instrText>
      </w:r>
      <w:r w:rsidR="00C50ADA">
        <w:rPr>
          <w:rFonts w:ascii="Times New Roman" w:hAnsi="Times New Roman" w:cs="Times New Roman"/>
          <w:sz w:val="24"/>
          <w:szCs w:val="24"/>
        </w:rPr>
        <w:fldChar w:fldCharType="separate"/>
      </w:r>
      <w:r w:rsidR="006005A9" w:rsidRPr="006005A9">
        <w:rPr>
          <w:rFonts w:ascii="Times New Roman" w:hAnsi="Times New Roman" w:cs="Times New Roman"/>
          <w:sz w:val="24"/>
        </w:rPr>
        <w:t>(Zia et al., 2021)</w:t>
      </w:r>
      <w:r w:rsidR="00C50ADA">
        <w:rPr>
          <w:rFonts w:ascii="Times New Roman" w:hAnsi="Times New Roman" w:cs="Times New Roman"/>
          <w:sz w:val="24"/>
          <w:szCs w:val="24"/>
        </w:rPr>
        <w:fldChar w:fldCharType="end"/>
      </w:r>
      <w:r w:rsidR="00C50ADA">
        <w:rPr>
          <w:rFonts w:ascii="Times New Roman" w:hAnsi="Times New Roman" w:cs="Times New Roman"/>
          <w:sz w:val="24"/>
          <w:szCs w:val="24"/>
        </w:rPr>
        <w:t xml:space="preserve"> proposed a pipeline for detecting hateful meme in multimodal comments. They used a Logistic Regression classifier to identify the target and type of hate</w:t>
      </w:r>
      <w:r w:rsidR="00EC6445">
        <w:rPr>
          <w:rFonts w:ascii="Times New Roman" w:hAnsi="Times New Roman" w:cs="Times New Roman"/>
          <w:sz w:val="24"/>
          <w:szCs w:val="24"/>
        </w:rPr>
        <w:t xml:space="preserve"> in a</w:t>
      </w:r>
      <w:r w:rsidR="00C50ADA">
        <w:rPr>
          <w:rFonts w:ascii="Times New Roman" w:hAnsi="Times New Roman" w:cs="Times New Roman"/>
          <w:sz w:val="24"/>
          <w:szCs w:val="24"/>
        </w:rPr>
        <w:t xml:space="preserve"> meme. </w:t>
      </w:r>
      <w:r w:rsidR="00523A10">
        <w:rPr>
          <w:rFonts w:ascii="Times New Roman" w:hAnsi="Times New Roman" w:cs="Times New Roman"/>
          <w:sz w:val="24"/>
          <w:szCs w:val="24"/>
        </w:rPr>
        <w:t xml:space="preserve"> The</w:t>
      </w:r>
      <w:r w:rsidR="002A722C">
        <w:rPr>
          <w:rFonts w:ascii="Times New Roman" w:hAnsi="Times New Roman" w:cs="Times New Roman"/>
          <w:sz w:val="24"/>
          <w:szCs w:val="24"/>
        </w:rPr>
        <w:t xml:space="preserve"> model was found to perform very well with an AUROC of over 0.90 for both tasks.</w:t>
      </w:r>
      <w:r w:rsidR="00D075BB">
        <w:rPr>
          <w:rFonts w:ascii="Times New Roman" w:hAnsi="Times New Roman" w:cs="Times New Roman"/>
          <w:sz w:val="24"/>
          <w:szCs w:val="24"/>
        </w:rPr>
        <w:t xml:space="preserve"> </w:t>
      </w:r>
    </w:p>
    <w:p w14:paraId="571E1138" w14:textId="6ABF7ABE" w:rsidR="00F01698" w:rsidRDefault="00F01698"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2.3 </w:t>
      </w:r>
      <w:r w:rsidR="001824C0">
        <w:rPr>
          <w:rFonts w:ascii="Times New Roman" w:hAnsi="Times New Roman" w:cs="Times New Roman"/>
          <w:sz w:val="24"/>
          <w:szCs w:val="24"/>
        </w:rPr>
        <w:t>Deep learning</w:t>
      </w:r>
    </w:p>
    <w:p w14:paraId="4ED4C11C" w14:textId="324F7692" w:rsidR="00C00C81" w:rsidRDefault="00EC64A6"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study by </w:t>
      </w:r>
      <w:r>
        <w:rPr>
          <w:rFonts w:ascii="Times New Roman" w:hAnsi="Times New Roman" w:cs="Times New Roman"/>
          <w:sz w:val="24"/>
          <w:szCs w:val="24"/>
        </w:rPr>
        <w:fldChar w:fldCharType="begin"/>
      </w:r>
      <w:r w:rsidR="00F8211E">
        <w:rPr>
          <w:rFonts w:ascii="Times New Roman" w:hAnsi="Times New Roman" w:cs="Times New Roman"/>
          <w:sz w:val="24"/>
          <w:szCs w:val="24"/>
        </w:rPr>
        <w:instrText xml:space="preserve"> ADDIN ZOTERO_ITEM CSL_CITATION {"citationID":"WvhBtsjH","properties":{"formattedCitation":"(Alshalan &amp; Al-Khalifa, 2020)","plainCitation":"(Alshalan &amp; Al-Khalifa, 2020)","dontUpdate":true,"noteIndex":0},"citationItems":[{"id":134,"uris":["http://zotero.org/users/local/nZ3OG2E4/items/GK2VW8WV","http://zotero.org/users/9104097/items/GK2VW8WV"],"itemData":{"id":134,"type":"article-journal","abstract":"With the rise of hate speech phenomena in the Twittersphere, signiﬁcant research eﬀorts have been undertaken in order to provide automatic solutions for detecting hate speech, varying from simple machine learning models to more complex deep neural network models. Despite this, research works investigating hate speech problem in Arabic are still limited. This paper, therefore, aimed to investigate several neural network models based on convolutional neural network (CNN) and recurrent neural network (RNN) to detect hate speech in Arabic tweets. It also evaluated the recent language representation model bidirectional encoder representations from transformers (BERT) on the task of Arabic hate speech detection. To conduct our experiments, we ﬁrstly built a new hate speech dataset that contained 9316 annotated tweets. Then, we conducted a set of experiments on two datasets to evaluate four models: CNN, gated recurrent units (GRU), CNN + GRU, and BERT. Our experimental results in our dataset and an out-domain dataset showed that the CNN model gave the best performance, with an F1-score of 0.79 and area under the receiver operating characteristic curve (AUROC) of 0.89.","container-title":"Applied Sciences","DOI":"10.3390/app10238614","ISSN":"2076-3417","issue":"23","journalAbbreviation":"Applied Sciences","language":"en","page":"8614","source":"DOI.org (Crossref)","title":"A Deep Learning Approach for Automatic Hate Speech Detection in the Saudi Twittersphere","volume":"10","author":[{"family":"Alshalan","given":"Raghad"},{"family":"Al-Khalifa","given":"Hend"}],"issued":{"date-parts":[["2020",12,1]]}}}],"schema":"https://github.com/citation-style-language/schema/raw/master/csl-citation.json"} </w:instrText>
      </w:r>
      <w:r>
        <w:rPr>
          <w:rFonts w:ascii="Times New Roman" w:hAnsi="Times New Roman" w:cs="Times New Roman"/>
          <w:sz w:val="24"/>
          <w:szCs w:val="24"/>
        </w:rPr>
        <w:fldChar w:fldCharType="separate"/>
      </w:r>
      <w:r w:rsidRPr="00EC64A6">
        <w:rPr>
          <w:rFonts w:ascii="Times New Roman" w:hAnsi="Times New Roman" w:cs="Times New Roman"/>
          <w:sz w:val="24"/>
        </w:rPr>
        <w:t xml:space="preserve">Alshalan &amp; Al-Khalifa, </w:t>
      </w:r>
      <w:r w:rsidR="00AE59B1">
        <w:rPr>
          <w:rFonts w:ascii="Times New Roman" w:hAnsi="Times New Roman" w:cs="Times New Roman"/>
          <w:sz w:val="24"/>
        </w:rPr>
        <w:t>(</w:t>
      </w:r>
      <w:r w:rsidRPr="00EC64A6">
        <w:rPr>
          <w:rFonts w:ascii="Times New Roman" w:hAnsi="Times New Roman" w:cs="Times New Roman"/>
          <w:sz w:val="24"/>
        </w:rPr>
        <w:t>2020)</w:t>
      </w:r>
      <w:r>
        <w:rPr>
          <w:rFonts w:ascii="Times New Roman" w:hAnsi="Times New Roman" w:cs="Times New Roman"/>
          <w:sz w:val="24"/>
          <w:szCs w:val="24"/>
        </w:rPr>
        <w:fldChar w:fldCharType="end"/>
      </w:r>
      <w:r w:rsidR="00AE59B1">
        <w:rPr>
          <w:rFonts w:ascii="Times New Roman" w:hAnsi="Times New Roman" w:cs="Times New Roman"/>
          <w:sz w:val="24"/>
          <w:szCs w:val="24"/>
        </w:rPr>
        <w:t xml:space="preserve"> evaluates the performances of CNN, GRU, CNN+GRU and BERT models on the detection of hate speech using two different dataset. </w:t>
      </w:r>
      <w:r w:rsidR="00F8211E">
        <w:rPr>
          <w:rFonts w:ascii="Times New Roman" w:hAnsi="Times New Roman" w:cs="Times New Roman"/>
          <w:sz w:val="24"/>
          <w:szCs w:val="24"/>
        </w:rPr>
        <w:t>The dataset set were annotated into hateful, abusive and normal, but the authors dropped the abusive class during the experiment. U</w:t>
      </w:r>
      <w:r w:rsidR="00AE59B1">
        <w:rPr>
          <w:rFonts w:ascii="Times New Roman" w:hAnsi="Times New Roman" w:cs="Times New Roman"/>
          <w:sz w:val="24"/>
          <w:szCs w:val="24"/>
        </w:rPr>
        <w:t>sing word2vec embedding trained with CBOW algorithms, these algorithms were used to classify Arabic tweets as hateful or no</w:t>
      </w:r>
      <w:r w:rsidR="00F8211E">
        <w:rPr>
          <w:rFonts w:ascii="Times New Roman" w:hAnsi="Times New Roman" w:cs="Times New Roman"/>
          <w:sz w:val="24"/>
          <w:szCs w:val="24"/>
        </w:rPr>
        <w:t>rmal</w:t>
      </w:r>
      <w:r w:rsidR="00054005">
        <w:rPr>
          <w:rFonts w:ascii="Times New Roman" w:hAnsi="Times New Roman" w:cs="Times New Roman"/>
          <w:sz w:val="24"/>
          <w:szCs w:val="24"/>
        </w:rPr>
        <w:t xml:space="preserve">. </w:t>
      </w:r>
      <w:r w:rsidR="00771D5E">
        <w:rPr>
          <w:rFonts w:ascii="Times New Roman" w:hAnsi="Times New Roman" w:cs="Times New Roman"/>
          <w:sz w:val="24"/>
          <w:szCs w:val="24"/>
        </w:rPr>
        <w:t>The CNN model performed best with an F1-score of 0.79 and AUROC of 0.89.</w:t>
      </w:r>
      <w:r w:rsidR="003B69CF">
        <w:rPr>
          <w:rFonts w:ascii="Times New Roman" w:hAnsi="Times New Roman" w:cs="Times New Roman"/>
          <w:sz w:val="24"/>
          <w:szCs w:val="24"/>
        </w:rPr>
        <w:t xml:space="preserve"> </w:t>
      </w:r>
    </w:p>
    <w:p w14:paraId="2D8487F2" w14:textId="05BC15D8" w:rsidR="008D2A42" w:rsidRDefault="008D2A42"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mhoa8xS","properties":{"formattedCitation":"(Meedin et al., 2022)","plainCitation":"(Meedin et al., 2022)","noteIndex":0},"citationItems":[{"id":1048,"uris":["http://zotero.org/users/9104097/items/6NWY6XQS"],"itemData":{"id":1048,"type":"article-journal","abstract":"The number of user-generated posts is growing exponentially with social media usage growth. Promoting violence against or having the primary purpose of inciting hatred against individuals or groups based on specific attributes via social media posts is daunting. As the posts are published in multiple languages with different forms of multimedia, social media finds it challenging to moderate before reaching the audience and assessing the posts as hate speech becomes sophisticated due to subjectivity. Social media platforms lack contextual and linguistic expertise and social and cultural insights to identify hate speech accurately. Research is being carried out to detect hate speech on social media content in English using machine learning algorithms, etc., using different crowdsourcing platforms. However, these platforms' workers are unavailable from countries such as Sri Lanka. The lack of a workforce with the necessary skill set and annotation schemes symbolizes further research essentiality in low-resource language annotation. This research proposes a suitable crowdsourcing approach to label and annotates social media content to generate corpora with words and phrases to identify hate speech using machine learning algorithms in Sri Lanka. This paper summarizes the annotated Facebook posts, comments, and replies to comments from public Sri Lankan Facebook user profiles, pages and groups of 52,646 instances, unlabeled tweets based on 996 Twitter search keywords of 45,000 instances of YouTube Videos of 45,000 instances using the proposed annotation scheme. 9%, 21% and 14% of Facebook, Twitter and YouTube posts were identified as containing hate content. In addition, the posts were categorized as offensive and non -offensive, and hate targets and corpus associated with hate targets focusing on an individual or group were identified and presented in this paper. The proposed annotation scheme could be extended to other low-resource languages to identify the hate speech corpora. With the use of a well-implemented crowdsourcing platform with the proposed novel annotation scheme, it will be possible to find more subtle patterns with human judgment and filtering and take preventive measures to create a better cyberspace.","container-title":"INTERNATIONAL JOURNAL OF ADVANCED COMPUTER SCIENCE AND APPLICATIONS","ISSN":"2158-107X","issue":"11","page":"410-417","title":"A Novel Annotation Scheme to Generate Hate Speech Corpus through Crowdsourcing and Active Learning","volume":"13","author":[{"family":"Meedin","given":"Nadeera"},{"family":"Caldera","given":"Maneesha"},{"family":"Perera","given":"Suresha"},{"family":"Perera","given":"Indika"}],"issued":{"date-parts":[["2022",11]]}}}],"schema":"https://github.com/citation-style-language/schema/raw/master/csl-citation.json"} </w:instrText>
      </w:r>
      <w:r>
        <w:rPr>
          <w:rFonts w:ascii="Times New Roman" w:hAnsi="Times New Roman" w:cs="Times New Roman"/>
          <w:sz w:val="24"/>
          <w:szCs w:val="24"/>
        </w:rPr>
        <w:fldChar w:fldCharType="separate"/>
      </w:r>
      <w:r w:rsidRPr="008D2A42">
        <w:rPr>
          <w:rFonts w:ascii="Times New Roman" w:hAnsi="Times New Roman" w:cs="Times New Roman"/>
          <w:sz w:val="24"/>
        </w:rPr>
        <w:t>(Meedin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proposed a crowdsource annotation platform. They used the platform annotate comments from Facebook, Twitter and YouTube at different levels. Both male and females of different age groups and religion were selected for the annotation.  The first level annotation categorized the comments as ‘offensive content’, ‘not offensive content’ and ‘cannot tell’. The second level </w:t>
      </w:r>
      <w:r w:rsidR="00AD2C56">
        <w:rPr>
          <w:rFonts w:ascii="Times New Roman" w:hAnsi="Times New Roman" w:cs="Times New Roman"/>
          <w:sz w:val="24"/>
          <w:szCs w:val="24"/>
        </w:rPr>
        <w:t xml:space="preserve">identifies hate content from the offensive comments. The third level is to identify the target and the fourth level identifies the hate category. </w:t>
      </w:r>
      <w:r w:rsidR="009457AE">
        <w:rPr>
          <w:rFonts w:ascii="Times New Roman" w:hAnsi="Times New Roman" w:cs="Times New Roman"/>
          <w:sz w:val="24"/>
          <w:szCs w:val="24"/>
        </w:rPr>
        <w:t xml:space="preserve">The inter-annotator agreement was computed using Cohen Kappa coefficient, Fleiss’ kappa and </w:t>
      </w:r>
      <w:proofErr w:type="spellStart"/>
      <w:r w:rsidR="009457AE">
        <w:rPr>
          <w:rFonts w:ascii="Times New Roman" w:hAnsi="Times New Roman" w:cs="Times New Roman"/>
          <w:sz w:val="24"/>
          <w:szCs w:val="24"/>
        </w:rPr>
        <w:t>Krippendorff’s</w:t>
      </w:r>
      <w:proofErr w:type="spellEnd"/>
      <w:r w:rsidR="009457AE">
        <w:rPr>
          <w:rFonts w:ascii="Times New Roman" w:hAnsi="Times New Roman" w:cs="Times New Roman"/>
          <w:sz w:val="24"/>
          <w:szCs w:val="24"/>
        </w:rPr>
        <w:t xml:space="preserve"> alpha. The final </w:t>
      </w:r>
      <w:r w:rsidR="009457AE">
        <w:rPr>
          <w:rFonts w:ascii="Times New Roman" w:hAnsi="Times New Roman" w:cs="Times New Roman"/>
          <w:sz w:val="24"/>
          <w:szCs w:val="24"/>
        </w:rPr>
        <w:lastRenderedPageBreak/>
        <w:t xml:space="preserve">corpus contains </w:t>
      </w:r>
      <w:r w:rsidR="00693E6D">
        <w:rPr>
          <w:rFonts w:ascii="Times New Roman" w:hAnsi="Times New Roman" w:cs="Times New Roman"/>
          <w:sz w:val="24"/>
          <w:szCs w:val="24"/>
        </w:rPr>
        <w:t xml:space="preserve">52,646 Comments from Facebook and 45,000 comments from each from Twitter and YouTube. </w:t>
      </w:r>
    </w:p>
    <w:p w14:paraId="1B9EB4F8" w14:textId="13171951" w:rsidR="008F4AC7" w:rsidRDefault="008F4AC7"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4A15BF">
        <w:rPr>
          <w:rFonts w:ascii="Times New Roman" w:hAnsi="Times New Roman" w:cs="Times New Roman"/>
          <w:sz w:val="24"/>
          <w:szCs w:val="24"/>
        </w:rPr>
        <w:instrText xml:space="preserve"> ADDIN ZOTERO_ITEM CSL_CITATION {"citationID":"OM36QLMb","properties":{"formattedCitation":"(Almaliki et al., 2023)","plainCitation":"(Almaliki et al., 2023)","dontUpdate":true,"noteIndex":0},"citationItems":[{"id":707,"uris":["http://zotero.org/users/9104097/items/FX6WXIAB"],"itemData":{"id":707,"type":"article-journal","abstract":"Hate speech towards a group or an individual based on their perceived identity, such as ethnicity, religion, or nationality, is widely and rapidly spreading on social media platforms. This causes harmful impacts on users of these platforms and the quality of online shared content. Fortunately, researchers have developed different machine learning algorithms to automatically detect hate speech on social media platforms. However, most of these algorithms focus on the detection of hate speech that appears in English. There is a lack of studies on the detection of hate speech in Arabic due to the language's complex nature. This paper aims to address this issue by proposing an effective approach for detecting Arabic hate speech on social media platforms, namely Twitter. Therefore, this paper introduces the Arabic BERT-Mini Model (ABMM) to identify hate speech on social media. More specifically, the bidirectional encoder representations from transformers (BERT) model was employed to analyze data collected from Twitter and classify the results into three categories: normal, abuse, and hate speech. In order to evaluate our model and state-of-the-art approaches, we conducted a series of experiments on Twitter data. In comparison with previous works on Arabic hate-speech detection, the ABMM model shows very promising results with an accuracy score of 0.986 compared to the other models.","container-title":"ELECTRONICS","DOI":"10.3390/electronics12041048","issue":"4","title":"ABMM: Arabic BERT-Mini Model for Hate-Speech Detection on Social Media","volume":"12","author":[{"family":"Almaliki","given":"Malik"},{"family":"Almars","given":"Abdulqader M."},{"family":"Gad","given":"Ibrahim"},{"family":"Atlam","given":"El-Sayed"}],"issued":{"date-parts":[["2023",2]]}}}],"schema":"https://github.com/citation-style-language/schema/raw/master/csl-citation.json"} </w:instrText>
      </w:r>
      <w:r>
        <w:rPr>
          <w:rFonts w:ascii="Times New Roman" w:hAnsi="Times New Roman" w:cs="Times New Roman"/>
          <w:sz w:val="24"/>
          <w:szCs w:val="24"/>
        </w:rPr>
        <w:fldChar w:fldCharType="separate"/>
      </w:r>
      <w:r w:rsidRPr="008F4AC7">
        <w:rPr>
          <w:rFonts w:ascii="Times New Roman" w:hAnsi="Times New Roman" w:cs="Times New Roman"/>
          <w:sz w:val="24"/>
        </w:rPr>
        <w:t xml:space="preserve">Almaliki et al., </w:t>
      </w:r>
      <w:r>
        <w:rPr>
          <w:rFonts w:ascii="Times New Roman" w:hAnsi="Times New Roman" w:cs="Times New Roman"/>
          <w:sz w:val="24"/>
        </w:rPr>
        <w:t>(</w:t>
      </w:r>
      <w:r w:rsidRPr="008F4AC7">
        <w:rPr>
          <w:rFonts w:ascii="Times New Roman" w:hAnsi="Times New Roman" w:cs="Times New Roman"/>
          <w:sz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proposed a Mini-BERT model for detecting hate speech in Arabic tweets. </w:t>
      </w:r>
      <w:r w:rsidR="007C7BFD">
        <w:rPr>
          <w:rFonts w:ascii="Times New Roman" w:hAnsi="Times New Roman" w:cs="Times New Roman"/>
          <w:sz w:val="24"/>
          <w:szCs w:val="24"/>
        </w:rPr>
        <w:t xml:space="preserve">In </w:t>
      </w:r>
      <w:r w:rsidR="00F4077B">
        <w:rPr>
          <w:rFonts w:ascii="Times New Roman" w:hAnsi="Times New Roman" w:cs="Times New Roman"/>
          <w:sz w:val="24"/>
          <w:szCs w:val="24"/>
        </w:rPr>
        <w:t>order</w:t>
      </w:r>
      <w:r w:rsidR="007C7BFD">
        <w:rPr>
          <w:rFonts w:ascii="Times New Roman" w:hAnsi="Times New Roman" w:cs="Times New Roman"/>
          <w:sz w:val="24"/>
          <w:szCs w:val="24"/>
        </w:rPr>
        <w:t xml:space="preserve"> to evaluate the performance of </w:t>
      </w:r>
      <w:r w:rsidR="00F4077B">
        <w:rPr>
          <w:rFonts w:ascii="Times New Roman" w:hAnsi="Times New Roman" w:cs="Times New Roman"/>
          <w:sz w:val="24"/>
          <w:szCs w:val="24"/>
        </w:rPr>
        <w:t>their model, they developed several baseline models using Support Vector Machine (SVM), Decision Tree (DT), K-Nearest Neighbor (KNN), Naïve Bayes (NB), Random Forest (RF)</w:t>
      </w:r>
      <w:r w:rsidR="00012D49">
        <w:rPr>
          <w:rFonts w:ascii="Times New Roman" w:hAnsi="Times New Roman" w:cs="Times New Roman"/>
          <w:sz w:val="24"/>
          <w:szCs w:val="24"/>
        </w:rPr>
        <w:t>,</w:t>
      </w:r>
      <w:r w:rsidR="00F4077B">
        <w:rPr>
          <w:rFonts w:ascii="Times New Roman" w:hAnsi="Times New Roman" w:cs="Times New Roman"/>
          <w:sz w:val="24"/>
          <w:szCs w:val="24"/>
        </w:rPr>
        <w:t xml:space="preserve"> Gradient Boosting (GB)</w:t>
      </w:r>
      <w:r w:rsidR="00012D49">
        <w:rPr>
          <w:rFonts w:ascii="Times New Roman" w:hAnsi="Times New Roman" w:cs="Times New Roman"/>
          <w:sz w:val="24"/>
          <w:szCs w:val="24"/>
        </w:rPr>
        <w:t>., Convolutional Neural Network (CNN) and Long</w:t>
      </w:r>
      <w:r w:rsidR="008727D1">
        <w:rPr>
          <w:rFonts w:ascii="Times New Roman" w:hAnsi="Times New Roman" w:cs="Times New Roman"/>
          <w:sz w:val="24"/>
          <w:szCs w:val="24"/>
        </w:rPr>
        <w:t xml:space="preserve"> </w:t>
      </w:r>
      <w:r w:rsidR="00012D49">
        <w:rPr>
          <w:rFonts w:ascii="Times New Roman" w:hAnsi="Times New Roman" w:cs="Times New Roman"/>
          <w:sz w:val="24"/>
          <w:szCs w:val="24"/>
        </w:rPr>
        <w:t>Short</w:t>
      </w:r>
      <w:r w:rsidR="008727D1">
        <w:rPr>
          <w:rFonts w:ascii="Times New Roman" w:hAnsi="Times New Roman" w:cs="Times New Roman"/>
          <w:sz w:val="24"/>
          <w:szCs w:val="24"/>
        </w:rPr>
        <w:t>-</w:t>
      </w:r>
      <w:r w:rsidR="00012D49">
        <w:rPr>
          <w:rFonts w:ascii="Times New Roman" w:hAnsi="Times New Roman" w:cs="Times New Roman"/>
          <w:sz w:val="24"/>
          <w:szCs w:val="24"/>
        </w:rPr>
        <w:t>Term Memory</w:t>
      </w:r>
      <w:r w:rsidR="008727D1">
        <w:rPr>
          <w:rFonts w:ascii="Times New Roman" w:hAnsi="Times New Roman" w:cs="Times New Roman"/>
          <w:sz w:val="24"/>
          <w:szCs w:val="24"/>
        </w:rPr>
        <w:t xml:space="preserve"> network</w:t>
      </w:r>
      <w:r w:rsidR="00012D49">
        <w:rPr>
          <w:rFonts w:ascii="Times New Roman" w:hAnsi="Times New Roman" w:cs="Times New Roman"/>
          <w:sz w:val="24"/>
          <w:szCs w:val="24"/>
        </w:rPr>
        <w:t xml:space="preserve"> (LSTM) and a combination of CNN + LSTM. </w:t>
      </w:r>
      <w:r w:rsidR="00F939D3">
        <w:rPr>
          <w:rFonts w:ascii="Times New Roman" w:hAnsi="Times New Roman" w:cs="Times New Roman"/>
          <w:sz w:val="24"/>
          <w:szCs w:val="24"/>
        </w:rPr>
        <w:t xml:space="preserve">The tweets were classified into normal, hate and abusive. The Arabic BERT-mini model was found to perform better that the baseline models with an accuracy of about 0.99. </w:t>
      </w:r>
    </w:p>
    <w:p w14:paraId="0D1C1B42" w14:textId="1BF32A01" w:rsidR="001824C0" w:rsidRDefault="00BD07A9"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4A15BF">
        <w:rPr>
          <w:rFonts w:ascii="Times New Roman" w:hAnsi="Times New Roman" w:cs="Times New Roman"/>
          <w:sz w:val="24"/>
          <w:szCs w:val="24"/>
        </w:rPr>
        <w:instrText xml:space="preserve"> ADDIN ZOTERO_ITEM CSL_CITATION {"citationID":"qsjH8RVh","properties":{"formattedCitation":"(Rathnayake et al., 2022)","plainCitation":"(Rathnayake et al., 2022)","dontUpdate":true,"noteIndex":0},"citationItems":[{"id":1217,"uris":["http://zotero.org/users/9104097/items/PGEWFKSH"],"itemData":{"id":1217,"type":"article-journal","abstract":"Code-mixing and code-switching are frequent features in online conversations. Classification of such text is challenging if one of the languages is low-resourced. Fine-tuning pre-trained multilingual language models is a promising avenue for code-mixed text classification. In this paper, we explore adapter-based fine-tuning of PMLMs for CMCS text classification. We introduce sequential and parallel stacking of adapters, continuous fine-tuning of adapters, and training adapters without freezing the original model as novel techniques with respect to single-task CMCS text classification. We also present a newly annotated dataset for the classification of Sinhala-English code-mixed and code-switched text data, where Sinhala is a low-resourced language. Our dataset of 10000 user comments has been manually annotated for five classification tasks: sentiment analysis, humor detection, hate speech detection, language identification, and aspect identification, thus making it the first publicly available Sinhala-English CMCS dataset with the largest number of task annotation types. In addition to this dataset, we also tested our proposed techniques on Kannada-English and Hindi-English datasets. These experiments confirm that our adapter-based PMLM fine-tuning techniques outperform or are on par with the basic fine-tuning of PMLM models.","container-title":"KNOWLEDGE AND INFORMATION SYSTEMS","DOI":"10.1007/s10115-022-01698-1","ISSN":"0219-1377","issue":"7","page":"1937-1966","title":"Adapter-based fine-tuning of pre-trained multilingual language models for code-mixed and code-switched text classification","volume":"64","author":[{"family":"Rathnayake","given":"Himashi"},{"family":"Sumanapala","given":"Janani"},{"family":"Rukshani","given":"Raveesha"},{"family":"Ranathunga","given":"Surangika"}],"issued":{"date-parts":[["2022",7]]}}}],"schema":"https://github.com/citation-style-language/schema/raw/master/csl-citation.json"} </w:instrText>
      </w:r>
      <w:r>
        <w:rPr>
          <w:rFonts w:ascii="Times New Roman" w:hAnsi="Times New Roman" w:cs="Times New Roman"/>
          <w:sz w:val="24"/>
          <w:szCs w:val="24"/>
        </w:rPr>
        <w:fldChar w:fldCharType="separate"/>
      </w:r>
      <w:r w:rsidRPr="00BD07A9">
        <w:rPr>
          <w:rFonts w:ascii="Times New Roman" w:hAnsi="Times New Roman" w:cs="Times New Roman"/>
          <w:sz w:val="24"/>
        </w:rPr>
        <w:t xml:space="preserve">Rathnayake et al., </w:t>
      </w:r>
      <w:r>
        <w:rPr>
          <w:rFonts w:ascii="Times New Roman" w:hAnsi="Times New Roman" w:cs="Times New Roman"/>
          <w:sz w:val="24"/>
        </w:rPr>
        <w:t>(</w:t>
      </w:r>
      <w:r w:rsidRPr="00BD07A9">
        <w:rPr>
          <w:rFonts w:ascii="Times New Roman" w:hAnsi="Times New Roman" w:cs="Times New Roman"/>
          <w:sz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F2B3B">
        <w:rPr>
          <w:rFonts w:ascii="Times New Roman" w:hAnsi="Times New Roman" w:cs="Times New Roman"/>
          <w:sz w:val="24"/>
          <w:szCs w:val="24"/>
        </w:rPr>
        <w:t xml:space="preserve">investigated how adapter based pre-trained language models (PMLM) fine-tuning can improve the classification task of code-mixed and code-switch text. They proposed some novel techniques of adapters stacking, fine-tuning and training of base model “without freezing” for a single code-mixed and code-switch </w:t>
      </w:r>
      <w:r w:rsidR="00D556AE">
        <w:rPr>
          <w:rFonts w:ascii="Times New Roman" w:hAnsi="Times New Roman" w:cs="Times New Roman"/>
          <w:sz w:val="24"/>
          <w:szCs w:val="24"/>
        </w:rPr>
        <w:t xml:space="preserve">task. </w:t>
      </w:r>
    </w:p>
    <w:p w14:paraId="28EFC035" w14:textId="22D01B1E" w:rsidR="00833525" w:rsidRDefault="00833525"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4A15BF">
        <w:rPr>
          <w:rFonts w:ascii="Times New Roman" w:hAnsi="Times New Roman" w:cs="Times New Roman"/>
          <w:sz w:val="24"/>
          <w:szCs w:val="24"/>
        </w:rPr>
        <w:instrText xml:space="preserve"> ADDIN ZOTERO_ITEM CSL_CITATION {"citationID":"aJfk4IoF","properties":{"formattedCitation":"(Stankovic &amp; Mladenovic, 2023)","plainCitation":"(Stankovic &amp; Mladenovic, 2023)","dontUpdate":true,"noteIndex":0},"citationItems":[{"id":2149,"uris":["http://zotero.org/users/9104097/items/RIT9J2ET"],"itemData":{"id":2149,"type":"article-journal","abstract":"Hate Speech encompasses different forms of trolling, bullying, harassment, and threats directed against specific individuals or groups. This phenomena is mainly expressed on Social Networks. For sports players, Social Media is a means of communication with the widest part of their fans and a way to face different cyber-aggression forms. These virtual attacks can harm players, distress them, cause them to feel bad for a long time, or even escalate into physical violence. To date, athletes were not observed as a vulnerable group, so they were not a subject of automatic Hate Speech detection and recognition from content published on Social Media. This paper explores whether a model trained on the dataset from one Social Media and not related to any specific domain can be efficient for the Hate Speech binary classification of test sets regarding the sports domain. The experiments deal with Hate Speech detection in Serbian. BiLSTM deep neural network was learned with different parameters, and the results showed high Precision of detecting Hate Speech in sports domain (96% and 97%) and pretty low Recall.","container-title":"JOURNAL OF BIG DATA","DOI":"10.1186/s40537-023-00766-9","issue":"1","title":"An approach to automatic classification of hate speech in sports domain on social media","volume":"10","author":[{"family":"Stankovic","given":"Stasa Vujicic"},{"family":"Mladenovic","given":"Miljana"}],"issued":{"date-parts":[["2023",6,22]]}}}],"schema":"https://github.com/citation-style-language/schema/raw/master/csl-citation.json"} </w:instrText>
      </w:r>
      <w:r>
        <w:rPr>
          <w:rFonts w:ascii="Times New Roman" w:hAnsi="Times New Roman" w:cs="Times New Roman"/>
          <w:sz w:val="24"/>
          <w:szCs w:val="24"/>
        </w:rPr>
        <w:fldChar w:fldCharType="separate"/>
      </w:r>
      <w:r w:rsidRPr="00833525">
        <w:rPr>
          <w:rFonts w:ascii="Times New Roman" w:hAnsi="Times New Roman" w:cs="Times New Roman"/>
          <w:sz w:val="24"/>
        </w:rPr>
        <w:t xml:space="preserve">Stankovic &amp; Mladenovic, </w:t>
      </w:r>
      <w:r>
        <w:rPr>
          <w:rFonts w:ascii="Times New Roman" w:hAnsi="Times New Roman" w:cs="Times New Roman"/>
          <w:sz w:val="24"/>
        </w:rPr>
        <w:t>(</w:t>
      </w:r>
      <w:r w:rsidRPr="00833525">
        <w:rPr>
          <w:rFonts w:ascii="Times New Roman" w:hAnsi="Times New Roman" w:cs="Times New Roman"/>
          <w:sz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used a combination of lexicons and keywords to collect comments from YouTube, blic.rs and b92.net news channels. The comments from YouTube relates to general hate while those from the two other sites were related to sports in Serbia</w:t>
      </w:r>
      <w:r w:rsidR="00483D51">
        <w:rPr>
          <w:rFonts w:ascii="Times New Roman" w:hAnsi="Times New Roman" w:cs="Times New Roman"/>
          <w:sz w:val="24"/>
          <w:szCs w:val="24"/>
        </w:rPr>
        <w:t>n</w:t>
      </w:r>
      <w:r>
        <w:rPr>
          <w:rFonts w:ascii="Times New Roman" w:hAnsi="Times New Roman" w:cs="Times New Roman"/>
          <w:sz w:val="24"/>
          <w:szCs w:val="24"/>
        </w:rPr>
        <w:t xml:space="preserve">. These comments were annotated into yes, no, or neutral as it relates to hate. The comments from the YouTube were used to </w:t>
      </w:r>
      <w:r w:rsidR="00483D51">
        <w:rPr>
          <w:rFonts w:ascii="Times New Roman" w:hAnsi="Times New Roman" w:cs="Times New Roman"/>
          <w:sz w:val="24"/>
          <w:szCs w:val="24"/>
        </w:rPr>
        <w:t>create</w:t>
      </w:r>
      <w:r>
        <w:rPr>
          <w:rFonts w:ascii="Times New Roman" w:hAnsi="Times New Roman" w:cs="Times New Roman"/>
          <w:sz w:val="24"/>
          <w:szCs w:val="24"/>
        </w:rPr>
        <w:t xml:space="preserve"> a general hate dataset while those from the news site were </w:t>
      </w:r>
      <w:r w:rsidR="00483D51">
        <w:rPr>
          <w:rFonts w:ascii="Times New Roman" w:hAnsi="Times New Roman" w:cs="Times New Roman"/>
          <w:sz w:val="24"/>
          <w:szCs w:val="24"/>
        </w:rPr>
        <w:t>used to create</w:t>
      </w:r>
      <w:r>
        <w:rPr>
          <w:rFonts w:ascii="Times New Roman" w:hAnsi="Times New Roman" w:cs="Times New Roman"/>
          <w:sz w:val="24"/>
          <w:szCs w:val="24"/>
        </w:rPr>
        <w:t xml:space="preserve"> a sport related hate dataset. </w:t>
      </w:r>
      <w:proofErr w:type="spellStart"/>
      <w:r w:rsidR="00483D51">
        <w:rPr>
          <w:rFonts w:ascii="Times New Roman" w:hAnsi="Times New Roman" w:cs="Times New Roman"/>
          <w:sz w:val="24"/>
          <w:szCs w:val="24"/>
        </w:rPr>
        <w:t>Krippendorff’s</w:t>
      </w:r>
      <w:proofErr w:type="spellEnd"/>
      <w:r w:rsidR="00483D51">
        <w:rPr>
          <w:rFonts w:ascii="Times New Roman" w:hAnsi="Times New Roman" w:cs="Times New Roman"/>
          <w:sz w:val="24"/>
          <w:szCs w:val="24"/>
        </w:rPr>
        <w:t xml:space="preserve"> alpha of 0.67 was obtained as the inter-annotator agreement. A </w:t>
      </w:r>
      <w:proofErr w:type="spellStart"/>
      <w:r w:rsidR="00483D51">
        <w:rPr>
          <w:rFonts w:ascii="Times New Roman" w:hAnsi="Times New Roman" w:cs="Times New Roman"/>
          <w:sz w:val="24"/>
          <w:szCs w:val="24"/>
        </w:rPr>
        <w:t>BiLSTM</w:t>
      </w:r>
      <w:proofErr w:type="spellEnd"/>
      <w:r w:rsidR="00483D51">
        <w:rPr>
          <w:rFonts w:ascii="Times New Roman" w:hAnsi="Times New Roman" w:cs="Times New Roman"/>
          <w:sz w:val="24"/>
          <w:szCs w:val="24"/>
        </w:rPr>
        <w:t xml:space="preserve"> model was trained on both </w:t>
      </w:r>
      <w:r w:rsidR="00C5629E">
        <w:rPr>
          <w:rFonts w:ascii="Times New Roman" w:hAnsi="Times New Roman" w:cs="Times New Roman"/>
          <w:sz w:val="24"/>
          <w:szCs w:val="24"/>
        </w:rPr>
        <w:t xml:space="preserve">datasets. They obtained a good precision score with a low recall. </w:t>
      </w:r>
    </w:p>
    <w:p w14:paraId="3F486760" w14:textId="2363EA91" w:rsidR="00485FDA" w:rsidRDefault="00B028FD"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4A15BF">
        <w:rPr>
          <w:rFonts w:ascii="Times New Roman" w:hAnsi="Times New Roman" w:cs="Times New Roman"/>
          <w:sz w:val="24"/>
          <w:szCs w:val="24"/>
        </w:rPr>
        <w:instrText xml:space="preserve"> ADDIN ZOTERO_ITEM CSL_CITATION {"citationID":"pqEeTRu0","properties":{"formattedCitation":"(Markov et al., 2022)","plainCitation":"(Markov et al., 2022)","dontUpdate":true,"noteIndex":0},"citationItems":[{"id":511,"uris":["http://zotero.org/users/9104097/items/LKYP7QFP"],"itemData":{"id":511,"type":"paper-conference","abstract":"Over the past years, the amount of online hate speech has been growing steadily. Among multiple approaches to automatically detect hateful content online, ensemble learning is considered one of the best strategies, as shown by several studies on English and other languages. In this paper, we evaluate state-of-the-art approaches for Dutch hate speech detection both under in-domain and cross-domain hate speech detection conditions, and introduce a new ensemble approach with additional features for detecting hateful content in Dutch social media. The ensemble consists of the gradient boosting classifier that incorporates state-of-the-art transformer-based pre-trained language models for Dutch (i.e., BERTje and RobBERT), a robust SVM approach, and additional input information such as the number of emotion-conveying and hateful words, the number of personal pronouns, and the length of the message. The ensemble significantly outperforms all the individual models both in the in-domain and cross-domain hate speech detection settings. We perform an in-depth error analysis focusing on the explicit and implicit hate speech instances, providing various insights into open challenges in Dutch hate speech detection and directions for future research.","collection-title":"Lecture Notes in Computer Science","container-title":"NATURAL LANGUAGE PROCESSING AND INFORMATION SYSTEMS (NLDB 2022)","DOI":"10.1007/978-3-031-08473-7_1","ISBN":"978-3-031-08473-7","note":"ISSN: 0302-9743","page":"3-15","publisher":"AI Zwei; Google Res; Symanto","title":"An Ensemble Approach for Dutch Cross-Domain Hate Speech Detection","volume":"13286","author":[{"family":"Markov","given":"Ilia"},{"family":"Gevers","given":"Ine"},{"family":"Daelemans","given":"Walter"}],"editor":[{"family":"Rosso","given":"P"},{"family":"Basile","given":"V"},{"family":"Martinez","given":"R"},{"family":"Metais","given":"E"},{"family":"Meziane","given":"F"}],"issued":{"date-parts":[["2022"]]}}}],"schema":"https://github.com/citation-style-language/schema/raw/master/csl-citation.json"} </w:instrText>
      </w:r>
      <w:r>
        <w:rPr>
          <w:rFonts w:ascii="Times New Roman" w:hAnsi="Times New Roman" w:cs="Times New Roman"/>
          <w:sz w:val="24"/>
          <w:szCs w:val="24"/>
        </w:rPr>
        <w:fldChar w:fldCharType="separate"/>
      </w:r>
      <w:r w:rsidRPr="00B028FD">
        <w:rPr>
          <w:rFonts w:ascii="Times New Roman" w:hAnsi="Times New Roman" w:cs="Times New Roman"/>
          <w:sz w:val="24"/>
        </w:rPr>
        <w:t xml:space="preserve">Markov et al., </w:t>
      </w:r>
      <w:r>
        <w:rPr>
          <w:rFonts w:ascii="Times New Roman" w:hAnsi="Times New Roman" w:cs="Times New Roman"/>
          <w:sz w:val="24"/>
        </w:rPr>
        <w:t>(</w:t>
      </w:r>
      <w:r w:rsidRPr="00B028FD">
        <w:rPr>
          <w:rFonts w:ascii="Times New Roman" w:hAnsi="Times New Roman" w:cs="Times New Roman"/>
          <w:sz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proposed an ensemble approach to hate speech detection in Dutch text. </w:t>
      </w:r>
      <w:r w:rsidR="00485FDA">
        <w:rPr>
          <w:rFonts w:ascii="Times New Roman" w:hAnsi="Times New Roman" w:cs="Times New Roman"/>
          <w:sz w:val="24"/>
          <w:szCs w:val="24"/>
        </w:rPr>
        <w:t xml:space="preserve">They used two existing Dutch hate speech datasets to evaluate the performances of </w:t>
      </w:r>
      <w:proofErr w:type="spellStart"/>
      <w:r w:rsidR="00485FDA">
        <w:rPr>
          <w:rFonts w:ascii="Times New Roman" w:hAnsi="Times New Roman" w:cs="Times New Roman"/>
          <w:sz w:val="24"/>
          <w:szCs w:val="24"/>
        </w:rPr>
        <w:t>BERTja</w:t>
      </w:r>
      <w:proofErr w:type="spellEnd"/>
      <w:r w:rsidR="00485FDA">
        <w:rPr>
          <w:rFonts w:ascii="Times New Roman" w:hAnsi="Times New Roman" w:cs="Times New Roman"/>
          <w:sz w:val="24"/>
          <w:szCs w:val="24"/>
        </w:rPr>
        <w:t xml:space="preserve"> and </w:t>
      </w:r>
      <w:proofErr w:type="spellStart"/>
      <w:r w:rsidR="00485FDA">
        <w:rPr>
          <w:rFonts w:ascii="Times New Roman" w:hAnsi="Times New Roman" w:cs="Times New Roman"/>
          <w:sz w:val="24"/>
          <w:szCs w:val="24"/>
        </w:rPr>
        <w:t>RobBERT</w:t>
      </w:r>
      <w:proofErr w:type="spellEnd"/>
      <w:r w:rsidR="00485FDA">
        <w:rPr>
          <w:rFonts w:ascii="Times New Roman" w:hAnsi="Times New Roman" w:cs="Times New Roman"/>
          <w:sz w:val="24"/>
          <w:szCs w:val="24"/>
        </w:rPr>
        <w:t xml:space="preserve">, pre-trained Dutch language models and also a classical model, SVM. The ensemble model was formed by combining these models with a gradient boosting and other </w:t>
      </w:r>
      <w:r w:rsidR="00F24CC1">
        <w:rPr>
          <w:rFonts w:ascii="Times New Roman" w:hAnsi="Times New Roman" w:cs="Times New Roman"/>
          <w:sz w:val="24"/>
          <w:szCs w:val="24"/>
        </w:rPr>
        <w:t xml:space="preserve">features like number of hate words, personal pronouns, length of comments and more. </w:t>
      </w:r>
      <w:r w:rsidR="00C855F0">
        <w:rPr>
          <w:rFonts w:ascii="Times New Roman" w:hAnsi="Times New Roman" w:cs="Times New Roman"/>
          <w:sz w:val="24"/>
          <w:szCs w:val="24"/>
        </w:rPr>
        <w:t xml:space="preserve">The </w:t>
      </w:r>
      <w:proofErr w:type="spellStart"/>
      <w:r w:rsidR="00C855F0">
        <w:rPr>
          <w:rFonts w:ascii="Times New Roman" w:hAnsi="Times New Roman" w:cs="Times New Roman"/>
          <w:sz w:val="24"/>
          <w:szCs w:val="24"/>
        </w:rPr>
        <w:t>BERTja</w:t>
      </w:r>
      <w:proofErr w:type="spellEnd"/>
      <w:r w:rsidR="00C855F0">
        <w:rPr>
          <w:rFonts w:ascii="Times New Roman" w:hAnsi="Times New Roman" w:cs="Times New Roman"/>
          <w:sz w:val="24"/>
          <w:szCs w:val="24"/>
        </w:rPr>
        <w:t xml:space="preserve"> performs better for the individual models for both datasets and the ensemble performed best in the overall experiment. </w:t>
      </w:r>
      <w:r w:rsidR="00485FDA">
        <w:rPr>
          <w:rFonts w:ascii="Times New Roman" w:hAnsi="Times New Roman" w:cs="Times New Roman"/>
          <w:sz w:val="24"/>
          <w:szCs w:val="24"/>
        </w:rPr>
        <w:t xml:space="preserve"> </w:t>
      </w:r>
    </w:p>
    <w:p w14:paraId="4B2A6F7A" w14:textId="5CE28965" w:rsidR="00F54CCC" w:rsidRDefault="00F54CCC"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r>
      <w:r w:rsidR="005C25DD">
        <w:rPr>
          <w:rFonts w:ascii="Times New Roman" w:hAnsi="Times New Roman" w:cs="Times New Roman"/>
          <w:sz w:val="24"/>
          <w:szCs w:val="24"/>
        </w:rPr>
        <w:instrText xml:space="preserve"> ADDIN ZOTERO_ITEM CSL_CITATION {"citationID":"2wyrzOaQ","properties":{"formattedCitation":"(Zhou et al., 2020)","plainCitation":"(Zhou et al., 2020)","dontUpdate":true,"noteIndex":0},"citationItems":[{"id":626,"uris":["http://zotero.org/users/9104097/items/Z5JYD9B3"],"itemData":{"id":626,"type":"article-journal","abstract":"In recent years, the increasing prevalence of hate speech in social media has been considered as a serious problem worldwide. Many governments and organizations have made significant investment in hate speech detection techniques, which have also attracted the attention of the scientific community. Although plenty of literature focusing on this issue is available, it remains difficult to assess the performances of each proposed method, as each has its own advantages and disadvantages. A general way to improve the overall results of classification by fusing the various classifiers results is a meaningful attempt. We first focus on several famous machine learning methods for text classification such as Embeddings from Language Models (ELMo), Bidirectional Encoder Representation from Transformers (BERT) and Convolutional Neural Network (CNN), and apply these methods to the data sets of the SemEval 2019 Task 5. We then adopt some fusion strategies to combine the classifiers to improve the overall classification performance. The results show that the accuracy and F1-score of the classification are significantly improved.","container-title":"IEEE ACCESS","DOI":"10.1109/ACCESS.2020.3009244","ISSN":"2169-3536","page":"128923-128929","title":"Deep Learning Based Fusion Approach for Hate Speech Detection","volume":"8","author":[{"family":"Zhou","given":"Yanling"},{"family":"Yang","given":"Yanyan"},{"family":"Liu","given":"Han"},{"family":"Liu","given":"Xiufeng"},{"family":"Savage","given":"Nick"}],"issued":{"date-parts":[["2020"]]}}}],"schema":"https://github.com/citation-style-language/schema/raw/master/csl-citation.json"} </w:instrText>
      </w:r>
      <w:r>
        <w:rPr>
          <w:rFonts w:ascii="Times New Roman" w:hAnsi="Times New Roman" w:cs="Times New Roman"/>
          <w:sz w:val="24"/>
          <w:szCs w:val="24"/>
        </w:rPr>
        <w:fldChar w:fldCharType="separate"/>
      </w:r>
      <w:r w:rsidR="00593738" w:rsidRPr="00593738">
        <w:rPr>
          <w:rFonts w:ascii="Times New Roman" w:hAnsi="Times New Roman" w:cs="Times New Roman"/>
          <w:sz w:val="24"/>
        </w:rPr>
        <w:t xml:space="preserve">Zhou et al., </w:t>
      </w:r>
      <w:r w:rsidR="00593738">
        <w:rPr>
          <w:rFonts w:ascii="Times New Roman" w:hAnsi="Times New Roman" w:cs="Times New Roman"/>
          <w:sz w:val="24"/>
        </w:rPr>
        <w:t>(</w:t>
      </w:r>
      <w:r w:rsidR="00593738" w:rsidRPr="00593738">
        <w:rPr>
          <w:rFonts w:ascii="Times New Roman" w:hAnsi="Times New Roman" w:cs="Times New Roman"/>
          <w:sz w:val="24"/>
        </w:rPr>
        <w:t>2020)</w:t>
      </w:r>
      <w:r>
        <w:rPr>
          <w:rFonts w:ascii="Times New Roman" w:hAnsi="Times New Roman" w:cs="Times New Roman"/>
          <w:sz w:val="24"/>
          <w:szCs w:val="24"/>
        </w:rPr>
        <w:fldChar w:fldCharType="end"/>
      </w:r>
      <w:r w:rsidR="00593738">
        <w:rPr>
          <w:rFonts w:ascii="Times New Roman" w:hAnsi="Times New Roman" w:cs="Times New Roman"/>
          <w:sz w:val="24"/>
          <w:szCs w:val="24"/>
        </w:rPr>
        <w:t xml:space="preserve"> proposed a fusing method to improve the performance of hate speech classification. They used the dataset of </w:t>
      </w:r>
      <w:proofErr w:type="spellStart"/>
      <w:r w:rsidR="00593738">
        <w:rPr>
          <w:rFonts w:ascii="Times New Roman" w:hAnsi="Times New Roman" w:cs="Times New Roman"/>
          <w:sz w:val="24"/>
          <w:szCs w:val="24"/>
        </w:rPr>
        <w:t>SemEval</w:t>
      </w:r>
      <w:proofErr w:type="spellEnd"/>
      <w:r w:rsidR="00593738">
        <w:rPr>
          <w:rFonts w:ascii="Times New Roman" w:hAnsi="Times New Roman" w:cs="Times New Roman"/>
          <w:sz w:val="24"/>
          <w:szCs w:val="24"/>
        </w:rPr>
        <w:t xml:space="preserve"> 2019 Task 5 to train Embeddings from Language Models (</w:t>
      </w:r>
      <w:proofErr w:type="spellStart"/>
      <w:r w:rsidR="00593738">
        <w:rPr>
          <w:rFonts w:ascii="Times New Roman" w:hAnsi="Times New Roman" w:cs="Times New Roman"/>
          <w:sz w:val="24"/>
          <w:szCs w:val="24"/>
        </w:rPr>
        <w:t>ELMo</w:t>
      </w:r>
      <w:proofErr w:type="spellEnd"/>
      <w:r w:rsidR="00593738">
        <w:rPr>
          <w:rFonts w:ascii="Times New Roman" w:hAnsi="Times New Roman" w:cs="Times New Roman"/>
          <w:sz w:val="24"/>
          <w:szCs w:val="24"/>
        </w:rPr>
        <w:t xml:space="preserve">), Bidirectional Encoder from Representations Transformers (BERT) and Convolutional Neural Network (CNN) classifiers to categorize tweets as hate or non-hate. The results of the individual classifiers were </w:t>
      </w:r>
      <w:r w:rsidR="00A27AA5">
        <w:rPr>
          <w:rFonts w:ascii="Times New Roman" w:hAnsi="Times New Roman" w:cs="Times New Roman"/>
          <w:sz w:val="24"/>
          <w:szCs w:val="24"/>
        </w:rPr>
        <w:t xml:space="preserve">combined through a set of rules like “voting, meaning, maximizing and production” to obtained a better result. They recorded an improvement in the F1-score of about 13% when compared to the best F1-score obtained in the individual first case. </w:t>
      </w:r>
    </w:p>
    <w:p w14:paraId="7DE9D15A" w14:textId="2C536A44" w:rsidR="00485FDA" w:rsidRDefault="00980499"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5C25DD">
        <w:rPr>
          <w:rFonts w:ascii="Times New Roman" w:hAnsi="Times New Roman" w:cs="Times New Roman"/>
          <w:sz w:val="24"/>
          <w:szCs w:val="24"/>
        </w:rPr>
        <w:instrText xml:space="preserve"> ADDIN ZOTERO_ITEM CSL_CITATION {"citationID":"oC8Y1bgD","properties":{"formattedCitation":"(Badjatiya et al., 2017)","plainCitation":"(Badjatiya et al., 2017)","dontUpdate":true,"noteIndex":0},"citationItems":[{"id":559,"uris":["http://zotero.org/users/9104097/items/UIB9IIJ5"],"itemData":{"id":559,"type":"paper-conference","abstract":"Hate speech detection on Twitter is critical for applications like controversial event extraction, building AI chatterbots, content recommendation, and sentiment analysis. We define this task as being able to classify a tweet as racist, sexist or neither. The complexity of the natural language constructs makes this task very challenging. We perform extensive experiments with multiple deep learning architectures to learn semantic word embeddings to handle this complexity. Our experiments on a benchmark dataset of 16K annotated tweets show that such deep learning methods outperform state-of-the-art char/word n-gram methods by similar to 18 F1 points.","container-title":"WWW'17 COMPANION: PROCEEDINGS OF THE 26TH INTERNATIONAL CONFERENCE ON WORLD WIDE WEB","DOI":"10.1145/3041021.3054223","ISBN":"978-1-4503-4914-7","page":"759-760","publisher":"Assoc Comp Machinery; Int World Wide Web Conf Comm; ACM SIGWEB; Curtin Univ; Edith Cowan Univ; Murdoch Univ; Univ Western Australia; Bankwest; Atamo Elect Prod Solut; Enesis; Google; Illuminance; Yahoo Res","title":"Deep Learning for Hate Speech Detection in Tweets","author":[{"family":"Badjatiya","given":"Pinkesh"},{"family":"Gupta","given":"Shashank"},{"family":"Gupta","given":"Manish"},{"family":"Varma","given":"Vasudeva"}],"issued":{"date-parts":[["2017"]]}}}],"schema":"https://github.com/citation-style-language/schema/raw/master/csl-citation.json"} </w:instrText>
      </w:r>
      <w:r>
        <w:rPr>
          <w:rFonts w:ascii="Times New Roman" w:hAnsi="Times New Roman" w:cs="Times New Roman"/>
          <w:sz w:val="24"/>
          <w:szCs w:val="24"/>
        </w:rPr>
        <w:fldChar w:fldCharType="separate"/>
      </w:r>
      <w:proofErr w:type="spellStart"/>
      <w:r w:rsidRPr="00980499">
        <w:rPr>
          <w:rFonts w:ascii="Times New Roman" w:hAnsi="Times New Roman" w:cs="Times New Roman"/>
          <w:sz w:val="24"/>
        </w:rPr>
        <w:t>Badjatiya</w:t>
      </w:r>
      <w:proofErr w:type="spellEnd"/>
      <w:r w:rsidRPr="00980499">
        <w:rPr>
          <w:rFonts w:ascii="Times New Roman" w:hAnsi="Times New Roman" w:cs="Times New Roman"/>
          <w:sz w:val="24"/>
        </w:rPr>
        <w:t xml:space="preserve"> et al., </w:t>
      </w:r>
      <w:r w:rsidR="001D4848">
        <w:rPr>
          <w:rFonts w:ascii="Times New Roman" w:hAnsi="Times New Roman" w:cs="Times New Roman"/>
          <w:sz w:val="24"/>
        </w:rPr>
        <w:t>(</w:t>
      </w:r>
      <w:r w:rsidRPr="00980499">
        <w:rPr>
          <w:rFonts w:ascii="Times New Roman" w:hAnsi="Times New Roman" w:cs="Times New Roman"/>
          <w:sz w:val="24"/>
        </w:rPr>
        <w:t>2017)</w:t>
      </w:r>
      <w:r>
        <w:rPr>
          <w:rFonts w:ascii="Times New Roman" w:hAnsi="Times New Roman" w:cs="Times New Roman"/>
          <w:sz w:val="24"/>
          <w:szCs w:val="24"/>
        </w:rPr>
        <w:fldChar w:fldCharType="end"/>
      </w:r>
      <w:r w:rsidR="001D4848">
        <w:rPr>
          <w:rFonts w:ascii="Times New Roman" w:hAnsi="Times New Roman" w:cs="Times New Roman"/>
          <w:sz w:val="24"/>
          <w:szCs w:val="24"/>
        </w:rPr>
        <w:t xml:space="preserve"> used the dataset of </w:t>
      </w:r>
      <w:r w:rsidR="001D4848">
        <w:rPr>
          <w:rFonts w:ascii="Times New Roman" w:hAnsi="Times New Roman" w:cs="Times New Roman"/>
          <w:sz w:val="24"/>
          <w:szCs w:val="24"/>
        </w:rPr>
        <w:fldChar w:fldCharType="begin"/>
      </w:r>
      <w:r w:rsidR="005C25DD">
        <w:rPr>
          <w:rFonts w:ascii="Times New Roman" w:hAnsi="Times New Roman" w:cs="Times New Roman"/>
          <w:sz w:val="24"/>
          <w:szCs w:val="24"/>
        </w:rPr>
        <w:instrText xml:space="preserve"> ADDIN ZOTERO_ITEM CSL_CITATION {"citationID":"LcolVa2m","properties":{"formattedCitation":"(Waseem &amp; Hovy, 2016)","plainCitation":"(Waseem &amp; Hovy, 2016)","dontUpdate":true,"noteIndex":0},"citationItems":[{"id":122,"uris":["http://zotero.org/users/9104097/items/C9PTAIPX"],"itemData":{"id":122,"type":"paper-conference","abstract":"Hate speech in the form of racist and sexist remarks are a common occurrence on social media. For that reason, many social media services address the problem of identifying hate speech, but the deﬁnition of hate speech varies markedly and is largely a manual effort (BBC, 2015; Lomas, 2015).","container-title":"Proceedings of the NAACL Student Research Workshop","DOI":"10.18653/v1/N16-2013","event-place":"San Diego, California","event-title":"Proceedings of the NAACL Student Research Workshop","language":"en","page":"88-93","publisher":"Association for Computational Linguistics","publisher-place":"San Diego, California","source":"DOI.org (Crossref)","title":"Hateful Symbols or Hateful People? Predictive Features for Hate Speech Detection on Twitter","title-short":"Hateful Symbols or Hateful People?","URL":"http://aclweb.org/anthology/N16-2013","author":[{"family":"Waseem","given":"Zeerak"},{"family":"Hovy","given":"Dirk"}],"accessed":{"date-parts":[["2023",2,11]]},"issued":{"date-parts":[["2016"]]}}}],"schema":"https://github.com/citation-style-language/schema/raw/master/csl-citation.json"} </w:instrText>
      </w:r>
      <w:r w:rsidR="001D4848">
        <w:rPr>
          <w:rFonts w:ascii="Times New Roman" w:hAnsi="Times New Roman" w:cs="Times New Roman"/>
          <w:sz w:val="24"/>
          <w:szCs w:val="24"/>
        </w:rPr>
        <w:fldChar w:fldCharType="separate"/>
      </w:r>
      <w:r w:rsidR="001D4848" w:rsidRPr="001D4848">
        <w:rPr>
          <w:rFonts w:ascii="Times New Roman" w:hAnsi="Times New Roman" w:cs="Times New Roman"/>
          <w:sz w:val="24"/>
        </w:rPr>
        <w:t xml:space="preserve">Waseem &amp; </w:t>
      </w:r>
      <w:proofErr w:type="spellStart"/>
      <w:r w:rsidR="001D4848" w:rsidRPr="001D4848">
        <w:rPr>
          <w:rFonts w:ascii="Times New Roman" w:hAnsi="Times New Roman" w:cs="Times New Roman"/>
          <w:sz w:val="24"/>
        </w:rPr>
        <w:t>Hovy</w:t>
      </w:r>
      <w:proofErr w:type="spellEnd"/>
      <w:r w:rsidR="001D4848" w:rsidRPr="001D4848">
        <w:rPr>
          <w:rFonts w:ascii="Times New Roman" w:hAnsi="Times New Roman" w:cs="Times New Roman"/>
          <w:sz w:val="24"/>
        </w:rPr>
        <w:t xml:space="preserve">, </w:t>
      </w:r>
      <w:r w:rsidR="001D4848">
        <w:rPr>
          <w:rFonts w:ascii="Times New Roman" w:hAnsi="Times New Roman" w:cs="Times New Roman"/>
          <w:sz w:val="24"/>
        </w:rPr>
        <w:t>(</w:t>
      </w:r>
      <w:r w:rsidR="001D4848" w:rsidRPr="001D4848">
        <w:rPr>
          <w:rFonts w:ascii="Times New Roman" w:hAnsi="Times New Roman" w:cs="Times New Roman"/>
          <w:sz w:val="24"/>
        </w:rPr>
        <w:t>2016)</w:t>
      </w:r>
      <w:r w:rsidR="001D4848">
        <w:rPr>
          <w:rFonts w:ascii="Times New Roman" w:hAnsi="Times New Roman" w:cs="Times New Roman"/>
          <w:sz w:val="24"/>
          <w:szCs w:val="24"/>
        </w:rPr>
        <w:fldChar w:fldCharType="end"/>
      </w:r>
      <w:r w:rsidR="001D4848">
        <w:rPr>
          <w:rFonts w:ascii="Times New Roman" w:hAnsi="Times New Roman" w:cs="Times New Roman"/>
          <w:sz w:val="24"/>
          <w:szCs w:val="24"/>
        </w:rPr>
        <w:t xml:space="preserve"> to explore the use potentials of neural networks in hate speech detection.</w:t>
      </w:r>
      <w:r w:rsidR="004549D4">
        <w:rPr>
          <w:rFonts w:ascii="Times New Roman" w:hAnsi="Times New Roman" w:cs="Times New Roman"/>
          <w:sz w:val="24"/>
          <w:szCs w:val="24"/>
        </w:rPr>
        <w:t xml:space="preserve"> The dataset contains about 16,000 tweets labeled as racist, sexist or neither.</w:t>
      </w:r>
      <w:r w:rsidR="001D4848">
        <w:rPr>
          <w:rFonts w:ascii="Times New Roman" w:hAnsi="Times New Roman" w:cs="Times New Roman"/>
          <w:sz w:val="24"/>
          <w:szCs w:val="24"/>
        </w:rPr>
        <w:t xml:space="preserve"> They used Logistic regression, support vector machine and </w:t>
      </w:r>
      <w:proofErr w:type="spellStart"/>
      <w:r w:rsidR="001D4848">
        <w:rPr>
          <w:rFonts w:ascii="Times New Roman" w:hAnsi="Times New Roman" w:cs="Times New Roman"/>
          <w:sz w:val="24"/>
          <w:szCs w:val="24"/>
        </w:rPr>
        <w:t>Gradeint</w:t>
      </w:r>
      <w:proofErr w:type="spellEnd"/>
      <w:r w:rsidR="001D4848">
        <w:rPr>
          <w:rFonts w:ascii="Times New Roman" w:hAnsi="Times New Roman" w:cs="Times New Roman"/>
          <w:sz w:val="24"/>
          <w:szCs w:val="24"/>
        </w:rPr>
        <w:t xml:space="preserve"> boosted decision tree with features like TF-IDF and Bag of Words Vectors to train some baseline models. Next, they combined CNN, </w:t>
      </w:r>
      <w:proofErr w:type="spellStart"/>
      <w:r w:rsidR="001D4848">
        <w:rPr>
          <w:rFonts w:ascii="Times New Roman" w:hAnsi="Times New Roman" w:cs="Times New Roman"/>
          <w:sz w:val="24"/>
          <w:szCs w:val="24"/>
        </w:rPr>
        <w:t>FastText</w:t>
      </w:r>
      <w:proofErr w:type="spellEnd"/>
      <w:r w:rsidR="001D4848">
        <w:rPr>
          <w:rFonts w:ascii="Times New Roman" w:hAnsi="Times New Roman" w:cs="Times New Roman"/>
          <w:sz w:val="24"/>
          <w:szCs w:val="24"/>
        </w:rPr>
        <w:t xml:space="preserve">, LSTM and GBDT with </w:t>
      </w:r>
      <w:proofErr w:type="spellStart"/>
      <w:r w:rsidR="001D4848">
        <w:rPr>
          <w:rFonts w:ascii="Times New Roman" w:hAnsi="Times New Roman" w:cs="Times New Roman"/>
          <w:sz w:val="24"/>
          <w:szCs w:val="24"/>
        </w:rPr>
        <w:t>GloVe</w:t>
      </w:r>
      <w:proofErr w:type="spellEnd"/>
      <w:r w:rsidR="001D4848">
        <w:rPr>
          <w:rFonts w:ascii="Times New Roman" w:hAnsi="Times New Roman" w:cs="Times New Roman"/>
          <w:sz w:val="24"/>
          <w:szCs w:val="24"/>
        </w:rPr>
        <w:t xml:space="preserve"> and random embeddings</w:t>
      </w:r>
      <w:r w:rsidR="004549D4">
        <w:rPr>
          <w:rFonts w:ascii="Times New Roman" w:hAnsi="Times New Roman" w:cs="Times New Roman"/>
          <w:sz w:val="24"/>
          <w:szCs w:val="24"/>
        </w:rPr>
        <w:t>. The result of LSTM + random embeddings + GBDT was the best.</w:t>
      </w:r>
    </w:p>
    <w:p w14:paraId="1BE9A3C5" w14:textId="190F3E16" w:rsidR="008F4962" w:rsidRDefault="008F4962"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5C25DD">
        <w:rPr>
          <w:rFonts w:ascii="Times New Roman" w:hAnsi="Times New Roman" w:cs="Times New Roman"/>
          <w:sz w:val="24"/>
          <w:szCs w:val="24"/>
        </w:rPr>
        <w:instrText xml:space="preserve"> ADDIN ZOTERO_ITEM CSL_CITATION {"citationID":"X6e7mcpe","properties":{"formattedCitation":"(Baydogan &amp; Alatas, 2022)","plainCitation":"(Baydogan &amp; Alatas, 2022)","dontUpdate":true,"noteIndex":0},"citationItems":[{"id":969,"uris":["http://zotero.org/users/9104097/items/RZWEMQAE"],"itemData":{"id":969,"type":"article-journal","abstract":"The use of various online social media platforms rising day by day caused an increase in the correct or incorrect information shared by users, especially during COVID-19. The introduction of COVID-19 on the world agenda gave rise to an overall bad reaction against East Asia (esp. China) in online social media platforms. The social media users who spread degrading, racist, disrespectful, abusive, discriminatory, critical, abuse, harsh, offensive, etc. posts accused the Asian people of being responsible for the outbreak of COVID-19. For this reason, the development of the Hate Speech Detection (HSD) system was necessary in order to prevent the spread of these posts about COVID-19. In this article, a textual-based study on COVID-19-related hate speech (HS) sharing in online social networks was carried out with Shallow Learning (SL) and Deep Learning (DL) methods. In the first step of this study, typical Natural Language Processing (NLP) pipeline was applied for gathered two different datasets. This NLP pipeline was performed using bag of words, term frequency, document matrix, etc. techniques for features extraction representing datasets. Then, ten different SL and DL models were fine-tuned for HS datasets related to COVID-19. Accuracy, precision, sensitivity, and F-score performance measurement criteria were calculated to compare the performance of the SL and DL algorithms for the problem of HSD. The RNN, one of the models proposed for the first and second dataset in HSD, prevailed with the highest accuracy values of 78.7% and 90.3%, respectively. Due to the promising results of all approaches operated in the HSD, they are forecasted to be chosen in the solution of many other social media and network problems related to COVID-19.","container-title":"TEHNICKI VJESNIK-TECHNICAL GAZETTE","DOI":"10.17559/TV-20210708143535","ISSN":"1330-3651","issue":"1","page":"149-156","title":"Deep-Cov19-Hate: A Textual-Based Novel Approach for Automatic Detection of Hate Speech in Online Social Networks throughout COVID-19 with Shallow and Deep Learning Models","volume":"29","author":[{"family":"Baydogan","given":"Cem"},{"family":"Alatas","given":"Bilal"}],"issued":{"date-parts":[["2022",2]]}}}],"schema":"https://github.com/citation-style-language/schema/raw/master/csl-citation.json"} </w:instrText>
      </w:r>
      <w:r>
        <w:rPr>
          <w:rFonts w:ascii="Times New Roman" w:hAnsi="Times New Roman" w:cs="Times New Roman"/>
          <w:sz w:val="24"/>
          <w:szCs w:val="24"/>
        </w:rPr>
        <w:fldChar w:fldCharType="separate"/>
      </w:r>
      <w:proofErr w:type="spellStart"/>
      <w:r w:rsidR="00A31D7D" w:rsidRPr="00A31D7D">
        <w:rPr>
          <w:rFonts w:ascii="Times New Roman" w:hAnsi="Times New Roman" w:cs="Times New Roman"/>
          <w:sz w:val="24"/>
        </w:rPr>
        <w:t>Baydogan</w:t>
      </w:r>
      <w:proofErr w:type="spellEnd"/>
      <w:r w:rsidR="00A31D7D" w:rsidRPr="00A31D7D">
        <w:rPr>
          <w:rFonts w:ascii="Times New Roman" w:hAnsi="Times New Roman" w:cs="Times New Roman"/>
          <w:sz w:val="24"/>
        </w:rPr>
        <w:t xml:space="preserve"> &amp; </w:t>
      </w:r>
      <w:proofErr w:type="spellStart"/>
      <w:r w:rsidR="00A31D7D" w:rsidRPr="00A31D7D">
        <w:rPr>
          <w:rFonts w:ascii="Times New Roman" w:hAnsi="Times New Roman" w:cs="Times New Roman"/>
          <w:sz w:val="24"/>
        </w:rPr>
        <w:t>Alatas</w:t>
      </w:r>
      <w:proofErr w:type="spellEnd"/>
      <w:r w:rsidR="00A31D7D" w:rsidRPr="00A31D7D">
        <w:rPr>
          <w:rFonts w:ascii="Times New Roman" w:hAnsi="Times New Roman" w:cs="Times New Roman"/>
          <w:sz w:val="24"/>
        </w:rPr>
        <w:t xml:space="preserve">, </w:t>
      </w:r>
      <w:r w:rsidR="00A31D7D">
        <w:rPr>
          <w:rFonts w:ascii="Times New Roman" w:hAnsi="Times New Roman" w:cs="Times New Roman"/>
          <w:sz w:val="24"/>
        </w:rPr>
        <w:t>(</w:t>
      </w:r>
      <w:r w:rsidR="00A31D7D" w:rsidRPr="00A31D7D">
        <w:rPr>
          <w:rFonts w:ascii="Times New Roman" w:hAnsi="Times New Roman" w:cs="Times New Roman"/>
          <w:sz w:val="24"/>
        </w:rPr>
        <w:t>2022)</w:t>
      </w:r>
      <w:r>
        <w:rPr>
          <w:rFonts w:ascii="Times New Roman" w:hAnsi="Times New Roman" w:cs="Times New Roman"/>
          <w:sz w:val="24"/>
          <w:szCs w:val="24"/>
        </w:rPr>
        <w:fldChar w:fldCharType="end"/>
      </w:r>
      <w:r w:rsidR="00A31D7D">
        <w:rPr>
          <w:rFonts w:ascii="Times New Roman" w:hAnsi="Times New Roman" w:cs="Times New Roman"/>
          <w:sz w:val="24"/>
          <w:szCs w:val="24"/>
        </w:rPr>
        <w:t xml:space="preserve"> created two dataset</w:t>
      </w:r>
      <w:r w:rsidR="005A13DE">
        <w:rPr>
          <w:rFonts w:ascii="Times New Roman" w:hAnsi="Times New Roman" w:cs="Times New Roman"/>
          <w:sz w:val="24"/>
          <w:szCs w:val="24"/>
        </w:rPr>
        <w:t>s</w:t>
      </w:r>
      <w:r w:rsidR="00A31D7D">
        <w:rPr>
          <w:rFonts w:ascii="Times New Roman" w:hAnsi="Times New Roman" w:cs="Times New Roman"/>
          <w:sz w:val="24"/>
          <w:szCs w:val="24"/>
        </w:rPr>
        <w:t xml:space="preserve"> </w:t>
      </w:r>
      <w:r w:rsidR="005A13DE">
        <w:rPr>
          <w:rFonts w:ascii="Times New Roman" w:hAnsi="Times New Roman" w:cs="Times New Roman"/>
          <w:sz w:val="24"/>
          <w:szCs w:val="24"/>
        </w:rPr>
        <w:t xml:space="preserve">for Covid-19 hate related tweets. They used both machine learning and deep learning algorithms to detect hateful tweets towards the Asians, who a seen as originators of the outbreak. In all the two experiments, the deep learning models outperform the machine learning models. </w:t>
      </w:r>
    </w:p>
    <w:p w14:paraId="01254EAF" w14:textId="41972B56" w:rsidR="005C54A4" w:rsidRDefault="005C54A4"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jDXBYb4","properties":{"formattedCitation":"(Karim et al., 2021)","plainCitation":"(Karim et al., 2021)","noteIndex":0},"citationItems":[{"id":452,"uris":["http://zotero.org/users/9104097/items/BULZPKQQ"],"itemData":{"id":452,"type":"paper-conference","abstract":"In this paper, we propose an explainable approach for hate speech detection from the under-resourced Bengali language, which we called DeepHateExplainer. In our approach, Bengali texts are first comprehensively preprocessed, before classifying them into political, personal, geopolitical, and religious hates using a neural ensemble method of transformer-based neural architectures (i.e., monolingual Bangla BERT-base, multilingual BERT-cased/uncased, and XLM-RoBERTa). Subsequently, important (most and least) terms are identified using sensitivity analysis and layer-wise relevance propagation (LRP), before providing human-interpretable explanations(1). Finally, we compute comprehensiveness and sufficiency scores to measure the quality of explanations w.r.t faithfulness. Evaluations against machine learning (linear and tree-based models) and neural networks (i.e., CNN, Bi-LSTM, and Conv-LSTM with word embeddings) baselines yield F1-scores of 78%, 91%, 89%, and 84%, for political, personal, geopolitical, and religious hates, respectively, outperforming both ML and DNN baselines(2).","container-title":"2021 IEEE 8TH INTERNATIONAL CONFERENCE ON DATA SCIENCE AND ADVANCED ANALYTICS (DSAA)","DOI":"10.1109/DSAA53316.2021.9564230","ISBN":"978-1-66542-099-0","publisher":"IEEE; ACM; Amer Stat Assoc","title":"DeepHateExplainer: Explainable Hate Speech Detection in Under-resourced Bengali Language","author":[{"family":"Karim","given":"Md Rezaul"},{"family":"Dey","given":"Sumon Kanti"},{"family":"Islam","given":"Tanhim"},{"family":"Sarker","given":"Sagor"},{"family":"Menon","given":"Mehadi Hasan"},{"family":"Hossain","given":"Kabir"},{"family":"Hossain","given":"Md Azam"},{"family":"Decker","given":"Stefan"}],"issued":{"date-parts":[["2021"]]}}}],"schema":"https://github.com/citation-style-language/schema/raw/master/csl-citation.json"} </w:instrText>
      </w:r>
      <w:r>
        <w:rPr>
          <w:rFonts w:ascii="Times New Roman" w:hAnsi="Times New Roman" w:cs="Times New Roman"/>
          <w:sz w:val="24"/>
          <w:szCs w:val="24"/>
        </w:rPr>
        <w:fldChar w:fldCharType="separate"/>
      </w:r>
      <w:r w:rsidRPr="005C54A4">
        <w:rPr>
          <w:rFonts w:ascii="Times New Roman" w:hAnsi="Times New Roman" w:cs="Times New Roman"/>
          <w:sz w:val="24"/>
        </w:rPr>
        <w:t>(Karim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proposed a hate speech detection model for Bangla language to </w:t>
      </w:r>
      <w:r w:rsidR="00644BF1">
        <w:rPr>
          <w:rFonts w:ascii="Times New Roman" w:hAnsi="Times New Roman" w:cs="Times New Roman"/>
          <w:sz w:val="24"/>
          <w:szCs w:val="24"/>
        </w:rPr>
        <w:t xml:space="preserve">provide an understanding of the black-box transformer models using the Sensitivity analysis (SA) and layer-wise relevance propagation approach. They developed both machine and deep learning baseline models and compared them with an ensembled approach of four monolingual and multilingual transformer models. </w:t>
      </w:r>
      <w:r w:rsidR="00447FCB">
        <w:rPr>
          <w:rFonts w:ascii="Times New Roman" w:hAnsi="Times New Roman" w:cs="Times New Roman"/>
          <w:sz w:val="24"/>
          <w:szCs w:val="24"/>
        </w:rPr>
        <w:t>The best performance was obtained from the ensemble model with an F1 – score of 88%.</w:t>
      </w:r>
      <w:r w:rsidR="00644BF1">
        <w:rPr>
          <w:rFonts w:ascii="Times New Roman" w:hAnsi="Times New Roman" w:cs="Times New Roman"/>
          <w:sz w:val="24"/>
          <w:szCs w:val="24"/>
        </w:rPr>
        <w:t xml:space="preserve"> </w:t>
      </w:r>
    </w:p>
    <w:p w14:paraId="5F666226" w14:textId="6BCEBC36" w:rsidR="00D3317A" w:rsidRDefault="00D3317A"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5C25DD">
        <w:rPr>
          <w:rFonts w:ascii="Times New Roman" w:hAnsi="Times New Roman" w:cs="Times New Roman"/>
          <w:sz w:val="24"/>
          <w:szCs w:val="24"/>
        </w:rPr>
        <w:instrText xml:space="preserve"> ADDIN ZOTERO_ITEM CSL_CITATION {"citationID":"uklBWN7c","properties":{"formattedCitation":"(Aljuhani et al., 2022)","plainCitation":"(Aljuhani et al., 2022)","dontUpdate":true,"noteIndex":0},"citationItems":[{"id":894,"uris":["http://zotero.org/users/9104097/items/WI33JIY6"],"itemData":{"id":894,"type":"article-journal","abstract":"In recent years, social media networks are emerging as a key player by providing platforms for opinions expression, communication, and content distribution. However, users often take advantage of perceived anonymity on social media platforms to share offensive or hateful content. Thus, offensive language has grown as a significant issue with the increase in online communication and the popularity of social media platforms. This problem has attracted significant attention for devising methods for detecting offensive content and preventing its spread on online social networks. Therefore, this paper aims to develop an effective Arabic offensive language detection model by employing deep learning and semantic and contextual features. This paper proposes a deep learning approach that utilizes the bidirectional long short-term memory (BiLSTM) model and domain-specific word embeddings extracted from an Arabic offensive dataset. The detection approach was evaluated on an Arabic dataset collected from Twitter. The results showed the highest performance accuracy of 0.93% with the BiLSTM model trained using a combination of domain-specific and agnostic-domain word embeddings.","container-title":"TEHNICKI GLASNIK-TECHNICAL JOURNAL","DOI":"10.31803/tg-20220305120018","ISSN":"1846-6168","issue":"3","page":"394-400","title":"Detecting Arabic Offensive Language in Microblogs Using Domain-Specific Word Embeddings and Deep Learning","volume":"16","author":[{"family":"Aljuhani","given":"Khulood O."},{"family":"Alyoubi","given":"Khaled H."},{"family":"Alotaibi","given":"Fahd S."}],"issued":{"date-parts":[["2022",6]]}}}],"schema":"https://github.com/citation-style-language/schema/raw/master/csl-citation.json"} </w:instrText>
      </w:r>
      <w:r>
        <w:rPr>
          <w:rFonts w:ascii="Times New Roman" w:hAnsi="Times New Roman" w:cs="Times New Roman"/>
          <w:sz w:val="24"/>
          <w:szCs w:val="24"/>
        </w:rPr>
        <w:fldChar w:fldCharType="separate"/>
      </w:r>
      <w:proofErr w:type="spellStart"/>
      <w:r w:rsidRPr="00D3317A">
        <w:rPr>
          <w:rFonts w:ascii="Times New Roman" w:hAnsi="Times New Roman" w:cs="Times New Roman"/>
          <w:sz w:val="24"/>
        </w:rPr>
        <w:t>A</w:t>
      </w:r>
      <w:r>
        <w:rPr>
          <w:rFonts w:ascii="Times New Roman" w:hAnsi="Times New Roman" w:cs="Times New Roman"/>
          <w:sz w:val="24"/>
        </w:rPr>
        <w:t>l</w:t>
      </w:r>
      <w:r w:rsidRPr="00D3317A">
        <w:rPr>
          <w:rFonts w:ascii="Times New Roman" w:hAnsi="Times New Roman" w:cs="Times New Roman"/>
          <w:sz w:val="24"/>
        </w:rPr>
        <w:t>juhani</w:t>
      </w:r>
      <w:proofErr w:type="spellEnd"/>
      <w:r w:rsidRPr="00D3317A">
        <w:rPr>
          <w:rFonts w:ascii="Times New Roman" w:hAnsi="Times New Roman" w:cs="Times New Roman"/>
          <w:sz w:val="24"/>
        </w:rPr>
        <w:t xml:space="preserve"> et al.,</w:t>
      </w:r>
      <w:r>
        <w:rPr>
          <w:rFonts w:ascii="Times New Roman" w:hAnsi="Times New Roman" w:cs="Times New Roman"/>
          <w:sz w:val="24"/>
        </w:rPr>
        <w:t xml:space="preserve"> (</w:t>
      </w:r>
      <w:r w:rsidRPr="00D3317A">
        <w:rPr>
          <w:rFonts w:ascii="Times New Roman" w:hAnsi="Times New Roman" w:cs="Times New Roman"/>
          <w:sz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used a blended model of </w:t>
      </w:r>
      <w:proofErr w:type="spellStart"/>
      <w:r>
        <w:rPr>
          <w:rFonts w:ascii="Times New Roman" w:hAnsi="Times New Roman" w:cs="Times New Roman"/>
          <w:sz w:val="24"/>
          <w:szCs w:val="24"/>
        </w:rPr>
        <w:t>AraVec</w:t>
      </w:r>
      <w:proofErr w:type="spellEnd"/>
      <w:r>
        <w:rPr>
          <w:rFonts w:ascii="Times New Roman" w:hAnsi="Times New Roman" w:cs="Times New Roman"/>
          <w:sz w:val="24"/>
          <w:szCs w:val="24"/>
        </w:rPr>
        <w:t xml:space="preserve"> and a domain-specific AraOffW2V models with </w:t>
      </w:r>
      <w:proofErr w:type="spellStart"/>
      <w:r>
        <w:rPr>
          <w:rFonts w:ascii="Times New Roman" w:hAnsi="Times New Roman" w:cs="Times New Roman"/>
          <w:sz w:val="24"/>
          <w:szCs w:val="24"/>
        </w:rPr>
        <w:t>BiLSTM</w:t>
      </w:r>
      <w:proofErr w:type="spellEnd"/>
      <w:r>
        <w:rPr>
          <w:rFonts w:ascii="Times New Roman" w:hAnsi="Times New Roman" w:cs="Times New Roman"/>
          <w:sz w:val="24"/>
          <w:szCs w:val="24"/>
        </w:rPr>
        <w:t xml:space="preserve"> to detect offensive comments in Arabic tweets. The proposed model recorded a promising performance when compared to existing models for offensive speech detection in Arabic. </w:t>
      </w:r>
    </w:p>
    <w:p w14:paraId="6AAEACB4" w14:textId="6A62A922" w:rsidR="00CC57CB" w:rsidRDefault="003056EB"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5C25DD">
        <w:rPr>
          <w:rFonts w:ascii="Times New Roman" w:hAnsi="Times New Roman" w:cs="Times New Roman"/>
          <w:sz w:val="24"/>
          <w:szCs w:val="24"/>
        </w:rPr>
        <w:instrText xml:space="preserve"> ADDIN ZOTERO_ITEM CSL_CITATION {"citationID":"K30oi3g1","properties":{"formattedCitation":"(Boulouard et al., 2022)","plainCitation":"(Boulouard et al., 2022)","dontUpdate":true,"noteIndex":0},"citationItems":[{"id":1106,"uris":["http://zotero.org/users/9104097/items/UM425SAA"],"itemData":{"id":1106,"type":"article-journal","abstract":"The democratization of access to internet and social media has given an opportunity for every individual to openly express his or her ideas and feelings. Unfortunately, this has also created room for extremist, racist, misogynist, and offensive opinions expressed either as articles, posts, or comments. While controlling offensive speech in English-, Spanish-, and French- speaking social media communities and websites has reached a mature level, it is much less the case for their counterparts in Arabic-speaking countries. This paper presents a transfer learning solution to detect hateful and offensive speech on Arabic websites and social media platforms. This paper will compare the performance of different BERT-based models trained to classify comments as either abusive or neutral. The training dataset contains comments in standard Arabic as well as four dialects. We will also use their English translations for comparative purposes. The models were evaluated based on five metrics: Accuracy, Precision, Recall, F1-Score, and Confusion Matrix.","container-title":"APPLIED SCIENCES-BASEL","DOI":"10.3390/app122412823","issue":"24","title":"Detecting Hateful and Offensive Speech in Arabic Social Media Using Transfer Learning","volume":"12","author":[{"family":"Boulouard","given":"Zakaria"},{"family":"Ouaissa","given":"Mariya"},{"family":"Ouaissa","given":"Mariyam"},{"family":"Krichen","given":"Moez"},{"family":"Almutiq","given":"Mutiq"},{"family":"Gasmi","given":"Karim"}],"issued":{"date-parts":[["2022",12]]}}}],"schema":"https://github.com/citation-style-language/schema/raw/master/csl-citation.json"} </w:instrText>
      </w:r>
      <w:r>
        <w:rPr>
          <w:rFonts w:ascii="Times New Roman" w:hAnsi="Times New Roman" w:cs="Times New Roman"/>
          <w:sz w:val="24"/>
          <w:szCs w:val="24"/>
        </w:rPr>
        <w:fldChar w:fldCharType="separate"/>
      </w:r>
      <w:proofErr w:type="spellStart"/>
      <w:r w:rsidRPr="003056EB">
        <w:rPr>
          <w:rFonts w:ascii="Times New Roman" w:hAnsi="Times New Roman" w:cs="Times New Roman"/>
          <w:sz w:val="24"/>
        </w:rPr>
        <w:t>Boulouard</w:t>
      </w:r>
      <w:proofErr w:type="spellEnd"/>
      <w:r w:rsidRPr="003056EB">
        <w:rPr>
          <w:rFonts w:ascii="Times New Roman" w:hAnsi="Times New Roman" w:cs="Times New Roman"/>
          <w:sz w:val="24"/>
        </w:rPr>
        <w:t xml:space="preserve"> et al., </w:t>
      </w:r>
      <w:r>
        <w:rPr>
          <w:rFonts w:ascii="Times New Roman" w:hAnsi="Times New Roman" w:cs="Times New Roman"/>
          <w:sz w:val="24"/>
        </w:rPr>
        <w:t>(</w:t>
      </w:r>
      <w:r w:rsidRPr="003056EB">
        <w:rPr>
          <w:rFonts w:ascii="Times New Roman" w:hAnsi="Times New Roman" w:cs="Times New Roman"/>
          <w:sz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used the dataset of </w:t>
      </w:r>
      <w:r>
        <w:rPr>
          <w:rFonts w:ascii="Times New Roman" w:hAnsi="Times New Roman" w:cs="Times New Roman"/>
          <w:sz w:val="24"/>
          <w:szCs w:val="24"/>
        </w:rPr>
        <w:fldChar w:fldCharType="begin"/>
      </w:r>
      <w:r w:rsidR="005C25DD">
        <w:rPr>
          <w:rFonts w:ascii="Times New Roman" w:hAnsi="Times New Roman" w:cs="Times New Roman"/>
          <w:sz w:val="24"/>
          <w:szCs w:val="24"/>
        </w:rPr>
        <w:instrText xml:space="preserve"> ADDIN ZOTERO_ITEM CSL_CITATION {"citationID":"IJKGNu88","properties":{"formattedCitation":"(Alakrot et al., 2018)","plainCitation":"(Alakrot et al., 2018)","dontUpdate":true,"noteIndex":0},"citationItems":[{"id":2373,"uris":["http://zotero.org/users/9104097/items/ZTQQ66CB"],"itemData":{"id":2373,"type":"paper-conference","abstract":"Warning: this paper contains a range of words which may cause offence. In recent years, many studies target anti-social behaviour such as offensive language and cyberbullying in online communication. Typically, these studies collect data from various reachable sources, the majority of the datasets being in English. However, to the best of our knowledge, there is no dataset collected from the YouTube platform targeting Arabic text and overall there are only a few datasets of Arabic text, collected from other social platforms for the purpose of offensive language detection. Therefore, in this paper we contribute to this field by presenting a dataset of YouTube comments in Arabic, specifically designed to be used for the detection of offensive language in a machine learning scenario. Our dataset contains a range of offensive language and flaming in the form of YouTube comments. We document the labelling process we have conducted, taking into account the difference in the Arab dialects and the diversity of perception of offensive language throughout the Arab world. Furthermore, statistical analysis of the dataset is presented, in order to make it ready for use as a training dataset for predictive modelling. (C) 2018 The Authors. Published by Elsevier B.V.","collection-title":"Procedia Computer Science","container-title":"ARABIC COMPUTATIONAL LINGUISTICS","DOI":"10.1016/j.procs.2018.10.473","note":"ISSN: 1877-0509","page":"174-181","title":"Dataset Construction for the Detection of Anti-Social Behaviour in Online Communication in Arabic","volume":"142","author":[{"family":"Alakrot","given":"Azalden"},{"family":"Murray","given":"Liam"},{"family":"Nikolov","given":"Nikola S."}],"editor":[{"family":"Shaalan","given":"K"},{"family":"ElBeltagy","given":"SR"}],"issued":{"date-parts":[["2018"]]}}}],"schema":"https://github.com/citation-style-language/schema/raw/master/csl-citation.json"} </w:instrText>
      </w:r>
      <w:r>
        <w:rPr>
          <w:rFonts w:ascii="Times New Roman" w:hAnsi="Times New Roman" w:cs="Times New Roman"/>
          <w:sz w:val="24"/>
          <w:szCs w:val="24"/>
        </w:rPr>
        <w:fldChar w:fldCharType="separate"/>
      </w:r>
      <w:proofErr w:type="spellStart"/>
      <w:r w:rsidRPr="003056EB">
        <w:rPr>
          <w:rFonts w:ascii="Times New Roman" w:hAnsi="Times New Roman" w:cs="Times New Roman"/>
          <w:sz w:val="24"/>
        </w:rPr>
        <w:t>Alakrot</w:t>
      </w:r>
      <w:proofErr w:type="spellEnd"/>
      <w:r w:rsidRPr="003056EB">
        <w:rPr>
          <w:rFonts w:ascii="Times New Roman" w:hAnsi="Times New Roman" w:cs="Times New Roman"/>
          <w:sz w:val="24"/>
        </w:rPr>
        <w:t xml:space="preserve"> et al., </w:t>
      </w:r>
      <w:r>
        <w:rPr>
          <w:rFonts w:ascii="Times New Roman" w:hAnsi="Times New Roman" w:cs="Times New Roman"/>
          <w:sz w:val="24"/>
        </w:rPr>
        <w:t>(</w:t>
      </w:r>
      <w:r w:rsidRPr="003056EB">
        <w:rPr>
          <w:rFonts w:ascii="Times New Roman" w:hAnsi="Times New Roman" w:cs="Times New Roman"/>
          <w:sz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to compare the perform</w:t>
      </w:r>
      <w:r w:rsidR="002F79A8">
        <w:rPr>
          <w:rFonts w:ascii="Times New Roman" w:hAnsi="Times New Roman" w:cs="Times New Roman"/>
          <w:sz w:val="24"/>
          <w:szCs w:val="24"/>
        </w:rPr>
        <w:t>a</w:t>
      </w:r>
      <w:r>
        <w:rPr>
          <w:rFonts w:ascii="Times New Roman" w:hAnsi="Times New Roman" w:cs="Times New Roman"/>
          <w:sz w:val="24"/>
          <w:szCs w:val="24"/>
        </w:rPr>
        <w:t xml:space="preserve">nces of four </w:t>
      </w:r>
      <w:r w:rsidR="002F79A8">
        <w:rPr>
          <w:rFonts w:ascii="Times New Roman" w:hAnsi="Times New Roman" w:cs="Times New Roman"/>
          <w:sz w:val="24"/>
          <w:szCs w:val="24"/>
        </w:rPr>
        <w:t xml:space="preserve">different BERT-based models; BERT and </w:t>
      </w:r>
      <w:proofErr w:type="spellStart"/>
      <w:r w:rsidR="002F79A8">
        <w:rPr>
          <w:rFonts w:ascii="Times New Roman" w:hAnsi="Times New Roman" w:cs="Times New Roman"/>
          <w:sz w:val="24"/>
          <w:szCs w:val="24"/>
        </w:rPr>
        <w:t>mBERT</w:t>
      </w:r>
      <w:proofErr w:type="spellEnd"/>
      <w:r w:rsidR="002F79A8">
        <w:rPr>
          <w:rFonts w:ascii="Times New Roman" w:hAnsi="Times New Roman" w:cs="Times New Roman"/>
          <w:sz w:val="24"/>
          <w:szCs w:val="24"/>
        </w:rPr>
        <w:t xml:space="preserve"> models for English translated version of </w:t>
      </w:r>
      <w:r w:rsidR="002F79A8">
        <w:rPr>
          <w:rFonts w:ascii="Times New Roman" w:hAnsi="Times New Roman" w:cs="Times New Roman"/>
          <w:sz w:val="24"/>
          <w:szCs w:val="24"/>
        </w:rPr>
        <w:lastRenderedPageBreak/>
        <w:t xml:space="preserve">the comments, and </w:t>
      </w:r>
      <w:proofErr w:type="spellStart"/>
      <w:r w:rsidR="002F79A8">
        <w:rPr>
          <w:rFonts w:ascii="Times New Roman" w:hAnsi="Times New Roman" w:cs="Times New Roman"/>
          <w:sz w:val="24"/>
          <w:szCs w:val="24"/>
        </w:rPr>
        <w:t>mBERT</w:t>
      </w:r>
      <w:proofErr w:type="spellEnd"/>
      <w:r w:rsidR="002F79A8">
        <w:rPr>
          <w:rFonts w:ascii="Times New Roman" w:hAnsi="Times New Roman" w:cs="Times New Roman"/>
          <w:sz w:val="24"/>
          <w:szCs w:val="24"/>
        </w:rPr>
        <w:t xml:space="preserve"> and </w:t>
      </w:r>
      <w:proofErr w:type="spellStart"/>
      <w:r w:rsidR="002F79A8">
        <w:rPr>
          <w:rFonts w:ascii="Times New Roman" w:hAnsi="Times New Roman" w:cs="Times New Roman"/>
          <w:sz w:val="24"/>
          <w:szCs w:val="24"/>
        </w:rPr>
        <w:t>AraBERT</w:t>
      </w:r>
      <w:proofErr w:type="spellEnd"/>
      <w:r w:rsidR="002F79A8">
        <w:rPr>
          <w:rFonts w:ascii="Times New Roman" w:hAnsi="Times New Roman" w:cs="Times New Roman"/>
          <w:sz w:val="24"/>
          <w:szCs w:val="24"/>
        </w:rPr>
        <w:t xml:space="preserve"> for the original Arabic comments. </w:t>
      </w:r>
      <w:r w:rsidR="001B58AF">
        <w:rPr>
          <w:rFonts w:ascii="Times New Roman" w:hAnsi="Times New Roman" w:cs="Times New Roman"/>
          <w:sz w:val="24"/>
          <w:szCs w:val="24"/>
        </w:rPr>
        <w:t>Th</w:t>
      </w:r>
      <w:r w:rsidR="00313D3E">
        <w:rPr>
          <w:rFonts w:ascii="Times New Roman" w:hAnsi="Times New Roman" w:cs="Times New Roman"/>
          <w:sz w:val="24"/>
          <w:szCs w:val="24"/>
        </w:rPr>
        <w:t>e models were trained on the datasets and evaluated using the accuracy, precision, recall and f1-score metrics. The BERT trained on the translated English comments performed better in terms of all the four metrics</w:t>
      </w:r>
      <w:r w:rsidR="002A736A">
        <w:rPr>
          <w:rFonts w:ascii="Times New Roman" w:hAnsi="Times New Roman" w:cs="Times New Roman"/>
          <w:sz w:val="24"/>
          <w:szCs w:val="24"/>
        </w:rPr>
        <w:t xml:space="preserve"> (</w:t>
      </w:r>
      <w:proofErr w:type="spellStart"/>
      <w:r w:rsidR="002A736A">
        <w:rPr>
          <w:rFonts w:ascii="Times New Roman" w:hAnsi="Times New Roman" w:cs="Times New Roman"/>
          <w:sz w:val="24"/>
          <w:szCs w:val="24"/>
        </w:rPr>
        <w:t>precison</w:t>
      </w:r>
      <w:proofErr w:type="spellEnd"/>
      <w:r w:rsidR="002A736A">
        <w:rPr>
          <w:rFonts w:ascii="Times New Roman" w:hAnsi="Times New Roman" w:cs="Times New Roman"/>
          <w:sz w:val="24"/>
          <w:szCs w:val="24"/>
        </w:rPr>
        <w:t>, recall, F1, and accuracy).</w:t>
      </w:r>
    </w:p>
    <w:p w14:paraId="451A8960" w14:textId="294E3E05" w:rsidR="00A34D76" w:rsidRDefault="00D6445F"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5C25DD">
        <w:rPr>
          <w:rFonts w:ascii="Times New Roman" w:hAnsi="Times New Roman" w:cs="Times New Roman"/>
          <w:sz w:val="24"/>
          <w:szCs w:val="24"/>
        </w:rPr>
        <w:instrText xml:space="preserve"> ADDIN ZOTERO_ITEM CSL_CITATION {"citationID":"EDz94dob","properties":{"formattedCitation":"(Emon et al., 2022)","plainCitation":"(Emon et al., 2022)","dontUpdate":true,"noteIndex":0},"citationItems":[{"id":1323,"uris":["http://zotero.org/users/9104097/items/2T5DQ8JU"],"itemData":{"id":1323,"type":"paper-conference","abstract":"Hate speech and cyberbullying detection on social media is one of the most trending natural language processing tasks in the current scenario. However, due to the lack of resources, a few work has been done in detection of cyberbullying in social media for the Bangla language. In this paper, we have applied different transformer models to detect cyberbullying in social media. We have used a Bangla text dataset with 44,001 Bangla comments which are collected from Facebook posts. This dataset is labeled into five categories: sexual, threat, religious, troll, and not-bully. We have applied three transformer models: Bangla BERT, Bengali DistilBERT, and XLM-RoBERTa. Using transformer models, we achieved a very satisfactory score and the best performance we got was using the XML-RoBERTa model which achieved the highest accuracy of 85% and F1-score of 86%.","collection-title":"Communications in Computer and Information Science","container-title":"ADVANCES IN COMPUTING AND DATA SCIENCES (ICACDS 2022), PT I","DOI":"10.1007/978-3-031-12638-3_8","ISBN":"978-3-031-12638-3","note":"ISSN: 1865-0929","page":"86-96","publisher":"Consilio Intelligence Res Lab; GISR Fdn; SK Info Techies; Adimaginz Marketing Serv; Print Canvas","title":"Detection of Bangla Hate Comments and Cyberbullying in Social Media Using NLP and Transformer Models","volume":"1613","author":[{"family":"Emon","given":"Md. Imdadul Haque"},{"family":"Iqbal","given":"Khondoker Nazia"},{"family":"Mehedi","given":"Md. Humaion Kabir"},{"family":"Mahbub","given":"Mohammed Julfikar Ali"},{"family":"Rasel","given":"Annajiat Alim"}],"editor":[{"family":"Singh","given":"M"},{"family":"Tyagi","given":"V"},{"family":"Gupta","given":"PK"},{"family":"Flusser","given":"J"},{"family":"Oren","given":"T"}],"issued":{"date-parts":[["2022"]]}}}],"schema":"https://github.com/citation-style-language/schema/raw/master/csl-citation.json"} </w:instrText>
      </w:r>
      <w:r>
        <w:rPr>
          <w:rFonts w:ascii="Times New Roman" w:hAnsi="Times New Roman" w:cs="Times New Roman"/>
          <w:sz w:val="24"/>
          <w:szCs w:val="24"/>
        </w:rPr>
        <w:fldChar w:fldCharType="separate"/>
      </w:r>
      <w:proofErr w:type="spellStart"/>
      <w:r w:rsidRPr="00D6445F">
        <w:rPr>
          <w:rFonts w:ascii="Times New Roman" w:hAnsi="Times New Roman" w:cs="Times New Roman"/>
          <w:sz w:val="24"/>
        </w:rPr>
        <w:t>Emon</w:t>
      </w:r>
      <w:proofErr w:type="spellEnd"/>
      <w:r w:rsidRPr="00D6445F">
        <w:rPr>
          <w:rFonts w:ascii="Times New Roman" w:hAnsi="Times New Roman" w:cs="Times New Roman"/>
          <w:sz w:val="24"/>
        </w:rPr>
        <w:t xml:space="preserve"> et al., </w:t>
      </w:r>
      <w:r>
        <w:rPr>
          <w:rFonts w:ascii="Times New Roman" w:hAnsi="Times New Roman" w:cs="Times New Roman"/>
          <w:sz w:val="24"/>
        </w:rPr>
        <w:t>(</w:t>
      </w:r>
      <w:r w:rsidRPr="00D6445F">
        <w:rPr>
          <w:rFonts w:ascii="Times New Roman" w:hAnsi="Times New Roman" w:cs="Times New Roman"/>
          <w:sz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investigated the performance of Bangla BERT, Bengali </w:t>
      </w:r>
      <w:proofErr w:type="spellStart"/>
      <w:r>
        <w:rPr>
          <w:rFonts w:ascii="Times New Roman" w:hAnsi="Times New Roman" w:cs="Times New Roman"/>
          <w:sz w:val="24"/>
          <w:szCs w:val="24"/>
        </w:rPr>
        <w:t>DistilBERT</w:t>
      </w:r>
      <w:proofErr w:type="spellEnd"/>
      <w:r>
        <w:rPr>
          <w:rFonts w:ascii="Times New Roman" w:hAnsi="Times New Roman" w:cs="Times New Roman"/>
          <w:sz w:val="24"/>
          <w:szCs w:val="24"/>
        </w:rPr>
        <w:t xml:space="preserve"> and XLM-</w:t>
      </w:r>
      <w:proofErr w:type="spellStart"/>
      <w:r>
        <w:rPr>
          <w:rFonts w:ascii="Times New Roman" w:hAnsi="Times New Roman" w:cs="Times New Roman"/>
          <w:sz w:val="24"/>
          <w:szCs w:val="24"/>
        </w:rPr>
        <w:t>RoBERTa</w:t>
      </w:r>
      <w:proofErr w:type="spellEnd"/>
      <w:r>
        <w:rPr>
          <w:rFonts w:ascii="Times New Roman" w:hAnsi="Times New Roman" w:cs="Times New Roman"/>
          <w:sz w:val="24"/>
          <w:szCs w:val="24"/>
        </w:rPr>
        <w:t xml:space="preserve"> models in</w:t>
      </w:r>
      <w:r w:rsidR="00CE2198">
        <w:rPr>
          <w:rFonts w:ascii="Times New Roman" w:hAnsi="Times New Roman" w:cs="Times New Roman"/>
          <w:sz w:val="24"/>
          <w:szCs w:val="24"/>
        </w:rPr>
        <w:t xml:space="preserve"> classifying Facebook comments written in Bangla as sexual, threat, religious, troll and not-bully. The </w:t>
      </w:r>
      <w:proofErr w:type="spellStart"/>
      <w:r w:rsidR="00CE2198">
        <w:rPr>
          <w:rFonts w:ascii="Times New Roman" w:hAnsi="Times New Roman" w:cs="Times New Roman"/>
          <w:sz w:val="24"/>
          <w:szCs w:val="24"/>
        </w:rPr>
        <w:t>Begali</w:t>
      </w:r>
      <w:proofErr w:type="spellEnd"/>
      <w:r w:rsidR="00CE2198">
        <w:rPr>
          <w:rFonts w:ascii="Times New Roman" w:hAnsi="Times New Roman" w:cs="Times New Roman"/>
          <w:sz w:val="24"/>
          <w:szCs w:val="24"/>
        </w:rPr>
        <w:t xml:space="preserve"> </w:t>
      </w:r>
      <w:proofErr w:type="spellStart"/>
      <w:r w:rsidR="00CE2198">
        <w:rPr>
          <w:rFonts w:ascii="Times New Roman" w:hAnsi="Times New Roman" w:cs="Times New Roman"/>
          <w:sz w:val="24"/>
          <w:szCs w:val="24"/>
        </w:rPr>
        <w:t>DistilBERT</w:t>
      </w:r>
      <w:proofErr w:type="spellEnd"/>
      <w:r w:rsidR="00CE2198">
        <w:rPr>
          <w:rFonts w:ascii="Times New Roman" w:hAnsi="Times New Roman" w:cs="Times New Roman"/>
          <w:sz w:val="24"/>
          <w:szCs w:val="24"/>
        </w:rPr>
        <w:t xml:space="preserve"> model performed best with an F1-score of 84%.</w:t>
      </w:r>
    </w:p>
    <w:p w14:paraId="727E285F" w14:textId="0A979A78" w:rsidR="00CC57CB" w:rsidRDefault="0073029C"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5C25DD">
        <w:rPr>
          <w:rFonts w:ascii="Times New Roman" w:hAnsi="Times New Roman" w:cs="Times New Roman"/>
          <w:sz w:val="24"/>
          <w:szCs w:val="24"/>
        </w:rPr>
        <w:instrText xml:space="preserve"> ADDIN ZOTERO_ITEM CSL_CITATION {"citationID":"3ryak9H3","properties":{"formattedCitation":"(Ganfure, 2022)","plainCitation":"(Ganfure, 2022)","dontUpdate":true,"noteIndex":0},"citationItems":[{"id":119,"uris":["http://zotero.org/users/9104097/items/5YIFPB9H"],"itemData":{"id":119,"type":"article-journal","abstract":"Abstract\n            Social media platforms like Facebook, YouTube, and Twitter are banking on developing machine learning models to help stop the spread of hateful speech on their platforms. The idea is that machine learning models that utilize natural language processing will detect hate speech faster and better than people can. Despite numerous progress has been made for resource reach language, only a few attempts have been made for Ethiopian Languages such as Afaan Oromo. This paper examines the viability of deep learning models for Afaan Oromo hate speech recognition. Toward this, the biggest dataset of hate speech was collected and annotated by the language experts. Variations of profound deep learning models such as CNN, LSTMs, BiLSTMs, LSTM, GRU, and CNN-LSTM are examined to evaluate their viability in identifying Afaan Oromo Hate speeches. The result uncovers that the model dependent on CNN and Bi-LSTM outperforms all the other investigated models with an average F1-score of 87%.","container-title":"Journal of Big Data","DOI":"10.1186/s40537-022-00628-w","ISSN":"2196-1115","issue":"1","journalAbbreviation":"J Big Data","language":"en","page":"76","source":"DOI.org (Crossref)","title":"Comparative analysis of deep learning based Afaan Oromo hate speech detection","volume":"9","author":[{"family":"Ganfure","given":"Gaddisa Olani"}],"issued":{"date-parts":[["2022",12]]}}}],"schema":"https://github.com/citation-style-language/schema/raw/master/csl-citation.json"} </w:instrText>
      </w:r>
      <w:r>
        <w:rPr>
          <w:rFonts w:ascii="Times New Roman" w:hAnsi="Times New Roman" w:cs="Times New Roman"/>
          <w:sz w:val="24"/>
          <w:szCs w:val="24"/>
        </w:rPr>
        <w:fldChar w:fldCharType="separate"/>
      </w:r>
      <w:proofErr w:type="spellStart"/>
      <w:r w:rsidRPr="0073029C">
        <w:rPr>
          <w:rFonts w:ascii="Times New Roman" w:hAnsi="Times New Roman" w:cs="Times New Roman"/>
          <w:sz w:val="24"/>
        </w:rPr>
        <w:t>Ganfure</w:t>
      </w:r>
      <w:proofErr w:type="spellEnd"/>
      <w:r w:rsidRPr="0073029C">
        <w:rPr>
          <w:rFonts w:ascii="Times New Roman" w:hAnsi="Times New Roman" w:cs="Times New Roman"/>
          <w:sz w:val="24"/>
        </w:rPr>
        <w:t xml:space="preserve">, </w:t>
      </w:r>
      <w:r>
        <w:rPr>
          <w:rFonts w:ascii="Times New Roman" w:hAnsi="Times New Roman" w:cs="Times New Roman"/>
          <w:sz w:val="24"/>
        </w:rPr>
        <w:t>(</w:t>
      </w:r>
      <w:r w:rsidRPr="0073029C">
        <w:rPr>
          <w:rFonts w:ascii="Times New Roman" w:hAnsi="Times New Roman" w:cs="Times New Roman"/>
          <w:sz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E1CC0">
        <w:rPr>
          <w:rFonts w:ascii="Times New Roman" w:hAnsi="Times New Roman" w:cs="Times New Roman"/>
          <w:sz w:val="24"/>
          <w:szCs w:val="24"/>
        </w:rPr>
        <w:t xml:space="preserve">utilized five deep learning algorithms to detect hate speech in </w:t>
      </w:r>
      <w:proofErr w:type="spellStart"/>
      <w:r w:rsidR="001E1CC0">
        <w:rPr>
          <w:rFonts w:ascii="Times New Roman" w:hAnsi="Times New Roman" w:cs="Times New Roman"/>
          <w:sz w:val="24"/>
          <w:szCs w:val="24"/>
        </w:rPr>
        <w:t>Afan</w:t>
      </w:r>
      <w:proofErr w:type="spellEnd"/>
      <w:r w:rsidR="001E1CC0">
        <w:rPr>
          <w:rFonts w:ascii="Times New Roman" w:hAnsi="Times New Roman" w:cs="Times New Roman"/>
          <w:sz w:val="24"/>
          <w:szCs w:val="24"/>
        </w:rPr>
        <w:t xml:space="preserve"> Oromo comments collected from Facebook and Twitter. The comments were categorized as hate, offensive, both hate &amp; offensive or neutral. Using CBOW embeddings, the </w:t>
      </w:r>
      <w:proofErr w:type="spellStart"/>
      <w:r w:rsidR="001E1CC0">
        <w:rPr>
          <w:rFonts w:ascii="Times New Roman" w:hAnsi="Times New Roman" w:cs="Times New Roman"/>
          <w:sz w:val="24"/>
          <w:szCs w:val="24"/>
        </w:rPr>
        <w:t>BiLSTM</w:t>
      </w:r>
      <w:proofErr w:type="spellEnd"/>
      <w:r w:rsidR="001E1CC0">
        <w:rPr>
          <w:rFonts w:ascii="Times New Roman" w:hAnsi="Times New Roman" w:cs="Times New Roman"/>
          <w:sz w:val="24"/>
          <w:szCs w:val="24"/>
        </w:rPr>
        <w:t xml:space="preserve"> </w:t>
      </w:r>
      <w:r w:rsidR="00073E00">
        <w:rPr>
          <w:rFonts w:ascii="Times New Roman" w:hAnsi="Times New Roman" w:cs="Times New Roman"/>
          <w:sz w:val="24"/>
          <w:szCs w:val="24"/>
        </w:rPr>
        <w:t xml:space="preserve">performed best with an F1 – score of 91%. </w:t>
      </w:r>
    </w:p>
    <w:p w14:paraId="14F62C4F" w14:textId="3BA4BA5D" w:rsidR="005C25DD" w:rsidRDefault="005C25DD"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47ZdCo","properties":{"formattedCitation":"(Saleh et al., 2023)","plainCitation":"(Saleh et al., 2023)","noteIndex":0},"citationItems":[{"id":2438,"uris":["http://zotero.org/users/9104097/items/3KQE2NGT"],"itemData":{"id":2438,"type":"article-journal","abstract":"There is an increased demand for detecting online hate speech, especially with the recent changing policies of hate content and free-of-speech right of online social media platforms. Detecting hate speech will reduce its negative impact on social media users. A lot of effort in the Natural Language Processing (NLP) field aimed to detect hate speech in general or detect specific hate speech such as religion, race, gender, or sexual orientation. Hate communities tend to use abbreviations, intentional spelling mistakes, and coded words in their communication to evade detection, which adds more challenges to hate speech detection tasks. Word representation from its domain will play an increasingly pivotal role in detecting hate speech. This paper investigates the feasibility of leveraging domain-specific word embedding as features and a bidirectional LSTM-based deep model as a classifier to automatically detect hate speech. This approach guarantees that the word is assigned its negative meaning, which is a very helpful technique to detect coded words. Furthermore, we investigate the use of the transfer learning language model (BERT) on the hate speech problem as a binary classification task as it provides high-performance results for many NLP tasks. The experiments showed that domain-specific word embedding with the bidirectional LSTM-based deep model achieved a 93% f1-score, while BERT achieved 96% f1-score on a combined balanced dataset from available hate speech datasets. The results proved that the performance of pre-trained models is influenced by the size of the trained data. Although there is a huge variation in the corpus size, the first approach achieved a very close result compared to BERT, which is trained on a huge data corpus, this is because it is trained on data related to the same domain. The first approach was very helpful to detect coded words while the second approach achieved better performance because it is trained on much larger data. To conclude, it is very helpful to build large pre-trained models from rich domains specific content in current social media platforms.","container-title":"APPLIED ARTIFICIAL IN℡LIGENCE","DOI":"10.1080/08839514.2023.2166719","ISSN":"0883-9514","issue":"1","title":"Detection of Hate Speech using BERT and Hate Speech Word Embedding with Deep Model","volume":"37","author":[{"family":"Saleh","given":"Hind"},{"family":"Alhothali","given":"Areej"},{"family":"Moria","given":"Kawthar"}],"issued":{"date-parts":[["2023",12,31]]}}}],"schema":"https://github.com/citation-style-language/schema/raw/master/csl-citation.json"} </w:instrText>
      </w:r>
      <w:r>
        <w:rPr>
          <w:rFonts w:ascii="Times New Roman" w:hAnsi="Times New Roman" w:cs="Times New Roman"/>
          <w:sz w:val="24"/>
          <w:szCs w:val="24"/>
        </w:rPr>
        <w:fldChar w:fldCharType="separate"/>
      </w:r>
      <w:r w:rsidRPr="005C25DD">
        <w:rPr>
          <w:rFonts w:ascii="Times New Roman" w:hAnsi="Times New Roman" w:cs="Times New Roman"/>
          <w:sz w:val="24"/>
        </w:rPr>
        <w:t xml:space="preserve">Saleh et al., </w:t>
      </w:r>
      <w:r>
        <w:rPr>
          <w:rFonts w:ascii="Times New Roman" w:hAnsi="Times New Roman" w:cs="Times New Roman"/>
          <w:sz w:val="24"/>
        </w:rPr>
        <w:t>(</w:t>
      </w:r>
      <w:r w:rsidRPr="005C25DD">
        <w:rPr>
          <w:rFonts w:ascii="Times New Roman" w:hAnsi="Times New Roman" w:cs="Times New Roman"/>
          <w:sz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52854">
        <w:rPr>
          <w:rFonts w:ascii="Times New Roman" w:hAnsi="Times New Roman" w:cs="Times New Roman"/>
          <w:sz w:val="24"/>
          <w:szCs w:val="24"/>
        </w:rPr>
        <w:t>used</w:t>
      </w:r>
      <w:r>
        <w:rPr>
          <w:rFonts w:ascii="Times New Roman" w:hAnsi="Times New Roman" w:cs="Times New Roman"/>
          <w:sz w:val="24"/>
          <w:szCs w:val="24"/>
        </w:rPr>
        <w:t xml:space="preserve"> about five existing datasets and used </w:t>
      </w:r>
      <w:r w:rsidR="0041199C">
        <w:rPr>
          <w:rFonts w:ascii="Times New Roman" w:hAnsi="Times New Roman" w:cs="Times New Roman"/>
          <w:sz w:val="24"/>
          <w:szCs w:val="24"/>
        </w:rPr>
        <w:t>two different methods to detect hate speech. At first, they combine domain-specific</w:t>
      </w:r>
      <w:r w:rsidR="00C52854">
        <w:rPr>
          <w:rFonts w:ascii="Times New Roman" w:hAnsi="Times New Roman" w:cs="Times New Roman"/>
          <w:sz w:val="24"/>
          <w:szCs w:val="24"/>
        </w:rPr>
        <w:t xml:space="preserve"> and domain agnostic embeddings</w:t>
      </w:r>
      <w:r w:rsidR="0041199C">
        <w:rPr>
          <w:rFonts w:ascii="Times New Roman" w:hAnsi="Times New Roman" w:cs="Times New Roman"/>
          <w:sz w:val="24"/>
          <w:szCs w:val="24"/>
        </w:rPr>
        <w:t xml:space="preserve"> with Bidirectional Long Short-Term Memory (</w:t>
      </w:r>
      <w:proofErr w:type="spellStart"/>
      <w:r w:rsidR="0041199C">
        <w:rPr>
          <w:rFonts w:ascii="Times New Roman" w:hAnsi="Times New Roman" w:cs="Times New Roman"/>
          <w:sz w:val="24"/>
          <w:szCs w:val="24"/>
        </w:rPr>
        <w:t>BiLSTM</w:t>
      </w:r>
      <w:proofErr w:type="spellEnd"/>
      <w:r w:rsidR="0041199C">
        <w:rPr>
          <w:rFonts w:ascii="Times New Roman" w:hAnsi="Times New Roman" w:cs="Times New Roman"/>
          <w:sz w:val="24"/>
          <w:szCs w:val="24"/>
        </w:rPr>
        <w:t>).</w:t>
      </w:r>
      <w:r w:rsidR="00C52854">
        <w:rPr>
          <w:rFonts w:ascii="Times New Roman" w:hAnsi="Times New Roman" w:cs="Times New Roman"/>
          <w:sz w:val="24"/>
          <w:szCs w:val="24"/>
        </w:rPr>
        <w:t xml:space="preserve"> The domain-specific embeddings outperformed the domain agnostic embedding because they were trained using hate speech terms. </w:t>
      </w:r>
      <w:r w:rsidR="0041199C">
        <w:rPr>
          <w:rFonts w:ascii="Times New Roman" w:hAnsi="Times New Roman" w:cs="Times New Roman"/>
          <w:sz w:val="24"/>
          <w:szCs w:val="24"/>
        </w:rPr>
        <w:t xml:space="preserve">The second approach used a Bidirectional Encoder Representations from Transformers (BERT). </w:t>
      </w:r>
      <w:r w:rsidR="00C52854">
        <w:rPr>
          <w:rFonts w:ascii="Times New Roman" w:hAnsi="Times New Roman" w:cs="Times New Roman"/>
          <w:sz w:val="24"/>
          <w:szCs w:val="24"/>
        </w:rPr>
        <w:t>BERT-base and BERT-large were then fine-tuned on these datasets and their performances evaluated using precision, recall, f1-score and AUC for a binary classification. The best result was obtained from the BERT experimental setup.</w:t>
      </w:r>
    </w:p>
    <w:p w14:paraId="398E436C" w14:textId="7267D7DD" w:rsidR="00B130E3" w:rsidRDefault="00B130E3"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hmuMZSP","properties":{"formattedCitation":"(Guellil et al., 2020)","plainCitation":"(Guellil et al., 2020)","noteIndex":0},"citationItems":[{"id":1319,"uris":["http://zotero.org/users/9104097/items/QFUYEZ9I"],"itemData":{"id":1319,"type":"article-journal","abstract":"Purpose This paper aims to propose an approach for hate speech detection against politicians in Arabic community on social media (e.g. Youtube). In the literature, similar works have been presented for other languages such as English. However, to the best of the authors' knowledge, not much work has been conducted in the Arabic language. Design/methodology/approach This approach uses both classical algorithms of classification and deep learning algorithms. For the classical algorithms, the authors use Gaussian NB (GNB), Logistic Regression (LR), Random Forest (RF), SGD Classifier (SGD) and Linear SVC (LSVC). For the deep learning classification, four different algorithms (convolutional neural network (CNN), multilayer perceptron (MLP), long- or short-term memory (LSTM) and bi-directional long- or short-term memory (Bi-LSTM) are applied. For extracting features, the authors use both Word2vec and FastText with their two implementations, namely, Skip Gram (SG) and Continuous Bag of Word (CBOW). Findings Simulation results demonstrate the best performance of LSVC, BiLSTM and MLP achieving an accuracy up to 91%, when it is associated to SG model. The results are also shown that the classification that has been done on balanced corpus are more accurate than those done on unbalanced corpus. Originality/value The principal originality of this paper is to construct a new hate speech corpus (Arabic_fr_en) which was annotated by three different annotators. This corpus contains the three languages used by Arabic people being Arabic, French and English. For Arabic, the corpus contains both script Arabic and Arabizi (i.e. Arabic words written with Latin letters). Another originality is to rely on both shallow and deep leaning classification by using different model for extraction features such as Word2vec and FastText with their two implementation SG and CBOW.","container-title":"INTERNATIONAL JOURNAL OF WEB INFORMATION SYSTEMS","DOI":"10.1108/IJWIS-08-2019-0036","ISSN":"1744-0084","issue":"3","page":"295-313","title":"Detecting hate speech against politicians in Arabic community on social media","volume":"16","author":[{"family":"Guellil","given":"Imane"},{"family":"Adeel","given":"Ahsan"},{"family":"Azouaou","given":"Faical"},{"family":"Chennoufi","given":"Sara"},{"family":"Maafi","given":"Hanene"},{"family":"Hamitouche","given":"Thinhinane"}],"issued":{"date-parts":[["2020",10,9]]}}}],"schema":"https://github.com/citation-style-language/schema/raw/master/csl-citation.json"} </w:instrText>
      </w:r>
      <w:r>
        <w:rPr>
          <w:rFonts w:ascii="Times New Roman" w:hAnsi="Times New Roman" w:cs="Times New Roman"/>
          <w:sz w:val="24"/>
          <w:szCs w:val="24"/>
        </w:rPr>
        <w:fldChar w:fldCharType="separate"/>
      </w:r>
      <w:r w:rsidRPr="00B130E3">
        <w:rPr>
          <w:rFonts w:ascii="Times New Roman" w:hAnsi="Times New Roman" w:cs="Times New Roman"/>
          <w:sz w:val="24"/>
        </w:rPr>
        <w:t>G</w:t>
      </w:r>
      <w:proofErr w:type="spellStart"/>
      <w:r w:rsidRPr="00B130E3">
        <w:rPr>
          <w:rFonts w:ascii="Times New Roman" w:hAnsi="Times New Roman" w:cs="Times New Roman"/>
          <w:sz w:val="24"/>
        </w:rPr>
        <w:t xml:space="preserve">uellil </w:t>
      </w:r>
      <w:proofErr w:type="spellEnd"/>
      <w:r w:rsidRPr="00B130E3">
        <w:rPr>
          <w:rFonts w:ascii="Times New Roman" w:hAnsi="Times New Roman" w:cs="Times New Roman"/>
          <w:sz w:val="24"/>
        </w:rPr>
        <w:t xml:space="preserve">et al., </w:t>
      </w:r>
      <w:r>
        <w:rPr>
          <w:rFonts w:ascii="Times New Roman" w:hAnsi="Times New Roman" w:cs="Times New Roman"/>
          <w:sz w:val="24"/>
        </w:rPr>
        <w:t>(</w:t>
      </w:r>
      <w:r w:rsidRPr="00B130E3">
        <w:rPr>
          <w:rFonts w:ascii="Times New Roman" w:hAnsi="Times New Roman" w:cs="Times New Roman"/>
          <w:sz w:val="24"/>
        </w:rPr>
        <w:t>2020)</w:t>
      </w:r>
      <w:r>
        <w:rPr>
          <w:rFonts w:ascii="Times New Roman" w:hAnsi="Times New Roman" w:cs="Times New Roman"/>
          <w:sz w:val="24"/>
          <w:szCs w:val="24"/>
        </w:rPr>
        <w:fldChar w:fldCharType="end"/>
      </w:r>
      <w:r w:rsidR="004A49A5">
        <w:rPr>
          <w:rFonts w:ascii="Times New Roman" w:hAnsi="Times New Roman" w:cs="Times New Roman"/>
          <w:sz w:val="24"/>
          <w:szCs w:val="24"/>
        </w:rPr>
        <w:t xml:space="preserve"> created two datasets of hateful comments related to politics in Algeria and train both classical and deep learning models to classify these comments as hate or non-hate. They used Word2Vec</w:t>
      </w:r>
      <w:r w:rsidR="008F7B2C">
        <w:rPr>
          <w:rFonts w:ascii="Times New Roman" w:hAnsi="Times New Roman" w:cs="Times New Roman"/>
          <w:sz w:val="24"/>
          <w:szCs w:val="24"/>
        </w:rPr>
        <w:t xml:space="preserve"> and</w:t>
      </w:r>
      <w:r w:rsidR="004A49A5">
        <w:rPr>
          <w:rFonts w:ascii="Times New Roman" w:hAnsi="Times New Roman" w:cs="Times New Roman"/>
          <w:sz w:val="24"/>
          <w:szCs w:val="24"/>
        </w:rPr>
        <w:t xml:space="preserve"> </w:t>
      </w:r>
      <w:proofErr w:type="spellStart"/>
      <w:r w:rsidR="004A49A5">
        <w:rPr>
          <w:rFonts w:ascii="Times New Roman" w:hAnsi="Times New Roman" w:cs="Times New Roman"/>
          <w:sz w:val="24"/>
          <w:szCs w:val="24"/>
        </w:rPr>
        <w:t>FastText</w:t>
      </w:r>
      <w:proofErr w:type="spellEnd"/>
      <w:r w:rsidR="004A49A5">
        <w:rPr>
          <w:rFonts w:ascii="Times New Roman" w:hAnsi="Times New Roman" w:cs="Times New Roman"/>
          <w:sz w:val="24"/>
          <w:szCs w:val="24"/>
        </w:rPr>
        <w:t xml:space="preserve"> models </w:t>
      </w:r>
      <w:r w:rsidR="00F23A6B">
        <w:rPr>
          <w:rFonts w:ascii="Times New Roman" w:hAnsi="Times New Roman" w:cs="Times New Roman"/>
          <w:sz w:val="24"/>
          <w:szCs w:val="24"/>
        </w:rPr>
        <w:t>to extract features</w:t>
      </w:r>
      <w:r w:rsidR="004A49A5">
        <w:rPr>
          <w:rFonts w:ascii="Times New Roman" w:hAnsi="Times New Roman" w:cs="Times New Roman"/>
          <w:sz w:val="24"/>
          <w:szCs w:val="24"/>
        </w:rPr>
        <w:t>.</w:t>
      </w:r>
      <w:r w:rsidR="00F23A6B">
        <w:rPr>
          <w:rFonts w:ascii="Times New Roman" w:hAnsi="Times New Roman" w:cs="Times New Roman"/>
          <w:sz w:val="24"/>
          <w:szCs w:val="24"/>
        </w:rPr>
        <w:t xml:space="preserve"> Experimental results show </w:t>
      </w:r>
      <w:r w:rsidR="008F7B2C">
        <w:rPr>
          <w:rFonts w:ascii="Times New Roman" w:hAnsi="Times New Roman" w:cs="Times New Roman"/>
          <w:sz w:val="24"/>
          <w:szCs w:val="24"/>
        </w:rPr>
        <w:t xml:space="preserve">that hate speech detection models perform better when trained with a </w:t>
      </w:r>
      <w:r w:rsidR="006C1046">
        <w:rPr>
          <w:rFonts w:ascii="Times New Roman" w:hAnsi="Times New Roman" w:cs="Times New Roman"/>
          <w:sz w:val="24"/>
          <w:szCs w:val="24"/>
        </w:rPr>
        <w:t>balanced dataset</w:t>
      </w:r>
      <w:r w:rsidR="008F7B2C">
        <w:rPr>
          <w:rFonts w:ascii="Times New Roman" w:hAnsi="Times New Roman" w:cs="Times New Roman"/>
          <w:sz w:val="24"/>
          <w:szCs w:val="24"/>
        </w:rPr>
        <w:t>.</w:t>
      </w:r>
      <w:r w:rsidR="004A49A5">
        <w:rPr>
          <w:rFonts w:ascii="Times New Roman" w:hAnsi="Times New Roman" w:cs="Times New Roman"/>
          <w:sz w:val="24"/>
          <w:szCs w:val="24"/>
        </w:rPr>
        <w:t xml:space="preserve"> </w:t>
      </w:r>
    </w:p>
    <w:p w14:paraId="615CC0F0" w14:textId="6113442A" w:rsidR="00500E23" w:rsidRDefault="006C1046"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z6zT0i7","properties":{"formattedCitation":"(Ketsbaia et al., 2020)","plainCitation":"(Ketsbaia et al., 2020)","noteIndex":0},"citationItems":[{"id":1174,"uris":["http://zotero.org/users/9104097/items/UR4VMFCX"],"itemData":{"id":1174,"type":"paper-conference","abstract":"Cyberbullying has become a highly problematic occurrence due to its potential of anonymity and its ease for others to join in the harassment of victims. The distancing effect that technological devices have, has led to cyberbullies say and do harsher things compared to what is typical in a traditional face-to-face bullying situation. Given the great importance of the problem, detection is becoming a key area of cyberbullying research. Therefore, it is highly necessary for a framework to accurately detect new cyberbullying instances automatically. To review the machine learning and deep learning approaches, two datasets were used. The first dataset was provided by the University of Maryland consisting of over 30,000 tweets, whereas the second dataset was based on the article `Automated Hate Speech Detection and the Problem of Offensive Language' by Davidson et al., containing roughly 25,000 tweets. The paper explores machine learning approaches using word embeddings such as DBOW (Distributed Bag of Words) and DMM (Distributed Memory Mean) and the performance of Word2vec Convolutional Neural Networks (CNNs) to classify online hate.","collection-title":"IEEE International Conference on Trust Security and Privacy in Computing and Communications","container-title":"2020 IEEE 19TH INTERNATIONAL CONFERENCE ON TRUST, SECURITY AND PRIVACY IN COMPUTING AND COMMUNICATIONS (TRUSTCOM 2020)","DOI":"10.1109/TrustCom50675.2020.00103","ISBN":"978-1-66540-392-4","note":"ISSN: 2324-898X","page":"751-758","publisher":"IEEE; IEEE Comp Soc","title":"Detection of Hate Tweets using Machine Learning and Deep Learning","author":[{"family":"Ketsbaia","given":"Lida"},{"family":"Issac","given":"Biju"},{"family":"Chen","given":"Xiaomin"}],"editor":[{"family":"Wang","given":"GJ"},{"family":"Ko","given":"R"},{"family":"Bhuiyan","given":"MZA"},{"family":"Pan","given":"Y"}],"issued":{"date-parts":[["2020"]]}}}],"schema":"https://github.com/citation-style-language/schema/raw/master/csl-citation.json"} </w:instrText>
      </w:r>
      <w:r>
        <w:rPr>
          <w:rFonts w:ascii="Times New Roman" w:hAnsi="Times New Roman" w:cs="Times New Roman"/>
          <w:sz w:val="24"/>
          <w:szCs w:val="24"/>
        </w:rPr>
        <w:fldChar w:fldCharType="separate"/>
      </w:r>
      <w:r w:rsidRPr="006C1046">
        <w:rPr>
          <w:rFonts w:ascii="Times New Roman" w:hAnsi="Times New Roman" w:cs="Times New Roman"/>
          <w:sz w:val="24"/>
        </w:rPr>
        <w:t>K</w:t>
      </w:r>
      <w:proofErr w:type="spellStart"/>
      <w:r w:rsidRPr="006C1046">
        <w:rPr>
          <w:rFonts w:ascii="Times New Roman" w:hAnsi="Times New Roman" w:cs="Times New Roman"/>
          <w:sz w:val="24"/>
        </w:rPr>
        <w:t xml:space="preserve">etsbaia </w:t>
      </w:r>
      <w:proofErr w:type="spellEnd"/>
      <w:r w:rsidRPr="006C1046">
        <w:rPr>
          <w:rFonts w:ascii="Times New Roman" w:hAnsi="Times New Roman" w:cs="Times New Roman"/>
          <w:sz w:val="24"/>
        </w:rPr>
        <w:t xml:space="preserve">et al., </w:t>
      </w:r>
      <w:r>
        <w:rPr>
          <w:rFonts w:ascii="Times New Roman" w:hAnsi="Times New Roman" w:cs="Times New Roman"/>
          <w:sz w:val="24"/>
        </w:rPr>
        <w:t>(</w:t>
      </w:r>
      <w:r w:rsidRPr="006C1046">
        <w:rPr>
          <w:rFonts w:ascii="Times New Roman" w:hAnsi="Times New Roman" w:cs="Times New Roman"/>
          <w:sz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explored the performances of various machine learning models in the task of hate speech classification using two existing datasets. The models were both implemented with unigrams, bigrams, and trigrams and their performances were measured using accuracy, precision, recall, and F1-score.  The Linear SVC with</w:t>
      </w:r>
      <w:r w:rsidR="007F60E8">
        <w:rPr>
          <w:rFonts w:ascii="Times New Roman" w:hAnsi="Times New Roman" w:cs="Times New Roman"/>
          <w:sz w:val="24"/>
          <w:szCs w:val="24"/>
        </w:rPr>
        <w:t xml:space="preserve"> unigram,</w:t>
      </w:r>
      <w:r>
        <w:rPr>
          <w:rFonts w:ascii="Times New Roman" w:hAnsi="Times New Roman" w:cs="Times New Roman"/>
          <w:sz w:val="24"/>
          <w:szCs w:val="24"/>
        </w:rPr>
        <w:t xml:space="preserve"> bi</w:t>
      </w:r>
      <w:r w:rsidR="001E6707">
        <w:rPr>
          <w:rFonts w:ascii="Times New Roman" w:hAnsi="Times New Roman" w:cs="Times New Roman"/>
          <w:sz w:val="24"/>
          <w:szCs w:val="24"/>
        </w:rPr>
        <w:t>grams and trigrams recorded the best performance</w:t>
      </w:r>
      <w:r w:rsidR="007F60E8">
        <w:rPr>
          <w:rFonts w:ascii="Times New Roman" w:hAnsi="Times New Roman" w:cs="Times New Roman"/>
          <w:sz w:val="24"/>
          <w:szCs w:val="24"/>
        </w:rPr>
        <w:t xml:space="preserve"> in the second dataset</w:t>
      </w:r>
      <w:r w:rsidR="001E6707">
        <w:rPr>
          <w:rFonts w:ascii="Times New Roman" w:hAnsi="Times New Roman" w:cs="Times New Roman"/>
          <w:sz w:val="24"/>
          <w:szCs w:val="24"/>
        </w:rPr>
        <w:t xml:space="preserve">. </w:t>
      </w:r>
      <w:r w:rsidR="007F60E8">
        <w:rPr>
          <w:rFonts w:ascii="Times New Roman" w:hAnsi="Times New Roman" w:cs="Times New Roman"/>
          <w:sz w:val="24"/>
          <w:szCs w:val="24"/>
        </w:rPr>
        <w:t xml:space="preserve">Next, they investigated the use of CNN model with </w:t>
      </w:r>
      <w:r>
        <w:rPr>
          <w:rFonts w:ascii="Times New Roman" w:hAnsi="Times New Roman" w:cs="Times New Roman"/>
          <w:sz w:val="24"/>
          <w:szCs w:val="24"/>
        </w:rPr>
        <w:t xml:space="preserve">CBOW and Skip-gram </w:t>
      </w:r>
      <w:r w:rsidR="007F60E8">
        <w:rPr>
          <w:rFonts w:ascii="Times New Roman" w:hAnsi="Times New Roman" w:cs="Times New Roman"/>
          <w:sz w:val="24"/>
          <w:szCs w:val="24"/>
        </w:rPr>
        <w:t>embedding models</w:t>
      </w:r>
      <w:r w:rsidR="00E609CB">
        <w:rPr>
          <w:rFonts w:ascii="Times New Roman" w:hAnsi="Times New Roman" w:cs="Times New Roman"/>
          <w:sz w:val="24"/>
          <w:szCs w:val="24"/>
        </w:rPr>
        <w:t xml:space="preserve"> for the same task. In these setup, CNN + Skip-gram had the best </w:t>
      </w:r>
      <w:r w:rsidR="00E609CB">
        <w:rPr>
          <w:rFonts w:ascii="Times New Roman" w:hAnsi="Times New Roman" w:cs="Times New Roman"/>
          <w:sz w:val="24"/>
          <w:szCs w:val="24"/>
        </w:rPr>
        <w:lastRenderedPageBreak/>
        <w:t xml:space="preserve">AUC ROC. Lastly, the authors investigated the performance of two </w:t>
      </w:r>
      <w:r w:rsidR="00E95872">
        <w:rPr>
          <w:rFonts w:ascii="Times New Roman" w:hAnsi="Times New Roman" w:cs="Times New Roman"/>
          <w:sz w:val="24"/>
          <w:szCs w:val="24"/>
        </w:rPr>
        <w:t xml:space="preserve">vector representation models, Distributed memory mean (DMM), Distributed bags-of-words (DBOW). These two models were trained individually, and combined together. The best performance resulted from the combined setup. </w:t>
      </w:r>
    </w:p>
    <w:p w14:paraId="1CBD72DC" w14:textId="77777777" w:rsidR="009019DA" w:rsidRDefault="009019DA" w:rsidP="001143B6">
      <w:pPr>
        <w:spacing w:line="360" w:lineRule="auto"/>
        <w:jc w:val="both"/>
        <w:rPr>
          <w:rFonts w:ascii="Times New Roman" w:hAnsi="Times New Roman" w:cs="Times New Roman"/>
          <w:sz w:val="24"/>
          <w:szCs w:val="24"/>
        </w:rPr>
      </w:pPr>
    </w:p>
    <w:p w14:paraId="632406EE" w14:textId="57B2B580" w:rsidR="00F01698" w:rsidRDefault="00DD0BD7"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r w:rsidR="00F01698">
        <w:rPr>
          <w:rFonts w:ascii="Times New Roman" w:hAnsi="Times New Roman" w:cs="Times New Roman"/>
          <w:sz w:val="24"/>
          <w:szCs w:val="24"/>
        </w:rPr>
        <w:t xml:space="preserve"> Transformers</w:t>
      </w:r>
    </w:p>
    <w:p w14:paraId="34E6A22A" w14:textId="010C77C1" w:rsidR="00DD0BD7" w:rsidRDefault="00DD0BD7"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2.3.2 Language models</w:t>
      </w:r>
    </w:p>
    <w:p w14:paraId="3305255D" w14:textId="77777777" w:rsidR="00D364A3" w:rsidRDefault="00D364A3" w:rsidP="001143B6">
      <w:pPr>
        <w:spacing w:line="360" w:lineRule="auto"/>
        <w:jc w:val="both"/>
        <w:rPr>
          <w:rFonts w:ascii="Times New Roman" w:hAnsi="Times New Roman" w:cs="Times New Roman"/>
          <w:sz w:val="24"/>
          <w:szCs w:val="24"/>
        </w:rPr>
      </w:pPr>
    </w:p>
    <w:p w14:paraId="62EBAAFC" w14:textId="77777777" w:rsidR="00D364A3" w:rsidRDefault="00D364A3" w:rsidP="001143B6">
      <w:pPr>
        <w:spacing w:line="360" w:lineRule="auto"/>
        <w:jc w:val="both"/>
        <w:rPr>
          <w:rFonts w:ascii="Times New Roman" w:hAnsi="Times New Roman" w:cs="Times New Roman"/>
          <w:sz w:val="24"/>
          <w:szCs w:val="24"/>
        </w:rPr>
      </w:pPr>
    </w:p>
    <w:p w14:paraId="0FCC2762" w14:textId="77777777" w:rsidR="00A828F3" w:rsidRDefault="00A828F3" w:rsidP="001143B6">
      <w:pPr>
        <w:spacing w:line="360" w:lineRule="auto"/>
        <w:jc w:val="both"/>
        <w:rPr>
          <w:rFonts w:ascii="Times New Roman" w:hAnsi="Times New Roman" w:cs="Times New Roman"/>
          <w:sz w:val="24"/>
          <w:szCs w:val="24"/>
        </w:rPr>
        <w:sectPr w:rsidR="00A828F3" w:rsidSect="00654AA6">
          <w:pgSz w:w="12240" w:h="15840"/>
          <w:pgMar w:top="1440" w:right="1440" w:bottom="1440" w:left="1440" w:header="720" w:footer="720" w:gutter="0"/>
          <w:cols w:space="720"/>
          <w:docGrid w:linePitch="360"/>
        </w:sectPr>
      </w:pPr>
    </w:p>
    <w:tbl>
      <w:tblPr>
        <w:tblStyle w:val="ListTable6Colorful"/>
        <w:tblW w:w="0" w:type="auto"/>
        <w:tblLook w:val="06A0" w:firstRow="1" w:lastRow="0" w:firstColumn="1" w:lastColumn="0" w:noHBand="1" w:noVBand="1"/>
      </w:tblPr>
      <w:tblGrid>
        <w:gridCol w:w="629"/>
        <w:gridCol w:w="1423"/>
        <w:gridCol w:w="2349"/>
        <w:gridCol w:w="3114"/>
        <w:gridCol w:w="2782"/>
        <w:gridCol w:w="2663"/>
      </w:tblGrid>
      <w:tr w:rsidR="00A828F3" w14:paraId="563F4D66" w14:textId="77777777" w:rsidTr="00FA061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630" w:type="dxa"/>
          </w:tcPr>
          <w:p w14:paraId="6DB0C2DD" w14:textId="4AF6C845" w:rsidR="00A828F3" w:rsidRDefault="00A828F3"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N</w:t>
            </w:r>
          </w:p>
        </w:tc>
        <w:tc>
          <w:tcPr>
            <w:tcW w:w="1350" w:type="dxa"/>
          </w:tcPr>
          <w:p w14:paraId="31308AED" w14:textId="0D015BD0" w:rsidR="00A828F3" w:rsidRDefault="00A828F3" w:rsidP="001143B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uthors</w:t>
            </w:r>
          </w:p>
        </w:tc>
        <w:tc>
          <w:tcPr>
            <w:tcW w:w="2340" w:type="dxa"/>
          </w:tcPr>
          <w:p w14:paraId="2E4E7CA4" w14:textId="2B0F11A4" w:rsidR="00A828F3" w:rsidRDefault="00A828F3" w:rsidP="001143B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w:t>
            </w:r>
            <w:r w:rsidR="00C47162">
              <w:rPr>
                <w:rFonts w:ascii="Times New Roman" w:hAnsi="Times New Roman" w:cs="Times New Roman"/>
                <w:sz w:val="24"/>
                <w:szCs w:val="24"/>
              </w:rPr>
              <w:t>ategories</w:t>
            </w:r>
            <w:r w:rsidR="001C4E4A">
              <w:rPr>
                <w:rFonts w:ascii="Times New Roman" w:hAnsi="Times New Roman" w:cs="Times New Roman"/>
                <w:sz w:val="24"/>
                <w:szCs w:val="24"/>
              </w:rPr>
              <w:t>/Levels(L)</w:t>
            </w:r>
          </w:p>
        </w:tc>
        <w:tc>
          <w:tcPr>
            <w:tcW w:w="3150" w:type="dxa"/>
          </w:tcPr>
          <w:p w14:paraId="1410718D" w14:textId="22106B23" w:rsidR="00A828F3" w:rsidRDefault="00A828F3" w:rsidP="001143B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gor</w:t>
            </w:r>
            <w:r w:rsidR="001C4E4A">
              <w:rPr>
                <w:rFonts w:ascii="Times New Roman" w:hAnsi="Times New Roman" w:cs="Times New Roman"/>
                <w:sz w:val="24"/>
                <w:szCs w:val="24"/>
              </w:rPr>
              <w:t>it</w:t>
            </w:r>
            <w:r>
              <w:rPr>
                <w:rFonts w:ascii="Times New Roman" w:hAnsi="Times New Roman" w:cs="Times New Roman"/>
                <w:sz w:val="24"/>
                <w:szCs w:val="24"/>
              </w:rPr>
              <w:t>hms</w:t>
            </w:r>
          </w:p>
        </w:tc>
        <w:tc>
          <w:tcPr>
            <w:tcW w:w="2790" w:type="dxa"/>
          </w:tcPr>
          <w:p w14:paraId="55E0FD1F" w14:textId="475F6826" w:rsidR="00A828F3" w:rsidRDefault="00A828F3" w:rsidP="001143B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eatures</w:t>
            </w:r>
            <w:r w:rsidR="003B69CF">
              <w:rPr>
                <w:rFonts w:ascii="Times New Roman" w:hAnsi="Times New Roman" w:cs="Times New Roman"/>
                <w:sz w:val="24"/>
                <w:szCs w:val="24"/>
              </w:rPr>
              <w:t>/</w:t>
            </w:r>
            <w:proofErr w:type="spellStart"/>
            <w:r w:rsidR="003B69CF">
              <w:rPr>
                <w:rFonts w:ascii="Times New Roman" w:hAnsi="Times New Roman" w:cs="Times New Roman"/>
                <w:sz w:val="24"/>
                <w:szCs w:val="24"/>
              </w:rPr>
              <w:t>Emdeddings</w:t>
            </w:r>
            <w:proofErr w:type="spellEnd"/>
          </w:p>
        </w:tc>
        <w:tc>
          <w:tcPr>
            <w:tcW w:w="2690" w:type="dxa"/>
          </w:tcPr>
          <w:p w14:paraId="335B725E" w14:textId="60D20BDE" w:rsidR="00A828F3" w:rsidRDefault="00A828F3" w:rsidP="001143B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rformance</w:t>
            </w:r>
          </w:p>
        </w:tc>
      </w:tr>
      <w:tr w:rsidR="001C4E4A" w14:paraId="70447736" w14:textId="77777777" w:rsidTr="001C4E4A">
        <w:tc>
          <w:tcPr>
            <w:cnfStyle w:val="001000000000" w:firstRow="0" w:lastRow="0" w:firstColumn="1" w:lastColumn="0" w:oddVBand="0" w:evenVBand="0" w:oddHBand="0" w:evenHBand="0" w:firstRowFirstColumn="0" w:firstRowLastColumn="0" w:lastRowFirstColumn="0" w:lastRowLastColumn="0"/>
            <w:tcW w:w="630" w:type="dxa"/>
          </w:tcPr>
          <w:p w14:paraId="6FECC190" w14:textId="26B0AB47" w:rsidR="001C4E4A" w:rsidRDefault="001C4E4A"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350" w:type="dxa"/>
          </w:tcPr>
          <w:p w14:paraId="68CA9CFB" w14:textId="0F955AC5" w:rsidR="001C4E4A" w:rsidRDefault="0084677B"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sidR="004A15BF">
              <w:rPr>
                <w:rFonts w:ascii="Times New Roman" w:hAnsi="Times New Roman" w:cs="Times New Roman"/>
                <w:sz w:val="24"/>
                <w:szCs w:val="24"/>
              </w:rPr>
              <w:instrText xml:space="preserve"> ADDIN ZOTERO_ITEM CSL_CITATION {"citationID":"SatnoMlp","properties":{"formattedCitation":"(Almaliki et al., 2023)","plainCitation":"(Almaliki et al., 2023)","dontUpdate":true,"noteIndex":0},"citationItems":[{"id":707,"uris":["http://zotero.org/users/9104097/items/FX6WXIAB"],"itemData":{"id":707,"type":"article-journal","abstract":"Hate speech towards a group or an individual based on their perceived identity, such as ethnicity, religion, or nationality, is widely and rapidly spreading on social media platforms. This causes harmful impacts on users of these platforms and the quality of online shared content. Fortunately, researchers have developed different machine learning algorithms to automatically detect hate speech on social media platforms. However, most of these algorithms focus on the detection of hate speech that appears in English. There is a lack of studies on the detection of hate speech in Arabic due to the language's complex nature. This paper aims to address this issue by proposing an effective approach for detecting Arabic hate speech on social media platforms, namely Twitter. Therefore, this paper introduces the Arabic BERT-Mini Model (ABMM) to identify hate speech on social media. More specifically, the bidirectional encoder representations from transformers (BERT) model was employed to analyze data collected from Twitter and classify the results into three categories: normal, abuse, and hate speech. In order to evaluate our model and state-of-the-art approaches, we conducted a series of experiments on Twitter data. In comparison with previous works on Arabic hate-speech detection, the ABMM model shows very promising results with an accuracy score of 0.986 compared to the other models.","container-title":"ELECTRONICS","DOI":"10.3390/electronics12041048","issue":"4","title":"ABMM: Arabic BERT-Mini Model for Hate-Speech Detection on Social Media","volume":"12","author":[{"family":"Almaliki","given":"Malik"},{"family":"Almars","given":"Abdulqader M."},{"family":"Gad","given":"Ibrahim"},{"family":"Atlam","given":"El-Sayed"}],"issued":{"date-parts":[["2023",2]]}}}],"schema":"https://github.com/citation-style-language/schema/raw/master/csl-citation.json"} </w:instrText>
            </w:r>
            <w:r>
              <w:rPr>
                <w:rFonts w:ascii="Times New Roman" w:hAnsi="Times New Roman" w:cs="Times New Roman"/>
                <w:sz w:val="24"/>
                <w:szCs w:val="24"/>
              </w:rPr>
              <w:fldChar w:fldCharType="separate"/>
            </w:r>
            <w:r w:rsidRPr="0084677B">
              <w:rPr>
                <w:rFonts w:ascii="Times New Roman" w:hAnsi="Times New Roman" w:cs="Times New Roman"/>
                <w:sz w:val="24"/>
              </w:rPr>
              <w:t xml:space="preserve">Almaliki et al., </w:t>
            </w:r>
            <w:r w:rsidR="00567214">
              <w:rPr>
                <w:rFonts w:ascii="Times New Roman" w:hAnsi="Times New Roman" w:cs="Times New Roman"/>
                <w:sz w:val="24"/>
              </w:rPr>
              <w:t>(</w:t>
            </w:r>
            <w:r w:rsidRPr="0084677B">
              <w:rPr>
                <w:rFonts w:ascii="Times New Roman" w:hAnsi="Times New Roman" w:cs="Times New Roman"/>
                <w:sz w:val="24"/>
              </w:rPr>
              <w:t>2023)</w:t>
            </w:r>
            <w:r>
              <w:rPr>
                <w:rFonts w:ascii="Times New Roman" w:hAnsi="Times New Roman" w:cs="Times New Roman"/>
                <w:sz w:val="24"/>
                <w:szCs w:val="24"/>
              </w:rPr>
              <w:fldChar w:fldCharType="end"/>
            </w:r>
          </w:p>
        </w:tc>
        <w:tc>
          <w:tcPr>
            <w:tcW w:w="2340" w:type="dxa"/>
          </w:tcPr>
          <w:p w14:paraId="3FF54A23" w14:textId="215BBD48" w:rsidR="001C4E4A" w:rsidRDefault="008727D1"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L1: </w:t>
            </w:r>
            <w:r w:rsidR="00567214">
              <w:rPr>
                <w:rFonts w:ascii="Times New Roman" w:hAnsi="Times New Roman" w:cs="Times New Roman"/>
                <w:sz w:val="24"/>
                <w:szCs w:val="24"/>
              </w:rPr>
              <w:t>Hate, Abusive, Normal</w:t>
            </w:r>
          </w:p>
        </w:tc>
        <w:tc>
          <w:tcPr>
            <w:tcW w:w="3150" w:type="dxa"/>
          </w:tcPr>
          <w:p w14:paraId="4029EB58" w14:textId="35EDEE45" w:rsidR="001C4E4A" w:rsidRDefault="00567214"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VM, DT, RF, GB, KNN, BERT-mini, </w:t>
            </w:r>
            <w:proofErr w:type="spellStart"/>
            <w:r>
              <w:rPr>
                <w:rFonts w:ascii="Times New Roman" w:hAnsi="Times New Roman" w:cs="Times New Roman"/>
                <w:sz w:val="24"/>
                <w:szCs w:val="24"/>
              </w:rPr>
              <w:t>AraBERT</w:t>
            </w:r>
            <w:proofErr w:type="spellEnd"/>
            <w:r>
              <w:rPr>
                <w:rFonts w:ascii="Times New Roman" w:hAnsi="Times New Roman" w:cs="Times New Roman"/>
                <w:sz w:val="24"/>
                <w:szCs w:val="24"/>
              </w:rPr>
              <w:t>.</w:t>
            </w:r>
          </w:p>
        </w:tc>
        <w:tc>
          <w:tcPr>
            <w:tcW w:w="2790" w:type="dxa"/>
          </w:tcPr>
          <w:p w14:paraId="23366583" w14:textId="4BF3E37D" w:rsidR="001C4E4A" w:rsidRDefault="00567214"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N-Gram, BERT embeddings</w:t>
            </w:r>
          </w:p>
        </w:tc>
        <w:tc>
          <w:tcPr>
            <w:tcW w:w="2690" w:type="dxa"/>
          </w:tcPr>
          <w:p w14:paraId="231BE9F2" w14:textId="77777777" w:rsidR="001C4E4A" w:rsidRDefault="00567214"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ccuracy – 0.986</w:t>
            </w:r>
          </w:p>
          <w:p w14:paraId="63BE0147" w14:textId="77777777" w:rsidR="00567214" w:rsidRDefault="00567214"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all – 0.986</w:t>
            </w:r>
          </w:p>
          <w:p w14:paraId="78E1248F" w14:textId="6FB8D2AB" w:rsidR="00567214" w:rsidRDefault="00567214"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Recison</w:t>
            </w:r>
            <w:proofErr w:type="spellEnd"/>
            <w:r>
              <w:rPr>
                <w:rFonts w:ascii="Times New Roman" w:hAnsi="Times New Roman" w:cs="Times New Roman"/>
                <w:sz w:val="24"/>
                <w:szCs w:val="24"/>
              </w:rPr>
              <w:t xml:space="preserve"> – 0.986</w:t>
            </w:r>
          </w:p>
        </w:tc>
      </w:tr>
      <w:tr w:rsidR="001C4E4A" w14:paraId="5F2F6CC2" w14:textId="77777777" w:rsidTr="001C4E4A">
        <w:tc>
          <w:tcPr>
            <w:cnfStyle w:val="001000000000" w:firstRow="0" w:lastRow="0" w:firstColumn="1" w:lastColumn="0" w:oddVBand="0" w:evenVBand="0" w:oddHBand="0" w:evenHBand="0" w:firstRowFirstColumn="0" w:firstRowLastColumn="0" w:lastRowFirstColumn="0" w:lastRowLastColumn="0"/>
            <w:tcW w:w="630" w:type="dxa"/>
          </w:tcPr>
          <w:p w14:paraId="74B2BF52" w14:textId="62A77F42" w:rsidR="001C4E4A" w:rsidRDefault="001C4E4A"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350" w:type="dxa"/>
          </w:tcPr>
          <w:p w14:paraId="0862B5E9" w14:textId="15ED9196" w:rsidR="001C4E4A" w:rsidRDefault="008727D1"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sidR="005C25DD">
              <w:rPr>
                <w:rFonts w:ascii="Times New Roman" w:hAnsi="Times New Roman" w:cs="Times New Roman"/>
                <w:sz w:val="24"/>
                <w:szCs w:val="24"/>
              </w:rPr>
              <w:instrText xml:space="preserve"> ADDIN ZOTERO_ITEM CSL_CITATION {"citationID":"igpp87Fg","properties":{"formattedCitation":"(Stankovic &amp; Mladenovic, 2023)","plainCitation":"(Stankovic &amp; Mladenovic, 2023)","dontUpdate":true,"noteIndex":0},"citationItems":[{"id":2149,"uris":["http://zotero.org/users/9104097/items/RIT9J2ET"],"itemData":{"id":2149,"type":"article-journal","abstract":"Hate Speech encompasses different forms of trolling, bullying, harassment, and threats directed against specific individuals or groups. This phenomena is mainly expressed on Social Networks. For sports players, Social Media is a means of communication with the widest part of their fans and a way to face different cyber-aggression forms. These virtual attacks can harm players, distress them, cause them to feel bad for a long time, or even escalate into physical violence. To date, athletes were not observed as a vulnerable group, so they were not a subject of automatic Hate Speech detection and recognition from content published on Social Media. This paper explores whether a model trained on the dataset from one Social Media and not related to any specific domain can be efficient for the Hate Speech binary classification of test sets regarding the sports domain. The experiments deal with Hate Speech detection in Serbian. BiLSTM deep neural network was learned with different parameters, and the results showed high Precision of detecting Hate Speech in sports domain (96% and 97%) and pretty low Recall.","container-title":"JOURNAL OF BIG DATA","DOI":"10.1186/s40537-023-00766-9","issue":"1","title":"An approach to automatic classification of hate speech in sports domain on social media","volume":"10","author":[{"family":"Stankovic","given":"Stasa Vujicic"},{"family":"Mladenovic","given":"Miljana"}],"issued":{"date-parts":[["2023",6,22]]}}}],"schema":"https://github.com/citation-style-language/schema/raw/master/csl-citation.json"} </w:instrText>
            </w:r>
            <w:r>
              <w:rPr>
                <w:rFonts w:ascii="Times New Roman" w:hAnsi="Times New Roman" w:cs="Times New Roman"/>
                <w:sz w:val="24"/>
                <w:szCs w:val="24"/>
              </w:rPr>
              <w:fldChar w:fldCharType="separate"/>
            </w:r>
            <w:r w:rsidRPr="008727D1">
              <w:rPr>
                <w:rFonts w:ascii="Times New Roman" w:hAnsi="Times New Roman" w:cs="Times New Roman"/>
                <w:sz w:val="24"/>
              </w:rPr>
              <w:t xml:space="preserve">Stankovic &amp; Mladenovic, </w:t>
            </w:r>
            <w:r w:rsidR="008A5532">
              <w:rPr>
                <w:rFonts w:ascii="Times New Roman" w:hAnsi="Times New Roman" w:cs="Times New Roman"/>
                <w:sz w:val="24"/>
              </w:rPr>
              <w:t>(</w:t>
            </w:r>
            <w:r w:rsidRPr="008727D1">
              <w:rPr>
                <w:rFonts w:ascii="Times New Roman" w:hAnsi="Times New Roman" w:cs="Times New Roman"/>
                <w:sz w:val="24"/>
              </w:rPr>
              <w:t>2023)</w:t>
            </w:r>
            <w:r>
              <w:rPr>
                <w:rFonts w:ascii="Times New Roman" w:hAnsi="Times New Roman" w:cs="Times New Roman"/>
                <w:sz w:val="24"/>
                <w:szCs w:val="24"/>
              </w:rPr>
              <w:fldChar w:fldCharType="end"/>
            </w:r>
          </w:p>
        </w:tc>
        <w:tc>
          <w:tcPr>
            <w:tcW w:w="2340" w:type="dxa"/>
          </w:tcPr>
          <w:p w14:paraId="4DE96EB4" w14:textId="75CE3004" w:rsidR="001C4E4A" w:rsidRDefault="008727D1"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1 – Hate: Yes, No, Neu</w:t>
            </w:r>
          </w:p>
        </w:tc>
        <w:tc>
          <w:tcPr>
            <w:tcW w:w="3150" w:type="dxa"/>
          </w:tcPr>
          <w:p w14:paraId="0F48DF09" w14:textId="1A4D2088" w:rsidR="001C4E4A" w:rsidRDefault="008727D1"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BiLSTM</w:t>
            </w:r>
            <w:proofErr w:type="spellEnd"/>
          </w:p>
        </w:tc>
        <w:tc>
          <w:tcPr>
            <w:tcW w:w="2790" w:type="dxa"/>
          </w:tcPr>
          <w:p w14:paraId="79A12878" w14:textId="751DD0F7" w:rsidR="001C4E4A" w:rsidRDefault="008727D1"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BOW, one-hot</w:t>
            </w:r>
          </w:p>
        </w:tc>
        <w:tc>
          <w:tcPr>
            <w:tcW w:w="2690" w:type="dxa"/>
          </w:tcPr>
          <w:p w14:paraId="16CE01C5" w14:textId="77777777" w:rsidR="001C4E4A" w:rsidRDefault="008727D1"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ecision – 0.96</w:t>
            </w:r>
          </w:p>
          <w:p w14:paraId="3AE87CF5" w14:textId="77777777" w:rsidR="00675941" w:rsidRDefault="00675941"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all – 0.32</w:t>
            </w:r>
          </w:p>
          <w:p w14:paraId="3B026B8C" w14:textId="77777777" w:rsidR="00675941" w:rsidRDefault="00675941"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1 – 0.48</w:t>
            </w:r>
          </w:p>
          <w:p w14:paraId="369A7962" w14:textId="71361135" w:rsidR="00675941" w:rsidRDefault="00FD22D8"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ccuracy</w:t>
            </w:r>
            <w:r w:rsidR="00675941">
              <w:rPr>
                <w:rFonts w:ascii="Times New Roman" w:hAnsi="Times New Roman" w:cs="Times New Roman"/>
                <w:sz w:val="24"/>
                <w:szCs w:val="24"/>
              </w:rPr>
              <w:t xml:space="preserve"> – 0.46</w:t>
            </w:r>
          </w:p>
        </w:tc>
      </w:tr>
      <w:tr w:rsidR="001C4E4A" w14:paraId="40C5BFA3" w14:textId="77777777" w:rsidTr="001C4E4A">
        <w:tc>
          <w:tcPr>
            <w:cnfStyle w:val="001000000000" w:firstRow="0" w:lastRow="0" w:firstColumn="1" w:lastColumn="0" w:oddVBand="0" w:evenVBand="0" w:oddHBand="0" w:evenHBand="0" w:firstRowFirstColumn="0" w:firstRowLastColumn="0" w:lastRowFirstColumn="0" w:lastRowLastColumn="0"/>
            <w:tcW w:w="630" w:type="dxa"/>
          </w:tcPr>
          <w:p w14:paraId="325AFF72" w14:textId="4EC9F738" w:rsidR="001C4E4A" w:rsidRDefault="001C4E4A"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1350" w:type="dxa"/>
          </w:tcPr>
          <w:p w14:paraId="680699E5" w14:textId="527E9AD3" w:rsidR="001C4E4A" w:rsidRDefault="00FD22D8"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o2fF4x","properties":{"formattedCitation":"(Saleh et al., 2023)","plainCitation":"(Saleh et al., 2023)","noteIndex":0},"citationItems":[{"id":2438,"uris":["http://zotero.org/users/9104097/items/3KQE2NGT"],"itemData":{"id":2438,"type":"article-journal","abstract":"There is an increased demand for detecting online hate speech, especially with the recent changing policies of hate content and free-of-speech right of online social media platforms. Detecting hate speech will reduce its negative impact on social media users. A lot of effort in the Natural Language Processing (NLP) field aimed to detect hate speech in general or detect specific hate speech such as religion, race, gender, or sexual orientation. Hate communities tend to use abbreviations, intentional spelling mistakes, and coded words in their communication to evade detection, which adds more challenges to hate speech detection tasks. Word representation from its domain will play an increasingly pivotal role in detecting hate speech. This paper investigates the feasibility of leveraging domain-specific word embedding as features and a bidirectional LSTM-based deep model as a classifier to automatically detect hate speech. This approach guarantees that the word is assigned its negative meaning, which is a very helpful technique to detect coded words. Furthermore, we investigate the use of the transfer learning language model (BERT) on the hate speech problem as a binary classification task as it provides high-performance results for many NLP tasks. The experiments showed that domain-specific word embedding with the bidirectional LSTM-based deep model achieved a 93% f1-score, while BERT achieved 96% f1-score on a combined balanced dataset from available hate speech datasets. The results proved that the performance of pre-trained models is influenced by the size of the trained data. Although there is a huge variation in the corpus size, the first approach achieved a very close result compared to BERT, which is trained on a huge data corpus, this is because it is trained on data related to the same domain. The first approach was very helpful to detect coded words while the second approach achieved better performance because it is trained on much larger data. To conclude, it is very helpful to build large pre-trained models from rich domains specific content in current social media platforms.","container-title":"APPLIED ARTIFICIAL IN℡LIGENCE","DOI":"10.1080/08839514.2023.2166719","ISSN":"0883-9514","issue":"1","title":"Detection of Hate Speech using BERT and Hate Speech Word Embedding with Deep Model","volume":"37","author":[{"family":"Saleh","given":"Hind"},{"family":"Alhothali","given":"Areej"},{"family":"Moria","given":"Kawthar"}],"issued":{"date-parts":[["2023",12,31]]}}}],"schema":"https://github.com/citation-style-language/schema/raw/master/csl-citation.json"} </w:instrText>
            </w:r>
            <w:r>
              <w:rPr>
                <w:rFonts w:ascii="Times New Roman" w:hAnsi="Times New Roman" w:cs="Times New Roman"/>
                <w:sz w:val="24"/>
                <w:szCs w:val="24"/>
              </w:rPr>
              <w:fldChar w:fldCharType="separate"/>
            </w:r>
            <w:r w:rsidRPr="00FD22D8">
              <w:rPr>
                <w:rFonts w:ascii="Times New Roman" w:hAnsi="Times New Roman" w:cs="Times New Roman"/>
                <w:sz w:val="24"/>
              </w:rPr>
              <w:t xml:space="preserve">Saleh et al., </w:t>
            </w:r>
            <w:r>
              <w:rPr>
                <w:rFonts w:ascii="Times New Roman" w:hAnsi="Times New Roman" w:cs="Times New Roman"/>
                <w:sz w:val="24"/>
              </w:rPr>
              <w:t>(</w:t>
            </w:r>
            <w:r w:rsidRPr="00FD22D8">
              <w:rPr>
                <w:rFonts w:ascii="Times New Roman" w:hAnsi="Times New Roman" w:cs="Times New Roman"/>
                <w:sz w:val="24"/>
              </w:rPr>
              <w:t>2023)</w:t>
            </w:r>
            <w:r>
              <w:rPr>
                <w:rFonts w:ascii="Times New Roman" w:hAnsi="Times New Roman" w:cs="Times New Roman"/>
                <w:sz w:val="24"/>
                <w:szCs w:val="24"/>
              </w:rPr>
              <w:fldChar w:fldCharType="end"/>
            </w:r>
          </w:p>
        </w:tc>
        <w:tc>
          <w:tcPr>
            <w:tcW w:w="2340" w:type="dxa"/>
          </w:tcPr>
          <w:p w14:paraId="604ACC18" w14:textId="2D30E1D8" w:rsidR="001C4E4A" w:rsidRDefault="00FD22D8"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1: Hate, non-hate</w:t>
            </w:r>
          </w:p>
        </w:tc>
        <w:tc>
          <w:tcPr>
            <w:tcW w:w="3150" w:type="dxa"/>
          </w:tcPr>
          <w:p w14:paraId="30848FC2" w14:textId="67F4CEAA" w:rsidR="001C4E4A" w:rsidRDefault="00FD22D8"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BiLSTM</w:t>
            </w:r>
            <w:proofErr w:type="spellEnd"/>
            <w:r>
              <w:rPr>
                <w:rFonts w:ascii="Times New Roman" w:hAnsi="Times New Roman" w:cs="Times New Roman"/>
                <w:sz w:val="24"/>
                <w:szCs w:val="24"/>
              </w:rPr>
              <w:t>, BERT</w:t>
            </w:r>
          </w:p>
        </w:tc>
        <w:tc>
          <w:tcPr>
            <w:tcW w:w="2790" w:type="dxa"/>
          </w:tcPr>
          <w:p w14:paraId="688BD38D" w14:textId="1751C038" w:rsidR="001C4E4A" w:rsidRDefault="00FD22D8"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Word2Vec, </w:t>
            </w:r>
            <w:proofErr w:type="spellStart"/>
            <w:r>
              <w:rPr>
                <w:rFonts w:ascii="Times New Roman" w:hAnsi="Times New Roman" w:cs="Times New Roman"/>
                <w:sz w:val="24"/>
                <w:szCs w:val="24"/>
              </w:rPr>
              <w:t>GloVe</w:t>
            </w:r>
            <w:proofErr w:type="spellEnd"/>
            <w:r>
              <w:rPr>
                <w:rFonts w:ascii="Times New Roman" w:hAnsi="Times New Roman" w:cs="Times New Roman"/>
                <w:sz w:val="24"/>
                <w:szCs w:val="24"/>
              </w:rPr>
              <w:t>, CBOW</w:t>
            </w:r>
          </w:p>
        </w:tc>
        <w:tc>
          <w:tcPr>
            <w:tcW w:w="2690" w:type="dxa"/>
          </w:tcPr>
          <w:p w14:paraId="573FAC67" w14:textId="5190CBFE" w:rsidR="001C4E4A" w:rsidRDefault="00FD22D8"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1-0.98</w:t>
            </w:r>
          </w:p>
        </w:tc>
      </w:tr>
      <w:tr w:rsidR="001C4E4A" w14:paraId="18A0C38B" w14:textId="77777777" w:rsidTr="001C4E4A">
        <w:tc>
          <w:tcPr>
            <w:cnfStyle w:val="001000000000" w:firstRow="0" w:lastRow="0" w:firstColumn="1" w:lastColumn="0" w:oddVBand="0" w:evenVBand="0" w:oddHBand="0" w:evenHBand="0" w:firstRowFirstColumn="0" w:firstRowLastColumn="0" w:lastRowFirstColumn="0" w:lastRowLastColumn="0"/>
            <w:tcW w:w="630" w:type="dxa"/>
          </w:tcPr>
          <w:p w14:paraId="6655F7BD" w14:textId="351DFCEE" w:rsidR="001C4E4A" w:rsidRDefault="001C4E4A"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350" w:type="dxa"/>
          </w:tcPr>
          <w:p w14:paraId="0B0DE914" w14:textId="77777777" w:rsidR="001C4E4A" w:rsidRDefault="001C4E4A"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340" w:type="dxa"/>
          </w:tcPr>
          <w:p w14:paraId="2FB34875" w14:textId="77777777" w:rsidR="001C4E4A" w:rsidRDefault="001C4E4A"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150" w:type="dxa"/>
          </w:tcPr>
          <w:p w14:paraId="0BEF8015" w14:textId="77777777" w:rsidR="001C4E4A" w:rsidRDefault="001C4E4A"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90" w:type="dxa"/>
          </w:tcPr>
          <w:p w14:paraId="7E11555B" w14:textId="77777777" w:rsidR="001C4E4A" w:rsidRDefault="001C4E4A"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90" w:type="dxa"/>
          </w:tcPr>
          <w:p w14:paraId="7A0478F2" w14:textId="77777777" w:rsidR="001C4E4A" w:rsidRDefault="001C4E4A"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C4E4A" w14:paraId="106EC6D3" w14:textId="77777777" w:rsidTr="001C4E4A">
        <w:tc>
          <w:tcPr>
            <w:cnfStyle w:val="001000000000" w:firstRow="0" w:lastRow="0" w:firstColumn="1" w:lastColumn="0" w:oddVBand="0" w:evenVBand="0" w:oddHBand="0" w:evenHBand="0" w:firstRowFirstColumn="0" w:firstRowLastColumn="0" w:lastRowFirstColumn="0" w:lastRowLastColumn="0"/>
            <w:tcW w:w="630" w:type="dxa"/>
          </w:tcPr>
          <w:p w14:paraId="0881B8CA" w14:textId="5A7D0B47" w:rsidR="001C4E4A" w:rsidRDefault="001C4E4A"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1350" w:type="dxa"/>
          </w:tcPr>
          <w:p w14:paraId="739ACB76" w14:textId="77777777" w:rsidR="001C4E4A" w:rsidRDefault="001C4E4A"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340" w:type="dxa"/>
          </w:tcPr>
          <w:p w14:paraId="147C62E8" w14:textId="77777777" w:rsidR="001C4E4A" w:rsidRDefault="001C4E4A"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150" w:type="dxa"/>
          </w:tcPr>
          <w:p w14:paraId="02EB2DA2" w14:textId="77777777" w:rsidR="001C4E4A" w:rsidRDefault="001C4E4A"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90" w:type="dxa"/>
          </w:tcPr>
          <w:p w14:paraId="1342610B" w14:textId="77777777" w:rsidR="001C4E4A" w:rsidRDefault="001C4E4A"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90" w:type="dxa"/>
          </w:tcPr>
          <w:p w14:paraId="74919785" w14:textId="77777777" w:rsidR="001C4E4A" w:rsidRDefault="001C4E4A"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C4E4A" w14:paraId="5F29660B" w14:textId="77777777" w:rsidTr="001C4E4A">
        <w:tc>
          <w:tcPr>
            <w:cnfStyle w:val="001000000000" w:firstRow="0" w:lastRow="0" w:firstColumn="1" w:lastColumn="0" w:oddVBand="0" w:evenVBand="0" w:oddHBand="0" w:evenHBand="0" w:firstRowFirstColumn="0" w:firstRowLastColumn="0" w:lastRowFirstColumn="0" w:lastRowLastColumn="0"/>
            <w:tcW w:w="630" w:type="dxa"/>
          </w:tcPr>
          <w:p w14:paraId="18749DDF" w14:textId="0A269450" w:rsidR="001C4E4A" w:rsidRDefault="001C4E4A"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1350" w:type="dxa"/>
          </w:tcPr>
          <w:p w14:paraId="4CD94276" w14:textId="77777777" w:rsidR="001C4E4A" w:rsidRDefault="001C4E4A"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340" w:type="dxa"/>
          </w:tcPr>
          <w:p w14:paraId="45D78986" w14:textId="77777777" w:rsidR="001C4E4A" w:rsidRDefault="001C4E4A"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150" w:type="dxa"/>
          </w:tcPr>
          <w:p w14:paraId="78C3BFA7" w14:textId="77777777" w:rsidR="001C4E4A" w:rsidRDefault="001C4E4A"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90" w:type="dxa"/>
          </w:tcPr>
          <w:p w14:paraId="089C720B" w14:textId="77777777" w:rsidR="001C4E4A" w:rsidRDefault="001C4E4A"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90" w:type="dxa"/>
          </w:tcPr>
          <w:p w14:paraId="74CFB396" w14:textId="77777777" w:rsidR="001C4E4A" w:rsidRDefault="001C4E4A"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C4E4A" w14:paraId="2583490B" w14:textId="77777777" w:rsidTr="001C4E4A">
        <w:tc>
          <w:tcPr>
            <w:cnfStyle w:val="001000000000" w:firstRow="0" w:lastRow="0" w:firstColumn="1" w:lastColumn="0" w:oddVBand="0" w:evenVBand="0" w:oddHBand="0" w:evenHBand="0" w:firstRowFirstColumn="0" w:firstRowLastColumn="0" w:lastRowFirstColumn="0" w:lastRowLastColumn="0"/>
            <w:tcW w:w="630" w:type="dxa"/>
          </w:tcPr>
          <w:p w14:paraId="2E8A84DF" w14:textId="05147BA9" w:rsidR="001C4E4A" w:rsidRDefault="001C4E4A"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1350" w:type="dxa"/>
          </w:tcPr>
          <w:p w14:paraId="131837E1" w14:textId="77777777" w:rsidR="001C4E4A" w:rsidRDefault="001C4E4A"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340" w:type="dxa"/>
          </w:tcPr>
          <w:p w14:paraId="2324768D" w14:textId="77777777" w:rsidR="001C4E4A" w:rsidRDefault="001C4E4A"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150" w:type="dxa"/>
          </w:tcPr>
          <w:p w14:paraId="48E4C176" w14:textId="77777777" w:rsidR="001C4E4A" w:rsidRDefault="001C4E4A"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90" w:type="dxa"/>
          </w:tcPr>
          <w:p w14:paraId="0ADE953A" w14:textId="77777777" w:rsidR="001C4E4A" w:rsidRDefault="001C4E4A"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90" w:type="dxa"/>
          </w:tcPr>
          <w:p w14:paraId="180F7EE1" w14:textId="77777777" w:rsidR="001C4E4A" w:rsidRDefault="001C4E4A"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C4E4A" w14:paraId="1189A424" w14:textId="77777777" w:rsidTr="001C4E4A">
        <w:tc>
          <w:tcPr>
            <w:cnfStyle w:val="001000000000" w:firstRow="0" w:lastRow="0" w:firstColumn="1" w:lastColumn="0" w:oddVBand="0" w:evenVBand="0" w:oddHBand="0" w:evenHBand="0" w:firstRowFirstColumn="0" w:firstRowLastColumn="0" w:lastRowFirstColumn="0" w:lastRowLastColumn="0"/>
            <w:tcW w:w="630" w:type="dxa"/>
          </w:tcPr>
          <w:p w14:paraId="69C93706" w14:textId="7DD8B784" w:rsidR="001C4E4A" w:rsidRDefault="001C4E4A"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1350" w:type="dxa"/>
          </w:tcPr>
          <w:p w14:paraId="6750C907" w14:textId="1F11FB82" w:rsidR="001C4E4A" w:rsidRDefault="00D81359"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w1k72CK","properties":{"formattedCitation":"(Emon et al., 2022)","plainCitation":"(Emon et al., 2022)","noteIndex":0},"citationItems":[{"id":1323,"uris":["http://zotero.org/users/9104097/items/2T5DQ8JU"],"itemData":{"id":1323,"type":"paper-conference","abstract":"Hate speech and cyberbullying detection on social media is one of the most trending natural language processing tasks in the current scenario. However, due to the lack of resources, a few work has been done in detection of cyberbullying in social media for the Bangla language. In this paper, we have applied different transformer models to detect cyberbullying in social media. We have used a Bangla text dataset with 44,001 Bangla comments which are collected from Facebook posts. This dataset is labeled into five categories: sexual, threat, religious, troll, and not-bully. We have applied three transformer models: Bangla BERT, Bengali DistilBERT, and XLM-RoBERTa. Using transformer models, we achieved a very satisfactory score and the best performance we got was using the XML-RoBERTa model which achieved the highest accuracy of 85% and F1-score of 86%.","collection-title":"Communications in Computer and Information Science","container-title":"ADVANCES IN COMPUTING AND DATA SCIENCES (ICACDS 2022), PT I","DOI":"10.1007/978-3-031-12638-3_8","ISBN":"978-3-031-12638-3","note":"ISSN: 1865-0929","page":"86-96","publisher":"Consilio Intelligence Res Lab; GISR Fdn; SK Info Techies; Adimaginz Marketing Serv; Print Canvas","title":"Detection of Bangla Hate Comments and Cyberbullying in Social Media Using NLP and Transformer Models","volume":"1613","author":[{"family":"Emon","given":"Md. Imdadul Haque"},{"family":"Iqbal","given":"Khondoker Nazia"},{"family":"Mehedi","given":"Md. Humaion Kabir"},{"family":"Mahbub","given":"Mohammed Julfikar Ali"},{"family":"Rasel","given":"Annajiat Alim"}],"editor":[{"family":"Singh","given":"M"},{"family":"Tyagi","given":"V"},{"family":"Gupta","given":"PK"},{"family":"Flusser","given":"J"},{"family":"Oren","given":"T"}],"issued":{"date-parts":[["2022"]]}}}],"schema":"https://github.com/citation-style-language/schema/raw/master/csl-citation.json"} </w:instrText>
            </w:r>
            <w:r>
              <w:rPr>
                <w:rFonts w:ascii="Times New Roman" w:hAnsi="Times New Roman" w:cs="Times New Roman"/>
                <w:sz w:val="24"/>
                <w:szCs w:val="24"/>
              </w:rPr>
              <w:fldChar w:fldCharType="separate"/>
            </w:r>
            <w:r w:rsidRPr="00D81359">
              <w:rPr>
                <w:rFonts w:ascii="Times New Roman" w:hAnsi="Times New Roman" w:cs="Times New Roman"/>
                <w:sz w:val="24"/>
              </w:rPr>
              <w:t>E</w:t>
            </w:r>
            <w:proofErr w:type="spellStart"/>
            <w:r w:rsidRPr="00D81359">
              <w:rPr>
                <w:rFonts w:ascii="Times New Roman" w:hAnsi="Times New Roman" w:cs="Times New Roman"/>
                <w:sz w:val="24"/>
              </w:rPr>
              <w:t xml:space="preserve">mon </w:t>
            </w:r>
            <w:proofErr w:type="spellEnd"/>
            <w:r w:rsidRPr="00D81359">
              <w:rPr>
                <w:rFonts w:ascii="Times New Roman" w:hAnsi="Times New Roman" w:cs="Times New Roman"/>
                <w:sz w:val="24"/>
              </w:rPr>
              <w:t xml:space="preserve">et al., </w:t>
            </w:r>
            <w:r w:rsidR="000950E5">
              <w:rPr>
                <w:rFonts w:ascii="Times New Roman" w:hAnsi="Times New Roman" w:cs="Times New Roman"/>
                <w:sz w:val="24"/>
              </w:rPr>
              <w:t>(</w:t>
            </w:r>
            <w:r w:rsidRPr="00D81359">
              <w:rPr>
                <w:rFonts w:ascii="Times New Roman" w:hAnsi="Times New Roman" w:cs="Times New Roman"/>
                <w:sz w:val="24"/>
              </w:rPr>
              <w:t>2022)</w:t>
            </w:r>
            <w:r>
              <w:rPr>
                <w:rFonts w:ascii="Times New Roman" w:hAnsi="Times New Roman" w:cs="Times New Roman"/>
                <w:sz w:val="24"/>
                <w:szCs w:val="24"/>
              </w:rPr>
              <w:fldChar w:fldCharType="end"/>
            </w:r>
          </w:p>
        </w:tc>
        <w:tc>
          <w:tcPr>
            <w:tcW w:w="2340" w:type="dxa"/>
          </w:tcPr>
          <w:p w14:paraId="5383DEFB" w14:textId="6A1DB387" w:rsidR="001C4E4A" w:rsidRDefault="000950E5"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1: bully, not-bully</w:t>
            </w:r>
          </w:p>
          <w:p w14:paraId="213D084E" w14:textId="20271E4D" w:rsidR="000950E5" w:rsidRDefault="000950E5"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2: Sexual, threat, troll, religious</w:t>
            </w:r>
          </w:p>
        </w:tc>
        <w:tc>
          <w:tcPr>
            <w:tcW w:w="3150" w:type="dxa"/>
          </w:tcPr>
          <w:p w14:paraId="3D746E5B" w14:textId="06BFFE7A" w:rsidR="001C4E4A" w:rsidRDefault="000950E5"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Bangla BERT, </w:t>
            </w:r>
            <w:proofErr w:type="spellStart"/>
            <w:r>
              <w:rPr>
                <w:rFonts w:ascii="Times New Roman" w:hAnsi="Times New Roman" w:cs="Times New Roman"/>
                <w:sz w:val="24"/>
                <w:szCs w:val="24"/>
              </w:rPr>
              <w:t>Bang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ilBERT</w:t>
            </w:r>
            <w:proofErr w:type="spellEnd"/>
            <w:r>
              <w:rPr>
                <w:rFonts w:ascii="Times New Roman" w:hAnsi="Times New Roman" w:cs="Times New Roman"/>
                <w:sz w:val="24"/>
                <w:szCs w:val="24"/>
              </w:rPr>
              <w:t>, XLM-</w:t>
            </w:r>
            <w:proofErr w:type="spellStart"/>
            <w:r>
              <w:rPr>
                <w:rFonts w:ascii="Times New Roman" w:hAnsi="Times New Roman" w:cs="Times New Roman"/>
                <w:sz w:val="24"/>
                <w:szCs w:val="24"/>
              </w:rPr>
              <w:t>ROBERTa</w:t>
            </w:r>
            <w:proofErr w:type="spellEnd"/>
          </w:p>
        </w:tc>
        <w:tc>
          <w:tcPr>
            <w:tcW w:w="2790" w:type="dxa"/>
          </w:tcPr>
          <w:p w14:paraId="36BA609E" w14:textId="0E923A3B" w:rsidR="001C4E4A" w:rsidRDefault="000950E5"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2690" w:type="dxa"/>
          </w:tcPr>
          <w:p w14:paraId="271952C9" w14:textId="2E75CB83" w:rsidR="001C4E4A" w:rsidRDefault="000950E5"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1 – 0.86</w:t>
            </w:r>
          </w:p>
        </w:tc>
      </w:tr>
      <w:tr w:rsidR="001C4E4A" w14:paraId="486C3362" w14:textId="77777777" w:rsidTr="001C4E4A">
        <w:tc>
          <w:tcPr>
            <w:cnfStyle w:val="001000000000" w:firstRow="0" w:lastRow="0" w:firstColumn="1" w:lastColumn="0" w:oddVBand="0" w:evenVBand="0" w:oddHBand="0" w:evenHBand="0" w:firstRowFirstColumn="0" w:firstRowLastColumn="0" w:lastRowFirstColumn="0" w:lastRowLastColumn="0"/>
            <w:tcW w:w="630" w:type="dxa"/>
          </w:tcPr>
          <w:p w14:paraId="2F9C3346" w14:textId="7E053AD6" w:rsidR="001C4E4A" w:rsidRDefault="001C4E4A"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1350" w:type="dxa"/>
          </w:tcPr>
          <w:p w14:paraId="1667C5D8" w14:textId="040F8EE9" w:rsidR="001C4E4A" w:rsidRDefault="000F368D"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sidR="005C25DD">
              <w:rPr>
                <w:rFonts w:ascii="Times New Roman" w:hAnsi="Times New Roman" w:cs="Times New Roman"/>
                <w:sz w:val="24"/>
                <w:szCs w:val="24"/>
              </w:rPr>
              <w:instrText xml:space="preserve"> ADDIN ZOTERO_ITEM CSL_CITATION {"citationID":"TgXytjSA","properties":{"formattedCitation":"(Aljuhani et al., 2022)","plainCitation":"(Aljuhani et al., 2022)","dontUpdate":true,"noteIndex":0},"citationItems":[{"id":894,"uris":["http://zotero.org/users/9104097/items/WI33JIY6"],"itemData":{"id":894,"type":"article-journal","abstract":"In recent years, social media networks are emerging as a key player by providing platforms for opinions expression, communication, and content distribution. However, users often take advantage of perceived anonymity on social media platforms to share offensive or hateful content. Thus, offensive language has grown as a significant issue with the increase in online communication and the popularity of social media platforms. This problem has attracted significant attention for devising methods for detecting offensive content and preventing its spread on online social networks. Therefore, this paper aims to develop an effective Arabic offensive language detection model by employing deep learning and semantic and contextual features. This paper proposes a deep learning approach that utilizes the bidirectional long short-term memory (BiLSTM) model and domain-specific word embeddings extracted from an Arabic offensive dataset. The detection approach was evaluated on an Arabic dataset collected from Twitter. The results showed the highest performance accuracy of 0.93% with the BiLSTM model trained using a combination of domain-specific and agnostic-domain word embeddings.","container-title":"TEHNICKI GLASNIK-TECHNICAL JOURNAL","DOI":"10.31803/tg-20220305120018","ISSN":"1846-6168","issue":"3","page":"394-400","title":"Detecting Arabic Offensive Language in Microblogs Using Domain-Specific Word Embeddings and Deep Learning","volume":"16","author":[{"family":"Aljuhani","given":"Khulood O."},{"family":"Alyoubi","given":"Khaled H."},{"family":"Alotaibi","given":"Fahd S."}],"issued":{"date-parts":[["2022",6]]}}}],"schema":"https://github.com/citation-style-language/schema/raw/master/csl-citation.json"} </w:instrText>
            </w:r>
            <w:r>
              <w:rPr>
                <w:rFonts w:ascii="Times New Roman" w:hAnsi="Times New Roman" w:cs="Times New Roman"/>
                <w:sz w:val="24"/>
                <w:szCs w:val="24"/>
              </w:rPr>
              <w:fldChar w:fldCharType="separate"/>
            </w:r>
            <w:proofErr w:type="spellStart"/>
            <w:r w:rsidRPr="000F368D">
              <w:rPr>
                <w:rFonts w:ascii="Times New Roman" w:hAnsi="Times New Roman" w:cs="Times New Roman"/>
                <w:sz w:val="24"/>
              </w:rPr>
              <w:t>Aljuhani</w:t>
            </w:r>
            <w:proofErr w:type="spellEnd"/>
            <w:r w:rsidRPr="000F368D">
              <w:rPr>
                <w:rFonts w:ascii="Times New Roman" w:hAnsi="Times New Roman" w:cs="Times New Roman"/>
                <w:sz w:val="24"/>
              </w:rPr>
              <w:t xml:space="preserve"> et al., </w:t>
            </w:r>
            <w:r>
              <w:rPr>
                <w:rFonts w:ascii="Times New Roman" w:hAnsi="Times New Roman" w:cs="Times New Roman"/>
                <w:sz w:val="24"/>
              </w:rPr>
              <w:t>(</w:t>
            </w:r>
            <w:r w:rsidRPr="000F368D">
              <w:rPr>
                <w:rFonts w:ascii="Times New Roman" w:hAnsi="Times New Roman" w:cs="Times New Roman"/>
                <w:sz w:val="24"/>
              </w:rPr>
              <w:t>2022)</w:t>
            </w:r>
            <w:r>
              <w:rPr>
                <w:rFonts w:ascii="Times New Roman" w:hAnsi="Times New Roman" w:cs="Times New Roman"/>
                <w:sz w:val="24"/>
                <w:szCs w:val="24"/>
              </w:rPr>
              <w:fldChar w:fldCharType="end"/>
            </w:r>
          </w:p>
        </w:tc>
        <w:tc>
          <w:tcPr>
            <w:tcW w:w="2340" w:type="dxa"/>
          </w:tcPr>
          <w:p w14:paraId="261DB8E6" w14:textId="6E651998" w:rsidR="001C4E4A" w:rsidRDefault="000F368D"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1: Offensive, non-offensive</w:t>
            </w:r>
          </w:p>
        </w:tc>
        <w:tc>
          <w:tcPr>
            <w:tcW w:w="3150" w:type="dxa"/>
          </w:tcPr>
          <w:p w14:paraId="5D4B29B1" w14:textId="1579519A" w:rsidR="001C4E4A" w:rsidRDefault="00135166"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BiLSTM</w:t>
            </w:r>
            <w:proofErr w:type="spellEnd"/>
          </w:p>
        </w:tc>
        <w:tc>
          <w:tcPr>
            <w:tcW w:w="2790" w:type="dxa"/>
          </w:tcPr>
          <w:p w14:paraId="278B58D9" w14:textId="79F0FC73" w:rsidR="001C4E4A" w:rsidRDefault="00135166"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AraVec</w:t>
            </w:r>
            <w:proofErr w:type="spellEnd"/>
            <w:r>
              <w:rPr>
                <w:rFonts w:ascii="Times New Roman" w:hAnsi="Times New Roman" w:cs="Times New Roman"/>
                <w:sz w:val="24"/>
                <w:szCs w:val="24"/>
              </w:rPr>
              <w:t>, Domain-specific AraOffW2V</w:t>
            </w:r>
          </w:p>
        </w:tc>
        <w:tc>
          <w:tcPr>
            <w:tcW w:w="2690" w:type="dxa"/>
          </w:tcPr>
          <w:p w14:paraId="27DC45BD" w14:textId="5AA5C426" w:rsidR="001C4E4A" w:rsidRDefault="00135166"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1 – 0.93</w:t>
            </w:r>
          </w:p>
        </w:tc>
      </w:tr>
      <w:tr w:rsidR="001C4E4A" w14:paraId="4D2F400D" w14:textId="77777777" w:rsidTr="001C4E4A">
        <w:tc>
          <w:tcPr>
            <w:cnfStyle w:val="001000000000" w:firstRow="0" w:lastRow="0" w:firstColumn="1" w:lastColumn="0" w:oddVBand="0" w:evenVBand="0" w:oddHBand="0" w:evenHBand="0" w:firstRowFirstColumn="0" w:firstRowLastColumn="0" w:lastRowFirstColumn="0" w:lastRowLastColumn="0"/>
            <w:tcW w:w="630" w:type="dxa"/>
          </w:tcPr>
          <w:p w14:paraId="340BCA35" w14:textId="3CDAE57E" w:rsidR="001C4E4A" w:rsidRDefault="001C4E4A"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1350" w:type="dxa"/>
          </w:tcPr>
          <w:p w14:paraId="435927A0" w14:textId="7B86B1D9" w:rsidR="001C4E4A" w:rsidRDefault="00C11EC0"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sidR="005C25DD">
              <w:rPr>
                <w:rFonts w:ascii="Times New Roman" w:hAnsi="Times New Roman" w:cs="Times New Roman"/>
                <w:sz w:val="24"/>
                <w:szCs w:val="24"/>
              </w:rPr>
              <w:instrText xml:space="preserve"> ADDIN ZOTERO_ITEM CSL_CITATION {"citationID":"s0DksYgk","properties":{"formattedCitation":"(Baydogan &amp; Alatas, 2022)","plainCitation":"(Baydogan &amp; Alatas, 2022)","dontUpdate":true,"noteIndex":0},"citationItems":[{"id":969,"uris":["http://zotero.org/users/9104097/items/RZWEMQAE"],"itemData":{"id":969,"type":"article-journal","abstract":"The use of various online social media platforms rising day by day caused an increase in the correct or incorrect information shared by users, especially during COVID-19. The introduction of COVID-19 on the world agenda gave rise to an overall bad reaction against East Asia (esp. China) in online social media platforms. The social media users who spread degrading, racist, disrespectful, abusive, discriminatory, critical, abuse, harsh, offensive, etc. posts accused the Asian people of being responsible for the outbreak of COVID-19. For this reason, the development of the Hate Speech Detection (HSD) system was necessary in order to prevent the spread of these posts about COVID-19. In this article, a textual-based study on COVID-19-related hate speech (HS) sharing in online social networks was carried out with Shallow Learning (SL) and Deep Learning (DL) methods. In the first step of this study, typical Natural Language Processing (NLP) pipeline was applied for gathered two different datasets. This NLP pipeline was performed using bag of words, term frequency, document matrix, etc. techniques for features extraction representing datasets. Then, ten different SL and DL models were fine-tuned for HS datasets related to COVID-19. Accuracy, precision, sensitivity, and F-score performance measurement criteria were calculated to compare the performance of the SL and DL algorithms for the problem of HSD. The RNN, one of the models proposed for the first and second dataset in HSD, prevailed with the highest accuracy values of 78.7% and 90.3%, respectively. Due to the promising results of all approaches operated in the HSD, they are forecasted to be chosen in the solution of many other social media and network problems related to COVID-19.","container-title":"TEHNICKI VJESNIK-TECHNICAL GAZETTE","DOI":"10.17559/TV-20210708143535","ISSN":"1330-3651","issue":"1","page":"149-156","title":"Deep-Cov19-Hate: A Textual-Based Novel Approach for Automatic Detection of Hate Speech in Online Social Networks throughout COVID-19 with Shallow and Deep Learning Models","volume":"29","author":[{"family":"Baydogan","given":"Cem"},{"family":"Alatas","given":"Bilal"}],"issued":{"date-parts":[["2022",2]]}}}],"schema":"https://github.com/citation-style-language/schema/raw/master/csl-citation.json"} </w:instrText>
            </w:r>
            <w:r>
              <w:rPr>
                <w:rFonts w:ascii="Times New Roman" w:hAnsi="Times New Roman" w:cs="Times New Roman"/>
                <w:sz w:val="24"/>
                <w:szCs w:val="24"/>
              </w:rPr>
              <w:fldChar w:fldCharType="separate"/>
            </w:r>
            <w:proofErr w:type="spellStart"/>
            <w:r w:rsidRPr="00C11EC0">
              <w:rPr>
                <w:rFonts w:ascii="Times New Roman" w:hAnsi="Times New Roman" w:cs="Times New Roman"/>
                <w:sz w:val="24"/>
              </w:rPr>
              <w:t>Baydogan</w:t>
            </w:r>
            <w:proofErr w:type="spellEnd"/>
            <w:r w:rsidRPr="00C11EC0">
              <w:rPr>
                <w:rFonts w:ascii="Times New Roman" w:hAnsi="Times New Roman" w:cs="Times New Roman"/>
                <w:sz w:val="24"/>
              </w:rPr>
              <w:t xml:space="preserve"> &amp; </w:t>
            </w:r>
            <w:proofErr w:type="spellStart"/>
            <w:r w:rsidRPr="00C11EC0">
              <w:rPr>
                <w:rFonts w:ascii="Times New Roman" w:hAnsi="Times New Roman" w:cs="Times New Roman"/>
                <w:sz w:val="24"/>
              </w:rPr>
              <w:t>Alatas</w:t>
            </w:r>
            <w:proofErr w:type="spellEnd"/>
            <w:r w:rsidRPr="00C11EC0">
              <w:rPr>
                <w:rFonts w:ascii="Times New Roman" w:hAnsi="Times New Roman" w:cs="Times New Roman"/>
                <w:sz w:val="24"/>
              </w:rPr>
              <w:t xml:space="preserve">, </w:t>
            </w:r>
            <w:r>
              <w:rPr>
                <w:rFonts w:ascii="Times New Roman" w:hAnsi="Times New Roman" w:cs="Times New Roman"/>
                <w:sz w:val="24"/>
              </w:rPr>
              <w:t>(</w:t>
            </w:r>
            <w:r w:rsidRPr="00C11EC0">
              <w:rPr>
                <w:rFonts w:ascii="Times New Roman" w:hAnsi="Times New Roman" w:cs="Times New Roman"/>
                <w:sz w:val="24"/>
              </w:rPr>
              <w:t>2022)</w:t>
            </w:r>
            <w:r>
              <w:rPr>
                <w:rFonts w:ascii="Times New Roman" w:hAnsi="Times New Roman" w:cs="Times New Roman"/>
                <w:sz w:val="24"/>
                <w:szCs w:val="24"/>
              </w:rPr>
              <w:fldChar w:fldCharType="end"/>
            </w:r>
          </w:p>
        </w:tc>
        <w:tc>
          <w:tcPr>
            <w:tcW w:w="2340" w:type="dxa"/>
          </w:tcPr>
          <w:p w14:paraId="7B0E6DA1" w14:textId="110B909E" w:rsidR="001C4E4A" w:rsidRDefault="00993230"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w:t>
            </w:r>
            <w:r w:rsidR="00C11EC0">
              <w:rPr>
                <w:rFonts w:ascii="Times New Roman" w:hAnsi="Times New Roman" w:cs="Times New Roman"/>
                <w:sz w:val="24"/>
                <w:szCs w:val="24"/>
              </w:rPr>
              <w:t xml:space="preserve">1: </w:t>
            </w:r>
            <w:proofErr w:type="spellStart"/>
            <w:r w:rsidR="00C11EC0">
              <w:rPr>
                <w:rFonts w:ascii="Times New Roman" w:hAnsi="Times New Roman" w:cs="Times New Roman"/>
                <w:sz w:val="24"/>
                <w:szCs w:val="24"/>
              </w:rPr>
              <w:t>Counterhate</w:t>
            </w:r>
            <w:proofErr w:type="spellEnd"/>
            <w:r w:rsidR="00C11EC0">
              <w:rPr>
                <w:rFonts w:ascii="Times New Roman" w:hAnsi="Times New Roman" w:cs="Times New Roman"/>
                <w:sz w:val="24"/>
                <w:szCs w:val="24"/>
              </w:rPr>
              <w:t xml:space="preserve">, </w:t>
            </w:r>
            <w:r>
              <w:rPr>
                <w:rFonts w:ascii="Times New Roman" w:hAnsi="Times New Roman" w:cs="Times New Roman"/>
                <w:sz w:val="24"/>
                <w:szCs w:val="24"/>
              </w:rPr>
              <w:t>non-Asian Ag</w:t>
            </w:r>
            <w:r w:rsidR="00171FA4">
              <w:rPr>
                <w:rFonts w:ascii="Times New Roman" w:hAnsi="Times New Roman" w:cs="Times New Roman"/>
                <w:sz w:val="24"/>
                <w:szCs w:val="24"/>
              </w:rPr>
              <w:t>g</w:t>
            </w:r>
            <w:r>
              <w:rPr>
                <w:rFonts w:ascii="Times New Roman" w:hAnsi="Times New Roman" w:cs="Times New Roman"/>
                <w:sz w:val="24"/>
                <w:szCs w:val="24"/>
              </w:rPr>
              <w:t>ression, Hate, Neutral</w:t>
            </w:r>
          </w:p>
          <w:p w14:paraId="4E51ECD5" w14:textId="270A1E48" w:rsidR="00993230" w:rsidRDefault="00993230"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D2: Counter-speech, Entity-Directed-criticism, Discussion-of-</w:t>
            </w:r>
            <w:proofErr w:type="spellStart"/>
            <w:r>
              <w:rPr>
                <w:rFonts w:ascii="Times New Roman" w:hAnsi="Times New Roman" w:cs="Times New Roman"/>
                <w:sz w:val="24"/>
                <w:szCs w:val="24"/>
              </w:rPr>
              <w:t>Eastasian</w:t>
            </w:r>
            <w:proofErr w:type="spellEnd"/>
            <w:r>
              <w:rPr>
                <w:rFonts w:ascii="Times New Roman" w:hAnsi="Times New Roman" w:cs="Times New Roman"/>
                <w:sz w:val="24"/>
                <w:szCs w:val="24"/>
              </w:rPr>
              <w:t>-Prejudice, Entity-Directed-Hostility</w:t>
            </w:r>
          </w:p>
        </w:tc>
        <w:tc>
          <w:tcPr>
            <w:tcW w:w="3150" w:type="dxa"/>
          </w:tcPr>
          <w:p w14:paraId="3F82B623" w14:textId="77777777" w:rsidR="001C4E4A" w:rsidRDefault="00307FD3"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SVM, NB, LR, RF, KNN,</w:t>
            </w:r>
          </w:p>
          <w:p w14:paraId="37F77AB3" w14:textId="0176633E" w:rsidR="00307FD3" w:rsidRDefault="00307FD3"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NN, RNN, CNN, LSTM, GRUs</w:t>
            </w:r>
          </w:p>
        </w:tc>
        <w:tc>
          <w:tcPr>
            <w:tcW w:w="2790" w:type="dxa"/>
          </w:tcPr>
          <w:p w14:paraId="2C2AFE45" w14:textId="05CE7EE9" w:rsidR="001C4E4A" w:rsidRDefault="00171FA4"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Document matrix, TF-IDF, Bags-of-Words </w:t>
            </w:r>
          </w:p>
        </w:tc>
        <w:tc>
          <w:tcPr>
            <w:tcW w:w="2690" w:type="dxa"/>
          </w:tcPr>
          <w:p w14:paraId="08695D5C" w14:textId="65436C5B" w:rsidR="001C4E4A" w:rsidRDefault="00981C11"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ccuracy</w:t>
            </w:r>
            <w:r w:rsidR="002408AE">
              <w:rPr>
                <w:rFonts w:ascii="Times New Roman" w:hAnsi="Times New Roman" w:cs="Times New Roman"/>
                <w:sz w:val="24"/>
                <w:szCs w:val="24"/>
              </w:rPr>
              <w:t xml:space="preserve"> – 0.79</w:t>
            </w:r>
            <w:r>
              <w:rPr>
                <w:rFonts w:ascii="Times New Roman" w:hAnsi="Times New Roman" w:cs="Times New Roman"/>
                <w:sz w:val="24"/>
                <w:szCs w:val="24"/>
              </w:rPr>
              <w:t xml:space="preserve"> Precision</w:t>
            </w:r>
            <w:r w:rsidR="002408AE">
              <w:rPr>
                <w:rFonts w:ascii="Times New Roman" w:hAnsi="Times New Roman" w:cs="Times New Roman"/>
                <w:sz w:val="24"/>
                <w:szCs w:val="24"/>
              </w:rPr>
              <w:t xml:space="preserve"> – 0.60</w:t>
            </w:r>
            <w:r>
              <w:rPr>
                <w:rFonts w:ascii="Times New Roman" w:hAnsi="Times New Roman" w:cs="Times New Roman"/>
                <w:sz w:val="24"/>
                <w:szCs w:val="24"/>
              </w:rPr>
              <w:t xml:space="preserve"> </w:t>
            </w:r>
            <w:r w:rsidR="002408AE">
              <w:rPr>
                <w:rFonts w:ascii="Times New Roman" w:hAnsi="Times New Roman" w:cs="Times New Roman"/>
                <w:sz w:val="24"/>
                <w:szCs w:val="24"/>
              </w:rPr>
              <w:lastRenderedPageBreak/>
              <w:t>Sensitivity - 0.55              F1 – 0.51</w:t>
            </w:r>
          </w:p>
        </w:tc>
      </w:tr>
      <w:tr w:rsidR="001C4E4A" w14:paraId="53D07466" w14:textId="77777777" w:rsidTr="001C4E4A">
        <w:tc>
          <w:tcPr>
            <w:cnfStyle w:val="001000000000" w:firstRow="0" w:lastRow="0" w:firstColumn="1" w:lastColumn="0" w:oddVBand="0" w:evenVBand="0" w:oddHBand="0" w:evenHBand="0" w:firstRowFirstColumn="0" w:firstRowLastColumn="0" w:lastRowFirstColumn="0" w:lastRowLastColumn="0"/>
            <w:tcW w:w="630" w:type="dxa"/>
          </w:tcPr>
          <w:p w14:paraId="2284A68A" w14:textId="682E4249" w:rsidR="001C4E4A" w:rsidRDefault="001C4E4A"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11</w:t>
            </w:r>
          </w:p>
        </w:tc>
        <w:tc>
          <w:tcPr>
            <w:tcW w:w="1350" w:type="dxa"/>
          </w:tcPr>
          <w:p w14:paraId="55F5CB8E" w14:textId="2F78F10E" w:rsidR="001C4E4A" w:rsidRDefault="00370E9A"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sidR="004A15BF">
              <w:rPr>
                <w:rFonts w:ascii="Times New Roman" w:hAnsi="Times New Roman" w:cs="Times New Roman"/>
                <w:sz w:val="24"/>
                <w:szCs w:val="24"/>
              </w:rPr>
              <w:instrText xml:space="preserve"> ADDIN ZOTERO_ITEM CSL_CITATION {"citationID":"uKQNbThQ","properties":{"formattedCitation":"(Markov et al., 2022)","plainCitation":"(Markov et al., 2022)","dontUpdate":true,"noteIndex":0},"citationItems":[{"id":511,"uris":["http://zotero.org/users/9104097/items/LKYP7QFP"],"itemData":{"id":511,"type":"paper-conference","abstract":"Over the past years, the amount of online hate speech has been growing steadily. Among multiple approaches to automatically detect hateful content online, ensemble learning is considered one of the best strategies, as shown by several studies on English and other languages. In this paper, we evaluate state-of-the-art approaches for Dutch hate speech detection both under in-domain and cross-domain hate speech detection conditions, and introduce a new ensemble approach with additional features for detecting hateful content in Dutch social media. The ensemble consists of the gradient boosting classifier that incorporates state-of-the-art transformer-based pre-trained language models for Dutch (i.e., BERTje and RobBERT), a robust SVM approach, and additional input information such as the number of emotion-conveying and hateful words, the number of personal pronouns, and the length of the message. The ensemble significantly outperforms all the individual models both in the in-domain and cross-domain hate speech detection settings. We perform an in-depth error analysis focusing on the explicit and implicit hate speech instances, providing various insights into open challenges in Dutch hate speech detection and directions for future research.","collection-title":"Lecture Notes in Computer Science","container-title":"NATURAL LANGUAGE PROCESSING AND INFORMATION SYSTEMS (NLDB 2022)","DOI":"10.1007/978-3-031-08473-7_1","ISBN":"978-3-031-08473-7","note":"ISSN: 0302-9743","page":"3-15","publisher":"AI Zwei; Google Res; Symanto","title":"An Ensemble Approach for Dutch Cross-Domain Hate Speech Detection","volume":"13286","author":[{"family":"Markov","given":"Ilia"},{"family":"Gevers","given":"Ine"},{"family":"Daelemans","given":"Walter"}],"editor":[{"family":"Rosso","given":"P"},{"family":"Basile","given":"V"},{"family":"Martinez","given":"R"},{"family":"Metais","given":"E"},{"family":"Meziane","given":"F"}],"issued":{"date-parts":[["2022"]]}}}],"schema":"https://github.com/citation-style-language/schema/raw/master/csl-citation.json"} </w:instrText>
            </w:r>
            <w:r>
              <w:rPr>
                <w:rFonts w:ascii="Times New Roman" w:hAnsi="Times New Roman" w:cs="Times New Roman"/>
                <w:sz w:val="24"/>
                <w:szCs w:val="24"/>
              </w:rPr>
              <w:fldChar w:fldCharType="separate"/>
            </w:r>
            <w:r w:rsidRPr="00370E9A">
              <w:rPr>
                <w:rFonts w:ascii="Times New Roman" w:hAnsi="Times New Roman" w:cs="Times New Roman"/>
                <w:sz w:val="24"/>
              </w:rPr>
              <w:t xml:space="preserve">Markov et al., </w:t>
            </w:r>
            <w:r w:rsidR="003E31E8">
              <w:rPr>
                <w:rFonts w:ascii="Times New Roman" w:hAnsi="Times New Roman" w:cs="Times New Roman"/>
                <w:sz w:val="24"/>
              </w:rPr>
              <w:t>(</w:t>
            </w:r>
            <w:r w:rsidRPr="00370E9A">
              <w:rPr>
                <w:rFonts w:ascii="Times New Roman" w:hAnsi="Times New Roman" w:cs="Times New Roman"/>
                <w:sz w:val="24"/>
              </w:rPr>
              <w:t>2022)</w:t>
            </w:r>
            <w:r>
              <w:rPr>
                <w:rFonts w:ascii="Times New Roman" w:hAnsi="Times New Roman" w:cs="Times New Roman"/>
                <w:sz w:val="24"/>
                <w:szCs w:val="24"/>
              </w:rPr>
              <w:fldChar w:fldCharType="end"/>
            </w:r>
          </w:p>
        </w:tc>
        <w:tc>
          <w:tcPr>
            <w:tcW w:w="2340" w:type="dxa"/>
          </w:tcPr>
          <w:p w14:paraId="518EF51B" w14:textId="16E65FA3" w:rsidR="001C4E4A" w:rsidRDefault="003E31E8"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1: Hate, non-hate</w:t>
            </w:r>
          </w:p>
        </w:tc>
        <w:tc>
          <w:tcPr>
            <w:tcW w:w="3150" w:type="dxa"/>
          </w:tcPr>
          <w:p w14:paraId="745DE393" w14:textId="643A4618" w:rsidR="001C4E4A" w:rsidRDefault="003E31E8"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Gradient boosting, SVM, </w:t>
            </w:r>
            <w:proofErr w:type="spellStart"/>
            <w:r>
              <w:rPr>
                <w:rFonts w:ascii="Times New Roman" w:hAnsi="Times New Roman" w:cs="Times New Roman"/>
                <w:sz w:val="24"/>
                <w:szCs w:val="24"/>
              </w:rPr>
              <w:t>BERT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obBERT</w:t>
            </w:r>
            <w:proofErr w:type="spellEnd"/>
          </w:p>
        </w:tc>
        <w:tc>
          <w:tcPr>
            <w:tcW w:w="2790" w:type="dxa"/>
          </w:tcPr>
          <w:p w14:paraId="50F06547" w14:textId="2A9FF16B" w:rsidR="001C4E4A" w:rsidRDefault="003E31E8"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2690" w:type="dxa"/>
          </w:tcPr>
          <w:p w14:paraId="4B2DA345" w14:textId="2573EAA6" w:rsidR="001C4E4A" w:rsidRDefault="003E31E8"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ecision –</w:t>
            </w:r>
            <w:r w:rsidR="00A83CAA">
              <w:rPr>
                <w:rFonts w:ascii="Times New Roman" w:hAnsi="Times New Roman" w:cs="Times New Roman"/>
                <w:sz w:val="24"/>
                <w:szCs w:val="24"/>
              </w:rPr>
              <w:t xml:space="preserve"> 68.1</w:t>
            </w:r>
          </w:p>
          <w:p w14:paraId="1D4A69AA" w14:textId="1F666B9A" w:rsidR="003E31E8" w:rsidRDefault="003E31E8"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Recall – </w:t>
            </w:r>
            <w:r w:rsidR="00A83CAA">
              <w:rPr>
                <w:rFonts w:ascii="Times New Roman" w:hAnsi="Times New Roman" w:cs="Times New Roman"/>
                <w:sz w:val="24"/>
                <w:szCs w:val="24"/>
              </w:rPr>
              <w:t>75.2</w:t>
            </w:r>
          </w:p>
          <w:p w14:paraId="316A3DC5" w14:textId="5C7E0D8C" w:rsidR="003E31E8" w:rsidRDefault="003E31E8"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F1 </w:t>
            </w:r>
            <w:r w:rsidR="00A83CAA">
              <w:rPr>
                <w:rFonts w:ascii="Times New Roman" w:hAnsi="Times New Roman" w:cs="Times New Roman"/>
                <w:sz w:val="24"/>
                <w:szCs w:val="24"/>
              </w:rPr>
              <w:t>–</w:t>
            </w:r>
            <w:r>
              <w:rPr>
                <w:rFonts w:ascii="Times New Roman" w:hAnsi="Times New Roman" w:cs="Times New Roman"/>
                <w:sz w:val="24"/>
                <w:szCs w:val="24"/>
              </w:rPr>
              <w:t xml:space="preserve"> </w:t>
            </w:r>
            <w:r w:rsidR="00A83CAA">
              <w:rPr>
                <w:rFonts w:ascii="Times New Roman" w:hAnsi="Times New Roman" w:cs="Times New Roman"/>
                <w:sz w:val="24"/>
                <w:szCs w:val="24"/>
              </w:rPr>
              <w:t>66.9</w:t>
            </w:r>
          </w:p>
        </w:tc>
      </w:tr>
      <w:tr w:rsidR="001C4E4A" w14:paraId="67710178" w14:textId="77777777" w:rsidTr="001C4E4A">
        <w:tc>
          <w:tcPr>
            <w:cnfStyle w:val="001000000000" w:firstRow="0" w:lastRow="0" w:firstColumn="1" w:lastColumn="0" w:oddVBand="0" w:evenVBand="0" w:oddHBand="0" w:evenHBand="0" w:firstRowFirstColumn="0" w:firstRowLastColumn="0" w:lastRowFirstColumn="0" w:lastRowLastColumn="0"/>
            <w:tcW w:w="630" w:type="dxa"/>
          </w:tcPr>
          <w:p w14:paraId="49EA4209" w14:textId="2D509D61" w:rsidR="001C4E4A" w:rsidRDefault="001C4E4A"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1350" w:type="dxa"/>
          </w:tcPr>
          <w:p w14:paraId="3AF43F18" w14:textId="753BFBC7" w:rsidR="001C4E4A" w:rsidRDefault="002A736A"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PyijCGq","properties":{"formattedCitation":"(Boulouard et al., 2022)","plainCitation":"(Boulouard et al., 2022)","noteIndex":0},"citationItems":[{"id":1106,"uris":["http://zotero.org/users/9104097/items/UM425SAA"],"itemData":{"id":1106,"type":"article-journal","abstract":"The democratization of access to internet and social media has given an opportunity for every individual to openly express his or her ideas and feelings. Unfortunately, this has also created room for extremist, racist, misogynist, and offensive opinions expressed either as articles, posts, or comments. While controlling offensive speech in English-, Spanish-, and French- speaking social media communities and websites has reached a mature level, it is much less the case for their counterparts in Arabic-speaking countries. This paper presents a transfer learning solution to detect hateful and offensive speech on Arabic websites and social media platforms. This paper will compare the performance of different BERT-based models trained to classify comments as either abusive or neutral. The training dataset contains comments in standard Arabic as well as four dialects. We will also use their English translations for comparative purposes. The models were evaluated based on five metrics: Accuracy, Precision, Recall, F1-Score, and Confusion Matrix.","container-title":"APPLIED SCIENCES-BASEL","DOI":"10.3390/app122412823","issue":"24","title":"Detecting Hateful and Offensive Speech in Arabic Social Media Using Transfer Learning","volume":"12","author":[{"family":"Boulouard","given":"Zakaria"},{"family":"Ouaissa","given":"Mariya"},{"family":"Ouaissa","given":"Mariyam"},{"family":"Krichen","given":"Moez"},{"family":"Almutiq","given":"Mutiq"},{"family":"Gasmi","given":"Karim"}],"issued":{"date-parts":[["2022",12]]}}}],"schema":"https://github.com/citation-style-language/schema/raw/master/csl-citation.json"} </w:instrText>
            </w:r>
            <w:r>
              <w:rPr>
                <w:rFonts w:ascii="Times New Roman" w:hAnsi="Times New Roman" w:cs="Times New Roman"/>
                <w:sz w:val="24"/>
                <w:szCs w:val="24"/>
              </w:rPr>
              <w:fldChar w:fldCharType="separate"/>
            </w:r>
            <w:r w:rsidRPr="002A736A">
              <w:rPr>
                <w:rFonts w:ascii="Times New Roman" w:hAnsi="Times New Roman" w:cs="Times New Roman"/>
                <w:sz w:val="24"/>
              </w:rPr>
              <w:t>B</w:t>
            </w:r>
            <w:proofErr w:type="spellStart"/>
            <w:r w:rsidRPr="002A736A">
              <w:rPr>
                <w:rFonts w:ascii="Times New Roman" w:hAnsi="Times New Roman" w:cs="Times New Roman"/>
                <w:sz w:val="24"/>
              </w:rPr>
              <w:t xml:space="preserve">oulouard </w:t>
            </w:r>
            <w:proofErr w:type="spellEnd"/>
            <w:r w:rsidRPr="002A736A">
              <w:rPr>
                <w:rFonts w:ascii="Times New Roman" w:hAnsi="Times New Roman" w:cs="Times New Roman"/>
                <w:sz w:val="24"/>
              </w:rPr>
              <w:t xml:space="preserve">et al., </w:t>
            </w:r>
            <w:r>
              <w:rPr>
                <w:rFonts w:ascii="Times New Roman" w:hAnsi="Times New Roman" w:cs="Times New Roman"/>
                <w:sz w:val="24"/>
              </w:rPr>
              <w:t>(</w:t>
            </w:r>
            <w:r w:rsidRPr="002A736A">
              <w:rPr>
                <w:rFonts w:ascii="Times New Roman" w:hAnsi="Times New Roman" w:cs="Times New Roman"/>
                <w:sz w:val="24"/>
              </w:rPr>
              <w:t>2022)</w:t>
            </w:r>
            <w:r>
              <w:rPr>
                <w:rFonts w:ascii="Times New Roman" w:hAnsi="Times New Roman" w:cs="Times New Roman"/>
                <w:sz w:val="24"/>
                <w:szCs w:val="24"/>
              </w:rPr>
              <w:fldChar w:fldCharType="end"/>
            </w:r>
          </w:p>
        </w:tc>
        <w:tc>
          <w:tcPr>
            <w:tcW w:w="2340" w:type="dxa"/>
          </w:tcPr>
          <w:p w14:paraId="47253DCE" w14:textId="4E8143DA" w:rsidR="001C4E4A" w:rsidRDefault="000733CB"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1: Abusive, neutral</w:t>
            </w:r>
          </w:p>
        </w:tc>
        <w:tc>
          <w:tcPr>
            <w:tcW w:w="3150" w:type="dxa"/>
          </w:tcPr>
          <w:p w14:paraId="7AC0E99D" w14:textId="3FB41F2A" w:rsidR="001C4E4A" w:rsidRDefault="000733CB"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BERT, </w:t>
            </w:r>
            <w:proofErr w:type="spellStart"/>
            <w:r>
              <w:rPr>
                <w:rFonts w:ascii="Times New Roman" w:hAnsi="Times New Roman" w:cs="Times New Roman"/>
                <w:sz w:val="24"/>
                <w:szCs w:val="24"/>
              </w:rPr>
              <w:t>mBER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BERT</w:t>
            </w:r>
            <w:proofErr w:type="spellEnd"/>
            <w:r>
              <w:rPr>
                <w:rFonts w:ascii="Times New Roman" w:hAnsi="Times New Roman" w:cs="Times New Roman"/>
                <w:sz w:val="24"/>
                <w:szCs w:val="24"/>
              </w:rPr>
              <w:t xml:space="preserve">, LR, NB, LSTM, RF, SVM </w:t>
            </w:r>
          </w:p>
        </w:tc>
        <w:tc>
          <w:tcPr>
            <w:tcW w:w="2790" w:type="dxa"/>
          </w:tcPr>
          <w:p w14:paraId="55CF2DCF" w14:textId="47F31A5B" w:rsidR="001C4E4A" w:rsidRDefault="000733CB"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RT</w:t>
            </w:r>
          </w:p>
        </w:tc>
        <w:tc>
          <w:tcPr>
            <w:tcW w:w="2690" w:type="dxa"/>
          </w:tcPr>
          <w:p w14:paraId="081D4F1F" w14:textId="4C0D6EE7" w:rsidR="001C4E4A" w:rsidRDefault="000733CB"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F1. Accuracy, Recall, </w:t>
            </w:r>
            <w:proofErr w:type="spellStart"/>
            <w:r>
              <w:rPr>
                <w:rFonts w:ascii="Times New Roman" w:hAnsi="Times New Roman" w:cs="Times New Roman"/>
                <w:sz w:val="24"/>
                <w:szCs w:val="24"/>
              </w:rPr>
              <w:t>Prescision</w:t>
            </w:r>
            <w:proofErr w:type="spellEnd"/>
            <w:r>
              <w:rPr>
                <w:rFonts w:ascii="Times New Roman" w:hAnsi="Times New Roman" w:cs="Times New Roman"/>
                <w:sz w:val="24"/>
                <w:szCs w:val="24"/>
              </w:rPr>
              <w:t xml:space="preserve"> – 0.98</w:t>
            </w:r>
          </w:p>
        </w:tc>
      </w:tr>
      <w:tr w:rsidR="00A828F3" w14:paraId="3B1E2714" w14:textId="77777777" w:rsidTr="001C4E4A">
        <w:tc>
          <w:tcPr>
            <w:cnfStyle w:val="001000000000" w:firstRow="0" w:lastRow="0" w:firstColumn="1" w:lastColumn="0" w:oddVBand="0" w:evenVBand="0" w:oddHBand="0" w:evenHBand="0" w:firstRowFirstColumn="0" w:firstRowLastColumn="0" w:lastRowFirstColumn="0" w:lastRowLastColumn="0"/>
            <w:tcW w:w="630" w:type="dxa"/>
          </w:tcPr>
          <w:p w14:paraId="5589264F" w14:textId="08B25022" w:rsidR="00A828F3" w:rsidRDefault="00A828F3" w:rsidP="00A214C1">
            <w:pPr>
              <w:spacing w:line="360" w:lineRule="auto"/>
              <w:rPr>
                <w:rFonts w:ascii="Times New Roman" w:hAnsi="Times New Roman" w:cs="Times New Roman"/>
                <w:sz w:val="24"/>
                <w:szCs w:val="24"/>
              </w:rPr>
            </w:pPr>
            <w:r>
              <w:rPr>
                <w:rFonts w:ascii="Times New Roman" w:hAnsi="Times New Roman" w:cs="Times New Roman"/>
                <w:sz w:val="24"/>
                <w:szCs w:val="24"/>
              </w:rPr>
              <w:t>1</w:t>
            </w:r>
            <w:r w:rsidR="001C4E4A">
              <w:rPr>
                <w:rFonts w:ascii="Times New Roman" w:hAnsi="Times New Roman" w:cs="Times New Roman"/>
                <w:sz w:val="24"/>
                <w:szCs w:val="24"/>
              </w:rPr>
              <w:t>3</w:t>
            </w:r>
          </w:p>
        </w:tc>
        <w:tc>
          <w:tcPr>
            <w:tcW w:w="1350" w:type="dxa"/>
          </w:tcPr>
          <w:p w14:paraId="098F7FE4" w14:textId="222051E8" w:rsidR="00A828F3" w:rsidRDefault="001C4E4A" w:rsidP="00A214C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sidR="00F8211E">
              <w:rPr>
                <w:rFonts w:ascii="Times New Roman" w:hAnsi="Times New Roman" w:cs="Times New Roman"/>
                <w:sz w:val="24"/>
                <w:szCs w:val="24"/>
              </w:rPr>
              <w:instrText xml:space="preserve"> ADDIN ZOTERO_ITEM CSL_CITATION {"citationID":"rh7B8H8T","properties":{"formattedCitation":"(Ajvazi &amp; Hardmeier, 2022)","plainCitation":"(Ajvazi &amp; Hardmeier, 2022)","dontUpdate":true,"noteIndex":0},"citationItems":[{"id":4774,"uris":["http://zotero.org/users/9104097/items/TCG4VK79"],"itemData":{"id":4774,"type":"paper-conference","abstract":"Social media are an important part of people's lives. Unfortunately, many public social media spaces are rife with bullying and offensive language, creating an unsafe environment for their users. In this paper, we present a new dataset for offensive language detection in Albanian. The dataset is composed of user-generated comments on Facebook and YouTube from the channels of selected Kosovo news platforms. It is annotated according to the three levels of the OLID annotation scheme. We also show results of a baseline system for offensive language classification based on a fine-tuned BERT model and compare it with the Danish DKhate dataset, which is similar in scope and size. In a transfer learning setting, we find that merging the Albanian and Danish training sets leads to improved performance for prediction on Danish, but not Albanian, on both offensive language recognition and distinguishing targeted and untargeted offence.","container-title":"LREC 2022: THIRTEEN INTERNATIONAL CONFERENCE ON LANGUAGE RESOURCES AND EVALUATION","event-place":"55-57, RUE BRILLAT-SAVARIN, PARIS, 75013, FRANCE","ISBN":"979-10-95546-72-6","language":"English","note":"Backup Publisher: Google; S African Ctr Digital Language Resources; Vocapia Res; 3M; Emvista; Expert.ai; Grammarly; Minist Culture, Delegat Gen Langue Francaise Aux Langues France; Reg Sud Provence Alpes Cote Azur\ntype: Proceedings Paper","page":"1860-1869","publisher":"EUROPEAN LANGUAGE RESOURCES ASSOC-ELRA","publisher-place":"55-57, RUE BRILLAT-SAVARIN, PARIS, 75013, FRANCE","title":"A Dataset of Offensive Language in Kosovo Social Media","author":[{"family":"Ajvazi","given":"Adem"},{"family":"Hardmeier","given":"Christian"}],"editor":[{"family":"Calzolari","given":"N"},{"family":"Bechet","given":"F"},{"family":"Blache","given":"P"},{"family":"Choukri","given":"K"},{"family":"Cieri","given":"C"},{"family":"Declerck","given":"T"},{"family":"Goggi","given":"S"},{"family":"Isahara","given":"H"},{"family":"Maegaard","given":"B"},{"family":"Mazo","given":"H"},{"family":"Odijk","given":"H"},{"family":"Piperidis","given":"S"}],"issued":{"date-parts":[["2022"]]}}}],"schema":"https://github.com/citation-style-language/schema/raw/master/csl-citation.json"} </w:instrText>
            </w:r>
            <w:r>
              <w:rPr>
                <w:rFonts w:ascii="Times New Roman" w:hAnsi="Times New Roman" w:cs="Times New Roman"/>
                <w:sz w:val="24"/>
                <w:szCs w:val="24"/>
              </w:rPr>
              <w:fldChar w:fldCharType="separate"/>
            </w:r>
            <w:r w:rsidRPr="001C4E4A">
              <w:rPr>
                <w:rFonts w:ascii="Times New Roman" w:hAnsi="Times New Roman" w:cs="Times New Roman"/>
                <w:sz w:val="24"/>
              </w:rPr>
              <w:t xml:space="preserve">Ajvazi &amp; Hardmeier, </w:t>
            </w:r>
            <w:r>
              <w:rPr>
                <w:rFonts w:ascii="Times New Roman" w:hAnsi="Times New Roman" w:cs="Times New Roman"/>
                <w:sz w:val="24"/>
              </w:rPr>
              <w:t>(</w:t>
            </w:r>
            <w:r w:rsidRPr="001C4E4A">
              <w:rPr>
                <w:rFonts w:ascii="Times New Roman" w:hAnsi="Times New Roman" w:cs="Times New Roman"/>
                <w:sz w:val="24"/>
              </w:rPr>
              <w:t>2022)</w:t>
            </w:r>
            <w:r>
              <w:rPr>
                <w:rFonts w:ascii="Times New Roman" w:hAnsi="Times New Roman" w:cs="Times New Roman"/>
                <w:sz w:val="24"/>
                <w:szCs w:val="24"/>
              </w:rPr>
              <w:fldChar w:fldCharType="end"/>
            </w:r>
          </w:p>
        </w:tc>
        <w:tc>
          <w:tcPr>
            <w:tcW w:w="2340" w:type="dxa"/>
          </w:tcPr>
          <w:p w14:paraId="612A037A" w14:textId="464F60FF" w:rsidR="00A828F3" w:rsidRDefault="001C4E4A" w:rsidP="00A214C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L1: Not-offensive, offensive. L2: Targeted/untargeted. L3: Individual/Group/ Others </w:t>
            </w:r>
          </w:p>
        </w:tc>
        <w:tc>
          <w:tcPr>
            <w:tcW w:w="3150" w:type="dxa"/>
          </w:tcPr>
          <w:p w14:paraId="23D43B42" w14:textId="563DF419" w:rsidR="00A828F3" w:rsidRDefault="001C4E4A" w:rsidP="00A214C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i-LSTM</w:t>
            </w:r>
          </w:p>
        </w:tc>
        <w:tc>
          <w:tcPr>
            <w:tcW w:w="2790" w:type="dxa"/>
          </w:tcPr>
          <w:p w14:paraId="1FF227F3" w14:textId="31CBF83F" w:rsidR="00A828F3" w:rsidRDefault="001C4E4A" w:rsidP="00A214C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2690" w:type="dxa"/>
          </w:tcPr>
          <w:p w14:paraId="27F34801" w14:textId="3F3D4385" w:rsidR="00A828F3" w:rsidRDefault="001C4E4A" w:rsidP="00A214C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1-0.86 Task A</w:t>
            </w:r>
          </w:p>
        </w:tc>
      </w:tr>
      <w:tr w:rsidR="00582C4E" w14:paraId="589D2E2C" w14:textId="77777777" w:rsidTr="001C4E4A">
        <w:tc>
          <w:tcPr>
            <w:cnfStyle w:val="001000000000" w:firstRow="0" w:lastRow="0" w:firstColumn="1" w:lastColumn="0" w:oddVBand="0" w:evenVBand="0" w:oddHBand="0" w:evenHBand="0" w:firstRowFirstColumn="0" w:firstRowLastColumn="0" w:lastRowFirstColumn="0" w:lastRowLastColumn="0"/>
            <w:tcW w:w="630" w:type="dxa"/>
          </w:tcPr>
          <w:p w14:paraId="5B692528" w14:textId="77777777" w:rsidR="00582C4E" w:rsidRDefault="00582C4E" w:rsidP="00A214C1">
            <w:pPr>
              <w:spacing w:line="360" w:lineRule="auto"/>
              <w:rPr>
                <w:rFonts w:ascii="Times New Roman" w:hAnsi="Times New Roman" w:cs="Times New Roman"/>
                <w:sz w:val="24"/>
                <w:szCs w:val="24"/>
              </w:rPr>
            </w:pPr>
          </w:p>
        </w:tc>
        <w:tc>
          <w:tcPr>
            <w:tcW w:w="1350" w:type="dxa"/>
          </w:tcPr>
          <w:p w14:paraId="6BC36325" w14:textId="14C28AA1" w:rsidR="00582C4E" w:rsidRDefault="00582C4E" w:rsidP="00A214C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sidR="00A214C1">
              <w:rPr>
                <w:rFonts w:ascii="Times New Roman" w:hAnsi="Times New Roman" w:cs="Times New Roman"/>
                <w:sz w:val="24"/>
                <w:szCs w:val="24"/>
              </w:rPr>
              <w:instrText xml:space="preserve"> ADDIN ZOTERO_ITEM CSL_CITATION {"citationID":"D1vyL2b6","properties":{"formattedCitation":"(Karim et al., 2021)","plainCitation":"(Karim et al., 2021)","noteIndex":0},"citationItems":[{"id":452,"uris":["http://zotero.org/users/9104097/items/BULZPKQQ"],"itemData":{"id":452,"type":"paper-conference","abstract":"In this paper, we propose an explainable approach for hate speech detection from the under-resourced Bengali language, which we called DeepHateExplainer. In our approach, Bengali texts are first comprehensively preprocessed, before classifying them into political, personal, geopolitical, and religious hates using a neural ensemble method of transformer-based neural architectures (i.e., monolingual Bangla BERT-base, multilingual BERT-cased/uncased, and XLM-RoBERTa). Subsequently, important (most and least) terms are identified using sensitivity analysis and layer-wise relevance propagation (LRP), before providing human-interpretable explanations(1). Finally, we compute comprehensiveness and sufficiency scores to measure the quality of explanations w.r.t faithfulness. Evaluations against machine learning (linear and tree-based models) and neural networks (i.e., CNN, Bi-LSTM, and Conv-LSTM with word embeddings) baselines yield F1-scores of 78%, 91%, 89%, and 84%, for political, personal, geopolitical, and religious hates, respectively, outperforming both ML and DNN baselines(2).","container-title":"2021 IEEE 8TH INTERNATIONAL CONFERENCE ON DATA SCIENCE AND ADVANCED ANALYTICS (DSAA)","DOI":"10.1109/DSAA53316.2021.9564230","ISBN":"978-1-66542-099-0","publisher":"IEEE; ACM; Amer Stat Assoc","title":"DeepHateExplainer: Explainable Hate Speech Detection in Under-resourced Bengali Language","author":[{"family":"Karim","given":"Md Rezaul"},{"family":"Dey","given":"Sumon Kanti"},{"family":"Islam","given":"Tanhim"},{"family":"Sarker","given":"Sagor"},{"family":"Menon","given":"Mehadi Hasan"},{"family":"Hossain","given":"Kabir"},{"family":"Hossain","given":"Md Azam"},{"family":"Decker","given":"Stefan"}],"issued":{"date-parts":[["2021"]]}}}],"schema":"https://github.com/citation-style-language/schema/raw/master/csl-citation.json"} </w:instrText>
            </w:r>
            <w:r>
              <w:rPr>
                <w:rFonts w:ascii="Times New Roman" w:hAnsi="Times New Roman" w:cs="Times New Roman"/>
                <w:sz w:val="24"/>
                <w:szCs w:val="24"/>
              </w:rPr>
              <w:fldChar w:fldCharType="separate"/>
            </w:r>
            <w:r w:rsidR="00A214C1" w:rsidRPr="00A214C1">
              <w:rPr>
                <w:rFonts w:ascii="Times New Roman" w:hAnsi="Times New Roman" w:cs="Times New Roman"/>
                <w:sz w:val="24"/>
              </w:rPr>
              <w:t>(Karim et al., 2021)</w:t>
            </w:r>
            <w:r>
              <w:rPr>
                <w:rFonts w:ascii="Times New Roman" w:hAnsi="Times New Roman" w:cs="Times New Roman"/>
                <w:sz w:val="24"/>
                <w:szCs w:val="24"/>
              </w:rPr>
              <w:fldChar w:fldCharType="end"/>
            </w:r>
          </w:p>
        </w:tc>
        <w:tc>
          <w:tcPr>
            <w:tcW w:w="2340" w:type="dxa"/>
          </w:tcPr>
          <w:p w14:paraId="41BF66B2" w14:textId="0462C83D" w:rsidR="00582C4E" w:rsidRDefault="00A214C1" w:rsidP="00A214C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1: Political, personal, geopolitical, religious, gender</w:t>
            </w:r>
          </w:p>
        </w:tc>
        <w:tc>
          <w:tcPr>
            <w:tcW w:w="3150" w:type="dxa"/>
          </w:tcPr>
          <w:p w14:paraId="66D39600" w14:textId="08899647" w:rsidR="00582C4E" w:rsidRDefault="00A214C1" w:rsidP="00A214C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angla BERT-base, Multilingual-BERT-cased/uncased, XLM-</w:t>
            </w:r>
            <w:proofErr w:type="spellStart"/>
            <w:proofErr w:type="gramStart"/>
            <w:r>
              <w:rPr>
                <w:rFonts w:ascii="Times New Roman" w:hAnsi="Times New Roman" w:cs="Times New Roman"/>
                <w:sz w:val="24"/>
                <w:szCs w:val="24"/>
              </w:rPr>
              <w:t>RoBERTa</w:t>
            </w:r>
            <w:proofErr w:type="spellEnd"/>
            <w:r>
              <w:rPr>
                <w:rFonts w:ascii="Times New Roman" w:hAnsi="Times New Roman" w:cs="Times New Roman"/>
                <w:sz w:val="24"/>
                <w:szCs w:val="24"/>
              </w:rPr>
              <w:t xml:space="preserve">,   </w:t>
            </w:r>
            <w:proofErr w:type="gramEnd"/>
          </w:p>
        </w:tc>
        <w:tc>
          <w:tcPr>
            <w:tcW w:w="2790" w:type="dxa"/>
          </w:tcPr>
          <w:p w14:paraId="5E2E67F2" w14:textId="4C49339C" w:rsidR="00582C4E" w:rsidRDefault="00A214C1" w:rsidP="00A214C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FastText</w:t>
            </w:r>
            <w:proofErr w:type="spellEnd"/>
            <w:r>
              <w:rPr>
                <w:rFonts w:ascii="Times New Roman" w:hAnsi="Times New Roman" w:cs="Times New Roman"/>
                <w:sz w:val="24"/>
                <w:szCs w:val="24"/>
              </w:rPr>
              <w:t xml:space="preserve"> </w:t>
            </w:r>
          </w:p>
        </w:tc>
        <w:tc>
          <w:tcPr>
            <w:tcW w:w="2690" w:type="dxa"/>
          </w:tcPr>
          <w:p w14:paraId="3556A8F9" w14:textId="7D8B7AFB" w:rsidR="00582C4E" w:rsidRDefault="00A214C1" w:rsidP="00A214C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1 – 0.8</w:t>
            </w:r>
            <w:r w:rsidR="0086625D">
              <w:rPr>
                <w:rFonts w:ascii="Times New Roman" w:hAnsi="Times New Roman" w:cs="Times New Roman"/>
                <w:sz w:val="24"/>
                <w:szCs w:val="24"/>
              </w:rPr>
              <w:t>8</w:t>
            </w:r>
          </w:p>
        </w:tc>
      </w:tr>
      <w:tr w:rsidR="00A828F3" w14:paraId="09E663D4" w14:textId="77777777" w:rsidTr="001C4E4A">
        <w:tc>
          <w:tcPr>
            <w:cnfStyle w:val="001000000000" w:firstRow="0" w:lastRow="0" w:firstColumn="1" w:lastColumn="0" w:oddVBand="0" w:evenVBand="0" w:oddHBand="0" w:evenHBand="0" w:firstRowFirstColumn="0" w:firstRowLastColumn="0" w:lastRowFirstColumn="0" w:lastRowLastColumn="0"/>
            <w:tcW w:w="630" w:type="dxa"/>
          </w:tcPr>
          <w:p w14:paraId="0ECE0681" w14:textId="400355F4" w:rsidR="00A828F3" w:rsidRDefault="00F8211E" w:rsidP="00A214C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14</w:t>
            </w:r>
          </w:p>
        </w:tc>
        <w:tc>
          <w:tcPr>
            <w:tcW w:w="1350" w:type="dxa"/>
          </w:tcPr>
          <w:p w14:paraId="10DC4D58" w14:textId="53919DF1" w:rsidR="00A828F3" w:rsidRDefault="00F8211E" w:rsidP="00A214C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sidR="005C25DD">
              <w:rPr>
                <w:rFonts w:ascii="Times New Roman" w:hAnsi="Times New Roman" w:cs="Times New Roman"/>
                <w:sz w:val="24"/>
                <w:szCs w:val="24"/>
              </w:rPr>
              <w:instrText xml:space="preserve"> ADDIN ZOTERO_ITEM CSL_CITATION {"citationID":"D9awbhAa","properties":{"formattedCitation":"(Alshalan &amp; Al-Khalifa, 2020)","plainCitation":"(Alshalan &amp; Al-Khalifa, 2020)","dontUpdate":true,"noteIndex":0},"citationItems":[{"id":134,"uris":["http://zotero.org/users/local/nZ3OG2E4/items/GK2VW8WV","http://zotero.org/users/9104097/items/GK2VW8WV"],"itemData":{"id":134,"type":"article-journal","abstract":"With the rise of hate speech phenomena in the Twittersphere, signiﬁcant research eﬀorts have been undertaken in order to provide automatic solutions for detecting hate speech, varying from simple machine learning models to more complex deep neural network models. Despite this, research works investigating hate speech problem in Arabic are still limited. This paper, therefore, aimed to investigate several neural network models based on convolutional neural network (CNN) and recurrent neural network (RNN) to detect hate speech in Arabic tweets. It also evaluated the recent language representation model bidirectional encoder representations from transformers (BERT) on the task of Arabic hate speech detection. To conduct our experiments, we ﬁrstly built a new hate speech dataset that contained 9316 annotated tweets. Then, we conducted a set of experiments on two datasets to evaluate four models: CNN, gated recurrent units (GRU), CNN + GRU, and BERT. Our experimental results in our dataset and an out-domain dataset showed that the CNN model gave the best performance, with an F1-score of 0.79 and area under the receiver operating characteristic curve (AUROC) of 0.89.","container-title":"Applied Sciences","DOI":"10.3390/app10238614","ISSN":"2076-3417","issue":"23","journalAbbreviation":"Applied Sciences","language":"en","page":"8614","source":"DOI.org (Crossref)","title":"A Deep Learning Approach for Automatic Hate Speech Detection in the Saudi Twittersphere","volume":"10","author":[{"family":"Alshalan","given":"Raghad"},{"family":"Al-Khalifa","given":"Hend"}],"issued":{"date-parts":[["2020",12,1]]}}}],"schema":"https://github.com/citation-style-language/schema/raw/master/csl-citation.json"} </w:instrText>
            </w:r>
            <w:r>
              <w:rPr>
                <w:rFonts w:ascii="Times New Roman" w:hAnsi="Times New Roman" w:cs="Times New Roman"/>
                <w:sz w:val="24"/>
                <w:szCs w:val="24"/>
              </w:rPr>
              <w:fldChar w:fldCharType="separate"/>
            </w:r>
            <w:proofErr w:type="spellStart"/>
            <w:r w:rsidRPr="00F8211E">
              <w:rPr>
                <w:rFonts w:ascii="Times New Roman" w:hAnsi="Times New Roman" w:cs="Times New Roman"/>
                <w:sz w:val="24"/>
              </w:rPr>
              <w:t>Alshalan</w:t>
            </w:r>
            <w:proofErr w:type="spellEnd"/>
            <w:r w:rsidRPr="00F8211E">
              <w:rPr>
                <w:rFonts w:ascii="Times New Roman" w:hAnsi="Times New Roman" w:cs="Times New Roman"/>
                <w:sz w:val="24"/>
              </w:rPr>
              <w:t xml:space="preserve"> &amp; Al-Khalifa, 2020)</w:t>
            </w:r>
            <w:r>
              <w:rPr>
                <w:rFonts w:ascii="Times New Roman" w:hAnsi="Times New Roman" w:cs="Times New Roman"/>
                <w:sz w:val="24"/>
                <w:szCs w:val="24"/>
              </w:rPr>
              <w:fldChar w:fldCharType="end"/>
            </w:r>
          </w:p>
        </w:tc>
        <w:tc>
          <w:tcPr>
            <w:tcW w:w="2340" w:type="dxa"/>
          </w:tcPr>
          <w:p w14:paraId="6E8FF192" w14:textId="133D50BF" w:rsidR="00A828F3" w:rsidRDefault="008D2A42" w:rsidP="00A214C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L1: </w:t>
            </w:r>
            <w:r w:rsidR="00F8211E">
              <w:rPr>
                <w:rFonts w:ascii="Times New Roman" w:hAnsi="Times New Roman" w:cs="Times New Roman"/>
                <w:sz w:val="24"/>
                <w:szCs w:val="24"/>
              </w:rPr>
              <w:t>Hateful, Normal</w:t>
            </w:r>
          </w:p>
        </w:tc>
        <w:tc>
          <w:tcPr>
            <w:tcW w:w="3150" w:type="dxa"/>
          </w:tcPr>
          <w:p w14:paraId="23336E9E" w14:textId="5B3BE94B" w:rsidR="00A828F3" w:rsidRDefault="003B69CF" w:rsidP="00A214C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NN, GRU, CNN+GRU, BERT</w:t>
            </w:r>
          </w:p>
        </w:tc>
        <w:tc>
          <w:tcPr>
            <w:tcW w:w="2790" w:type="dxa"/>
          </w:tcPr>
          <w:p w14:paraId="0727718D" w14:textId="070E0375" w:rsidR="00A828F3" w:rsidRDefault="003B69CF" w:rsidP="00A214C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ord2vec embedding</w:t>
            </w:r>
          </w:p>
        </w:tc>
        <w:tc>
          <w:tcPr>
            <w:tcW w:w="2690" w:type="dxa"/>
          </w:tcPr>
          <w:p w14:paraId="2A2BE393" w14:textId="77777777" w:rsidR="00A828F3" w:rsidRDefault="003B69CF" w:rsidP="00A214C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1 – 0.79</w:t>
            </w:r>
          </w:p>
          <w:p w14:paraId="0F3BF303" w14:textId="3252EC93" w:rsidR="003B69CF" w:rsidRDefault="003B69CF" w:rsidP="00A214C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UROC – 0.89</w:t>
            </w:r>
          </w:p>
        </w:tc>
      </w:tr>
      <w:tr w:rsidR="00FA33CB" w14:paraId="0A3A0C2E" w14:textId="77777777" w:rsidTr="001C4E4A">
        <w:tc>
          <w:tcPr>
            <w:cnfStyle w:val="001000000000" w:firstRow="0" w:lastRow="0" w:firstColumn="1" w:lastColumn="0" w:oddVBand="0" w:evenVBand="0" w:oddHBand="0" w:evenHBand="0" w:firstRowFirstColumn="0" w:firstRowLastColumn="0" w:lastRowFirstColumn="0" w:lastRowLastColumn="0"/>
            <w:tcW w:w="630" w:type="dxa"/>
          </w:tcPr>
          <w:p w14:paraId="626EF1CE" w14:textId="32736D1E" w:rsidR="00FA33CB" w:rsidRDefault="00FA33CB" w:rsidP="00A214C1">
            <w:pPr>
              <w:spacing w:line="360" w:lineRule="auto"/>
              <w:rPr>
                <w:rFonts w:ascii="Times New Roman" w:hAnsi="Times New Roman" w:cs="Times New Roman"/>
                <w:sz w:val="24"/>
                <w:szCs w:val="24"/>
              </w:rPr>
            </w:pPr>
            <w:r>
              <w:rPr>
                <w:rFonts w:ascii="Times New Roman" w:hAnsi="Times New Roman" w:cs="Times New Roman"/>
                <w:sz w:val="24"/>
                <w:szCs w:val="24"/>
              </w:rPr>
              <w:t>15</w:t>
            </w:r>
          </w:p>
        </w:tc>
        <w:tc>
          <w:tcPr>
            <w:tcW w:w="1350" w:type="dxa"/>
          </w:tcPr>
          <w:p w14:paraId="553F631F" w14:textId="528D0271" w:rsidR="00FA33CB" w:rsidRDefault="00846C5A" w:rsidP="00A214C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MQInJye","properties":{"formattedCitation":"(Ketsbaia et al., 2020)","plainCitation":"(Ketsbaia et al., 2020)","noteIndex":0},"citationItems":[{"id":1174,"uris":["http://zotero.org/users/9104097/items/UR4VMFCX"],"itemData":{"id":1174,"type":"paper-conference","abstract":"Cyberbullying has become a highly problematic occurrence due to its potential of anonymity and its ease for others to join in the harassment of victims. The distancing effect that technological devices have, has led to cyberbullies say and do harsher things compared to what is typical in a traditional face-to-face bullying situation. Given the great importance of the problem, detection is becoming a key area of cyberbullying research. Therefore, it is highly necessary for a framework to accurately detect new cyberbullying instances automatically. To review the machine learning and deep learning approaches, two datasets were used. The first dataset was provided by the University of Maryland consisting of over 30,000 tweets, whereas the second dataset was based on the article `Automated Hate Speech Detection and the Problem of Offensive Language' by Davidson et al., containing roughly 25,000 tweets. The paper explores machine learning approaches using word embeddings such as DBOW (Distributed Bag of Words) and DMM (Distributed Memory Mean) and the performance of Word2vec Convolutional Neural Networks (CNNs) to classify online hate.","collection-title":"IEEE International Conference on Trust Security and Privacy in Computing and Communications","container-title":"2020 IEEE 19TH INTERNATIONAL CONFERENCE ON TRUST, SECURITY AND PRIVACY IN COMPUTING AND COMMUNICATIONS (TRUSTCOM 2020)","DOI":"10.1109/TrustCom50675.2020.00103","ISBN":"978-1-66540-392-4","note":"ISSN: 2324-898X","page":"751-758","publisher":"IEEE; IEEE Comp Soc","title":"Detection of Hate Tweets using Machine Learning and Deep Learning","author":[{"family":"Ketsbaia","given":"Lida"},{"family":"Issac","given":"Biju"},{"family":"Chen","given":"Xiaomin"}],"editor":[{"family":"Wang","given":"GJ"},{"family":"Ko","given":"R"},{"family":"Bhuiyan","given":"MZA"},{"family":"Pan","given":"Y"}],"issued":{"date-parts":[["2020"]]}}}],"schema":"https://github.com/citation-style-language/schema/raw/master/csl-citation.json"} </w:instrText>
            </w:r>
            <w:r>
              <w:rPr>
                <w:rFonts w:ascii="Times New Roman" w:hAnsi="Times New Roman" w:cs="Times New Roman"/>
                <w:sz w:val="24"/>
                <w:szCs w:val="24"/>
              </w:rPr>
              <w:fldChar w:fldCharType="separate"/>
            </w:r>
            <w:r w:rsidRPr="00846C5A">
              <w:rPr>
                <w:rFonts w:ascii="Times New Roman" w:hAnsi="Times New Roman" w:cs="Times New Roman"/>
                <w:sz w:val="24"/>
              </w:rPr>
              <w:t>K</w:t>
            </w:r>
            <w:proofErr w:type="spellStart"/>
            <w:r w:rsidRPr="00846C5A">
              <w:rPr>
                <w:rFonts w:ascii="Times New Roman" w:hAnsi="Times New Roman" w:cs="Times New Roman"/>
                <w:sz w:val="24"/>
              </w:rPr>
              <w:t xml:space="preserve">etsbaia </w:t>
            </w:r>
            <w:proofErr w:type="spellEnd"/>
            <w:r w:rsidRPr="00846C5A">
              <w:rPr>
                <w:rFonts w:ascii="Times New Roman" w:hAnsi="Times New Roman" w:cs="Times New Roman"/>
                <w:sz w:val="24"/>
              </w:rPr>
              <w:t xml:space="preserve">et al., </w:t>
            </w:r>
            <w:r>
              <w:rPr>
                <w:rFonts w:ascii="Times New Roman" w:hAnsi="Times New Roman" w:cs="Times New Roman"/>
                <w:sz w:val="24"/>
              </w:rPr>
              <w:t>(</w:t>
            </w:r>
            <w:r w:rsidRPr="00846C5A">
              <w:rPr>
                <w:rFonts w:ascii="Times New Roman" w:hAnsi="Times New Roman" w:cs="Times New Roman"/>
                <w:sz w:val="24"/>
              </w:rPr>
              <w:t>2020)</w:t>
            </w:r>
            <w:r>
              <w:rPr>
                <w:rFonts w:ascii="Times New Roman" w:hAnsi="Times New Roman" w:cs="Times New Roman"/>
                <w:sz w:val="24"/>
                <w:szCs w:val="24"/>
              </w:rPr>
              <w:fldChar w:fldCharType="end"/>
            </w:r>
          </w:p>
        </w:tc>
        <w:tc>
          <w:tcPr>
            <w:tcW w:w="2340" w:type="dxa"/>
          </w:tcPr>
          <w:p w14:paraId="7BCA7CB1" w14:textId="10B03637" w:rsidR="00FA33CB" w:rsidRDefault="00341D1F" w:rsidP="00A214C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1: Hate, non-hate</w:t>
            </w:r>
          </w:p>
        </w:tc>
        <w:tc>
          <w:tcPr>
            <w:tcW w:w="3150" w:type="dxa"/>
          </w:tcPr>
          <w:p w14:paraId="221E89BD" w14:textId="41F10A59" w:rsidR="00FA33CB" w:rsidRDefault="0060068F" w:rsidP="00A214C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R, LSVC, MNB, BNB, CNN</w:t>
            </w:r>
          </w:p>
        </w:tc>
        <w:tc>
          <w:tcPr>
            <w:tcW w:w="2790" w:type="dxa"/>
          </w:tcPr>
          <w:p w14:paraId="0896DFD2" w14:textId="0830B008" w:rsidR="00FA33CB" w:rsidRDefault="0060068F" w:rsidP="00A214C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proofErr w:type="gramStart"/>
            <w:r>
              <w:rPr>
                <w:rFonts w:ascii="Times New Roman" w:hAnsi="Times New Roman" w:cs="Times New Roman"/>
                <w:sz w:val="24"/>
                <w:szCs w:val="24"/>
              </w:rPr>
              <w:t>Unigram,bigram</w:t>
            </w:r>
            <w:proofErr w:type="spellEnd"/>
            <w:proofErr w:type="gramEnd"/>
            <w:r>
              <w:rPr>
                <w:rFonts w:ascii="Times New Roman" w:hAnsi="Times New Roman" w:cs="Times New Roman"/>
                <w:sz w:val="24"/>
                <w:szCs w:val="24"/>
              </w:rPr>
              <w:t>, trigram, Doc2vec</w:t>
            </w:r>
          </w:p>
        </w:tc>
        <w:tc>
          <w:tcPr>
            <w:tcW w:w="2690" w:type="dxa"/>
          </w:tcPr>
          <w:p w14:paraId="374208C4" w14:textId="77777777" w:rsidR="00FA33CB" w:rsidRDefault="0060068F" w:rsidP="00A214C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ccuracy – 0.91</w:t>
            </w:r>
          </w:p>
          <w:p w14:paraId="2604B511" w14:textId="77777777" w:rsidR="0060068F" w:rsidRDefault="0060068F" w:rsidP="00A214C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ecision – 0.92</w:t>
            </w:r>
          </w:p>
          <w:p w14:paraId="551B9056" w14:textId="77777777" w:rsidR="0060068F" w:rsidRDefault="0060068F" w:rsidP="00A214C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all – 0.91</w:t>
            </w:r>
          </w:p>
          <w:p w14:paraId="1F152BB2" w14:textId="7B39D7B2" w:rsidR="0060068F" w:rsidRDefault="0060068F" w:rsidP="00A214C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1 – 0.91</w:t>
            </w:r>
            <w:bookmarkStart w:id="5" w:name="_GoBack"/>
            <w:bookmarkEnd w:id="5"/>
          </w:p>
        </w:tc>
      </w:tr>
      <w:tr w:rsidR="00185241" w14:paraId="2B2F6559" w14:textId="77777777" w:rsidTr="001C4E4A">
        <w:tc>
          <w:tcPr>
            <w:cnfStyle w:val="001000000000" w:firstRow="0" w:lastRow="0" w:firstColumn="1" w:lastColumn="0" w:oddVBand="0" w:evenVBand="0" w:oddHBand="0" w:evenHBand="0" w:firstRowFirstColumn="0" w:firstRowLastColumn="0" w:lastRowFirstColumn="0" w:lastRowLastColumn="0"/>
            <w:tcW w:w="630" w:type="dxa"/>
          </w:tcPr>
          <w:p w14:paraId="29317192" w14:textId="142B4CF1" w:rsidR="00185241" w:rsidRDefault="00185241" w:rsidP="00A214C1">
            <w:pPr>
              <w:spacing w:line="360" w:lineRule="auto"/>
              <w:rPr>
                <w:rFonts w:ascii="Times New Roman" w:hAnsi="Times New Roman" w:cs="Times New Roman"/>
                <w:sz w:val="24"/>
                <w:szCs w:val="24"/>
              </w:rPr>
            </w:pPr>
            <w:r>
              <w:rPr>
                <w:rFonts w:ascii="Times New Roman" w:hAnsi="Times New Roman" w:cs="Times New Roman"/>
                <w:sz w:val="24"/>
                <w:szCs w:val="24"/>
              </w:rPr>
              <w:t>15</w:t>
            </w:r>
          </w:p>
        </w:tc>
        <w:tc>
          <w:tcPr>
            <w:tcW w:w="1350" w:type="dxa"/>
          </w:tcPr>
          <w:p w14:paraId="68DEBF09" w14:textId="2DE8909D" w:rsidR="00185241" w:rsidRDefault="009019DA" w:rsidP="00A214C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XjmMgqx","properties":{"formattedCitation":"(Guellil et al., 2020)","plainCitation":"(Guellil et al., 2020)","noteIndex":0},"citationItems":[{"id":1319,"uris":["http://zotero.org/users/9104097/items/QFUYEZ9I"],"itemData":{"id":1319,"type":"article-journal","abstract":"Purpose This paper aims to propose an approach for hate speech detection against politicians in Arabic community on social media (e.g. Youtube). In the literature, similar works have been presented for other languages such as English. However, to the best of the authors' knowledge, not much work has been conducted in the Arabic language. Design/methodology/approach This approach uses both classical algorithms of classification and deep learning algorithms. For the classical algorithms, the authors use Gaussian NB (GNB), Logistic Regression (LR), Random Forest (RF), SGD Classifier (SGD) and Linear SVC (LSVC). For the deep learning classification, four different algorithms (convolutional neural network (CNN), multilayer perceptron (MLP), long- or short-term memory (LSTM) and bi-directional long- or short-term memory (Bi-LSTM) are applied. For extracting features, the authors use both Word2vec and FastText with their two implementations, namely, Skip Gram (SG) and Continuous Bag of Word (CBOW). Findings Simulation results demonstrate the best performance of LSVC, BiLSTM and MLP achieving an accuracy up to 91%, when it is associated to SG model. The results are also shown that the classification that has been done on balanced corpus are more accurate than those done on unbalanced corpus. Originality/value The principal originality of this paper is to construct a new hate speech corpus (Arabic_fr_en) which was annotated by three different annotators. This corpus contains the three languages used by Arabic people being Arabic, French and English. For Arabic, the corpus contains both script Arabic and Arabizi (i.e. Arabic words written with Latin letters). Another originality is to rely on both shallow and deep leaning classification by using different model for extraction features such as Word2vec and FastText with their two implementation SG and CBOW.","container-title":"INTERNATIONAL JOURNAL OF WEB INFORMATION SYSTEMS","DOI":"10.1108/IJWIS-08-2019-0036","ISSN":"1744-0084","issue":"3","page":"295-313","title":"Detecting hate speech against politicians in Arabic community on social media","volume":"16","author":[{"family":"Guellil","given":"Imane"},{"family":"Adeel","given":"Ahsan"},{"family":"Azouaou","given":"Faical"},{"family":"Chennoufi","given":"Sara"},{"family":"Maafi","given":"Hanene"},{"family":"Hamitouche","given":"Thinhinane"}],"issued":{"date-parts":[["2020",10,9]]}}}],"schema":"https://github.com/citation-style-language/schema/raw/master/csl-citation.json"} </w:instrText>
            </w:r>
            <w:r>
              <w:rPr>
                <w:rFonts w:ascii="Times New Roman" w:hAnsi="Times New Roman" w:cs="Times New Roman"/>
                <w:sz w:val="24"/>
                <w:szCs w:val="24"/>
              </w:rPr>
              <w:fldChar w:fldCharType="separate"/>
            </w:r>
            <w:r w:rsidRPr="009019DA">
              <w:rPr>
                <w:rFonts w:ascii="Times New Roman" w:hAnsi="Times New Roman" w:cs="Times New Roman"/>
                <w:sz w:val="24"/>
              </w:rPr>
              <w:t>G</w:t>
            </w:r>
            <w:proofErr w:type="spellStart"/>
            <w:r w:rsidRPr="009019DA">
              <w:rPr>
                <w:rFonts w:ascii="Times New Roman" w:hAnsi="Times New Roman" w:cs="Times New Roman"/>
                <w:sz w:val="24"/>
              </w:rPr>
              <w:t xml:space="preserve">uellil </w:t>
            </w:r>
            <w:proofErr w:type="spellEnd"/>
            <w:r w:rsidRPr="009019DA">
              <w:rPr>
                <w:rFonts w:ascii="Times New Roman" w:hAnsi="Times New Roman" w:cs="Times New Roman"/>
                <w:sz w:val="24"/>
              </w:rPr>
              <w:t xml:space="preserve">et al., </w:t>
            </w:r>
            <w:r>
              <w:rPr>
                <w:rFonts w:ascii="Times New Roman" w:hAnsi="Times New Roman" w:cs="Times New Roman"/>
                <w:sz w:val="24"/>
              </w:rPr>
              <w:t>(</w:t>
            </w:r>
            <w:r w:rsidRPr="009019DA">
              <w:rPr>
                <w:rFonts w:ascii="Times New Roman" w:hAnsi="Times New Roman" w:cs="Times New Roman"/>
                <w:sz w:val="24"/>
              </w:rPr>
              <w:t>2020)</w:t>
            </w:r>
            <w:r>
              <w:rPr>
                <w:rFonts w:ascii="Times New Roman" w:hAnsi="Times New Roman" w:cs="Times New Roman"/>
                <w:sz w:val="24"/>
                <w:szCs w:val="24"/>
              </w:rPr>
              <w:fldChar w:fldCharType="end"/>
            </w:r>
          </w:p>
        </w:tc>
        <w:tc>
          <w:tcPr>
            <w:tcW w:w="2340" w:type="dxa"/>
          </w:tcPr>
          <w:p w14:paraId="4453A3AC" w14:textId="3C27664A" w:rsidR="00185241" w:rsidRDefault="009019DA" w:rsidP="00A214C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L1: </w:t>
            </w:r>
            <w:r w:rsidR="00A90883">
              <w:rPr>
                <w:rFonts w:ascii="Times New Roman" w:hAnsi="Times New Roman" w:cs="Times New Roman"/>
                <w:sz w:val="24"/>
                <w:szCs w:val="24"/>
              </w:rPr>
              <w:t>Binary</w:t>
            </w:r>
          </w:p>
        </w:tc>
        <w:tc>
          <w:tcPr>
            <w:tcW w:w="3150" w:type="dxa"/>
          </w:tcPr>
          <w:p w14:paraId="57BACA6F" w14:textId="17D5AB24" w:rsidR="00185241" w:rsidRDefault="00A90883" w:rsidP="00A214C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GNB, LR, RF, SGD, LSVC, CNN, MLP, LSTM, </w:t>
            </w:r>
            <w:proofErr w:type="spellStart"/>
            <w:r>
              <w:rPr>
                <w:rFonts w:ascii="Times New Roman" w:hAnsi="Times New Roman" w:cs="Times New Roman"/>
                <w:sz w:val="24"/>
                <w:szCs w:val="24"/>
              </w:rPr>
              <w:t>BiLSTM</w:t>
            </w:r>
            <w:proofErr w:type="spellEnd"/>
          </w:p>
        </w:tc>
        <w:tc>
          <w:tcPr>
            <w:tcW w:w="2790" w:type="dxa"/>
          </w:tcPr>
          <w:p w14:paraId="33F4F312" w14:textId="0E2C5462" w:rsidR="00185241" w:rsidRDefault="00A90883" w:rsidP="00A214C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ord2</w:t>
            </w:r>
            <w:proofErr w:type="gramStart"/>
            <w:r>
              <w:rPr>
                <w:rFonts w:ascii="Times New Roman" w:hAnsi="Times New Roman" w:cs="Times New Roman"/>
                <w:sz w:val="24"/>
                <w:szCs w:val="24"/>
              </w:rPr>
              <w:t>Vec</w:t>
            </w:r>
            <w:r w:rsidR="00F36942">
              <w:rPr>
                <w:rFonts w:ascii="Times New Roman" w:hAnsi="Times New Roman" w:cs="Times New Roman"/>
                <w:sz w:val="24"/>
                <w:szCs w:val="24"/>
              </w:rPr>
              <w:t>,FastText</w:t>
            </w:r>
            <w:proofErr w:type="gramEnd"/>
          </w:p>
        </w:tc>
        <w:tc>
          <w:tcPr>
            <w:tcW w:w="2690" w:type="dxa"/>
          </w:tcPr>
          <w:p w14:paraId="571DBED9" w14:textId="196689F3" w:rsidR="00185241" w:rsidRDefault="0070355A" w:rsidP="00A214C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1 – 0.91</w:t>
            </w:r>
          </w:p>
        </w:tc>
      </w:tr>
      <w:tr w:rsidR="00A828F3" w14:paraId="17778331" w14:textId="77777777" w:rsidTr="001C4E4A">
        <w:tc>
          <w:tcPr>
            <w:cnfStyle w:val="001000000000" w:firstRow="0" w:lastRow="0" w:firstColumn="1" w:lastColumn="0" w:oddVBand="0" w:evenVBand="0" w:oddHBand="0" w:evenHBand="0" w:firstRowFirstColumn="0" w:firstRowLastColumn="0" w:lastRowFirstColumn="0" w:lastRowLastColumn="0"/>
            <w:tcW w:w="630" w:type="dxa"/>
          </w:tcPr>
          <w:p w14:paraId="66907628" w14:textId="76A8EE48" w:rsidR="00A828F3" w:rsidRDefault="00F8211E"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15</w:t>
            </w:r>
          </w:p>
        </w:tc>
        <w:tc>
          <w:tcPr>
            <w:tcW w:w="1350" w:type="dxa"/>
          </w:tcPr>
          <w:p w14:paraId="4F11DAEF" w14:textId="4859272F" w:rsidR="00A828F3" w:rsidRDefault="004073CC"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sidR="005C25DD">
              <w:rPr>
                <w:rFonts w:ascii="Times New Roman" w:hAnsi="Times New Roman" w:cs="Times New Roman"/>
                <w:sz w:val="24"/>
                <w:szCs w:val="24"/>
              </w:rPr>
              <w:instrText xml:space="preserve"> ADDIN ZOTERO_ITEM CSL_CITATION {"citationID":"kuBi4izl","properties":{"formattedCitation":"(Zhou et al., 2020)","plainCitation":"(Zhou et al., 2020)","dontUpdate":true,"noteIndex":0},"citationItems":[{"id":626,"uris":["http://zotero.org/users/9104097/items/Z5JYD9B3"],"itemData":{"id":626,"type":"article-journal","abstract":"In recent years, the increasing prevalence of hate speech in social media has been considered as a serious problem worldwide. Many governments and organizations have made significant investment in hate speech detection techniques, which have also attracted the attention of the scientific community. Although plenty of literature focusing on this issue is available, it remains difficult to assess the performances of each proposed method, as each has its own advantages and disadvantages. A general way to improve the overall results of classification by fusing the various classifiers results is a meaningful attempt. We first focus on several famous machine learning methods for text classification such as Embeddings from Language Models (ELMo), Bidirectional Encoder Representation from Transformers (BERT) and Convolutional Neural Network (CNN), and apply these methods to the data sets of the SemEval 2019 Task 5. We then adopt some fusion strategies to combine the classifiers to improve the overall classification performance. The results show that the accuracy and F1-score of the classification are significantly improved.","container-title":"IEEE ACCESS","DOI":"10.1109/ACCESS.2020.3009244","ISSN":"2169-3536","page":"128923-128929","title":"Deep Learning Based Fusion Approach for Hate Speech Detection","volume":"8","author":[{"family":"Zhou","given":"Yanling"},{"family":"Yang","given":"Yanyan"},{"family":"Liu","given":"Han"},{"family":"Liu","given":"Xiufeng"},{"family":"Savage","given":"Nick"}],"issued":{"date-parts":[["2020"]]}}}],"schema":"https://github.com/citation-style-language/schema/raw/master/csl-citation.json"} </w:instrText>
            </w:r>
            <w:r>
              <w:rPr>
                <w:rFonts w:ascii="Times New Roman" w:hAnsi="Times New Roman" w:cs="Times New Roman"/>
                <w:sz w:val="24"/>
                <w:szCs w:val="24"/>
              </w:rPr>
              <w:fldChar w:fldCharType="separate"/>
            </w:r>
            <w:r w:rsidRPr="004073CC">
              <w:rPr>
                <w:rFonts w:ascii="Times New Roman" w:hAnsi="Times New Roman" w:cs="Times New Roman"/>
                <w:sz w:val="24"/>
              </w:rPr>
              <w:t xml:space="preserve">Zhou et al., </w:t>
            </w:r>
            <w:r>
              <w:rPr>
                <w:rFonts w:ascii="Times New Roman" w:hAnsi="Times New Roman" w:cs="Times New Roman"/>
                <w:sz w:val="24"/>
              </w:rPr>
              <w:t>(</w:t>
            </w:r>
            <w:r w:rsidRPr="004073CC">
              <w:rPr>
                <w:rFonts w:ascii="Times New Roman" w:hAnsi="Times New Roman" w:cs="Times New Roman"/>
                <w:sz w:val="24"/>
              </w:rPr>
              <w:t>2020)</w:t>
            </w:r>
            <w:r>
              <w:rPr>
                <w:rFonts w:ascii="Times New Roman" w:hAnsi="Times New Roman" w:cs="Times New Roman"/>
                <w:sz w:val="24"/>
                <w:szCs w:val="24"/>
              </w:rPr>
              <w:fldChar w:fldCharType="end"/>
            </w:r>
          </w:p>
        </w:tc>
        <w:tc>
          <w:tcPr>
            <w:tcW w:w="2340" w:type="dxa"/>
          </w:tcPr>
          <w:p w14:paraId="7B08ED12" w14:textId="20AA80BD" w:rsidR="00A828F3" w:rsidRDefault="004073CC"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1: Hate, Non-hate</w:t>
            </w:r>
          </w:p>
        </w:tc>
        <w:tc>
          <w:tcPr>
            <w:tcW w:w="3150" w:type="dxa"/>
          </w:tcPr>
          <w:p w14:paraId="207BBB1C" w14:textId="04DCDACA" w:rsidR="00A828F3" w:rsidRDefault="004073CC"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ELMo</w:t>
            </w:r>
            <w:proofErr w:type="spellEnd"/>
            <w:r>
              <w:rPr>
                <w:rFonts w:ascii="Times New Roman" w:hAnsi="Times New Roman" w:cs="Times New Roman"/>
                <w:sz w:val="24"/>
                <w:szCs w:val="24"/>
              </w:rPr>
              <w:t xml:space="preserve">, </w:t>
            </w:r>
            <w:r w:rsidR="004841C2">
              <w:rPr>
                <w:rFonts w:ascii="Times New Roman" w:hAnsi="Times New Roman" w:cs="Times New Roman"/>
                <w:sz w:val="24"/>
                <w:szCs w:val="24"/>
              </w:rPr>
              <w:t>CNN, BERT</w:t>
            </w:r>
          </w:p>
        </w:tc>
        <w:tc>
          <w:tcPr>
            <w:tcW w:w="2790" w:type="dxa"/>
          </w:tcPr>
          <w:p w14:paraId="45C5E67B" w14:textId="0C9F72C4" w:rsidR="00A828F3" w:rsidRDefault="004841C2"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ELMo</w:t>
            </w:r>
            <w:proofErr w:type="spellEnd"/>
          </w:p>
        </w:tc>
        <w:tc>
          <w:tcPr>
            <w:tcW w:w="2690" w:type="dxa"/>
          </w:tcPr>
          <w:p w14:paraId="6750C2F4" w14:textId="77777777" w:rsidR="00A828F3" w:rsidRDefault="004841C2"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1 – 0.698</w:t>
            </w:r>
          </w:p>
          <w:p w14:paraId="5427D732" w14:textId="2F0FA262" w:rsidR="001F7F4F" w:rsidRDefault="001F7F4F"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ccuracy – 0.732</w:t>
            </w:r>
          </w:p>
        </w:tc>
      </w:tr>
      <w:tr w:rsidR="00A828F3" w14:paraId="21F3D2E1" w14:textId="77777777" w:rsidTr="001C4E4A">
        <w:tc>
          <w:tcPr>
            <w:cnfStyle w:val="001000000000" w:firstRow="0" w:lastRow="0" w:firstColumn="1" w:lastColumn="0" w:oddVBand="0" w:evenVBand="0" w:oddHBand="0" w:evenHBand="0" w:firstRowFirstColumn="0" w:firstRowLastColumn="0" w:lastRowFirstColumn="0" w:lastRowLastColumn="0"/>
            <w:tcW w:w="630" w:type="dxa"/>
          </w:tcPr>
          <w:p w14:paraId="5EF0A319" w14:textId="6DFA27D7" w:rsidR="00A828F3" w:rsidRDefault="00F8211E" w:rsidP="001143B6">
            <w:pPr>
              <w:spacing w:line="360" w:lineRule="auto"/>
              <w:jc w:val="both"/>
              <w:rPr>
                <w:rFonts w:ascii="Times New Roman" w:hAnsi="Times New Roman" w:cs="Times New Roman"/>
                <w:sz w:val="24"/>
                <w:szCs w:val="24"/>
              </w:rPr>
            </w:pPr>
            <w:r>
              <w:rPr>
                <w:rFonts w:ascii="Times New Roman" w:hAnsi="Times New Roman" w:cs="Times New Roman"/>
                <w:sz w:val="24"/>
                <w:szCs w:val="24"/>
              </w:rPr>
              <w:t>16</w:t>
            </w:r>
          </w:p>
        </w:tc>
        <w:tc>
          <w:tcPr>
            <w:tcW w:w="1350" w:type="dxa"/>
          </w:tcPr>
          <w:p w14:paraId="50ADEE0B" w14:textId="45EBA10C" w:rsidR="00A828F3" w:rsidRDefault="00E74111"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fldChar w:fldCharType="begin"/>
            </w:r>
            <w:r w:rsidR="005C25DD">
              <w:rPr>
                <w:rFonts w:ascii="Times New Roman" w:hAnsi="Times New Roman" w:cs="Times New Roman"/>
                <w:sz w:val="24"/>
                <w:szCs w:val="24"/>
              </w:rPr>
              <w:instrText xml:space="preserve"> ADDIN ZOTERO_ITEM CSL_CITATION {"citationID":"bCHQ15SU","properties":{"formattedCitation":"(Badjatiya et al., 2017)","plainCitation":"(Badjatiya et al., 2017)","dontUpdate":true,"noteIndex":0},"citationItems":[{"id":559,"uris":["http://zotero.org/users/9104097/items/UIB9IIJ5"],"itemData":{"id":559,"type":"paper-conference","abstract":"Hate speech detection on Twitter is critical for applications like controversial event extraction, building AI chatterbots, content recommendation, and sentiment analysis. We define this task as being able to classify a tweet as racist, sexist or neither. The complexity of the natural language constructs makes this task very challenging. We perform extensive experiments with multiple deep learning architectures to learn semantic word embeddings to handle this complexity. Our experiments on a benchmark dataset of 16K annotated tweets show that such deep learning methods outperform state-of-the-art char/word n-gram methods by similar to 18 F1 points.","container-title":"WWW'17 COMPANION: PROCEEDINGS OF THE 26TH INTERNATIONAL CONFERENCE ON WORLD WIDE WEB","DOI":"10.1145/3041021.3054223","ISBN":"978-1-4503-4914-7","page":"759-760","publisher":"Assoc Comp Machinery; Int World Wide Web Conf Comm; ACM SIGWEB; Curtin Univ; Edith Cowan Univ; Murdoch Univ; Univ Western Australia; Bankwest; Atamo Elect Prod Solut; Enesis; Google; Illuminance; Yahoo Res","title":"Deep Learning for Hate Speech Detection in Tweets","author":[{"family":"Badjatiya","given":"Pinkesh"},{"family":"Gupta","given":"Shashank"},{"family":"Gupta","given":"Manish"},{"family":"Varma","given":"Vasudeva"}],"issued":{"date-parts":[["2017"]]}}}],"schema":"https://github.com/citation-style-language/schema/raw/master/csl-citation.json"} </w:instrText>
            </w:r>
            <w:r>
              <w:rPr>
                <w:rFonts w:ascii="Times New Roman" w:hAnsi="Times New Roman" w:cs="Times New Roman"/>
                <w:sz w:val="24"/>
                <w:szCs w:val="24"/>
              </w:rPr>
              <w:fldChar w:fldCharType="separate"/>
            </w:r>
            <w:proofErr w:type="spellStart"/>
            <w:r w:rsidR="00D81987" w:rsidRPr="00D81987">
              <w:rPr>
                <w:rFonts w:ascii="Times New Roman" w:hAnsi="Times New Roman" w:cs="Times New Roman"/>
                <w:sz w:val="24"/>
              </w:rPr>
              <w:t>Badjatiya</w:t>
            </w:r>
            <w:proofErr w:type="spellEnd"/>
            <w:r w:rsidR="00D81987" w:rsidRPr="00D81987">
              <w:rPr>
                <w:rFonts w:ascii="Times New Roman" w:hAnsi="Times New Roman" w:cs="Times New Roman"/>
                <w:sz w:val="24"/>
              </w:rPr>
              <w:t xml:space="preserve"> et al., </w:t>
            </w:r>
            <w:r w:rsidR="00D81987">
              <w:rPr>
                <w:rFonts w:ascii="Times New Roman" w:hAnsi="Times New Roman" w:cs="Times New Roman"/>
                <w:sz w:val="24"/>
              </w:rPr>
              <w:t>(</w:t>
            </w:r>
            <w:r w:rsidR="00D81987" w:rsidRPr="00D81987">
              <w:rPr>
                <w:rFonts w:ascii="Times New Roman" w:hAnsi="Times New Roman" w:cs="Times New Roman"/>
                <w:sz w:val="24"/>
              </w:rPr>
              <w:t>2017)</w:t>
            </w:r>
            <w:r>
              <w:rPr>
                <w:rFonts w:ascii="Times New Roman" w:hAnsi="Times New Roman" w:cs="Times New Roman"/>
                <w:sz w:val="24"/>
                <w:szCs w:val="24"/>
              </w:rPr>
              <w:fldChar w:fldCharType="end"/>
            </w:r>
          </w:p>
        </w:tc>
        <w:tc>
          <w:tcPr>
            <w:tcW w:w="2340" w:type="dxa"/>
          </w:tcPr>
          <w:p w14:paraId="3B91EE6B" w14:textId="7B0E5AEB" w:rsidR="00A828F3" w:rsidRDefault="00D81987"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1: Racist, Sexist, Neither</w:t>
            </w:r>
          </w:p>
        </w:tc>
        <w:tc>
          <w:tcPr>
            <w:tcW w:w="3150" w:type="dxa"/>
          </w:tcPr>
          <w:p w14:paraId="68745137" w14:textId="4D25C812" w:rsidR="00A828F3" w:rsidRDefault="00D81987"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R, SVM, CNN, GBDTs</w:t>
            </w:r>
          </w:p>
        </w:tc>
        <w:tc>
          <w:tcPr>
            <w:tcW w:w="2790" w:type="dxa"/>
          </w:tcPr>
          <w:p w14:paraId="515C9CB9" w14:textId="4F50A1D4" w:rsidR="00A828F3" w:rsidRDefault="00D81987"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TF-IDF, </w:t>
            </w:r>
            <w:proofErr w:type="spellStart"/>
            <w:r>
              <w:rPr>
                <w:rFonts w:ascii="Times New Roman" w:hAnsi="Times New Roman" w:cs="Times New Roman"/>
                <w:sz w:val="24"/>
                <w:szCs w:val="24"/>
              </w:rPr>
              <w:t>GloV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WV</w:t>
            </w:r>
            <w:proofErr w:type="spellEnd"/>
          </w:p>
        </w:tc>
        <w:tc>
          <w:tcPr>
            <w:tcW w:w="2690" w:type="dxa"/>
          </w:tcPr>
          <w:p w14:paraId="68F534B4" w14:textId="5E50BD9D" w:rsidR="00A828F3" w:rsidRDefault="00980499"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recision, Recall, F1 – 0.930</w:t>
            </w:r>
          </w:p>
        </w:tc>
      </w:tr>
      <w:tr w:rsidR="00A828F3" w14:paraId="1A91C1E0" w14:textId="77777777" w:rsidTr="001C4E4A">
        <w:tc>
          <w:tcPr>
            <w:cnfStyle w:val="001000000000" w:firstRow="0" w:lastRow="0" w:firstColumn="1" w:lastColumn="0" w:oddVBand="0" w:evenVBand="0" w:oddHBand="0" w:evenHBand="0" w:firstRowFirstColumn="0" w:firstRowLastColumn="0" w:lastRowFirstColumn="0" w:lastRowLastColumn="0"/>
            <w:tcW w:w="630" w:type="dxa"/>
          </w:tcPr>
          <w:p w14:paraId="21EDD463" w14:textId="77777777" w:rsidR="00A828F3" w:rsidRDefault="00A828F3" w:rsidP="001143B6">
            <w:pPr>
              <w:spacing w:line="360" w:lineRule="auto"/>
              <w:jc w:val="both"/>
              <w:rPr>
                <w:rFonts w:ascii="Times New Roman" w:hAnsi="Times New Roman" w:cs="Times New Roman"/>
                <w:sz w:val="24"/>
                <w:szCs w:val="24"/>
              </w:rPr>
            </w:pPr>
          </w:p>
        </w:tc>
        <w:tc>
          <w:tcPr>
            <w:tcW w:w="1350" w:type="dxa"/>
          </w:tcPr>
          <w:p w14:paraId="3BF99ADA" w14:textId="77777777" w:rsidR="00A828F3" w:rsidRDefault="00A828F3"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340" w:type="dxa"/>
          </w:tcPr>
          <w:p w14:paraId="71B68292" w14:textId="77777777" w:rsidR="00A828F3" w:rsidRDefault="00A828F3"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150" w:type="dxa"/>
          </w:tcPr>
          <w:p w14:paraId="01BC1208" w14:textId="77777777" w:rsidR="00A828F3" w:rsidRDefault="00A828F3"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90" w:type="dxa"/>
          </w:tcPr>
          <w:p w14:paraId="270C5B1B" w14:textId="77777777" w:rsidR="00A828F3" w:rsidRDefault="00A828F3"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90" w:type="dxa"/>
          </w:tcPr>
          <w:p w14:paraId="200FD602" w14:textId="77777777" w:rsidR="00A828F3" w:rsidRDefault="00A828F3"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828F3" w14:paraId="4D99CCC6" w14:textId="77777777" w:rsidTr="001C4E4A">
        <w:tc>
          <w:tcPr>
            <w:cnfStyle w:val="001000000000" w:firstRow="0" w:lastRow="0" w:firstColumn="1" w:lastColumn="0" w:oddVBand="0" w:evenVBand="0" w:oddHBand="0" w:evenHBand="0" w:firstRowFirstColumn="0" w:firstRowLastColumn="0" w:lastRowFirstColumn="0" w:lastRowLastColumn="0"/>
            <w:tcW w:w="630" w:type="dxa"/>
          </w:tcPr>
          <w:p w14:paraId="64C77C39" w14:textId="77777777" w:rsidR="00A828F3" w:rsidRDefault="00A828F3" w:rsidP="001143B6">
            <w:pPr>
              <w:spacing w:line="360" w:lineRule="auto"/>
              <w:jc w:val="both"/>
              <w:rPr>
                <w:rFonts w:ascii="Times New Roman" w:hAnsi="Times New Roman" w:cs="Times New Roman"/>
                <w:sz w:val="24"/>
                <w:szCs w:val="24"/>
              </w:rPr>
            </w:pPr>
          </w:p>
        </w:tc>
        <w:tc>
          <w:tcPr>
            <w:tcW w:w="1350" w:type="dxa"/>
          </w:tcPr>
          <w:p w14:paraId="53F58C58" w14:textId="77777777" w:rsidR="00A828F3" w:rsidRDefault="00A828F3"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340" w:type="dxa"/>
          </w:tcPr>
          <w:p w14:paraId="0E15EC8E" w14:textId="77777777" w:rsidR="00A828F3" w:rsidRDefault="00A828F3"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150" w:type="dxa"/>
          </w:tcPr>
          <w:p w14:paraId="7A20BC3A" w14:textId="77777777" w:rsidR="00A828F3" w:rsidRDefault="00A828F3"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90" w:type="dxa"/>
          </w:tcPr>
          <w:p w14:paraId="54E2098F" w14:textId="77777777" w:rsidR="00A828F3" w:rsidRDefault="00A828F3"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90" w:type="dxa"/>
          </w:tcPr>
          <w:p w14:paraId="7E95A2F7" w14:textId="77777777" w:rsidR="00A828F3" w:rsidRDefault="00A828F3"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828F3" w14:paraId="45FC4422" w14:textId="77777777" w:rsidTr="001C4E4A">
        <w:tc>
          <w:tcPr>
            <w:cnfStyle w:val="001000000000" w:firstRow="0" w:lastRow="0" w:firstColumn="1" w:lastColumn="0" w:oddVBand="0" w:evenVBand="0" w:oddHBand="0" w:evenHBand="0" w:firstRowFirstColumn="0" w:firstRowLastColumn="0" w:lastRowFirstColumn="0" w:lastRowLastColumn="0"/>
            <w:tcW w:w="630" w:type="dxa"/>
          </w:tcPr>
          <w:p w14:paraId="2051A944" w14:textId="77777777" w:rsidR="00A828F3" w:rsidRDefault="00A828F3" w:rsidP="001143B6">
            <w:pPr>
              <w:spacing w:line="360" w:lineRule="auto"/>
              <w:jc w:val="both"/>
              <w:rPr>
                <w:rFonts w:ascii="Times New Roman" w:hAnsi="Times New Roman" w:cs="Times New Roman"/>
                <w:sz w:val="24"/>
                <w:szCs w:val="24"/>
              </w:rPr>
            </w:pPr>
          </w:p>
        </w:tc>
        <w:tc>
          <w:tcPr>
            <w:tcW w:w="1350" w:type="dxa"/>
          </w:tcPr>
          <w:p w14:paraId="77D7474D" w14:textId="77777777" w:rsidR="00A828F3" w:rsidRDefault="00A828F3"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340" w:type="dxa"/>
          </w:tcPr>
          <w:p w14:paraId="18D75E9E" w14:textId="77777777" w:rsidR="00A828F3" w:rsidRDefault="00A828F3"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150" w:type="dxa"/>
          </w:tcPr>
          <w:p w14:paraId="1955A0CD" w14:textId="77777777" w:rsidR="00A828F3" w:rsidRDefault="00A828F3"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90" w:type="dxa"/>
          </w:tcPr>
          <w:p w14:paraId="0506A44E" w14:textId="77777777" w:rsidR="00A828F3" w:rsidRDefault="00A828F3"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90" w:type="dxa"/>
          </w:tcPr>
          <w:p w14:paraId="6AD9F0EA" w14:textId="77777777" w:rsidR="00A828F3" w:rsidRDefault="00A828F3" w:rsidP="001143B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62038921" w14:textId="261F09EA" w:rsidR="00A35AF3" w:rsidRDefault="00A35AF3" w:rsidP="001143B6">
      <w:pPr>
        <w:spacing w:line="360" w:lineRule="auto"/>
        <w:jc w:val="both"/>
        <w:rPr>
          <w:rFonts w:ascii="Times New Roman" w:hAnsi="Times New Roman" w:cs="Times New Roman"/>
          <w:sz w:val="24"/>
          <w:szCs w:val="24"/>
        </w:rPr>
      </w:pPr>
    </w:p>
    <w:p w14:paraId="774916CA" w14:textId="77777777" w:rsidR="00CA2C1F" w:rsidRPr="001143B6" w:rsidRDefault="00CA2C1F" w:rsidP="001143B6">
      <w:pPr>
        <w:spacing w:line="360" w:lineRule="auto"/>
        <w:jc w:val="both"/>
        <w:rPr>
          <w:rFonts w:ascii="Times New Roman" w:hAnsi="Times New Roman" w:cs="Times New Roman"/>
          <w:sz w:val="24"/>
          <w:szCs w:val="24"/>
        </w:rPr>
      </w:pPr>
    </w:p>
    <w:p w14:paraId="67AD5A74" w14:textId="77777777" w:rsidR="00441EEA" w:rsidRPr="001143B6" w:rsidRDefault="00441EEA" w:rsidP="001143B6">
      <w:pPr>
        <w:spacing w:line="360" w:lineRule="auto"/>
        <w:jc w:val="both"/>
        <w:rPr>
          <w:rFonts w:ascii="Times New Roman" w:hAnsi="Times New Roman" w:cs="Times New Roman"/>
          <w:bCs/>
          <w:color w:val="000000" w:themeColor="text1"/>
          <w:sz w:val="24"/>
          <w:szCs w:val="24"/>
        </w:rPr>
      </w:pPr>
    </w:p>
    <w:p w14:paraId="236A4294" w14:textId="4DF511A7" w:rsidR="00B91FD4" w:rsidRPr="001143B6" w:rsidRDefault="00B91FD4" w:rsidP="001143B6">
      <w:pPr>
        <w:spacing w:line="360" w:lineRule="auto"/>
        <w:jc w:val="both"/>
        <w:rPr>
          <w:rFonts w:ascii="Times New Roman" w:hAnsi="Times New Roman" w:cs="Times New Roman"/>
          <w:b/>
          <w:color w:val="000000" w:themeColor="text1"/>
          <w:sz w:val="24"/>
          <w:szCs w:val="24"/>
        </w:rPr>
      </w:pPr>
    </w:p>
    <w:p w14:paraId="3E88E4D5" w14:textId="68762D45" w:rsidR="00207426" w:rsidRDefault="00207426">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br w:type="page"/>
      </w:r>
    </w:p>
    <w:p w14:paraId="3D136FE1" w14:textId="77777777" w:rsidR="005C25DD" w:rsidRDefault="005C25DD" w:rsidP="001143B6">
      <w:pPr>
        <w:spacing w:line="360" w:lineRule="auto"/>
        <w:jc w:val="both"/>
        <w:rPr>
          <w:rFonts w:ascii="Times New Roman" w:hAnsi="Times New Roman" w:cs="Times New Roman"/>
          <w:b/>
          <w:color w:val="000000" w:themeColor="text1"/>
          <w:sz w:val="24"/>
          <w:szCs w:val="24"/>
        </w:rPr>
        <w:sectPr w:rsidR="005C25DD" w:rsidSect="00A828F3">
          <w:pgSz w:w="15840" w:h="12240" w:orient="landscape"/>
          <w:pgMar w:top="1440" w:right="1440" w:bottom="1440" w:left="1440" w:header="720" w:footer="720" w:gutter="0"/>
          <w:cols w:space="720"/>
          <w:docGrid w:linePitch="360"/>
        </w:sectPr>
      </w:pPr>
    </w:p>
    <w:p w14:paraId="18B38E2E" w14:textId="4FB064AF" w:rsidR="00B91FD4" w:rsidRPr="001143B6" w:rsidRDefault="00B91FD4" w:rsidP="001143B6">
      <w:pPr>
        <w:spacing w:line="360" w:lineRule="auto"/>
        <w:jc w:val="both"/>
        <w:rPr>
          <w:rFonts w:ascii="Times New Roman" w:hAnsi="Times New Roman" w:cs="Times New Roman"/>
          <w:b/>
          <w:color w:val="000000" w:themeColor="text1"/>
          <w:sz w:val="24"/>
          <w:szCs w:val="24"/>
        </w:rPr>
      </w:pPr>
    </w:p>
    <w:p w14:paraId="4934C4A8" w14:textId="77777777" w:rsidR="007A727E" w:rsidRPr="001143B6" w:rsidRDefault="00B91FD4" w:rsidP="001143B6">
      <w:pPr>
        <w:pStyle w:val="ListParagraph"/>
        <w:numPr>
          <w:ilvl w:val="1"/>
          <w:numId w:val="3"/>
        </w:numPr>
        <w:spacing w:after="200" w:line="360" w:lineRule="auto"/>
        <w:jc w:val="both"/>
        <w:rPr>
          <w:rFonts w:ascii="Times New Roman" w:hAnsi="Times New Roman" w:cs="Times New Roman"/>
          <w:b/>
          <w:color w:val="000000" w:themeColor="text1"/>
          <w:sz w:val="24"/>
          <w:szCs w:val="24"/>
        </w:rPr>
      </w:pPr>
      <w:r w:rsidRPr="001143B6">
        <w:rPr>
          <w:rFonts w:ascii="Times New Roman" w:hAnsi="Times New Roman" w:cs="Times New Roman"/>
          <w:b/>
          <w:color w:val="000000" w:themeColor="text1"/>
          <w:sz w:val="24"/>
          <w:szCs w:val="24"/>
        </w:rPr>
        <w:t xml:space="preserve">Review of Related literature  </w:t>
      </w:r>
      <w:r w:rsidRPr="001143B6">
        <w:rPr>
          <w:rFonts w:ascii="Times New Roman" w:hAnsi="Times New Roman" w:cs="Times New Roman"/>
          <w:b/>
          <w:color w:val="000000" w:themeColor="text1"/>
          <w:sz w:val="24"/>
          <w:szCs w:val="24"/>
        </w:rPr>
        <w:tab/>
      </w:r>
    </w:p>
    <w:p w14:paraId="08693F5F" w14:textId="2D85FF1E" w:rsidR="007A727E" w:rsidRPr="001143B6" w:rsidRDefault="007A727E" w:rsidP="001143B6">
      <w:pPr>
        <w:pStyle w:val="ListParagraph"/>
        <w:spacing w:line="360" w:lineRule="auto"/>
        <w:ind w:left="480"/>
        <w:jc w:val="both"/>
        <w:rPr>
          <w:rFonts w:ascii="Times New Roman" w:hAnsi="Times New Roman" w:cs="Times New Roman"/>
          <w:sz w:val="24"/>
          <w:szCs w:val="24"/>
        </w:rPr>
      </w:pPr>
      <w:r w:rsidRPr="001143B6">
        <w:rPr>
          <w:rFonts w:ascii="Times New Roman" w:hAnsi="Times New Roman" w:cs="Times New Roman"/>
          <w:sz w:val="24"/>
          <w:szCs w:val="24"/>
        </w:rPr>
        <w:fldChar w:fldCharType="begin"/>
      </w:r>
      <w:r w:rsidR="00520DC9">
        <w:rPr>
          <w:rFonts w:ascii="Times New Roman" w:hAnsi="Times New Roman" w:cs="Times New Roman"/>
          <w:sz w:val="24"/>
          <w:szCs w:val="24"/>
        </w:rPr>
        <w:instrText xml:space="preserve"> ADDIN ZOTERO_ITEM CSL_CITATION {"citationID":"Y7RlkVAy","properties":{"formattedCitation":"(T et al., 2020)","plainCitation":"(T et al., 2020)","dontUpdate":true,"noteIndex":0},"citationItems":[{"id":387,"uris":["http://zotero.org/users/9104097/items/XDLEWCZ2"],"itemData":{"id":387,"type":"article","abstract":"Oﬀensive behaviour has become pervasive in the Internet community. Individuals take the advantage of anonymity in the cyber world and indulge in oﬀensive communications which they may not consider in the real life. Governments, online communities, companies etc are investing into prevention of oﬀensive behaviour content in social media. One of the most eﬀective solution for tacking this enigmatic problem is the use of computational techniques to identify oﬀensive content and take action. The current work focuses on detecting oﬀensive language in English tweets. The dataset used for the experiment is obtained from SemEval-2019 Task 6 on Identifying and Categorizing Oﬀensive Language in Social Media (OﬀensEval). The dataset contains 14,460 annotated English tweets. The present paper provides a comparative analysis and Random kitchen sink (RKS) based approach for oﬀensive language detection. We explore the eﬀectiveness of Google sentence encoder, Fasttext, Dynamic mode decomposition (DMD) based features and Random kitchen sink (RKS) method for oﬀensive language detection. From the experiments and evaluation we observed that RKS with fastetxt achieved competing results. The evaluation measures used are accuracy, precision, recall, f1-score.","language":"en","note":"arXiv:2001.03131 [cs]","number":"arXiv:2001.03131","publisher":"arXiv","source":"arXiv.org","title":"Offensive Language Detection: A Comparative Analysis","title-short":"Offensive Language Detection","URL":"http://arxiv.org/abs/2001.03131","author":[{"family":"T","given":"Vyshnav M."},{"family":"S","given":"Sachin Kumar"},{"family":"P","given":"Soman K."}],"accessed":{"date-parts":[["2023",7,19]]},"issued":{"date-parts":[["2020",1,9]]}}}],"schema":"https://github.com/citation-style-language/schema/raw/master/csl-citation.json"} </w:instrText>
      </w:r>
      <w:r w:rsidRPr="001143B6">
        <w:rPr>
          <w:rFonts w:ascii="Times New Roman" w:hAnsi="Times New Roman" w:cs="Times New Roman"/>
          <w:sz w:val="24"/>
          <w:szCs w:val="24"/>
        </w:rPr>
        <w:fldChar w:fldCharType="separate"/>
      </w:r>
      <w:r w:rsidRPr="001143B6">
        <w:rPr>
          <w:rFonts w:ascii="Times New Roman" w:hAnsi="Times New Roman" w:cs="Times New Roman"/>
          <w:sz w:val="24"/>
          <w:szCs w:val="24"/>
        </w:rPr>
        <w:t>T et al., (2020)</w:t>
      </w:r>
      <w:r w:rsidRPr="001143B6">
        <w:rPr>
          <w:rFonts w:ascii="Times New Roman" w:hAnsi="Times New Roman" w:cs="Times New Roman"/>
          <w:sz w:val="24"/>
          <w:szCs w:val="24"/>
        </w:rPr>
        <w:fldChar w:fldCharType="end"/>
      </w:r>
      <w:r w:rsidRPr="001143B6">
        <w:rPr>
          <w:rFonts w:ascii="Times New Roman" w:hAnsi="Times New Roman" w:cs="Times New Roman"/>
          <w:sz w:val="24"/>
          <w:szCs w:val="24"/>
        </w:rPr>
        <w:t xml:space="preserve"> used the dataset of SemEval-2019 Task 6 to investigates the usefulness of three features namely Google sentence encoder, Fast-text, Dynamic mode decomposition, alongside the Random kitchen sink (RKS) approach for detecting offensiveness in a post. The result of the experiment was evaluated using four metrices and the best performance was recorded from the combination of fast-text and the Random kitchen sink. </w:t>
      </w:r>
    </w:p>
    <w:p w14:paraId="24BF9AA5" w14:textId="7D4B34C7" w:rsidR="00B91FD4" w:rsidRPr="001143B6" w:rsidRDefault="00B91FD4" w:rsidP="001143B6">
      <w:pPr>
        <w:pStyle w:val="ListParagraph"/>
        <w:spacing w:after="200" w:line="360" w:lineRule="auto"/>
        <w:ind w:left="480"/>
        <w:jc w:val="both"/>
        <w:rPr>
          <w:rFonts w:ascii="Times New Roman" w:hAnsi="Times New Roman" w:cs="Times New Roman"/>
          <w:b/>
          <w:color w:val="000000" w:themeColor="text1"/>
          <w:sz w:val="24"/>
          <w:szCs w:val="24"/>
        </w:rPr>
      </w:pP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t xml:space="preserve">  </w:t>
      </w:r>
    </w:p>
    <w:p w14:paraId="659C688E" w14:textId="77777777" w:rsidR="00B91FD4" w:rsidRPr="001143B6" w:rsidRDefault="00B91FD4" w:rsidP="001143B6">
      <w:pPr>
        <w:pStyle w:val="ListParagraph"/>
        <w:numPr>
          <w:ilvl w:val="1"/>
          <w:numId w:val="3"/>
        </w:numPr>
        <w:spacing w:after="0" w:line="360" w:lineRule="auto"/>
        <w:jc w:val="both"/>
        <w:rPr>
          <w:rFonts w:ascii="Times New Roman" w:hAnsi="Times New Roman" w:cs="Times New Roman"/>
          <w:b/>
          <w:color w:val="000000" w:themeColor="text1"/>
          <w:sz w:val="24"/>
          <w:szCs w:val="24"/>
        </w:rPr>
      </w:pPr>
      <w:r w:rsidRPr="001143B6">
        <w:rPr>
          <w:rFonts w:ascii="Times New Roman" w:hAnsi="Times New Roman" w:cs="Times New Roman"/>
          <w:b/>
          <w:color w:val="000000" w:themeColor="text1"/>
          <w:sz w:val="24"/>
          <w:szCs w:val="24"/>
        </w:rPr>
        <w:t>Summary of Literature Review</w:t>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t xml:space="preserve">  </w:t>
      </w:r>
    </w:p>
    <w:p w14:paraId="3C640DC4" w14:textId="77777777" w:rsidR="00B91FD4" w:rsidRPr="001143B6" w:rsidRDefault="00B91FD4" w:rsidP="001143B6">
      <w:pPr>
        <w:spacing w:after="0" w:line="360" w:lineRule="auto"/>
        <w:jc w:val="both"/>
        <w:rPr>
          <w:rFonts w:ascii="Times New Roman" w:hAnsi="Times New Roman" w:cs="Times New Roman"/>
          <w:b/>
          <w:color w:val="000000" w:themeColor="text1"/>
          <w:sz w:val="24"/>
          <w:szCs w:val="24"/>
        </w:rPr>
      </w:pPr>
      <w:r w:rsidRPr="001143B6">
        <w:rPr>
          <w:rFonts w:ascii="Times New Roman" w:hAnsi="Times New Roman" w:cs="Times New Roman"/>
          <w:b/>
          <w:color w:val="000000" w:themeColor="text1"/>
          <w:sz w:val="24"/>
          <w:szCs w:val="24"/>
        </w:rPr>
        <w:t xml:space="preserve"> 2.12. Research Gap</w:t>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r>
      <w:r w:rsidRPr="001143B6">
        <w:rPr>
          <w:rFonts w:ascii="Times New Roman" w:hAnsi="Times New Roman" w:cs="Times New Roman"/>
          <w:b/>
          <w:color w:val="000000" w:themeColor="text1"/>
          <w:sz w:val="24"/>
          <w:szCs w:val="24"/>
        </w:rPr>
        <w:tab/>
        <w:t xml:space="preserve">  </w:t>
      </w:r>
    </w:p>
    <w:p w14:paraId="6570ED8B" w14:textId="77777777" w:rsidR="00B91FD4" w:rsidRPr="001143B6" w:rsidRDefault="00B91FD4" w:rsidP="001143B6">
      <w:pPr>
        <w:pStyle w:val="ListParagraph"/>
        <w:spacing w:line="360" w:lineRule="auto"/>
        <w:ind w:left="480"/>
        <w:jc w:val="both"/>
        <w:rPr>
          <w:rFonts w:ascii="Times New Roman" w:hAnsi="Times New Roman" w:cs="Times New Roman"/>
          <w:color w:val="000000" w:themeColor="text1"/>
          <w:sz w:val="24"/>
          <w:szCs w:val="24"/>
        </w:rPr>
      </w:pPr>
    </w:p>
    <w:p w14:paraId="3855E96E" w14:textId="77777777" w:rsidR="00B91FD4" w:rsidRPr="001143B6" w:rsidRDefault="00B91FD4" w:rsidP="001143B6">
      <w:pPr>
        <w:spacing w:line="360" w:lineRule="auto"/>
        <w:jc w:val="both"/>
        <w:rPr>
          <w:rFonts w:ascii="Times New Roman" w:hAnsi="Times New Roman" w:cs="Times New Roman"/>
          <w:b/>
          <w:color w:val="000000" w:themeColor="text1"/>
          <w:sz w:val="24"/>
          <w:szCs w:val="24"/>
        </w:rPr>
      </w:pPr>
    </w:p>
    <w:p w14:paraId="52E8E512" w14:textId="77777777" w:rsidR="00B91FD4" w:rsidRPr="001143B6" w:rsidRDefault="00B91FD4" w:rsidP="001143B6">
      <w:pPr>
        <w:spacing w:line="360" w:lineRule="auto"/>
        <w:jc w:val="both"/>
        <w:rPr>
          <w:rFonts w:ascii="Times New Roman" w:hAnsi="Times New Roman" w:cs="Times New Roman"/>
          <w:b/>
          <w:color w:val="000000" w:themeColor="text1"/>
          <w:sz w:val="24"/>
          <w:szCs w:val="24"/>
        </w:rPr>
      </w:pPr>
    </w:p>
    <w:p w14:paraId="3883751D" w14:textId="77777777" w:rsidR="00BE6AFB" w:rsidRDefault="00BE6AFB" w:rsidP="001143B6">
      <w:pPr>
        <w:spacing w:line="360" w:lineRule="auto"/>
        <w:jc w:val="both"/>
        <w:rPr>
          <w:rFonts w:ascii="Times New Roman" w:hAnsi="Times New Roman" w:cs="Times New Roman"/>
          <w:b/>
          <w:color w:val="000000" w:themeColor="text1"/>
          <w:sz w:val="24"/>
          <w:szCs w:val="24"/>
        </w:rPr>
      </w:pPr>
    </w:p>
    <w:p w14:paraId="441CA206" w14:textId="77777777" w:rsidR="00416308" w:rsidRDefault="00BE6AFB" w:rsidP="001143B6">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r>
    </w:p>
    <w:p w14:paraId="757F050A" w14:textId="77777777" w:rsidR="00416308" w:rsidRDefault="00416308">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4BA8C1A6" w14:textId="1980991F" w:rsidR="00B91FD4" w:rsidRPr="001143B6" w:rsidRDefault="00B91FD4" w:rsidP="001143B6">
      <w:pPr>
        <w:spacing w:line="360" w:lineRule="auto"/>
        <w:jc w:val="both"/>
        <w:rPr>
          <w:rFonts w:ascii="Times New Roman" w:hAnsi="Times New Roman" w:cs="Times New Roman"/>
          <w:b/>
          <w:color w:val="000000" w:themeColor="text1"/>
          <w:sz w:val="24"/>
          <w:szCs w:val="24"/>
        </w:rPr>
      </w:pPr>
      <w:r w:rsidRPr="001143B6">
        <w:rPr>
          <w:rFonts w:ascii="Times New Roman" w:hAnsi="Times New Roman" w:cs="Times New Roman"/>
          <w:b/>
          <w:color w:val="000000" w:themeColor="text1"/>
          <w:sz w:val="24"/>
          <w:szCs w:val="24"/>
        </w:rPr>
        <w:lastRenderedPageBreak/>
        <w:t>CHAPTER THREE</w:t>
      </w:r>
    </w:p>
    <w:p w14:paraId="2419DC8A" w14:textId="6A9EB8BB" w:rsidR="00B91FD4" w:rsidRPr="001143B6" w:rsidRDefault="001B440E" w:rsidP="001143B6">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ataset</w:t>
      </w:r>
    </w:p>
    <w:p w14:paraId="4F6EF079" w14:textId="09D55ED9" w:rsidR="00BE601F" w:rsidRDefault="001C1463"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3.1 </w:t>
      </w:r>
      <w:r w:rsidR="00BE601F">
        <w:rPr>
          <w:rFonts w:ascii="Times New Roman" w:hAnsi="Times New Roman" w:cs="Times New Roman"/>
          <w:color w:val="000000" w:themeColor="text1"/>
          <w:sz w:val="24"/>
          <w:szCs w:val="24"/>
        </w:rPr>
        <w:t>Introduction</w:t>
      </w:r>
    </w:p>
    <w:p w14:paraId="47CA60AB" w14:textId="77777777" w:rsidR="00BE601F" w:rsidRDefault="00BE601F"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chapter explains the details of steps taken to collected data from twitter using keywords related to hate speech and offensive language, the approach used in cleaning the data before and after annotation, the entire annotation process and the final corpus.</w:t>
      </w:r>
    </w:p>
    <w:p w14:paraId="1D51E51B" w14:textId="1055A6BB" w:rsidR="001C1463" w:rsidRDefault="001C1463"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2 Data source</w:t>
      </w:r>
    </w:p>
    <w:p w14:paraId="6554BF23" w14:textId="13AA5916" w:rsidR="00616402" w:rsidRDefault="001C1463" w:rsidP="00616402">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choice of data source is crucial in dataset creation. </w:t>
      </w:r>
      <w:r w:rsidR="00E11D24">
        <w:rPr>
          <w:rFonts w:ascii="Times New Roman" w:hAnsi="Times New Roman" w:cs="Times New Roman"/>
          <w:color w:val="000000" w:themeColor="text1"/>
          <w:sz w:val="24"/>
          <w:szCs w:val="24"/>
        </w:rPr>
        <w:t>Data should be collected from reliable sources and be of good quality. Different sources have been used by different researche</w:t>
      </w:r>
      <w:r w:rsidR="0074347B">
        <w:rPr>
          <w:rFonts w:ascii="Times New Roman" w:hAnsi="Times New Roman" w:cs="Times New Roman"/>
          <w:color w:val="000000" w:themeColor="text1"/>
          <w:sz w:val="24"/>
          <w:szCs w:val="24"/>
        </w:rPr>
        <w:t xml:space="preserve">rs for </w:t>
      </w:r>
      <w:r w:rsidR="00A723A4">
        <w:rPr>
          <w:rFonts w:ascii="Times New Roman" w:hAnsi="Times New Roman" w:cs="Times New Roman"/>
          <w:color w:val="000000" w:themeColor="text1"/>
          <w:sz w:val="24"/>
          <w:szCs w:val="24"/>
        </w:rPr>
        <w:t>hate speech detection</w:t>
      </w:r>
      <w:r w:rsidR="0074347B">
        <w:rPr>
          <w:rFonts w:ascii="Times New Roman" w:hAnsi="Times New Roman" w:cs="Times New Roman"/>
          <w:color w:val="000000" w:themeColor="text1"/>
          <w:sz w:val="24"/>
          <w:szCs w:val="24"/>
        </w:rPr>
        <w:t xml:space="preserve"> tasks. Most common among these sources are the Twitter</w:t>
      </w:r>
      <w:r w:rsidR="00A84FA5">
        <w:rPr>
          <w:rFonts w:ascii="Times New Roman" w:hAnsi="Times New Roman" w:cs="Times New Roman"/>
          <w:color w:val="000000" w:themeColor="text1"/>
          <w:sz w:val="24"/>
          <w:szCs w:val="24"/>
        </w:rPr>
        <w:t xml:space="preserve">, Facebook, Yahoo!, </w:t>
      </w:r>
      <w:r w:rsidR="00A52E14">
        <w:rPr>
          <w:rFonts w:ascii="Times New Roman" w:hAnsi="Times New Roman" w:cs="Times New Roman"/>
          <w:color w:val="000000" w:themeColor="text1"/>
          <w:sz w:val="24"/>
          <w:szCs w:val="24"/>
        </w:rPr>
        <w:t>Wikipedia</w:t>
      </w:r>
      <w:r w:rsidR="00A84FA5">
        <w:rPr>
          <w:rFonts w:ascii="Times New Roman" w:hAnsi="Times New Roman" w:cs="Times New Roman"/>
          <w:color w:val="000000" w:themeColor="text1"/>
          <w:sz w:val="24"/>
          <w:szCs w:val="24"/>
        </w:rPr>
        <w:t>, and You</w:t>
      </w:r>
      <w:r w:rsidR="00A52E14">
        <w:rPr>
          <w:rFonts w:ascii="Times New Roman" w:hAnsi="Times New Roman" w:cs="Times New Roman"/>
          <w:color w:val="000000" w:themeColor="text1"/>
          <w:sz w:val="24"/>
          <w:szCs w:val="24"/>
        </w:rPr>
        <w:t>T</w:t>
      </w:r>
      <w:r w:rsidR="00A84FA5">
        <w:rPr>
          <w:rFonts w:ascii="Times New Roman" w:hAnsi="Times New Roman" w:cs="Times New Roman"/>
          <w:color w:val="000000" w:themeColor="text1"/>
          <w:sz w:val="24"/>
          <w:szCs w:val="24"/>
        </w:rPr>
        <w:t>ube</w:t>
      </w:r>
      <w:r w:rsidR="00A52E14">
        <w:rPr>
          <w:rFonts w:ascii="Times New Roman" w:hAnsi="Times New Roman" w:cs="Times New Roman"/>
          <w:color w:val="000000" w:themeColor="text1"/>
          <w:sz w:val="24"/>
          <w:szCs w:val="24"/>
        </w:rPr>
        <w:t xml:space="preserve"> </w:t>
      </w:r>
      <w:r w:rsidR="00A52E14">
        <w:rPr>
          <w:rFonts w:ascii="Times New Roman" w:hAnsi="Times New Roman" w:cs="Times New Roman"/>
          <w:color w:val="000000" w:themeColor="text1"/>
          <w:sz w:val="24"/>
          <w:szCs w:val="24"/>
        </w:rPr>
        <w:fldChar w:fldCharType="begin"/>
      </w:r>
      <w:r w:rsidR="00A52E14">
        <w:rPr>
          <w:rFonts w:ascii="Times New Roman" w:hAnsi="Times New Roman" w:cs="Times New Roman"/>
          <w:color w:val="000000" w:themeColor="text1"/>
          <w:sz w:val="24"/>
          <w:szCs w:val="24"/>
        </w:rPr>
        <w:instrText xml:space="preserve"> ADDIN ZOTERO_ITEM CSL_CITATION {"citationID":"HAiSnhx5","properties":{"formattedCitation":"(Fortuna &amp; Nunes, 2019; Jahan &amp; Oussalah, 2023)","plainCitation":"(Fortuna &amp; Nunes, 2019; Jahan &amp; Oussalah, 2023)","noteIndex":0},"citationItems":[{"id":15,"uris":["http://zotero.org/users/9104097/items/DX63CEBH"],"itemData":{"id":15,"type":"article-journal","abstract":"The scientific study of hate speech, from a computer science point of view, is recent. This survey organizes and describes the current state of the field, providing a structured overview of previous approaches, including core algorithms, methods, and main features used. This work also discusses the complexity of the concept of hate speech, defined in many platforms and contexts, and provides a unifying definition. This area has an unquestionable potential for societal impact, particularly in online communities and digital media platforms. The development and systematization of shared resources, such as guidelines, annotated datasets in multiple languages, and algorithms, is a crucial step in advancing the automatic detection of hate speech.","container-title":"ACM Computing Surveys","DOI":"10.1145/3232676","ISSN":"0360-0300, 1557-7341","issue":"4","journalAbbreviation":"ACM Comput. Surv.","language":"en","page":"1-30","source":"DOI.org (Crossref)","title":"A Survey on Automatic Detection of Hate Speech in Text","volume":"51","author":[{"family":"Fortuna","given":"Paula"},{"family":"Nunes","given":"Sérgio"}],"issued":{"date-parts":[["2019",7,31]]}}},{"id":886,"uris":["http://zotero.org/users/9104097/items/HH8Q9J7S"],"itemData":{"id":886,"type":"article-journal","abstract":"With the multiplication of social media platforms, which offer anonymity, easy access and online community formation and online debate, the issue of hate speech detection and tracking becomes a growing challenge to society, individual, policy-makers and researchers. Despite efforts for leveraging automatic techniques for automatic detection and monitoring, their performances are still far from satisfactory, which constantly calls for future research on the issue. This paper provides a systematic review of literature in this field, with a focus on natural language processing and deep learning technologies, highlighting the terminology, processing pipeline, core methods employed, with a focal point on deep learning architecture. From a methodological perspective, we adopt PRISMA guideline of systematic review of the last 10 years literature from ACM Digital Library and Google Scholar. In the sequel, existing surveys, limitations, and future research directions are extensively discussed.&amp; COPY; 2023 The Author(s). Published by Elsevier B.V. This is an open access article under the CC BY license (http://creativecommons.org/licenses/by/4.0/).","container-title":"NEUROCOMPUTING","DOI":"10.1016/j.neucom.2023.126232","ISSN":"0925-2312","title":"A systematic review of hate speech automatic detection using natural language processing","volume":"546","author":[{"family":"Jahan","given":"Md Saroar"},{"family":"Oussalah","given":"Mourad"}],"issued":{"date-parts":[["2023",8,14]]}}}],"schema":"https://github.com/citation-style-language/schema/raw/master/csl-citation.json"} </w:instrText>
      </w:r>
      <w:r w:rsidR="00A52E14">
        <w:rPr>
          <w:rFonts w:ascii="Times New Roman" w:hAnsi="Times New Roman" w:cs="Times New Roman"/>
          <w:color w:val="000000" w:themeColor="text1"/>
          <w:sz w:val="24"/>
          <w:szCs w:val="24"/>
        </w:rPr>
        <w:fldChar w:fldCharType="separate"/>
      </w:r>
      <w:r w:rsidR="00A52E14" w:rsidRPr="00A52E14">
        <w:rPr>
          <w:rFonts w:ascii="Times New Roman" w:hAnsi="Times New Roman" w:cs="Times New Roman"/>
          <w:sz w:val="24"/>
        </w:rPr>
        <w:t>(Fortuna &amp; Nunes, 2019; Jahan &amp; Oussalah, 2023)</w:t>
      </w:r>
      <w:r w:rsidR="00A52E14">
        <w:rPr>
          <w:rFonts w:ascii="Times New Roman" w:hAnsi="Times New Roman" w:cs="Times New Roman"/>
          <w:color w:val="000000" w:themeColor="text1"/>
          <w:sz w:val="24"/>
          <w:szCs w:val="24"/>
        </w:rPr>
        <w:fldChar w:fldCharType="end"/>
      </w:r>
      <w:r w:rsidR="00A52E14">
        <w:rPr>
          <w:rFonts w:ascii="Times New Roman" w:hAnsi="Times New Roman" w:cs="Times New Roman"/>
          <w:color w:val="000000" w:themeColor="text1"/>
          <w:sz w:val="24"/>
          <w:szCs w:val="24"/>
        </w:rPr>
        <w:t xml:space="preserve">. In this research, we chose to use twitter as our dataset because </w:t>
      </w:r>
      <w:r w:rsidR="00A62BB4">
        <w:rPr>
          <w:rFonts w:ascii="Times New Roman" w:hAnsi="Times New Roman" w:cs="Times New Roman"/>
          <w:color w:val="000000" w:themeColor="text1"/>
          <w:sz w:val="24"/>
          <w:szCs w:val="24"/>
        </w:rPr>
        <w:t xml:space="preserve">1) it </w:t>
      </w:r>
      <w:r w:rsidR="009A7D3F">
        <w:rPr>
          <w:rFonts w:ascii="Times New Roman" w:hAnsi="Times New Roman" w:cs="Times New Roman"/>
          <w:color w:val="000000" w:themeColor="text1"/>
          <w:sz w:val="24"/>
          <w:szCs w:val="24"/>
        </w:rPr>
        <w:t>is</w:t>
      </w:r>
      <w:r w:rsidR="00A62BB4">
        <w:rPr>
          <w:rFonts w:ascii="Times New Roman" w:hAnsi="Times New Roman" w:cs="Times New Roman"/>
          <w:color w:val="000000" w:themeColor="text1"/>
          <w:sz w:val="24"/>
          <w:szCs w:val="24"/>
        </w:rPr>
        <w:t xml:space="preserve"> one of the most used </w:t>
      </w:r>
      <w:r w:rsidR="006E6AF5">
        <w:rPr>
          <w:rFonts w:ascii="Times New Roman" w:hAnsi="Times New Roman" w:cs="Times New Roman"/>
          <w:color w:val="000000" w:themeColor="text1"/>
          <w:sz w:val="24"/>
          <w:szCs w:val="24"/>
        </w:rPr>
        <w:t>social media platforms</w:t>
      </w:r>
      <w:r w:rsidR="009A7D3F">
        <w:rPr>
          <w:rFonts w:ascii="Times New Roman" w:hAnsi="Times New Roman" w:cs="Times New Roman"/>
          <w:color w:val="000000" w:themeColor="text1"/>
          <w:sz w:val="24"/>
          <w:szCs w:val="24"/>
        </w:rPr>
        <w:t xml:space="preserve"> by Nigerians</w:t>
      </w:r>
      <w:r w:rsidR="00A62BB4">
        <w:rPr>
          <w:rFonts w:ascii="Times New Roman" w:hAnsi="Times New Roman" w:cs="Times New Roman"/>
          <w:color w:val="000000" w:themeColor="text1"/>
          <w:sz w:val="24"/>
          <w:szCs w:val="24"/>
        </w:rPr>
        <w:t>, 2) the availability public API to crawl data freely, 3) it is good for studying real time events</w:t>
      </w:r>
      <w:r w:rsidR="006E6AF5">
        <w:rPr>
          <w:rFonts w:ascii="Times New Roman" w:hAnsi="Times New Roman" w:cs="Times New Roman"/>
          <w:color w:val="000000" w:themeColor="text1"/>
          <w:sz w:val="24"/>
          <w:szCs w:val="24"/>
        </w:rPr>
        <w:t xml:space="preserve">. </w:t>
      </w:r>
    </w:p>
    <w:p w14:paraId="050A4411" w14:textId="68602BF1" w:rsidR="00B05EBB" w:rsidRDefault="00EC5EC2" w:rsidP="00616402">
      <w:pPr>
        <w:spacing w:line="240" w:lineRule="auto"/>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mc:AlternateContent>
          <mc:Choice Requires="wpg">
            <w:drawing>
              <wp:anchor distT="0" distB="0" distL="114300" distR="114300" simplePos="0" relativeHeight="251688960" behindDoc="0" locked="0" layoutInCell="1" allowOverlap="1" wp14:anchorId="4C82A646" wp14:editId="4C10530C">
                <wp:simplePos x="0" y="0"/>
                <wp:positionH relativeFrom="column">
                  <wp:posOffset>371475</wp:posOffset>
                </wp:positionH>
                <wp:positionV relativeFrom="paragraph">
                  <wp:posOffset>137160</wp:posOffset>
                </wp:positionV>
                <wp:extent cx="4972050" cy="2743200"/>
                <wp:effectExtent l="0" t="0" r="19050" b="19050"/>
                <wp:wrapNone/>
                <wp:docPr id="32" name="Group 32"/>
                <wp:cNvGraphicFramePr/>
                <a:graphic xmlns:a="http://schemas.openxmlformats.org/drawingml/2006/main">
                  <a:graphicData uri="http://schemas.microsoft.com/office/word/2010/wordprocessingGroup">
                    <wpg:wgp>
                      <wpg:cNvGrpSpPr/>
                      <wpg:grpSpPr>
                        <a:xfrm>
                          <a:off x="0" y="0"/>
                          <a:ext cx="4972050" cy="2743200"/>
                          <a:chOff x="0" y="0"/>
                          <a:chExt cx="4972050" cy="2743200"/>
                        </a:xfrm>
                      </wpg:grpSpPr>
                      <wps:wsp>
                        <wps:cNvPr id="1" name="Rectangle: Rounded Corners 1"/>
                        <wps:cNvSpPr/>
                        <wps:spPr>
                          <a:xfrm>
                            <a:off x="0" y="1257300"/>
                            <a:ext cx="1200150" cy="50482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681C6A1B" w14:textId="2F902DA8" w:rsidR="005C25DD" w:rsidRPr="00435EAC" w:rsidRDefault="005C25DD" w:rsidP="00190CF9">
                              <w:pPr>
                                <w:jc w:val="center"/>
                              </w:pPr>
                              <w:r w:rsidRPr="00435EAC">
                                <w:t>Seed keywo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0" name="Picture 10"/>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1752600" y="161925"/>
                            <a:ext cx="1123950" cy="790575"/>
                          </a:xfrm>
                          <a:prstGeom prst="rect">
                            <a:avLst/>
                          </a:prstGeom>
                          <a:noFill/>
                          <a:ln>
                            <a:noFill/>
                          </a:ln>
                        </pic:spPr>
                      </pic:pic>
                      <wps:wsp>
                        <wps:cNvPr id="13" name="Flowchart: Magnetic Disk 13"/>
                        <wps:cNvSpPr/>
                        <wps:spPr>
                          <a:xfrm>
                            <a:off x="3448050" y="0"/>
                            <a:ext cx="762000" cy="962025"/>
                          </a:xfrm>
                          <a:prstGeom prst="flowChartMagneticDisk">
                            <a:avLst/>
                          </a:prstGeom>
                        </wps:spPr>
                        <wps:style>
                          <a:lnRef idx="2">
                            <a:schemeClr val="accent6"/>
                          </a:lnRef>
                          <a:fillRef idx="1">
                            <a:schemeClr val="lt1"/>
                          </a:fillRef>
                          <a:effectRef idx="0">
                            <a:schemeClr val="accent6"/>
                          </a:effectRef>
                          <a:fontRef idx="minor">
                            <a:schemeClr val="dk1"/>
                          </a:fontRef>
                        </wps:style>
                        <wps:txbx>
                          <w:txbxContent>
                            <w:p w14:paraId="00E68E0C" w14:textId="00227F74" w:rsidR="005C25DD" w:rsidRPr="00435EAC" w:rsidRDefault="005C25DD" w:rsidP="00435EAC">
                              <w:pPr>
                                <w:jc w:val="center"/>
                              </w:pPr>
                              <w:r>
                                <w:t>Twit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Rounded Corners 2"/>
                        <wps:cNvSpPr/>
                        <wps:spPr>
                          <a:xfrm>
                            <a:off x="1676400" y="1266825"/>
                            <a:ext cx="1209675" cy="47625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12D03305" w14:textId="6CBEEB96" w:rsidR="005C25DD" w:rsidRPr="00435EAC" w:rsidRDefault="005C25DD" w:rsidP="00190CF9">
                              <w:pPr>
                                <w:jc w:val="center"/>
                              </w:pPr>
                              <w:r w:rsidRPr="00435EAC">
                                <w:t>Crowdsourced keywo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Rounded Corners 12"/>
                        <wps:cNvSpPr/>
                        <wps:spPr>
                          <a:xfrm>
                            <a:off x="3171825" y="1257300"/>
                            <a:ext cx="1266825" cy="46672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01E2573A" w14:textId="244FCDC7" w:rsidR="005C25DD" w:rsidRDefault="005C25DD" w:rsidP="00435EAC">
                              <w:pPr>
                                <w:jc w:val="center"/>
                              </w:pPr>
                              <w:r>
                                <w:t>Crawled twee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Arrow: Curved Left 20"/>
                        <wps:cNvSpPr/>
                        <wps:spPr>
                          <a:xfrm>
                            <a:off x="4457700" y="1476375"/>
                            <a:ext cx="514350" cy="1133475"/>
                          </a:xfrm>
                          <a:prstGeom prst="curvedLef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Arrow: Right 21"/>
                        <wps:cNvSpPr/>
                        <wps:spPr>
                          <a:xfrm>
                            <a:off x="1219200" y="1447800"/>
                            <a:ext cx="466725" cy="95250"/>
                          </a:xfrm>
                          <a:prstGeom prst="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Arrow: Right 22"/>
                        <wps:cNvSpPr/>
                        <wps:spPr>
                          <a:xfrm>
                            <a:off x="2895600" y="1447800"/>
                            <a:ext cx="276225" cy="85725"/>
                          </a:xfrm>
                          <a:prstGeom prst="righ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Rounded Corners 17"/>
                        <wps:cNvSpPr/>
                        <wps:spPr>
                          <a:xfrm>
                            <a:off x="3152775" y="2247900"/>
                            <a:ext cx="1295400" cy="49530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6964C6D9" w14:textId="49782556" w:rsidR="005C25DD" w:rsidRDefault="005C25DD" w:rsidP="00435EAC">
                              <w:pPr>
                                <w:jc w:val="center"/>
                              </w:pPr>
                              <w:r>
                                <w:t>Initial 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Rounded Corners 23"/>
                        <wps:cNvSpPr/>
                        <wps:spPr>
                          <a:xfrm>
                            <a:off x="1666875" y="2295525"/>
                            <a:ext cx="1247775" cy="43815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30478CD2" w14:textId="24F80294" w:rsidR="005C25DD" w:rsidRDefault="005C25DD" w:rsidP="0085709B">
                              <w:pPr>
                                <w:jc w:val="center"/>
                              </w:pPr>
                              <w:r>
                                <w:t>Anno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Arrow: Down 27"/>
                        <wps:cNvSpPr/>
                        <wps:spPr>
                          <a:xfrm>
                            <a:off x="542925" y="952500"/>
                            <a:ext cx="114300" cy="304800"/>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Arrow: Down 28"/>
                        <wps:cNvSpPr/>
                        <wps:spPr>
                          <a:xfrm>
                            <a:off x="2238375" y="952500"/>
                            <a:ext cx="73660" cy="314325"/>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Arrow: Down 29"/>
                        <wps:cNvSpPr/>
                        <wps:spPr>
                          <a:xfrm>
                            <a:off x="3829050" y="971550"/>
                            <a:ext cx="114300" cy="304800"/>
                          </a:xfrm>
                          <a:prstGeom prst="down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Arrow: Left 25"/>
                        <wps:cNvSpPr/>
                        <wps:spPr>
                          <a:xfrm>
                            <a:off x="2924175" y="2428875"/>
                            <a:ext cx="238125" cy="102235"/>
                          </a:xfrm>
                          <a:prstGeom prst="lef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Arrow: Left 26"/>
                        <wps:cNvSpPr/>
                        <wps:spPr>
                          <a:xfrm>
                            <a:off x="1143000" y="2428875"/>
                            <a:ext cx="514350" cy="121285"/>
                          </a:xfrm>
                          <a:prstGeom prst="leftArrow">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Rounded Corners 24"/>
                        <wps:cNvSpPr/>
                        <wps:spPr>
                          <a:xfrm>
                            <a:off x="9525" y="2286000"/>
                            <a:ext cx="1143000" cy="43815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44476879" w14:textId="0F025B44" w:rsidR="005C25DD" w:rsidRDefault="005C25DD" w:rsidP="0085709B">
                              <w:pPr>
                                <w:jc w:val="center"/>
                              </w:pPr>
                              <w:r>
                                <w:t>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Flowchart: Document 31"/>
                        <wps:cNvSpPr/>
                        <wps:spPr>
                          <a:xfrm>
                            <a:off x="76200" y="190500"/>
                            <a:ext cx="1171575" cy="790575"/>
                          </a:xfrm>
                          <a:prstGeom prst="flowChartDocument">
                            <a:avLst/>
                          </a:prstGeom>
                        </wps:spPr>
                        <wps:style>
                          <a:lnRef idx="2">
                            <a:schemeClr val="accent6"/>
                          </a:lnRef>
                          <a:fillRef idx="1">
                            <a:schemeClr val="lt1"/>
                          </a:fillRef>
                          <a:effectRef idx="0">
                            <a:schemeClr val="accent6"/>
                          </a:effectRef>
                          <a:fontRef idx="minor">
                            <a:schemeClr val="dk1"/>
                          </a:fontRef>
                        </wps:style>
                        <wps:txbx>
                          <w:txbxContent>
                            <w:p w14:paraId="41B84A9A" w14:textId="36342993" w:rsidR="005C25DD" w:rsidRDefault="005C25DD" w:rsidP="00EC5EC2">
                              <w:pPr>
                                <w:jc w:val="center"/>
                              </w:pPr>
                              <w:r>
                                <w:t>Social media and conflict in Nigeria, do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C82A646" id="Group 32" o:spid="_x0000_s1026" style="position:absolute;left:0;text-align:left;margin-left:29.25pt;margin-top:10.8pt;width:391.5pt;height:3in;z-index:251688960" coordsize="49720,2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">
                <v:roundrect id="Rectangle: Rounded Corners 1" o:spid="_x0000_s1027" style="position:absolute;top:12573;width:12001;height:50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" fillcolor="white [3201]" strokecolor="#70ad47 [3209]" strokeweight="1pt">
                  <v:stroke joinstyle="miter"/>
                  <v:textbox>
                    <w:txbxContent>
                      <w:p w14:paraId="681C6A1B" w14:textId="2F902DA8" w:rsidR="005C25DD" w:rsidRPr="00435EAC" w:rsidRDefault="005C25DD" w:rsidP="00190CF9">
                        <w:pPr>
                          <w:jc w:val="center"/>
                        </w:pPr>
                        <w:r w:rsidRPr="00435EAC">
                          <w:t>Seed keywords</w:t>
                        </w:r>
                      </w:p>
                    </w:txbxContent>
                  </v:textbox>
                </v:round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8" type="#_x0000_t75" style="position:absolute;left:17526;top:1619;width:11239;height:7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">
                  <v:imagedata r:id="rId9" o:title=""/>
                </v:shape>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3" o:spid="_x0000_s1029" type="#_x0000_t132" style="position:absolute;left:34480;width:7620;height:9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" fillcolor="white [3201]" strokecolor="#70ad47 [3209]" strokeweight="1pt">
                  <v:stroke joinstyle="miter"/>
                  <v:textbox>
                    <w:txbxContent>
                      <w:p w14:paraId="00E68E0C" w14:textId="00227F74" w:rsidR="005C25DD" w:rsidRPr="00435EAC" w:rsidRDefault="005C25DD" w:rsidP="00435EAC">
                        <w:pPr>
                          <w:jc w:val="center"/>
                        </w:pPr>
                        <w:r>
                          <w:t>Twitter</w:t>
                        </w:r>
                      </w:p>
                    </w:txbxContent>
                  </v:textbox>
                </v:shape>
                <v:roundrect id="Rectangle: Rounded Corners 2" o:spid="_x0000_s1030" style="position:absolute;left:16764;top:12668;width:12096;height:4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" fillcolor="white [3201]" strokecolor="#70ad47 [3209]" strokeweight="1pt">
                  <v:stroke joinstyle="miter"/>
                  <v:textbox>
                    <w:txbxContent>
                      <w:p w14:paraId="12D03305" w14:textId="6CBEEB96" w:rsidR="005C25DD" w:rsidRPr="00435EAC" w:rsidRDefault="005C25DD" w:rsidP="00190CF9">
                        <w:pPr>
                          <w:jc w:val="center"/>
                        </w:pPr>
                        <w:r w:rsidRPr="00435EAC">
                          <w:t>Crowdsourced keywords</w:t>
                        </w:r>
                      </w:p>
                    </w:txbxContent>
                  </v:textbox>
                </v:roundrect>
                <v:roundrect id="Rectangle: Rounded Corners 12" o:spid="_x0000_s1031" style="position:absolute;left:31718;top:12573;width:12668;height:46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" fillcolor="white [3201]" strokecolor="#70ad47 [3209]" strokeweight="1pt">
                  <v:stroke joinstyle="miter"/>
                  <v:textbox>
                    <w:txbxContent>
                      <w:p w14:paraId="01E2573A" w14:textId="244FCDC7" w:rsidR="005C25DD" w:rsidRDefault="005C25DD" w:rsidP="00435EAC">
                        <w:pPr>
                          <w:jc w:val="center"/>
                        </w:pPr>
                        <w:r>
                          <w:t>Crawled tweets</w:t>
                        </w:r>
                      </w:p>
                    </w:txbxContent>
                  </v:textbox>
                </v:roundrect>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rrow: Curved Left 20" o:spid="_x0000_s1032" type="#_x0000_t103" style="position:absolute;left:44577;top:14763;width:5143;height:113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" adj="16699,20375,5400" fillcolor="white [3201]" strokecolor="#70ad47 [3209]" strokeweight="1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1" o:spid="_x0000_s1033" type="#_x0000_t13" style="position:absolute;left:12192;top:14478;width:4667;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" adj="19396" fillcolor="white [3201]" strokecolor="#70ad47 [3209]" strokeweight="1pt"/>
                <v:shape id="Arrow: Right 22" o:spid="_x0000_s1034" type="#_x0000_t13" style="position:absolute;left:28956;top:14478;width:2762;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" adj="18248" fillcolor="white [3201]" strokecolor="#70ad47 [3209]" strokeweight="1pt"/>
                <v:roundrect id="Rectangle: Rounded Corners 17" o:spid="_x0000_s1035" style="position:absolute;left:31527;top:22479;width:12954;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" fillcolor="white [3201]" strokecolor="#70ad47 [3209]" strokeweight="1pt">
                  <v:stroke joinstyle="miter"/>
                  <v:textbox>
                    <w:txbxContent>
                      <w:p w14:paraId="6964C6D9" w14:textId="49782556" w:rsidR="005C25DD" w:rsidRDefault="005C25DD" w:rsidP="00435EAC">
                        <w:pPr>
                          <w:jc w:val="center"/>
                        </w:pPr>
                        <w:r>
                          <w:t>Initial pre-processing</w:t>
                        </w:r>
                      </w:p>
                    </w:txbxContent>
                  </v:textbox>
                </v:roundrect>
                <v:roundrect id="Rectangle: Rounded Corners 23" o:spid="_x0000_s1036" style="position:absolute;left:16668;top:22955;width:12478;height:43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" fillcolor="white [3201]" strokecolor="#70ad47 [3209]" strokeweight="1pt">
                  <v:stroke joinstyle="miter"/>
                  <v:textbox>
                    <w:txbxContent>
                      <w:p w14:paraId="30478CD2" w14:textId="24F80294" w:rsidR="005C25DD" w:rsidRDefault="005C25DD" w:rsidP="0085709B">
                        <w:pPr>
                          <w:jc w:val="center"/>
                        </w:pPr>
                        <w:r>
                          <w:t>Annotation</w:t>
                        </w:r>
                      </w:p>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7" o:spid="_x0000_s1037" type="#_x0000_t67" style="position:absolute;left:5429;top:9525;width:1143;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" adj="17550" fillcolor="white [3201]" strokecolor="#70ad47 [3209]" strokeweight="1pt"/>
                <v:shape id="Arrow: Down 28" o:spid="_x0000_s1038" type="#_x0000_t67" style="position:absolute;left:22383;top:9525;width:73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" adj="19069" fillcolor="white [3201]" strokecolor="#70ad47 [3209]" strokeweight="1pt"/>
                <v:shape id="Arrow: Down 29" o:spid="_x0000_s1039" type="#_x0000_t67" style="position:absolute;left:38290;top:9715;width:1143;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" adj="17550" fillcolor="white [3201]" strokecolor="#70ad47 [3209]" strokeweight="1p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25" o:spid="_x0000_s1040" type="#_x0000_t66" style="position:absolute;left:29241;top:24288;width:2382;height:10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" adj="4637" fillcolor="white [3201]" strokecolor="#70ad47 [3209]" strokeweight="1pt"/>
                <v:shape id="Arrow: Left 26" o:spid="_x0000_s1041" type="#_x0000_t66" style="position:absolute;left:11430;top:24288;width:5143;height:12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" adj="2547" fillcolor="white [3201]" strokecolor="#70ad47 [3209]" strokeweight="1pt"/>
                <v:roundrect id="Rectangle: Rounded Corners 24" o:spid="_x0000_s1042" style="position:absolute;left:95;top:22860;width:11430;height:43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" fillcolor="white [3201]" strokecolor="#70ad47 [3209]" strokeweight="1pt">
                  <v:stroke joinstyle="miter"/>
                  <v:textbox>
                    <w:txbxContent>
                      <w:p w14:paraId="44476879" w14:textId="0F025B44" w:rsidR="005C25DD" w:rsidRDefault="005C25DD" w:rsidP="0085709B">
                        <w:pPr>
                          <w:jc w:val="center"/>
                        </w:pPr>
                        <w:r>
                          <w:t>Dataset</w:t>
                        </w:r>
                      </w:p>
                    </w:txbxContent>
                  </v:textbox>
                </v:roundre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1" o:spid="_x0000_s1043" type="#_x0000_t114" style="position:absolute;left:762;top:1905;width:11715;height:7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" fillcolor="white [3201]" strokecolor="#70ad47 [3209]" strokeweight="1pt">
                  <v:textbox>
                    <w:txbxContent>
                      <w:p w14:paraId="41B84A9A" w14:textId="36342993" w:rsidR="005C25DD" w:rsidRDefault="005C25DD" w:rsidP="00EC5EC2">
                        <w:pPr>
                          <w:jc w:val="center"/>
                        </w:pPr>
                        <w:r>
                          <w:t>Social media and conflict in Nigeria, doc</w:t>
                        </w:r>
                      </w:p>
                    </w:txbxContent>
                  </v:textbox>
                </v:shape>
              </v:group>
            </w:pict>
          </mc:Fallback>
        </mc:AlternateContent>
      </w:r>
    </w:p>
    <w:p w14:paraId="794A13F5" w14:textId="23B270B5" w:rsidR="00B05EBB" w:rsidRDefault="00B05EBB" w:rsidP="00616402">
      <w:pPr>
        <w:spacing w:line="240" w:lineRule="auto"/>
        <w:jc w:val="both"/>
        <w:rPr>
          <w:rFonts w:ascii="Times New Roman" w:hAnsi="Times New Roman" w:cs="Times New Roman"/>
          <w:color w:val="000000" w:themeColor="text1"/>
          <w:sz w:val="24"/>
          <w:szCs w:val="24"/>
        </w:rPr>
      </w:pPr>
    </w:p>
    <w:p w14:paraId="72D7C785" w14:textId="3CF2749C" w:rsidR="00B05EBB" w:rsidRDefault="00B05EBB" w:rsidP="00616402">
      <w:pPr>
        <w:spacing w:line="240" w:lineRule="auto"/>
        <w:jc w:val="both"/>
        <w:rPr>
          <w:rFonts w:ascii="Times New Roman" w:hAnsi="Times New Roman" w:cs="Times New Roman"/>
          <w:color w:val="000000" w:themeColor="text1"/>
          <w:sz w:val="24"/>
          <w:szCs w:val="24"/>
        </w:rPr>
      </w:pPr>
    </w:p>
    <w:p w14:paraId="490134D3" w14:textId="6250E668" w:rsidR="00B05EBB" w:rsidRDefault="00B05EBB" w:rsidP="00616402">
      <w:pPr>
        <w:spacing w:line="240" w:lineRule="auto"/>
        <w:jc w:val="both"/>
        <w:rPr>
          <w:rFonts w:ascii="Times New Roman" w:hAnsi="Times New Roman" w:cs="Times New Roman"/>
          <w:color w:val="000000" w:themeColor="text1"/>
          <w:sz w:val="24"/>
          <w:szCs w:val="24"/>
        </w:rPr>
      </w:pPr>
    </w:p>
    <w:p w14:paraId="61DA9E08" w14:textId="5C3BE77B" w:rsidR="00190CF9" w:rsidRDefault="00190CF9" w:rsidP="00616402">
      <w:pPr>
        <w:spacing w:line="240" w:lineRule="auto"/>
        <w:jc w:val="both"/>
        <w:rPr>
          <w:rFonts w:ascii="Times New Roman" w:hAnsi="Times New Roman" w:cs="Times New Roman"/>
          <w:color w:val="000000" w:themeColor="text1"/>
          <w:sz w:val="24"/>
          <w:szCs w:val="24"/>
        </w:rPr>
      </w:pPr>
    </w:p>
    <w:p w14:paraId="26572D05" w14:textId="14567978" w:rsidR="00190CF9" w:rsidRDefault="00190CF9" w:rsidP="00616402">
      <w:pPr>
        <w:spacing w:line="240" w:lineRule="auto"/>
        <w:jc w:val="both"/>
        <w:rPr>
          <w:rFonts w:ascii="Times New Roman" w:hAnsi="Times New Roman" w:cs="Times New Roman"/>
          <w:color w:val="000000" w:themeColor="text1"/>
          <w:sz w:val="24"/>
          <w:szCs w:val="24"/>
        </w:rPr>
      </w:pPr>
    </w:p>
    <w:p w14:paraId="0A8789A7" w14:textId="585E036A" w:rsidR="00190CF9" w:rsidRDefault="00435EAC" w:rsidP="00435EAC">
      <w:pPr>
        <w:tabs>
          <w:tab w:val="left" w:pos="7395"/>
        </w:tabs>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p w14:paraId="408F42E8" w14:textId="7A9B5DCD" w:rsidR="00435EAC" w:rsidRDefault="00435EAC" w:rsidP="00435EAC">
      <w:pPr>
        <w:tabs>
          <w:tab w:val="left" w:pos="7395"/>
        </w:tabs>
        <w:spacing w:line="240" w:lineRule="auto"/>
        <w:jc w:val="both"/>
        <w:rPr>
          <w:rFonts w:ascii="Times New Roman" w:hAnsi="Times New Roman" w:cs="Times New Roman"/>
          <w:color w:val="000000" w:themeColor="text1"/>
          <w:sz w:val="24"/>
          <w:szCs w:val="24"/>
        </w:rPr>
      </w:pPr>
    </w:p>
    <w:p w14:paraId="3CCD888A" w14:textId="40B24076" w:rsidR="00435EAC" w:rsidRDefault="00435EAC" w:rsidP="00435EAC">
      <w:pPr>
        <w:tabs>
          <w:tab w:val="left" w:pos="7395"/>
        </w:tabs>
        <w:spacing w:line="240" w:lineRule="auto"/>
        <w:jc w:val="both"/>
        <w:rPr>
          <w:rFonts w:ascii="Times New Roman" w:hAnsi="Times New Roman" w:cs="Times New Roman"/>
          <w:color w:val="000000" w:themeColor="text1"/>
          <w:sz w:val="24"/>
          <w:szCs w:val="24"/>
        </w:rPr>
      </w:pPr>
    </w:p>
    <w:p w14:paraId="64AD640E" w14:textId="33324A29" w:rsidR="00435EAC" w:rsidRDefault="00435EAC" w:rsidP="00435EAC">
      <w:pPr>
        <w:tabs>
          <w:tab w:val="left" w:pos="7395"/>
        </w:tabs>
        <w:spacing w:line="240" w:lineRule="auto"/>
        <w:jc w:val="both"/>
        <w:rPr>
          <w:rFonts w:ascii="Times New Roman" w:hAnsi="Times New Roman" w:cs="Times New Roman"/>
          <w:color w:val="000000" w:themeColor="text1"/>
          <w:sz w:val="24"/>
          <w:szCs w:val="24"/>
        </w:rPr>
      </w:pPr>
    </w:p>
    <w:p w14:paraId="163303CF" w14:textId="789CD263" w:rsidR="0085709B" w:rsidRDefault="0085709B" w:rsidP="00435EAC">
      <w:pPr>
        <w:tabs>
          <w:tab w:val="left" w:pos="7395"/>
        </w:tabs>
        <w:spacing w:line="240" w:lineRule="auto"/>
        <w:jc w:val="both"/>
        <w:rPr>
          <w:rFonts w:ascii="Times New Roman" w:hAnsi="Times New Roman" w:cs="Times New Roman"/>
          <w:color w:val="000000" w:themeColor="text1"/>
          <w:sz w:val="24"/>
          <w:szCs w:val="24"/>
        </w:rPr>
      </w:pPr>
    </w:p>
    <w:p w14:paraId="33402770" w14:textId="3C6E42BC" w:rsidR="0085709B" w:rsidRDefault="0085709B" w:rsidP="0085709B">
      <w:pPr>
        <w:tabs>
          <w:tab w:val="left" w:pos="7395"/>
        </w:tabs>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ure 3.1: Dataset creation flowchart</w:t>
      </w:r>
    </w:p>
    <w:p w14:paraId="1E682F4E" w14:textId="7C06CA2A" w:rsidR="00190CF9" w:rsidRDefault="00190CF9" w:rsidP="00616402">
      <w:pPr>
        <w:spacing w:line="240" w:lineRule="auto"/>
        <w:jc w:val="both"/>
        <w:rPr>
          <w:rFonts w:ascii="Times New Roman" w:hAnsi="Times New Roman" w:cs="Times New Roman"/>
          <w:color w:val="000000" w:themeColor="text1"/>
          <w:sz w:val="24"/>
          <w:szCs w:val="24"/>
        </w:rPr>
      </w:pPr>
    </w:p>
    <w:p w14:paraId="243DB203" w14:textId="0329B405" w:rsidR="0085709B" w:rsidRDefault="0085709B" w:rsidP="00616402">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ywords selection</w:t>
      </w:r>
    </w:p>
    <w:p w14:paraId="0ED275D0" w14:textId="5DCB4A66" w:rsidR="00D816F0" w:rsidRDefault="00382B12" w:rsidP="00616402">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ne of the approach</w:t>
      </w:r>
      <w:r w:rsidR="00D95522">
        <w:rPr>
          <w:rFonts w:ascii="Times New Roman" w:hAnsi="Times New Roman" w:cs="Times New Roman"/>
          <w:color w:val="000000" w:themeColor="text1"/>
          <w:sz w:val="24"/>
          <w:szCs w:val="24"/>
        </w:rPr>
        <w:t xml:space="preserve">es to crawling tweets is the use of keywords, hashtags, and identifying users that a known to post offensive contents </w:t>
      </w:r>
      <w:r w:rsidR="00313B7F">
        <w:rPr>
          <w:rFonts w:ascii="Times New Roman" w:hAnsi="Times New Roman" w:cs="Times New Roman"/>
          <w:color w:val="000000" w:themeColor="text1"/>
          <w:sz w:val="24"/>
          <w:szCs w:val="24"/>
        </w:rPr>
        <w:fldChar w:fldCharType="begin"/>
      </w:r>
      <w:r w:rsidR="00313B7F">
        <w:rPr>
          <w:rFonts w:ascii="Times New Roman" w:hAnsi="Times New Roman" w:cs="Times New Roman"/>
          <w:color w:val="000000" w:themeColor="text1"/>
          <w:sz w:val="24"/>
          <w:szCs w:val="24"/>
        </w:rPr>
        <w:instrText xml:space="preserve"> ADDIN ZOTERO_ITEM CSL_CITATION {"citationID":"R5FyOWq5","properties":{"formattedCitation":"(Hoefels et al., 2022; Ibrohim &amp; Budi, 2018; Zampieri et al., 2019a)","plainCitation":"(Hoefels et al., 2022; Ibrohim &amp; Budi, 2018; Zampieri et al., 2019a)","noteIndex":0},"citationItems":[{"id":2221,"uris":["http://zotero.org/users/9104097/items/354GGI65"],"itemData":{"id":2221,"type":"paper-conference","abstract":"This paper introduces CoRoSeOf, a large corpus of Romanian social media manually annotated for sexist and offensive language. We describe the annotation process of the corpus, provide initial analyses, and baseline classification results for sexism detection on this data set. The resulting corpus contains 39 245 tweets, annotated by multiple annotators (with an agreement rate of Fleiss' kappa = is 0.45), following the sexist label set of a recent study. The automatic sexism detection yields scores similar to some of the earlier studies (macro averaged F1 score of 83.07% on binary classification task). We release the corpus with a permissive license.","container-title":"LREC 2022: THIRTEEN INTERNATIONAL CONFERENCE ON LANGUAGE RESOURCES AND EVALUATION","ISBN":"979-10-95546-72-6","page":"2269-2281","publisher":"Google; S African Ctr Digital Language Resources; Vocapia Res; 3M; Emvista; Expert.ai; Grammarly; Minist Culture, Delegat Gen Langue Francaise Aux Langues France; Reg Sud Provence Alpes Cote Azur","title":"CoRoSeOf - An Annotated Corpus of Romanian Sexist and Offensive Tweets","author":[{"family":"Hoefels","given":"Diana Constantina"},{"family":"Coltekin","given":"Cagri"},{"family":"Madroane","given":"Irina Diana"}],"editor":[{"family":"Calzolari","given":"N"},{"family":"Bechet","given":"F"},{"family":"Blache","given":"P"},{"family":"Choukri","given":"K"},{"family":"Cieri","given":"C"},{"family":"Declerck","given":"T"},{"family":"Goggi","given":"S"},{"family":"Isahara","given":"H"},{"family":"Maegaard","given":"B"},{"family":"Mazo","given":"H"},{"family":"Odijk","given":"H"},{"family":"Piperidis","given":"S"}],"issued":{"date-parts":[["2022"]]}}},{"id":18,"uris":["http://zotero.org/users/9104097/items/D7PMQ94X"],"itemData":{"id":18,"type":"article-journal","abstract":"Abstract Abusive language is an expression (both oral or text) that contains abusive/dirty words or phrases both in the context of jokes, aAbvuuslgivaer lsaenxgucaogneseirsvaatnioenxporretsosiocnurs(binogthsoomrael oonret.eNxto)wthaadtaycosnmtaainnys apbeuospivlee/odnirttyhewionrtdesrnoert p(nheratiszeesnsb)otwhriitne tahnedcopnotsetxatnofabjouksievse, laanvguulgaagre sienxthcoenssoecrivaaltimonedoira tsoucchurassinFgascoemboeookn,eL. iNnoe,wTawdaiyttserm, eatncy. Dpeeotepclteinognatnheabinutseivrneelta(nngeutiazgeensin) wsorcitiealamndedpioastisaan daibﬃusciuvlet plarnogbuleamgetoinretshoelvseocbieaclamuseedtihaissupcrhobalsemFaccaenbonookt ,beLrineseo, lTvweditjtuesr,t uetsce. wDoertdecmtiantgchainnga.bTuhsiivsepalapnegr udaisgceusinsessoaciparlelmimediniaariisesastduidﬃycfuolrt apbroubsilveemlatongreusaoglevedebteeccatuiosne tihnisInpdroonbelesmiancasnocnioalt bmeerdeisaoalvneddthjuestchuasellewnogredimn adtecvheinlogp.iTnghias psyapsteermdifsocrusInsedsoanepsriealnimaibnuasriivees lsatundgyuafgoer dabeutescivtieonla,negsupaegceiadlleyteicntisoonciianl Imndeodniae.siWanesaolcsioalbmuieltdiraepaonrdtetdheancheaxllpeenrgime einntdfeovrelaobpuisnigvea lsaynsgteumagefodreItnedcotinoensioann Ianbduosinveesilaanngtwuaegeet udseitnecgtimona,chesinpeeclieaalrlynining saopcpiarol amchedwiai.thWae sailmsoplbeuiwltorredpno-rgterdamanaenxdpcehriamr enn-tgrfaomr afbeuastiuvreesl.anWgeuaugseedNetaeicvteioBnaoynesI,nSduopnpesoiratnVtewcetoert Musaincghimnea,cahnindeRlaenadrnoimngFaoprepsrtoaDcehciwsiiothn Ta rseiemcpllaesswiﬁoerrdton-igdreanmtifayntdhechtwareent-gwrahmethfeerattuhreetsw. eWete iussae nNoat iavbeuBsiavyeelsa,nSguupapgoer,taVbuecsitvoer bMuatcnhoitnoe,ﬀaenndsivRea, nodroomﬀeFnosirveestlaDnegcuisaigoen. TTrheeeecxlpaesrsiimﬁeernttoreisduelntstifsyhothwetthwateethtewNhaeitvheerBtahyeetswcelaestsiisﬁaernwotitahbtuhseivceomlabnignuaatigoen, oafbuwsoivrde fbuuooounnnnrtiillggyyenrrvo((aaenntmmroooyttﬀ++caaelbbnbbauussiiggisssviiirrﬁvveaaee,mmeorllss)aar.nnffoTeeggﬀaahuuetteaauunggdrrseeeeiavsstaaeaggnnsliieddavvtneeaaigssnbbuttuuthhahsseegiiivvsebbee.eeeTllxssaahpttnneerrggeereuuissmxuuaapllggetteeenrii))t..i,,eemiaa..sell77alln00vcct..all00raaiel66ssas%%ssbuiiﬁﬁlletooeesfffrrsoFFtthrhho11aaowtt−−thwwteSSheeraccrtuuooesstrrsheeeeeedd..aHHrNggciiooahvvwwieeevrsseeesvvaaBteehhhrraa,,iiytggiieffihhsnwweetcrreeelrrraeeeccssssslltaauuiﬁsstllottsseii((rffimmmyywiioopnnitrrrggheeovttttthhhhheeeeaadnnttctwwho88imee33see%%bstt tiiiunoonndafftttooyiFF.ott11nww−−ooofSSllaawccbboooeerrrlldeess for every classiﬁer). The dataset in this experiment is available for other researchers that interest to improved this study.","container-title":"Procedia Computer Science","DOI":"10.1016/j.procs.2018.08.169","ISSN":"18770509","journalAbbreviation":"Procedia Computer Science","language":"en","page":"222-229","source":"DOI.org (Crossref)","title":"A Dataset and Preliminaries Study for Abusive Language Detection in Indonesian Social Media","volume":"135","author":[{"family":"Ibrohim","given":"Muhammad Okky"},{"family":"Budi","given":"Indra"}],"issued":{"date-parts":[["2018"]]}}},{"id":275,"uris":["http://zotero.org/users/9104097/items/QHJAMZSR"],"itemData":{"id":275,"type":"article","abstract":"As offensive content has become pervasive in social media, there has been much research in identifying potentially offensive messages. However, previous work on this topic did not consider the problem as a whole, but rather focused on detecting very speciﬁc types of offensive content, e.g., hate speech, cyberbulling, or cyber-aggression. In contrast, here we target several different kinds of offensive content. In particular, we model the task hierarchically, identifying the type and the target of offensive messages in social media. For this purpose, we complied the Offensive Language Identiﬁcation Dataset (OLID), a new dataset with tweets annotated for offensive content using a ﬁne-grained three-layer annotation scheme, which we make publicly available. We discuss the main similarities and differences between OLID and pre-existing datasets for hate speech identiﬁcation, aggression detection, and similar tasks. We further experiment with and we compare the performance of different machine learning models on OLID.","language":"en","note":"arXiv:1902.09666 [cs]","number":"arXiv:1902.09666","publisher":"arXiv","source":"arXiv.org","title":"Predicting the Type and Target of Offensive Posts in Social Media","URL":"http://arxiv.org/abs/1902.09666","author":[{"family":"Zampieri","given":"Marcos"},{"family":"Malmasi","given":"Shervin"},{"family":"Nakov","given":"Preslav"},{"family":"Rosenthal","given":"Sara"},{"family":"Farra","given":"Noura"},{"family":"Kumar","given":"Ritesh"}],"accessed":{"date-parts":[["2023",4,15]]},"issued":{"date-parts":[["2019",4,16]]}}}],"schema":"https://github.com/citation-style-language/schema/raw/master/csl-citation.json"} </w:instrText>
      </w:r>
      <w:r w:rsidR="00313B7F">
        <w:rPr>
          <w:rFonts w:ascii="Times New Roman" w:hAnsi="Times New Roman" w:cs="Times New Roman"/>
          <w:color w:val="000000" w:themeColor="text1"/>
          <w:sz w:val="24"/>
          <w:szCs w:val="24"/>
        </w:rPr>
        <w:fldChar w:fldCharType="separate"/>
      </w:r>
      <w:r w:rsidR="00313B7F" w:rsidRPr="00313B7F">
        <w:rPr>
          <w:rFonts w:ascii="Times New Roman" w:hAnsi="Times New Roman" w:cs="Times New Roman"/>
          <w:sz w:val="24"/>
        </w:rPr>
        <w:t>(Hoefels et al., 2022; Ibrohim &amp; Budi, 2018; Zampieri et al., 2019a)</w:t>
      </w:r>
      <w:r w:rsidR="00313B7F">
        <w:rPr>
          <w:rFonts w:ascii="Times New Roman" w:hAnsi="Times New Roman" w:cs="Times New Roman"/>
          <w:color w:val="000000" w:themeColor="text1"/>
          <w:sz w:val="24"/>
          <w:szCs w:val="24"/>
        </w:rPr>
        <w:fldChar w:fldCharType="end"/>
      </w:r>
      <w:r w:rsidR="00D95522">
        <w:rPr>
          <w:rFonts w:ascii="Times New Roman" w:hAnsi="Times New Roman" w:cs="Times New Roman"/>
          <w:color w:val="000000" w:themeColor="text1"/>
          <w:sz w:val="24"/>
          <w:szCs w:val="24"/>
        </w:rPr>
        <w:t>.</w:t>
      </w:r>
      <w:r w:rsidR="00313B7F">
        <w:rPr>
          <w:rFonts w:ascii="Times New Roman" w:hAnsi="Times New Roman" w:cs="Times New Roman"/>
          <w:color w:val="000000" w:themeColor="text1"/>
          <w:sz w:val="24"/>
          <w:szCs w:val="24"/>
        </w:rPr>
        <w:t xml:space="preserve"> </w:t>
      </w:r>
      <w:r w:rsidR="001950F0">
        <w:rPr>
          <w:rFonts w:ascii="Times New Roman" w:hAnsi="Times New Roman" w:cs="Times New Roman"/>
          <w:color w:val="000000" w:themeColor="text1"/>
          <w:sz w:val="24"/>
          <w:szCs w:val="24"/>
        </w:rPr>
        <w:t>R</w:t>
      </w:r>
      <w:r w:rsidR="00313B7F">
        <w:rPr>
          <w:rFonts w:ascii="Times New Roman" w:hAnsi="Times New Roman" w:cs="Times New Roman"/>
          <w:color w:val="000000" w:themeColor="text1"/>
          <w:sz w:val="24"/>
          <w:szCs w:val="24"/>
        </w:rPr>
        <w:t>esearchers employ this technique to</w:t>
      </w:r>
      <w:r w:rsidR="00A158E4">
        <w:rPr>
          <w:rFonts w:ascii="Times New Roman" w:hAnsi="Times New Roman" w:cs="Times New Roman"/>
          <w:color w:val="000000" w:themeColor="text1"/>
          <w:sz w:val="24"/>
          <w:szCs w:val="24"/>
        </w:rPr>
        <w:t xml:space="preserve"> increase the chances of getting offensive tweets </w:t>
      </w:r>
      <w:r w:rsidR="00A158E4">
        <w:rPr>
          <w:rFonts w:ascii="Times New Roman" w:hAnsi="Times New Roman" w:cs="Times New Roman"/>
          <w:color w:val="000000" w:themeColor="text1"/>
          <w:sz w:val="24"/>
          <w:szCs w:val="24"/>
        </w:rPr>
        <w:lastRenderedPageBreak/>
        <w:t xml:space="preserve">from twitter </w:t>
      </w:r>
      <w:r w:rsidR="00A158E4">
        <w:rPr>
          <w:rFonts w:ascii="Times New Roman" w:hAnsi="Times New Roman" w:cs="Times New Roman"/>
          <w:color w:val="000000" w:themeColor="text1"/>
          <w:sz w:val="24"/>
          <w:szCs w:val="24"/>
        </w:rPr>
        <w:fldChar w:fldCharType="begin"/>
      </w:r>
      <w:r w:rsidR="00A158E4">
        <w:rPr>
          <w:rFonts w:ascii="Times New Roman" w:hAnsi="Times New Roman" w:cs="Times New Roman"/>
          <w:color w:val="000000" w:themeColor="text1"/>
          <w:sz w:val="24"/>
          <w:szCs w:val="24"/>
        </w:rPr>
        <w:instrText xml:space="preserve"> ADDIN ZOTERO_ITEM CSL_CITATION {"citationID":"qO0Ijdj1","properties":{"formattedCitation":"(Schmidt &amp; Wiegand, 2017)","plainCitation":"(Schmidt &amp; Wiegand, 2017)","noteIndex":0},"citationItems":[{"id":10,"uris":["http://zotero.org/users/9104097/items/66I9I7YC"],"itemData":{"id":10,"type":"article-journal","abstract":"This paper presents a survey on hate speech detection. Given the steadily growing body of social media content, the amount of online hate speech is also increasing. Due to the massive scale of the web, methods that automatically detect hate speech are required. Our survey describes key areas that have been explored to automatically recognize these types of utterances using natural language processing. We also discuss limits of those approaches.","language":"en","page":"10","source":"Zotero","title":"A Survey on Hate Speech Detection using Natural Language Processing","author":[{"family":"Schmidt","given":"Anna"},{"family":"Wiegand","given":"Michael"}],"issued":{"date-parts":[["2017"]]}}}],"schema":"https://github.com/citation-style-language/schema/raw/master/csl-citation.json"} </w:instrText>
      </w:r>
      <w:r w:rsidR="00A158E4">
        <w:rPr>
          <w:rFonts w:ascii="Times New Roman" w:hAnsi="Times New Roman" w:cs="Times New Roman"/>
          <w:color w:val="000000" w:themeColor="text1"/>
          <w:sz w:val="24"/>
          <w:szCs w:val="24"/>
        </w:rPr>
        <w:fldChar w:fldCharType="separate"/>
      </w:r>
      <w:r w:rsidR="00A158E4" w:rsidRPr="00A158E4">
        <w:rPr>
          <w:rFonts w:ascii="Times New Roman" w:hAnsi="Times New Roman" w:cs="Times New Roman"/>
          <w:sz w:val="24"/>
        </w:rPr>
        <w:t>(Schmidt &amp; Wiegand, 2017)</w:t>
      </w:r>
      <w:r w:rsidR="00A158E4">
        <w:rPr>
          <w:rFonts w:ascii="Times New Roman" w:hAnsi="Times New Roman" w:cs="Times New Roman"/>
          <w:color w:val="000000" w:themeColor="text1"/>
          <w:sz w:val="24"/>
          <w:szCs w:val="24"/>
        </w:rPr>
        <w:fldChar w:fldCharType="end"/>
      </w:r>
      <w:r w:rsidR="00A158E4">
        <w:rPr>
          <w:rFonts w:ascii="Times New Roman" w:hAnsi="Times New Roman" w:cs="Times New Roman"/>
          <w:color w:val="000000" w:themeColor="text1"/>
          <w:sz w:val="24"/>
          <w:szCs w:val="24"/>
        </w:rPr>
        <w:t>.</w:t>
      </w:r>
      <w:r w:rsidR="00D95522">
        <w:rPr>
          <w:rFonts w:ascii="Times New Roman" w:hAnsi="Times New Roman" w:cs="Times New Roman"/>
          <w:color w:val="000000" w:themeColor="text1"/>
          <w:sz w:val="24"/>
          <w:szCs w:val="24"/>
        </w:rPr>
        <w:t xml:space="preserve"> </w:t>
      </w:r>
      <w:r w:rsidR="001950F0">
        <w:rPr>
          <w:rFonts w:ascii="Times New Roman" w:hAnsi="Times New Roman" w:cs="Times New Roman"/>
          <w:color w:val="000000" w:themeColor="text1"/>
          <w:sz w:val="24"/>
          <w:szCs w:val="24"/>
        </w:rPr>
        <w:t>We adapted this approach and begin by</w:t>
      </w:r>
      <w:r w:rsidR="00DE3DEB">
        <w:rPr>
          <w:rFonts w:ascii="Times New Roman" w:hAnsi="Times New Roman" w:cs="Times New Roman"/>
          <w:color w:val="000000" w:themeColor="text1"/>
          <w:sz w:val="24"/>
          <w:szCs w:val="24"/>
        </w:rPr>
        <w:t xml:space="preserve"> collec</w:t>
      </w:r>
      <w:r w:rsidR="001950F0">
        <w:rPr>
          <w:rFonts w:ascii="Times New Roman" w:hAnsi="Times New Roman" w:cs="Times New Roman"/>
          <w:color w:val="000000" w:themeColor="text1"/>
          <w:sz w:val="24"/>
          <w:szCs w:val="24"/>
        </w:rPr>
        <w:t>ting</w:t>
      </w:r>
      <w:r w:rsidR="00DE3DEB">
        <w:rPr>
          <w:rFonts w:ascii="Times New Roman" w:hAnsi="Times New Roman" w:cs="Times New Roman"/>
          <w:color w:val="000000" w:themeColor="text1"/>
          <w:sz w:val="24"/>
          <w:szCs w:val="24"/>
        </w:rPr>
        <w:t xml:space="preserve"> </w:t>
      </w:r>
      <w:r w:rsidR="00B51D6C">
        <w:rPr>
          <w:rFonts w:ascii="Times New Roman" w:hAnsi="Times New Roman" w:cs="Times New Roman"/>
          <w:color w:val="000000" w:themeColor="text1"/>
          <w:sz w:val="24"/>
          <w:szCs w:val="24"/>
        </w:rPr>
        <w:t xml:space="preserve">keywords from a document of </w:t>
      </w:r>
      <w:r w:rsidR="00DE3DEB">
        <w:rPr>
          <w:rFonts w:ascii="Times New Roman" w:hAnsi="Times New Roman" w:cs="Times New Roman"/>
          <w:color w:val="000000" w:themeColor="text1"/>
          <w:sz w:val="24"/>
          <w:szCs w:val="24"/>
        </w:rPr>
        <w:t>hate speech</w:t>
      </w:r>
      <w:r w:rsidR="00B51D6C">
        <w:rPr>
          <w:rFonts w:ascii="Times New Roman" w:hAnsi="Times New Roman" w:cs="Times New Roman"/>
          <w:color w:val="000000" w:themeColor="text1"/>
          <w:sz w:val="24"/>
          <w:szCs w:val="24"/>
        </w:rPr>
        <w:t xml:space="preserve"> lexicon</w:t>
      </w:r>
      <w:r w:rsidR="00DE3DEB">
        <w:rPr>
          <w:rFonts w:ascii="Times New Roman" w:hAnsi="Times New Roman" w:cs="Times New Roman"/>
          <w:color w:val="000000" w:themeColor="text1"/>
          <w:sz w:val="24"/>
          <w:szCs w:val="24"/>
        </w:rPr>
        <w:t xml:space="preserve"> </w:t>
      </w:r>
      <w:r w:rsidR="00B51D6C">
        <w:rPr>
          <w:rFonts w:ascii="Times New Roman" w:hAnsi="Times New Roman" w:cs="Times New Roman"/>
          <w:color w:val="000000" w:themeColor="text1"/>
          <w:sz w:val="24"/>
          <w:szCs w:val="24"/>
        </w:rPr>
        <w:t xml:space="preserve">terms in Nigeria by </w:t>
      </w:r>
      <w:r w:rsidR="00B51D6C">
        <w:rPr>
          <w:rFonts w:ascii="Times New Roman" w:hAnsi="Times New Roman" w:cs="Times New Roman"/>
          <w:color w:val="000000" w:themeColor="text1"/>
          <w:sz w:val="24"/>
          <w:szCs w:val="24"/>
        </w:rPr>
        <w:fldChar w:fldCharType="begin"/>
      </w:r>
      <w:r w:rsidR="006005A9">
        <w:rPr>
          <w:rFonts w:ascii="Times New Roman" w:hAnsi="Times New Roman" w:cs="Times New Roman"/>
          <w:color w:val="000000" w:themeColor="text1"/>
          <w:sz w:val="24"/>
          <w:szCs w:val="24"/>
        </w:rPr>
        <w:instrText xml:space="preserve"> ADDIN ZOTERO_ITEM CSL_CITATION {"citationID":"GDuII5d6","properties":{"formattedCitation":"(Ferroggiaro, 2017)","plainCitation":"(Ferroggiaro, 2017)","noteIndex":0},"citationItems":[{"id":6268,"uris":["http://zotero.org/users/9104097/items/LVQV5B3J"],"itemData":{"id":6268,"type":"document","language":"English","publisher":"PeachTech Lab","title":"nigeria.pdf","title-short":"A Lexicon of Hate speech Terms","author":[{"family":"Ferroggiaro","given":"Will"}],"issued":{"date-parts":[["2017"]]}}}],"schema":"https://github.com/citation-style-language/schema/raw/master/csl-citation.json"} </w:instrText>
      </w:r>
      <w:r w:rsidR="00B51D6C">
        <w:rPr>
          <w:rFonts w:ascii="Times New Roman" w:hAnsi="Times New Roman" w:cs="Times New Roman"/>
          <w:color w:val="000000" w:themeColor="text1"/>
          <w:sz w:val="24"/>
          <w:szCs w:val="24"/>
        </w:rPr>
        <w:fldChar w:fldCharType="separate"/>
      </w:r>
      <w:r w:rsidR="00B51D6C" w:rsidRPr="00B51D6C">
        <w:rPr>
          <w:rFonts w:ascii="Times New Roman" w:hAnsi="Times New Roman" w:cs="Times New Roman"/>
          <w:sz w:val="24"/>
        </w:rPr>
        <w:t>(Ferroggiaro, 2017)</w:t>
      </w:r>
      <w:r w:rsidR="00B51D6C">
        <w:rPr>
          <w:rFonts w:ascii="Times New Roman" w:hAnsi="Times New Roman" w:cs="Times New Roman"/>
          <w:color w:val="000000" w:themeColor="text1"/>
          <w:sz w:val="24"/>
          <w:szCs w:val="24"/>
        </w:rPr>
        <w:fldChar w:fldCharType="end"/>
      </w:r>
      <w:r w:rsidR="00EC5EC2">
        <w:rPr>
          <w:rFonts w:ascii="Times New Roman" w:hAnsi="Times New Roman" w:cs="Times New Roman"/>
          <w:color w:val="000000" w:themeColor="text1"/>
          <w:sz w:val="24"/>
          <w:szCs w:val="24"/>
        </w:rPr>
        <w:t xml:space="preserve"> as shown in figure 3.1</w:t>
      </w:r>
      <w:r w:rsidR="00B51D6C">
        <w:rPr>
          <w:rFonts w:ascii="Times New Roman" w:hAnsi="Times New Roman" w:cs="Times New Roman"/>
          <w:color w:val="000000" w:themeColor="text1"/>
          <w:sz w:val="24"/>
          <w:szCs w:val="24"/>
        </w:rPr>
        <w:t xml:space="preserve">. We extracted terms used for Hausa language and gave it to two Hausa language experts for validation. </w:t>
      </w:r>
      <w:r w:rsidR="00CB5F43">
        <w:rPr>
          <w:rFonts w:ascii="Times New Roman" w:hAnsi="Times New Roman" w:cs="Times New Roman"/>
          <w:color w:val="000000" w:themeColor="text1"/>
          <w:sz w:val="24"/>
          <w:szCs w:val="24"/>
        </w:rPr>
        <w:t>Six</w:t>
      </w:r>
      <w:r w:rsidR="00B51D6C">
        <w:rPr>
          <w:rFonts w:ascii="Times New Roman" w:hAnsi="Times New Roman" w:cs="Times New Roman"/>
          <w:color w:val="000000" w:themeColor="text1"/>
          <w:sz w:val="24"/>
          <w:szCs w:val="24"/>
        </w:rPr>
        <w:t xml:space="preserve"> of the terms, </w:t>
      </w:r>
      <w:proofErr w:type="spellStart"/>
      <w:r w:rsidR="00B51D6C">
        <w:rPr>
          <w:rFonts w:ascii="Times New Roman" w:hAnsi="Times New Roman" w:cs="Times New Roman"/>
          <w:color w:val="000000" w:themeColor="text1"/>
          <w:sz w:val="24"/>
          <w:szCs w:val="24"/>
        </w:rPr>
        <w:t>arne</w:t>
      </w:r>
      <w:proofErr w:type="spellEnd"/>
      <w:r w:rsidR="00CB5F43">
        <w:rPr>
          <w:rFonts w:ascii="Times New Roman" w:hAnsi="Times New Roman" w:cs="Times New Roman"/>
          <w:color w:val="000000" w:themeColor="text1"/>
          <w:sz w:val="24"/>
          <w:szCs w:val="24"/>
        </w:rPr>
        <w:t xml:space="preserve"> (non-</w:t>
      </w:r>
      <w:proofErr w:type="spellStart"/>
      <w:r w:rsidR="00CB5F43">
        <w:rPr>
          <w:rFonts w:ascii="Times New Roman" w:hAnsi="Times New Roman" w:cs="Times New Roman"/>
          <w:color w:val="000000" w:themeColor="text1"/>
          <w:sz w:val="24"/>
          <w:szCs w:val="24"/>
        </w:rPr>
        <w:t>muslim</w:t>
      </w:r>
      <w:proofErr w:type="spellEnd"/>
      <w:r w:rsidR="00CB5F43">
        <w:rPr>
          <w:rFonts w:ascii="Times New Roman" w:hAnsi="Times New Roman" w:cs="Times New Roman"/>
          <w:color w:val="000000" w:themeColor="text1"/>
          <w:sz w:val="24"/>
          <w:szCs w:val="24"/>
        </w:rPr>
        <w:t>)</w:t>
      </w:r>
      <w:r w:rsidR="00B51D6C">
        <w:rPr>
          <w:rFonts w:ascii="Times New Roman" w:hAnsi="Times New Roman" w:cs="Times New Roman"/>
          <w:color w:val="000000" w:themeColor="text1"/>
          <w:sz w:val="24"/>
          <w:szCs w:val="24"/>
        </w:rPr>
        <w:t>, kafir</w:t>
      </w:r>
      <w:r w:rsidR="00CB5F43">
        <w:rPr>
          <w:rFonts w:ascii="Times New Roman" w:hAnsi="Times New Roman" w:cs="Times New Roman"/>
          <w:color w:val="000000" w:themeColor="text1"/>
          <w:sz w:val="24"/>
          <w:szCs w:val="24"/>
        </w:rPr>
        <w:t xml:space="preserve"> (non-believer)</w:t>
      </w:r>
      <w:r w:rsidR="00B51D6C">
        <w:rPr>
          <w:rFonts w:ascii="Times New Roman" w:hAnsi="Times New Roman" w:cs="Times New Roman"/>
          <w:color w:val="000000" w:themeColor="text1"/>
          <w:sz w:val="24"/>
          <w:szCs w:val="24"/>
        </w:rPr>
        <w:t xml:space="preserve">, </w:t>
      </w:r>
      <w:proofErr w:type="spellStart"/>
      <w:r w:rsidR="00B51D6C">
        <w:rPr>
          <w:rFonts w:ascii="Times New Roman" w:hAnsi="Times New Roman" w:cs="Times New Roman"/>
          <w:color w:val="000000" w:themeColor="text1"/>
          <w:sz w:val="24"/>
          <w:szCs w:val="24"/>
        </w:rPr>
        <w:t>inyamuri</w:t>
      </w:r>
      <w:proofErr w:type="spellEnd"/>
      <w:r w:rsidR="00CB5F43">
        <w:rPr>
          <w:rFonts w:ascii="Times New Roman" w:hAnsi="Times New Roman" w:cs="Times New Roman"/>
          <w:color w:val="000000" w:themeColor="text1"/>
          <w:sz w:val="24"/>
          <w:szCs w:val="24"/>
        </w:rPr>
        <w:t xml:space="preserve"> (Igbo)</w:t>
      </w:r>
      <w:r w:rsidR="00B51D6C">
        <w:rPr>
          <w:rFonts w:ascii="Times New Roman" w:hAnsi="Times New Roman" w:cs="Times New Roman"/>
          <w:color w:val="000000" w:themeColor="text1"/>
          <w:sz w:val="24"/>
          <w:szCs w:val="24"/>
        </w:rPr>
        <w:t xml:space="preserve">, </w:t>
      </w:r>
      <w:proofErr w:type="spellStart"/>
      <w:r w:rsidR="00DE06B1">
        <w:rPr>
          <w:rFonts w:ascii="Times New Roman" w:hAnsi="Times New Roman" w:cs="Times New Roman"/>
          <w:color w:val="000000" w:themeColor="text1"/>
          <w:sz w:val="24"/>
          <w:szCs w:val="24"/>
        </w:rPr>
        <w:t>almajiri</w:t>
      </w:r>
      <w:proofErr w:type="spellEnd"/>
      <w:r w:rsidR="00CB5F43">
        <w:rPr>
          <w:rFonts w:ascii="Times New Roman" w:hAnsi="Times New Roman" w:cs="Times New Roman"/>
          <w:color w:val="000000" w:themeColor="text1"/>
          <w:sz w:val="24"/>
          <w:szCs w:val="24"/>
        </w:rPr>
        <w:t xml:space="preserve"> (student of traditional qur’anic school)</w:t>
      </w:r>
      <w:r w:rsidR="00DE06B1">
        <w:rPr>
          <w:rFonts w:ascii="Times New Roman" w:hAnsi="Times New Roman" w:cs="Times New Roman"/>
          <w:color w:val="000000" w:themeColor="text1"/>
          <w:sz w:val="24"/>
          <w:szCs w:val="24"/>
        </w:rPr>
        <w:t xml:space="preserve">, </w:t>
      </w:r>
      <w:proofErr w:type="spellStart"/>
      <w:r w:rsidR="00DE06B1">
        <w:rPr>
          <w:rFonts w:ascii="Times New Roman" w:hAnsi="Times New Roman" w:cs="Times New Roman"/>
          <w:color w:val="000000" w:themeColor="text1"/>
          <w:sz w:val="24"/>
          <w:szCs w:val="24"/>
        </w:rPr>
        <w:t>boko</w:t>
      </w:r>
      <w:proofErr w:type="spellEnd"/>
      <w:r w:rsidR="00DE06B1">
        <w:rPr>
          <w:rFonts w:ascii="Times New Roman" w:hAnsi="Times New Roman" w:cs="Times New Roman"/>
          <w:color w:val="000000" w:themeColor="text1"/>
          <w:sz w:val="24"/>
          <w:szCs w:val="24"/>
        </w:rPr>
        <w:t xml:space="preserve"> haram, </w:t>
      </w:r>
      <w:r w:rsidR="00CB5F43">
        <w:rPr>
          <w:rFonts w:ascii="Times New Roman" w:hAnsi="Times New Roman" w:cs="Times New Roman"/>
          <w:color w:val="000000" w:themeColor="text1"/>
          <w:sz w:val="24"/>
          <w:szCs w:val="24"/>
        </w:rPr>
        <w:t xml:space="preserve">and </w:t>
      </w:r>
      <w:proofErr w:type="spellStart"/>
      <w:r w:rsidR="00CB5F43">
        <w:rPr>
          <w:rFonts w:ascii="Times New Roman" w:hAnsi="Times New Roman" w:cs="Times New Roman"/>
          <w:color w:val="000000" w:themeColor="text1"/>
          <w:sz w:val="24"/>
          <w:szCs w:val="24"/>
        </w:rPr>
        <w:t>karuwa</w:t>
      </w:r>
      <w:proofErr w:type="spellEnd"/>
      <w:r w:rsidR="00CB5F43">
        <w:rPr>
          <w:rFonts w:ascii="Times New Roman" w:hAnsi="Times New Roman" w:cs="Times New Roman"/>
          <w:color w:val="000000" w:themeColor="text1"/>
          <w:sz w:val="24"/>
          <w:szCs w:val="24"/>
        </w:rPr>
        <w:t xml:space="preserve"> (prostitute) were unanimously agreed by the two experts as conveying hate depending on context used in the se</w:t>
      </w:r>
      <w:r w:rsidR="00440B95">
        <w:rPr>
          <w:rFonts w:ascii="Times New Roman" w:hAnsi="Times New Roman" w:cs="Times New Roman"/>
          <w:color w:val="000000" w:themeColor="text1"/>
          <w:sz w:val="24"/>
          <w:szCs w:val="24"/>
        </w:rPr>
        <w:t>ntence.</w:t>
      </w:r>
      <w:r w:rsidR="00D816F0">
        <w:rPr>
          <w:rFonts w:ascii="Times New Roman" w:hAnsi="Times New Roman" w:cs="Times New Roman"/>
          <w:color w:val="000000" w:themeColor="text1"/>
          <w:sz w:val="24"/>
          <w:szCs w:val="24"/>
        </w:rPr>
        <w:t xml:space="preserve"> </w:t>
      </w:r>
    </w:p>
    <w:p w14:paraId="3EB8738F" w14:textId="0AF0FED4" w:rsidR="00AA17B5" w:rsidRDefault="00D816F0" w:rsidP="00616402">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bviously, the six terms will not be enough for the collection, hence, we resort</w:t>
      </w:r>
      <w:r w:rsidR="001950F0">
        <w:rPr>
          <w:rFonts w:ascii="Times New Roman" w:hAnsi="Times New Roman" w:cs="Times New Roman"/>
          <w:color w:val="000000" w:themeColor="text1"/>
          <w:sz w:val="24"/>
          <w:szCs w:val="24"/>
        </w:rPr>
        <w:t>ed</w:t>
      </w:r>
      <w:r>
        <w:rPr>
          <w:rFonts w:ascii="Times New Roman" w:hAnsi="Times New Roman" w:cs="Times New Roman"/>
          <w:color w:val="000000" w:themeColor="text1"/>
          <w:sz w:val="24"/>
          <w:szCs w:val="24"/>
        </w:rPr>
        <w:t xml:space="preserve"> to crowdsourcing. We drafted a </w:t>
      </w:r>
      <w:r w:rsidR="00307F69">
        <w:rPr>
          <w:rFonts w:ascii="Times New Roman" w:hAnsi="Times New Roman" w:cs="Times New Roman"/>
          <w:color w:val="000000" w:themeColor="text1"/>
          <w:sz w:val="24"/>
          <w:szCs w:val="24"/>
        </w:rPr>
        <w:t xml:space="preserve">google </w:t>
      </w:r>
      <w:r>
        <w:rPr>
          <w:rFonts w:ascii="Times New Roman" w:hAnsi="Times New Roman" w:cs="Times New Roman"/>
          <w:color w:val="000000" w:themeColor="text1"/>
          <w:sz w:val="24"/>
          <w:szCs w:val="24"/>
        </w:rPr>
        <w:t>document</w:t>
      </w:r>
      <w:r w:rsidR="00307F69">
        <w:rPr>
          <w:rFonts w:ascii="Times New Roman" w:hAnsi="Times New Roman" w:cs="Times New Roman"/>
          <w:color w:val="000000" w:themeColor="text1"/>
          <w:sz w:val="24"/>
          <w:szCs w:val="24"/>
        </w:rPr>
        <w:t xml:space="preserve"> (see appendix</w:t>
      </w:r>
      <w:proofErr w:type="gramStart"/>
      <w:r w:rsidR="00307F69">
        <w:rPr>
          <w:rFonts w:ascii="Times New Roman" w:hAnsi="Times New Roman" w:cs="Times New Roman"/>
          <w:color w:val="000000" w:themeColor="text1"/>
          <w:sz w:val="24"/>
          <w:szCs w:val="24"/>
        </w:rPr>
        <w:t xml:space="preserve"> ..</w:t>
      </w:r>
      <w:proofErr w:type="gramEnd"/>
      <w:r w:rsidR="00307F69">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and a share</w:t>
      </w:r>
      <w:r w:rsidR="00307F69">
        <w:rPr>
          <w:rFonts w:ascii="Times New Roman" w:hAnsi="Times New Roman" w:cs="Times New Roman"/>
          <w:color w:val="000000" w:themeColor="text1"/>
          <w:sz w:val="24"/>
          <w:szCs w:val="24"/>
        </w:rPr>
        <w:t>d</w:t>
      </w:r>
      <w:r>
        <w:rPr>
          <w:rFonts w:ascii="Times New Roman" w:hAnsi="Times New Roman" w:cs="Times New Roman"/>
          <w:color w:val="000000" w:themeColor="text1"/>
          <w:sz w:val="24"/>
          <w:szCs w:val="24"/>
        </w:rPr>
        <w:t xml:space="preserve"> it on Facebook, </w:t>
      </w:r>
      <w:r w:rsidR="0085709B">
        <w:rPr>
          <w:rFonts w:ascii="Times New Roman" w:hAnsi="Times New Roman" w:cs="Times New Roman"/>
          <w:color w:val="000000" w:themeColor="text1"/>
          <w:sz w:val="24"/>
          <w:szCs w:val="24"/>
        </w:rPr>
        <w:t>Twitter</w:t>
      </w:r>
      <w:r>
        <w:rPr>
          <w:rFonts w:ascii="Times New Roman" w:hAnsi="Times New Roman" w:cs="Times New Roman"/>
          <w:color w:val="000000" w:themeColor="text1"/>
          <w:sz w:val="24"/>
          <w:szCs w:val="24"/>
        </w:rPr>
        <w:t xml:space="preserve"> and </w:t>
      </w:r>
      <w:r w:rsidR="00307F69">
        <w:rPr>
          <w:rFonts w:ascii="Times New Roman" w:hAnsi="Times New Roman" w:cs="Times New Roman"/>
          <w:color w:val="000000" w:themeColor="text1"/>
          <w:sz w:val="24"/>
          <w:szCs w:val="24"/>
        </w:rPr>
        <w:t xml:space="preserve">through </w:t>
      </w:r>
      <w:r>
        <w:rPr>
          <w:rFonts w:ascii="Times New Roman" w:hAnsi="Times New Roman" w:cs="Times New Roman"/>
          <w:color w:val="000000" w:themeColor="text1"/>
          <w:sz w:val="24"/>
          <w:szCs w:val="24"/>
        </w:rPr>
        <w:t>emails requesting people to provide use wit</w:t>
      </w:r>
      <w:r w:rsidR="00307F69">
        <w:rPr>
          <w:rFonts w:ascii="Times New Roman" w:hAnsi="Times New Roman" w:cs="Times New Roman"/>
          <w:color w:val="000000" w:themeColor="text1"/>
          <w:sz w:val="24"/>
          <w:szCs w:val="24"/>
        </w:rPr>
        <w:t>h examples of hateful and offensive words in Hausa language. Interestingly, people responded positively</w:t>
      </w:r>
      <w:r w:rsidR="001950F0">
        <w:rPr>
          <w:rFonts w:ascii="Times New Roman" w:hAnsi="Times New Roman" w:cs="Times New Roman"/>
          <w:color w:val="000000" w:themeColor="text1"/>
          <w:sz w:val="24"/>
          <w:szCs w:val="24"/>
        </w:rPr>
        <w:t>,</w:t>
      </w:r>
      <w:r w:rsidR="00307F69">
        <w:rPr>
          <w:rFonts w:ascii="Times New Roman" w:hAnsi="Times New Roman" w:cs="Times New Roman"/>
          <w:color w:val="000000" w:themeColor="text1"/>
          <w:sz w:val="24"/>
          <w:szCs w:val="24"/>
        </w:rPr>
        <w:t xml:space="preserve"> and we collate</w:t>
      </w:r>
      <w:r w:rsidR="001950F0">
        <w:rPr>
          <w:rFonts w:ascii="Times New Roman" w:hAnsi="Times New Roman" w:cs="Times New Roman"/>
          <w:color w:val="000000" w:themeColor="text1"/>
          <w:sz w:val="24"/>
          <w:szCs w:val="24"/>
        </w:rPr>
        <w:t>d</w:t>
      </w:r>
      <w:r w:rsidR="00307F69">
        <w:rPr>
          <w:rFonts w:ascii="Times New Roman" w:hAnsi="Times New Roman" w:cs="Times New Roman"/>
          <w:color w:val="000000" w:themeColor="text1"/>
          <w:sz w:val="24"/>
          <w:szCs w:val="24"/>
        </w:rPr>
        <w:t xml:space="preserve"> these words and gave it to our language experts for validation. Those words that passed the validation were retained and used for the tweet crawling.</w:t>
      </w:r>
      <w:r w:rsidR="00087015">
        <w:rPr>
          <w:rFonts w:ascii="Times New Roman" w:hAnsi="Times New Roman" w:cs="Times New Roman"/>
          <w:color w:val="000000" w:themeColor="text1"/>
          <w:sz w:val="24"/>
          <w:szCs w:val="24"/>
        </w:rPr>
        <w:t xml:space="preserve"> We maintained two lists, one for hate speech and </w:t>
      </w:r>
      <w:r w:rsidR="001950F0">
        <w:rPr>
          <w:rFonts w:ascii="Times New Roman" w:hAnsi="Times New Roman" w:cs="Times New Roman"/>
          <w:color w:val="000000" w:themeColor="text1"/>
          <w:sz w:val="24"/>
          <w:szCs w:val="24"/>
        </w:rPr>
        <w:t>the other</w:t>
      </w:r>
      <w:r w:rsidR="00087015">
        <w:rPr>
          <w:rFonts w:ascii="Times New Roman" w:hAnsi="Times New Roman" w:cs="Times New Roman"/>
          <w:color w:val="000000" w:themeColor="text1"/>
          <w:sz w:val="24"/>
          <w:szCs w:val="24"/>
        </w:rPr>
        <w:t xml:space="preserve"> for offensive words. </w:t>
      </w:r>
      <w:r w:rsidR="004A4BC9">
        <w:rPr>
          <w:rFonts w:ascii="Times New Roman" w:hAnsi="Times New Roman" w:cs="Times New Roman"/>
          <w:color w:val="000000" w:themeColor="text1"/>
          <w:sz w:val="24"/>
          <w:szCs w:val="24"/>
        </w:rPr>
        <w:t xml:space="preserve">For each word in the list, we updated the masculine, feminine and plural of the word. </w:t>
      </w:r>
      <w:r w:rsidR="00E35BA5">
        <w:rPr>
          <w:rFonts w:ascii="Times New Roman" w:hAnsi="Times New Roman" w:cs="Times New Roman"/>
          <w:color w:val="000000" w:themeColor="text1"/>
          <w:sz w:val="24"/>
          <w:szCs w:val="24"/>
        </w:rPr>
        <w:t>Table 3.1 shows the total number of hate and offensive words used to collect tweets</w:t>
      </w:r>
      <w:r w:rsidR="00606C61">
        <w:rPr>
          <w:rFonts w:ascii="Times New Roman" w:hAnsi="Times New Roman" w:cs="Times New Roman"/>
          <w:color w:val="000000" w:themeColor="text1"/>
          <w:sz w:val="24"/>
          <w:szCs w:val="24"/>
        </w:rPr>
        <w:t xml:space="preserve">. </w:t>
      </w:r>
    </w:p>
    <w:p w14:paraId="0FC5721C" w14:textId="527EFE84" w:rsidR="00E35BA5" w:rsidRDefault="00542D14" w:rsidP="00542D14">
      <w:pPr>
        <w:ind w:left="2880"/>
      </w:pPr>
      <w:r>
        <w:t>Table 3.1: Keywords statistics</w:t>
      </w:r>
    </w:p>
    <w:tbl>
      <w:tblPr>
        <w:tblStyle w:val="LightShading-Accent1"/>
        <w:tblW w:w="1571" w:type="pct"/>
        <w:tblInd w:w="2820" w:type="dxa"/>
        <w:tblLook w:val="0660" w:firstRow="1" w:lastRow="1" w:firstColumn="0" w:lastColumn="0" w:noHBand="1" w:noVBand="1"/>
      </w:tblPr>
      <w:tblGrid>
        <w:gridCol w:w="1770"/>
        <w:gridCol w:w="1171"/>
      </w:tblGrid>
      <w:tr w:rsidR="00542D14" w:rsidRPr="00542D14" w14:paraId="3D18332B" w14:textId="77777777" w:rsidTr="00542D14">
        <w:trPr>
          <w:cnfStyle w:val="100000000000" w:firstRow="1" w:lastRow="0" w:firstColumn="0" w:lastColumn="0" w:oddVBand="0" w:evenVBand="0" w:oddHBand="0" w:evenHBand="0" w:firstRowFirstColumn="0" w:firstRowLastColumn="0" w:lastRowFirstColumn="0" w:lastRowLastColumn="0"/>
        </w:trPr>
        <w:tc>
          <w:tcPr>
            <w:tcW w:w="3009" w:type="pct"/>
          </w:tcPr>
          <w:p w14:paraId="26665144" w14:textId="0BE91760" w:rsidR="00542D14" w:rsidRPr="00542D14" w:rsidRDefault="00542D14">
            <w:pPr>
              <w:rPr>
                <w:color w:val="auto"/>
              </w:rPr>
            </w:pPr>
            <w:r w:rsidRPr="00542D14">
              <w:rPr>
                <w:color w:val="auto"/>
              </w:rPr>
              <w:t>Hate</w:t>
            </w:r>
          </w:p>
        </w:tc>
        <w:tc>
          <w:tcPr>
            <w:tcW w:w="1991" w:type="pct"/>
          </w:tcPr>
          <w:p w14:paraId="3E485899" w14:textId="49C1A1FF" w:rsidR="00542D14" w:rsidRPr="00542D14" w:rsidRDefault="00542D14">
            <w:pPr>
              <w:rPr>
                <w:color w:val="auto"/>
              </w:rPr>
            </w:pPr>
            <w:r w:rsidRPr="00542D14">
              <w:rPr>
                <w:color w:val="auto"/>
              </w:rPr>
              <w:t>Offensive</w:t>
            </w:r>
          </w:p>
        </w:tc>
      </w:tr>
      <w:tr w:rsidR="00542D14" w:rsidRPr="00542D14" w14:paraId="3633B4E5" w14:textId="77777777" w:rsidTr="00542D14">
        <w:trPr>
          <w:cnfStyle w:val="010000000000" w:firstRow="0" w:lastRow="1" w:firstColumn="0" w:lastColumn="0" w:oddVBand="0" w:evenVBand="0" w:oddHBand="0" w:evenHBand="0" w:firstRowFirstColumn="0" w:firstRowLastColumn="0" w:lastRowFirstColumn="0" w:lastRowLastColumn="0"/>
        </w:trPr>
        <w:tc>
          <w:tcPr>
            <w:tcW w:w="3009" w:type="pct"/>
          </w:tcPr>
          <w:p w14:paraId="031E3B14" w14:textId="057AAA93" w:rsidR="00542D14" w:rsidRPr="00542D14" w:rsidRDefault="00542D14">
            <w:pPr>
              <w:pStyle w:val="DecimalAligned"/>
              <w:rPr>
                <w:color w:val="auto"/>
              </w:rPr>
            </w:pPr>
            <w:r w:rsidRPr="00542D14">
              <w:rPr>
                <w:color w:val="auto"/>
              </w:rPr>
              <w:t>51</w:t>
            </w:r>
          </w:p>
        </w:tc>
        <w:tc>
          <w:tcPr>
            <w:tcW w:w="1991" w:type="pct"/>
          </w:tcPr>
          <w:p w14:paraId="39CD1634" w14:textId="6BA60901" w:rsidR="00542D14" w:rsidRPr="00542D14" w:rsidRDefault="00542D14">
            <w:pPr>
              <w:pStyle w:val="DecimalAligned"/>
              <w:rPr>
                <w:color w:val="auto"/>
              </w:rPr>
            </w:pPr>
            <w:r w:rsidRPr="00542D14">
              <w:rPr>
                <w:color w:val="auto"/>
              </w:rPr>
              <w:t>149</w:t>
            </w:r>
          </w:p>
        </w:tc>
      </w:tr>
    </w:tbl>
    <w:p w14:paraId="688BE3C7" w14:textId="77777777" w:rsidR="001950F0" w:rsidRDefault="001950F0" w:rsidP="00616402">
      <w:pPr>
        <w:spacing w:line="240" w:lineRule="auto"/>
        <w:jc w:val="both"/>
        <w:rPr>
          <w:rFonts w:ascii="Times New Roman" w:hAnsi="Times New Roman" w:cs="Times New Roman"/>
          <w:color w:val="000000" w:themeColor="text1"/>
          <w:sz w:val="24"/>
          <w:szCs w:val="24"/>
        </w:rPr>
      </w:pPr>
    </w:p>
    <w:p w14:paraId="7DA40174" w14:textId="47EDAD1C" w:rsidR="0085709B" w:rsidRDefault="0085709B" w:rsidP="00616402">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eets collection</w:t>
      </w:r>
    </w:p>
    <w:p w14:paraId="19AB7647" w14:textId="71EBC9A7" w:rsidR="00307F69" w:rsidRDefault="001E385F" w:rsidP="00616402">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se keywords were used to collect tweets using the twitter academic API which gives access to historic data. </w:t>
      </w:r>
      <w:r w:rsidR="008B19C7">
        <w:rPr>
          <w:rFonts w:ascii="Times New Roman" w:hAnsi="Times New Roman" w:cs="Times New Roman"/>
          <w:color w:val="000000" w:themeColor="text1"/>
          <w:sz w:val="24"/>
          <w:szCs w:val="24"/>
        </w:rPr>
        <w:t xml:space="preserve">Two separate searches were conducted for hate and offensive keywords. </w:t>
      </w:r>
      <w:r w:rsidR="006825F3">
        <w:rPr>
          <w:rFonts w:ascii="Times New Roman" w:hAnsi="Times New Roman" w:cs="Times New Roman"/>
          <w:color w:val="000000" w:themeColor="text1"/>
          <w:sz w:val="24"/>
          <w:szCs w:val="24"/>
        </w:rPr>
        <w:t xml:space="preserve">A total of 10345 and 119648 tweets were collected for the hate and offensive keywords respectively. </w:t>
      </w:r>
    </w:p>
    <w:p w14:paraId="26A744B6" w14:textId="54DBD320" w:rsidR="006825F3" w:rsidRDefault="006825F3" w:rsidP="00616402">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Table 3.2: Crawled tweets</w:t>
      </w:r>
    </w:p>
    <w:tbl>
      <w:tblPr>
        <w:tblStyle w:val="LightShading-Accent1"/>
        <w:tblW w:w="1763" w:type="pct"/>
        <w:tblInd w:w="2820" w:type="dxa"/>
        <w:tblLook w:val="0660" w:firstRow="1" w:lastRow="1" w:firstColumn="0" w:lastColumn="0" w:noHBand="1" w:noVBand="1"/>
      </w:tblPr>
      <w:tblGrid>
        <w:gridCol w:w="1771"/>
        <w:gridCol w:w="1529"/>
      </w:tblGrid>
      <w:tr w:rsidR="006825F3" w:rsidRPr="006825F3" w14:paraId="7123F8C9" w14:textId="78AE8033" w:rsidTr="006825F3">
        <w:trPr>
          <w:cnfStyle w:val="100000000000" w:firstRow="1" w:lastRow="0" w:firstColumn="0" w:lastColumn="0" w:oddVBand="0" w:evenVBand="0" w:oddHBand="0" w:evenHBand="0" w:firstRowFirstColumn="0" w:firstRowLastColumn="0" w:lastRowFirstColumn="0" w:lastRowLastColumn="0"/>
        </w:trPr>
        <w:tc>
          <w:tcPr>
            <w:tcW w:w="2683" w:type="pct"/>
          </w:tcPr>
          <w:p w14:paraId="7EF47532" w14:textId="48A3EDD7" w:rsidR="006825F3" w:rsidRPr="006825F3" w:rsidRDefault="006825F3" w:rsidP="006005A9">
            <w:pPr>
              <w:rPr>
                <w:color w:val="auto"/>
              </w:rPr>
            </w:pPr>
            <w:r w:rsidRPr="006825F3">
              <w:rPr>
                <w:color w:val="auto"/>
              </w:rPr>
              <w:t>Keyword</w:t>
            </w:r>
            <w:r w:rsidR="006E2F44">
              <w:rPr>
                <w:color w:val="auto"/>
              </w:rPr>
              <w:t>s</w:t>
            </w:r>
          </w:p>
        </w:tc>
        <w:tc>
          <w:tcPr>
            <w:tcW w:w="2317" w:type="pct"/>
          </w:tcPr>
          <w:p w14:paraId="034109DC" w14:textId="43329B0A" w:rsidR="006825F3" w:rsidRPr="006825F3" w:rsidRDefault="006825F3" w:rsidP="006005A9">
            <w:pPr>
              <w:rPr>
                <w:color w:val="auto"/>
              </w:rPr>
            </w:pPr>
            <w:r w:rsidRPr="006825F3">
              <w:rPr>
                <w:color w:val="auto"/>
              </w:rPr>
              <w:t>No. of tweets</w:t>
            </w:r>
          </w:p>
        </w:tc>
      </w:tr>
      <w:tr w:rsidR="006825F3" w:rsidRPr="006825F3" w14:paraId="3DE9F5E6" w14:textId="77777777" w:rsidTr="006825F3">
        <w:trPr>
          <w:cnfStyle w:val="010000000000" w:firstRow="0" w:lastRow="1" w:firstColumn="0" w:lastColumn="0" w:oddVBand="0" w:evenVBand="0" w:oddHBand="0" w:evenHBand="0" w:firstRowFirstColumn="0" w:firstRowLastColumn="0" w:lastRowFirstColumn="0" w:lastRowLastColumn="0"/>
        </w:trPr>
        <w:tc>
          <w:tcPr>
            <w:tcW w:w="2683" w:type="pct"/>
          </w:tcPr>
          <w:p w14:paraId="7A7EC195" w14:textId="77777777" w:rsidR="006825F3" w:rsidRDefault="006825F3" w:rsidP="006005A9">
            <w:pPr>
              <w:rPr>
                <w:color w:val="auto"/>
              </w:rPr>
            </w:pPr>
            <w:r w:rsidRPr="006825F3">
              <w:rPr>
                <w:color w:val="auto"/>
              </w:rPr>
              <w:t>Offensive</w:t>
            </w:r>
          </w:p>
          <w:p w14:paraId="739267CE" w14:textId="77777777" w:rsidR="00F74564" w:rsidRDefault="00F74564" w:rsidP="006005A9">
            <w:pPr>
              <w:rPr>
                <w:color w:val="auto"/>
              </w:rPr>
            </w:pPr>
          </w:p>
          <w:p w14:paraId="720EF889" w14:textId="6F3A7648" w:rsidR="00F74564" w:rsidRPr="006825F3" w:rsidRDefault="00F74564" w:rsidP="006005A9">
            <w:pPr>
              <w:rPr>
                <w:color w:val="auto"/>
              </w:rPr>
            </w:pPr>
            <w:r>
              <w:rPr>
                <w:color w:val="auto"/>
              </w:rPr>
              <w:t>Hate</w:t>
            </w:r>
          </w:p>
        </w:tc>
        <w:tc>
          <w:tcPr>
            <w:tcW w:w="2317" w:type="pct"/>
          </w:tcPr>
          <w:p w14:paraId="7516A8E4" w14:textId="77777777" w:rsidR="006825F3" w:rsidRDefault="006825F3" w:rsidP="006005A9">
            <w:pPr>
              <w:rPr>
                <w:color w:val="auto"/>
              </w:rPr>
            </w:pPr>
            <w:r w:rsidRPr="006825F3">
              <w:rPr>
                <w:color w:val="auto"/>
              </w:rPr>
              <w:t>119648</w:t>
            </w:r>
          </w:p>
          <w:p w14:paraId="02F080E6" w14:textId="77777777" w:rsidR="00F74564" w:rsidRDefault="00F74564" w:rsidP="006005A9">
            <w:pPr>
              <w:rPr>
                <w:color w:val="auto"/>
              </w:rPr>
            </w:pPr>
          </w:p>
          <w:p w14:paraId="43619123" w14:textId="2C63F871" w:rsidR="00F74564" w:rsidRPr="006825F3" w:rsidRDefault="00F74564" w:rsidP="006005A9">
            <w:pPr>
              <w:rPr>
                <w:color w:val="auto"/>
              </w:rPr>
            </w:pPr>
            <w:r>
              <w:rPr>
                <w:color w:val="auto"/>
              </w:rPr>
              <w:t>10345</w:t>
            </w:r>
          </w:p>
        </w:tc>
      </w:tr>
    </w:tbl>
    <w:p w14:paraId="7E43828E" w14:textId="77777777" w:rsidR="006825F3" w:rsidRDefault="006825F3" w:rsidP="00616402">
      <w:pPr>
        <w:spacing w:line="240" w:lineRule="auto"/>
        <w:jc w:val="both"/>
        <w:rPr>
          <w:rFonts w:ascii="Times New Roman" w:hAnsi="Times New Roman" w:cs="Times New Roman"/>
          <w:color w:val="000000" w:themeColor="text1"/>
          <w:sz w:val="24"/>
          <w:szCs w:val="24"/>
        </w:rPr>
      </w:pPr>
    </w:p>
    <w:p w14:paraId="2135DC92" w14:textId="77777777" w:rsidR="00D3075F" w:rsidRDefault="00D3075F" w:rsidP="00616402">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a cleaning</w:t>
      </w:r>
    </w:p>
    <w:p w14:paraId="6F24D815" w14:textId="312B931C" w:rsidR="006E2F44" w:rsidRDefault="00A84A7C" w:rsidP="00616402">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e notice the possibility of having many non-Hausa tweets from our collection</w:t>
      </w:r>
      <w:r w:rsidR="003D5987">
        <w:rPr>
          <w:rFonts w:ascii="Times New Roman" w:hAnsi="Times New Roman" w:cs="Times New Roman"/>
          <w:color w:val="000000" w:themeColor="text1"/>
          <w:sz w:val="24"/>
          <w:szCs w:val="24"/>
        </w:rPr>
        <w:t>.</w:t>
      </w:r>
      <w:r w:rsidR="00113691">
        <w:rPr>
          <w:rFonts w:ascii="Times New Roman" w:hAnsi="Times New Roman" w:cs="Times New Roman"/>
          <w:color w:val="000000" w:themeColor="text1"/>
          <w:sz w:val="24"/>
          <w:szCs w:val="24"/>
        </w:rPr>
        <w:t xml:space="preserve"> This is so because Nigeria is a multilingual country. There are terms that have similar spellings but different meanings in different languages. Example of a word in Hausa </w:t>
      </w:r>
      <w:r w:rsidR="00527A80">
        <w:rPr>
          <w:rFonts w:ascii="Times New Roman" w:hAnsi="Times New Roman" w:cs="Times New Roman"/>
          <w:color w:val="000000" w:themeColor="text1"/>
          <w:sz w:val="24"/>
          <w:szCs w:val="24"/>
        </w:rPr>
        <w:t xml:space="preserve">with different meaning in Igbo is </w:t>
      </w:r>
      <w:r w:rsidR="00527A80" w:rsidRPr="00527A80">
        <w:rPr>
          <w:rFonts w:ascii="Times New Roman" w:hAnsi="Times New Roman" w:cs="Times New Roman"/>
          <w:i/>
          <w:color w:val="000000" w:themeColor="text1"/>
          <w:sz w:val="24"/>
          <w:szCs w:val="24"/>
        </w:rPr>
        <w:t>“</w:t>
      </w:r>
      <w:proofErr w:type="spellStart"/>
      <w:r w:rsidR="00527A80" w:rsidRPr="00527A80">
        <w:rPr>
          <w:rFonts w:ascii="Times New Roman" w:hAnsi="Times New Roman" w:cs="Times New Roman"/>
          <w:i/>
          <w:color w:val="000000" w:themeColor="text1"/>
          <w:sz w:val="24"/>
          <w:szCs w:val="24"/>
        </w:rPr>
        <w:t>biya</w:t>
      </w:r>
      <w:proofErr w:type="spellEnd"/>
      <w:r w:rsidR="00527A80" w:rsidRPr="00527A80">
        <w:rPr>
          <w:rFonts w:ascii="Times New Roman" w:hAnsi="Times New Roman" w:cs="Times New Roman"/>
          <w:i/>
          <w:color w:val="000000" w:themeColor="text1"/>
          <w:sz w:val="24"/>
          <w:szCs w:val="24"/>
        </w:rPr>
        <w:t>”</w:t>
      </w:r>
      <w:r w:rsidR="003D5987">
        <w:rPr>
          <w:rFonts w:ascii="Times New Roman" w:hAnsi="Times New Roman" w:cs="Times New Roman"/>
          <w:color w:val="000000" w:themeColor="text1"/>
          <w:sz w:val="24"/>
          <w:szCs w:val="24"/>
        </w:rPr>
        <w:t xml:space="preserve"> </w:t>
      </w:r>
      <w:r w:rsidR="00527A80">
        <w:rPr>
          <w:rFonts w:ascii="Times New Roman" w:hAnsi="Times New Roman" w:cs="Times New Roman"/>
          <w:color w:val="000000" w:themeColor="text1"/>
          <w:sz w:val="24"/>
          <w:szCs w:val="24"/>
        </w:rPr>
        <w:t xml:space="preserve">which means </w:t>
      </w:r>
      <w:r w:rsidR="00527A80" w:rsidRPr="00527A80">
        <w:rPr>
          <w:rFonts w:ascii="Times New Roman" w:hAnsi="Times New Roman" w:cs="Times New Roman"/>
          <w:i/>
          <w:color w:val="000000" w:themeColor="text1"/>
          <w:sz w:val="24"/>
          <w:szCs w:val="24"/>
        </w:rPr>
        <w:t>“to pay”</w:t>
      </w:r>
      <w:r w:rsidR="00527A80">
        <w:rPr>
          <w:rFonts w:ascii="Times New Roman" w:hAnsi="Times New Roman" w:cs="Times New Roman"/>
          <w:color w:val="000000" w:themeColor="text1"/>
          <w:sz w:val="24"/>
          <w:szCs w:val="24"/>
        </w:rPr>
        <w:t xml:space="preserve"> in Hausa language but means </w:t>
      </w:r>
      <w:r w:rsidR="00527A80" w:rsidRPr="00527A80">
        <w:rPr>
          <w:rFonts w:ascii="Times New Roman" w:hAnsi="Times New Roman" w:cs="Times New Roman"/>
          <w:i/>
          <w:color w:val="000000" w:themeColor="text1"/>
          <w:sz w:val="24"/>
          <w:szCs w:val="24"/>
        </w:rPr>
        <w:t>“beer”</w:t>
      </w:r>
      <w:r w:rsidR="00527A80">
        <w:rPr>
          <w:rFonts w:ascii="Times New Roman" w:hAnsi="Times New Roman" w:cs="Times New Roman"/>
          <w:color w:val="000000" w:themeColor="text1"/>
          <w:sz w:val="24"/>
          <w:szCs w:val="24"/>
        </w:rPr>
        <w:t xml:space="preserve"> in Igbo language. </w:t>
      </w:r>
      <w:r>
        <w:rPr>
          <w:rFonts w:ascii="Times New Roman" w:hAnsi="Times New Roman" w:cs="Times New Roman"/>
          <w:color w:val="000000" w:themeColor="text1"/>
          <w:sz w:val="24"/>
          <w:szCs w:val="24"/>
        </w:rPr>
        <w:t>Therefore, we used location, longitude, latitude and radius parameters to crawl the tweets. Additionally</w:t>
      </w:r>
      <w:r w:rsidR="003D5987">
        <w:rPr>
          <w:rFonts w:ascii="Times New Roman" w:hAnsi="Times New Roman" w:cs="Times New Roman"/>
          <w:color w:val="000000" w:themeColor="text1"/>
          <w:sz w:val="24"/>
          <w:szCs w:val="24"/>
        </w:rPr>
        <w:t>,</w:t>
      </w:r>
      <w:r w:rsidR="00D3075F">
        <w:rPr>
          <w:rFonts w:ascii="Times New Roman" w:hAnsi="Times New Roman" w:cs="Times New Roman"/>
          <w:color w:val="000000" w:themeColor="text1"/>
          <w:sz w:val="24"/>
          <w:szCs w:val="24"/>
        </w:rPr>
        <w:t xml:space="preserve"> we used Google CLD3</w:t>
      </w:r>
      <w:r w:rsidR="00D3075F">
        <w:rPr>
          <w:rStyle w:val="FootnoteReference"/>
          <w:rFonts w:ascii="Times New Roman" w:hAnsi="Times New Roman" w:cs="Times New Roman"/>
          <w:color w:val="000000" w:themeColor="text1"/>
          <w:sz w:val="24"/>
          <w:szCs w:val="24"/>
        </w:rPr>
        <w:footnoteReference w:id="7"/>
      </w:r>
      <w:r w:rsidR="00B91FD4" w:rsidRPr="001143B6">
        <w:rPr>
          <w:rFonts w:ascii="Times New Roman" w:hAnsi="Times New Roman" w:cs="Times New Roman"/>
          <w:color w:val="000000" w:themeColor="text1"/>
          <w:sz w:val="24"/>
          <w:szCs w:val="24"/>
        </w:rPr>
        <w:t xml:space="preserve"> </w:t>
      </w:r>
      <w:r w:rsidR="00D3075F">
        <w:rPr>
          <w:rFonts w:ascii="Times New Roman" w:hAnsi="Times New Roman" w:cs="Times New Roman"/>
          <w:color w:val="000000" w:themeColor="text1"/>
          <w:sz w:val="24"/>
          <w:szCs w:val="24"/>
        </w:rPr>
        <w:t>and Natural Language API</w:t>
      </w:r>
      <w:r w:rsidR="003D5987">
        <w:rPr>
          <w:rStyle w:val="FootnoteReference"/>
          <w:rFonts w:ascii="Times New Roman" w:hAnsi="Times New Roman" w:cs="Times New Roman"/>
          <w:color w:val="000000" w:themeColor="text1"/>
          <w:sz w:val="24"/>
          <w:szCs w:val="24"/>
        </w:rPr>
        <w:footnoteReference w:id="8"/>
      </w:r>
      <w:r w:rsidR="00B91FD4" w:rsidRPr="001143B6">
        <w:rPr>
          <w:rFonts w:ascii="Times New Roman" w:hAnsi="Times New Roman" w:cs="Times New Roman"/>
          <w:color w:val="000000" w:themeColor="text1"/>
          <w:sz w:val="24"/>
          <w:szCs w:val="24"/>
        </w:rPr>
        <w:t xml:space="preserve"> </w:t>
      </w:r>
      <w:r w:rsidR="003D5987">
        <w:rPr>
          <w:rFonts w:ascii="Times New Roman" w:hAnsi="Times New Roman" w:cs="Times New Roman"/>
          <w:color w:val="000000" w:themeColor="text1"/>
          <w:sz w:val="24"/>
          <w:szCs w:val="24"/>
        </w:rPr>
        <w:t>to detect and remove th</w:t>
      </w:r>
      <w:r>
        <w:rPr>
          <w:rFonts w:ascii="Times New Roman" w:hAnsi="Times New Roman" w:cs="Times New Roman"/>
          <w:color w:val="000000" w:themeColor="text1"/>
          <w:sz w:val="24"/>
          <w:szCs w:val="24"/>
        </w:rPr>
        <w:t>e</w:t>
      </w:r>
      <w:r w:rsidR="003D5987">
        <w:rPr>
          <w:rFonts w:ascii="Times New Roman" w:hAnsi="Times New Roman" w:cs="Times New Roman"/>
          <w:color w:val="000000" w:themeColor="text1"/>
          <w:sz w:val="24"/>
          <w:szCs w:val="24"/>
        </w:rPr>
        <w:t xml:space="preserve">se tweets not written in Hausa </w:t>
      </w:r>
      <w:r w:rsidR="003D5987">
        <w:rPr>
          <w:rFonts w:ascii="Times New Roman" w:hAnsi="Times New Roman" w:cs="Times New Roman"/>
          <w:color w:val="000000" w:themeColor="text1"/>
          <w:sz w:val="24"/>
          <w:szCs w:val="24"/>
        </w:rPr>
        <w:lastRenderedPageBreak/>
        <w:t>language.</w:t>
      </w:r>
      <w:r w:rsidR="006E2F44">
        <w:rPr>
          <w:rFonts w:ascii="Times New Roman" w:hAnsi="Times New Roman" w:cs="Times New Roman"/>
          <w:color w:val="000000" w:themeColor="text1"/>
          <w:sz w:val="24"/>
          <w:szCs w:val="24"/>
        </w:rPr>
        <w:t xml:space="preserve"> We removed duplicates, retweets, URLs, mentions and redundant whitespaces. All tweets were equally lowercased. </w:t>
      </w:r>
    </w:p>
    <w:p w14:paraId="60B4AFC1" w14:textId="60EEDD3E" w:rsidR="006E2F44" w:rsidRDefault="006E2F44" w:rsidP="00616402">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a sampling</w:t>
      </w:r>
    </w:p>
    <w:p w14:paraId="0F2E6ECE" w14:textId="6CEDD466" w:rsidR="00B91FD4" w:rsidRDefault="003D5987" w:rsidP="00616402">
      <w:p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nce we used keywords for the collection, there is high chances of bias</w:t>
      </w:r>
      <w:r w:rsidR="001F7AD6">
        <w:rPr>
          <w:rFonts w:ascii="Times New Roman" w:hAnsi="Times New Roman" w:cs="Times New Roman"/>
          <w:color w:val="000000" w:themeColor="text1"/>
          <w:sz w:val="24"/>
          <w:szCs w:val="24"/>
        </w:rPr>
        <w:t xml:space="preserve"> as tweets related to some keywords may dominate the data</w:t>
      </w:r>
      <w:r w:rsidR="006005A9">
        <w:rPr>
          <w:rFonts w:ascii="Times New Roman" w:hAnsi="Times New Roman" w:cs="Times New Roman"/>
          <w:color w:val="000000" w:themeColor="text1"/>
          <w:sz w:val="24"/>
          <w:szCs w:val="24"/>
        </w:rPr>
        <w:t xml:space="preserve"> </w:t>
      </w:r>
      <w:r w:rsidR="006005A9">
        <w:rPr>
          <w:rFonts w:ascii="Times New Roman" w:hAnsi="Times New Roman" w:cs="Times New Roman"/>
          <w:color w:val="000000" w:themeColor="text1"/>
          <w:sz w:val="24"/>
          <w:szCs w:val="24"/>
        </w:rPr>
        <w:fldChar w:fldCharType="begin"/>
      </w:r>
      <w:r w:rsidR="006005A9">
        <w:rPr>
          <w:rFonts w:ascii="Times New Roman" w:hAnsi="Times New Roman" w:cs="Times New Roman"/>
          <w:color w:val="000000" w:themeColor="text1"/>
          <w:sz w:val="24"/>
          <w:szCs w:val="24"/>
        </w:rPr>
        <w:instrText xml:space="preserve"> ADDIN ZOTERO_ITEM CSL_CITATION {"citationID":"URHj7Dj4","properties":{"formattedCitation":"(\\uc0\\u199{}\\uc0\\u246{}ltekin, 2020)","plainCitation":"(Çöltekin, 2020)","noteIndex":0},"citationItems":[{"id":5634,"uris":["http://zotero.org/users/9104097/items/TISHP9LM"],"itemData":{"id":5634,"type":"article-journal","abstract":"This paper introduces a corpus of Turkish offensive language. To our knowledge, this is the first corpus of offensive language for Turkish. The corpus consists of randomly sampled micro-blog posts from Twitter. The annotation guidelines are based on a careful review of the annotation practices of recent efforts for other languages. The corpus contains 36 232 tweets sampled randomly from the Twitter stream during a period of 18 months between Apr 2018 to Sept 2019. We found approximately 19 % of the tweets in the data contain some type of offensive language, which is further subcategorized based on the target of the offense. We describe the annotation process, discuss some interesting aspects of the data, and present results of automatically classifying the corpus using state-of-the-art text classification methods. The classifiers achieve 77.3 % F1 score on identifying offensive tweets, 77.9 % F1 score on determining whether a given offensive document is targeted or not, and 53.0 % F1 score on classifying the targeted offensive documents into three subcategories.","container-title":"Proceedings of the 12th Conference on Language Resources and Evaluation","language":"en","page":"pages 6174–6184","source":"Zotero","title":"A Corpus of Turkish Offensive Language on Social Media","author":[{"family":"Çöltekin","given":"Çağrı"}],"issued":{"date-parts":[["2020"]]}}}],"schema":"https://github.com/citation-style-language/schema/raw/master/csl-citation.json"} </w:instrText>
      </w:r>
      <w:r w:rsidR="006005A9">
        <w:rPr>
          <w:rFonts w:ascii="Times New Roman" w:hAnsi="Times New Roman" w:cs="Times New Roman"/>
          <w:color w:val="000000" w:themeColor="text1"/>
          <w:sz w:val="24"/>
          <w:szCs w:val="24"/>
        </w:rPr>
        <w:fldChar w:fldCharType="separate"/>
      </w:r>
      <w:r w:rsidR="006005A9" w:rsidRPr="006005A9">
        <w:rPr>
          <w:rFonts w:ascii="Times New Roman" w:hAnsi="Times New Roman" w:cs="Times New Roman"/>
          <w:sz w:val="24"/>
          <w:szCs w:val="24"/>
        </w:rPr>
        <w:t>(Çöltekin, 2020)</w:t>
      </w:r>
      <w:r w:rsidR="006005A9">
        <w:rPr>
          <w:rFonts w:ascii="Times New Roman" w:hAnsi="Times New Roman" w:cs="Times New Roman"/>
          <w:color w:val="000000" w:themeColor="text1"/>
          <w:sz w:val="24"/>
          <w:szCs w:val="24"/>
        </w:rPr>
        <w:fldChar w:fldCharType="end"/>
      </w:r>
      <w:r w:rsidR="001F7AD6">
        <w:rPr>
          <w:rFonts w:ascii="Times New Roman" w:hAnsi="Times New Roman" w:cs="Times New Roman"/>
          <w:color w:val="000000" w:themeColor="text1"/>
          <w:sz w:val="24"/>
          <w:szCs w:val="24"/>
        </w:rPr>
        <w:t xml:space="preserve">. </w:t>
      </w:r>
      <w:r w:rsidR="00455B21">
        <w:rPr>
          <w:rFonts w:ascii="Times New Roman" w:hAnsi="Times New Roman" w:cs="Times New Roman"/>
          <w:color w:val="000000" w:themeColor="text1"/>
          <w:sz w:val="24"/>
          <w:szCs w:val="24"/>
        </w:rPr>
        <w:t xml:space="preserve">Therefore, to mitigate the bias, we </w:t>
      </w:r>
      <w:r w:rsidR="006005A9">
        <w:rPr>
          <w:rFonts w:ascii="Times New Roman" w:hAnsi="Times New Roman" w:cs="Times New Roman"/>
          <w:color w:val="000000" w:themeColor="text1"/>
          <w:sz w:val="24"/>
          <w:szCs w:val="24"/>
        </w:rPr>
        <w:t xml:space="preserve">sampled tweets per keyword from the data. </w:t>
      </w:r>
      <w:r w:rsidR="00DD4EF3">
        <w:rPr>
          <w:rFonts w:ascii="Times New Roman" w:hAnsi="Times New Roman" w:cs="Times New Roman"/>
          <w:color w:val="000000" w:themeColor="text1"/>
          <w:sz w:val="24"/>
          <w:szCs w:val="24"/>
        </w:rPr>
        <w:t xml:space="preserve">The data sampling strategy </w:t>
      </w:r>
      <w:r w:rsidR="00341531">
        <w:rPr>
          <w:rFonts w:ascii="Times New Roman" w:hAnsi="Times New Roman" w:cs="Times New Roman"/>
          <w:color w:val="000000" w:themeColor="text1"/>
          <w:sz w:val="24"/>
          <w:szCs w:val="24"/>
        </w:rPr>
        <w:t xml:space="preserve">involves looking at time span of the tweets, in which case we consider 2022 and 2023. </w:t>
      </w:r>
      <w:r w:rsidR="00F74564">
        <w:rPr>
          <w:rFonts w:ascii="Times New Roman" w:hAnsi="Times New Roman" w:cs="Times New Roman"/>
          <w:color w:val="000000" w:themeColor="text1"/>
          <w:sz w:val="24"/>
          <w:szCs w:val="24"/>
        </w:rPr>
        <w:t>Again, we look at events that occurred within this periods that may likely promote offensive and hate speech. Table 3.3 gives a list of events that were considered.</w:t>
      </w:r>
    </w:p>
    <w:p w14:paraId="3F1D6543" w14:textId="09759FFD" w:rsidR="00DE58AB" w:rsidRDefault="00DE58AB" w:rsidP="0064042F">
      <w:pPr>
        <w:ind w:left="1440" w:firstLine="720"/>
      </w:pPr>
      <w:r>
        <w:t>Table 3.3: Sampling strategy events</w:t>
      </w:r>
    </w:p>
    <w:tbl>
      <w:tblPr>
        <w:tblStyle w:val="LightShading-Accent1"/>
        <w:tblW w:w="4712" w:type="pct"/>
        <w:tblLook w:val="0660" w:firstRow="1" w:lastRow="1" w:firstColumn="0" w:lastColumn="0" w:noHBand="1" w:noVBand="1"/>
      </w:tblPr>
      <w:tblGrid>
        <w:gridCol w:w="6662"/>
        <w:gridCol w:w="2159"/>
      </w:tblGrid>
      <w:tr w:rsidR="004349B3" w:rsidRPr="006825F3" w14:paraId="57882A8F" w14:textId="77777777" w:rsidTr="00E464C1">
        <w:trPr>
          <w:cnfStyle w:val="100000000000" w:firstRow="1" w:lastRow="0" w:firstColumn="0" w:lastColumn="0" w:oddVBand="0" w:evenVBand="0" w:oddHBand="0" w:evenHBand="0" w:firstRowFirstColumn="0" w:firstRowLastColumn="0" w:lastRowFirstColumn="0" w:lastRowLastColumn="0"/>
        </w:trPr>
        <w:tc>
          <w:tcPr>
            <w:tcW w:w="3776" w:type="pct"/>
          </w:tcPr>
          <w:p w14:paraId="295D43D1" w14:textId="7606ACBD" w:rsidR="004349B3" w:rsidRPr="006825F3" w:rsidRDefault="004349B3" w:rsidP="00527A80">
            <w:pPr>
              <w:rPr>
                <w:color w:val="auto"/>
              </w:rPr>
            </w:pPr>
            <w:r>
              <w:rPr>
                <w:color w:val="auto"/>
              </w:rPr>
              <w:t>Event</w:t>
            </w:r>
          </w:p>
        </w:tc>
        <w:tc>
          <w:tcPr>
            <w:tcW w:w="1224" w:type="pct"/>
          </w:tcPr>
          <w:p w14:paraId="79FF7067" w14:textId="3A71134A" w:rsidR="004349B3" w:rsidRPr="006825F3" w:rsidRDefault="004349B3" w:rsidP="00527A80">
            <w:pPr>
              <w:rPr>
                <w:color w:val="auto"/>
              </w:rPr>
            </w:pPr>
            <w:r>
              <w:rPr>
                <w:color w:val="auto"/>
              </w:rPr>
              <w:t>Date</w:t>
            </w:r>
          </w:p>
        </w:tc>
      </w:tr>
      <w:tr w:rsidR="004349B3" w:rsidRPr="006825F3" w14:paraId="1A623561" w14:textId="77777777" w:rsidTr="00E464C1">
        <w:trPr>
          <w:cnfStyle w:val="010000000000" w:firstRow="0" w:lastRow="1" w:firstColumn="0" w:lastColumn="0" w:oddVBand="0" w:evenVBand="0" w:oddHBand="0" w:evenHBand="0" w:firstRowFirstColumn="0" w:firstRowLastColumn="0" w:lastRowFirstColumn="0" w:lastRowLastColumn="0"/>
        </w:trPr>
        <w:tc>
          <w:tcPr>
            <w:tcW w:w="3776" w:type="pct"/>
          </w:tcPr>
          <w:p w14:paraId="25DA07A0" w14:textId="0EEAE5AF" w:rsidR="004349B3" w:rsidRPr="0064042F" w:rsidRDefault="00E464C1" w:rsidP="00527A80">
            <w:pPr>
              <w:rPr>
                <w:b w:val="0"/>
                <w:color w:val="auto"/>
              </w:rPr>
            </w:pPr>
            <w:r w:rsidRPr="0064042F">
              <w:rPr>
                <w:rFonts w:ascii="Arial" w:hAnsi="Arial" w:cs="Arial"/>
                <w:b w:val="0"/>
                <w:color w:val="000000"/>
              </w:rPr>
              <w:t>Zamfara massacre where over 200 people were killed</w:t>
            </w:r>
          </w:p>
          <w:p w14:paraId="4975FC04" w14:textId="4AAD5CF0" w:rsidR="004349B3" w:rsidRPr="0064042F" w:rsidRDefault="00E464C1" w:rsidP="00527A80">
            <w:pPr>
              <w:rPr>
                <w:b w:val="0"/>
                <w:bCs w:val="0"/>
                <w:color w:val="auto"/>
              </w:rPr>
            </w:pPr>
            <w:r w:rsidRPr="0064042F">
              <w:rPr>
                <w:rFonts w:ascii="Arial" w:hAnsi="Arial" w:cs="Arial"/>
                <w:b w:val="0"/>
                <w:color w:val="000000"/>
              </w:rPr>
              <w:t>ASUU strike</w:t>
            </w:r>
          </w:p>
          <w:p w14:paraId="3CE39916" w14:textId="54F1E7D1" w:rsidR="00E464C1" w:rsidRPr="0064042F" w:rsidRDefault="00E464C1" w:rsidP="00527A80">
            <w:pPr>
              <w:rPr>
                <w:b w:val="0"/>
                <w:bCs w:val="0"/>
                <w:color w:val="auto"/>
              </w:rPr>
            </w:pPr>
            <w:r w:rsidRPr="0064042F">
              <w:rPr>
                <w:rFonts w:ascii="Arial" w:hAnsi="Arial" w:cs="Arial"/>
                <w:b w:val="0"/>
                <w:color w:val="000000"/>
              </w:rPr>
              <w:t>Abuja-Kaduna train attack</w:t>
            </w:r>
          </w:p>
          <w:p w14:paraId="5546F6FF" w14:textId="67809EE1" w:rsidR="00E464C1" w:rsidRPr="0064042F" w:rsidRDefault="00E464C1" w:rsidP="00527A80">
            <w:pPr>
              <w:rPr>
                <w:b w:val="0"/>
                <w:bCs w:val="0"/>
                <w:color w:val="auto"/>
              </w:rPr>
            </w:pPr>
            <w:proofErr w:type="spellStart"/>
            <w:r w:rsidRPr="0064042F">
              <w:rPr>
                <w:rFonts w:ascii="Arial" w:hAnsi="Arial" w:cs="Arial"/>
                <w:b w:val="0"/>
                <w:color w:val="000000"/>
              </w:rPr>
              <w:t>Owo</w:t>
            </w:r>
            <w:proofErr w:type="spellEnd"/>
            <w:r w:rsidRPr="0064042F">
              <w:rPr>
                <w:rFonts w:ascii="Arial" w:hAnsi="Arial" w:cs="Arial"/>
                <w:b w:val="0"/>
                <w:color w:val="000000"/>
              </w:rPr>
              <w:t xml:space="preserve"> church attack</w:t>
            </w:r>
          </w:p>
          <w:p w14:paraId="736CA67A" w14:textId="3021924F" w:rsidR="00E464C1" w:rsidRPr="0064042F" w:rsidRDefault="0064042F" w:rsidP="00527A80">
            <w:pPr>
              <w:rPr>
                <w:b w:val="0"/>
                <w:bCs w:val="0"/>
                <w:color w:val="auto"/>
              </w:rPr>
            </w:pPr>
            <w:proofErr w:type="spellStart"/>
            <w:r w:rsidRPr="0064042F">
              <w:rPr>
                <w:rFonts w:ascii="Arial" w:hAnsi="Arial" w:cs="Arial"/>
                <w:b w:val="0"/>
                <w:color w:val="000000"/>
              </w:rPr>
              <w:t>Kuje</w:t>
            </w:r>
            <w:proofErr w:type="spellEnd"/>
            <w:r w:rsidRPr="0064042F">
              <w:rPr>
                <w:rFonts w:ascii="Arial" w:hAnsi="Arial" w:cs="Arial"/>
                <w:b w:val="0"/>
                <w:color w:val="000000"/>
              </w:rPr>
              <w:t xml:space="preserve"> Prison attack</w:t>
            </w:r>
          </w:p>
          <w:p w14:paraId="4724F13A" w14:textId="4477D057" w:rsidR="00E464C1" w:rsidRPr="0064042F" w:rsidRDefault="0064042F" w:rsidP="00527A80">
            <w:pPr>
              <w:rPr>
                <w:b w:val="0"/>
                <w:bCs w:val="0"/>
                <w:color w:val="auto"/>
              </w:rPr>
            </w:pPr>
            <w:r w:rsidRPr="0064042F">
              <w:rPr>
                <w:b w:val="0"/>
                <w:bCs w:val="0"/>
                <w:color w:val="auto"/>
              </w:rPr>
              <w:t>Naira redesign</w:t>
            </w:r>
          </w:p>
          <w:p w14:paraId="6D1E7D3A" w14:textId="77777777" w:rsidR="00E464C1" w:rsidRPr="0064042F" w:rsidRDefault="0064042F" w:rsidP="00527A80">
            <w:pPr>
              <w:rPr>
                <w:b w:val="0"/>
                <w:bCs w:val="0"/>
                <w:color w:val="auto"/>
              </w:rPr>
            </w:pPr>
            <w:r w:rsidRPr="0064042F">
              <w:rPr>
                <w:b w:val="0"/>
                <w:color w:val="auto"/>
              </w:rPr>
              <w:t>General Election</w:t>
            </w:r>
          </w:p>
          <w:p w14:paraId="38633933" w14:textId="4CC14149" w:rsidR="0064042F" w:rsidRPr="0064042F" w:rsidRDefault="0064042F" w:rsidP="00527A80">
            <w:pPr>
              <w:rPr>
                <w:b w:val="0"/>
                <w:color w:val="auto"/>
              </w:rPr>
            </w:pPr>
            <w:r w:rsidRPr="0064042F">
              <w:rPr>
                <w:b w:val="0"/>
                <w:color w:val="auto"/>
              </w:rPr>
              <w:t>Removal of fuel subsidy</w:t>
            </w:r>
          </w:p>
        </w:tc>
        <w:tc>
          <w:tcPr>
            <w:tcW w:w="1224" w:type="pct"/>
          </w:tcPr>
          <w:p w14:paraId="0B9EFEEB" w14:textId="174F71F7" w:rsidR="004349B3" w:rsidRPr="0064042F" w:rsidRDefault="00E464C1" w:rsidP="00527A80">
            <w:pPr>
              <w:rPr>
                <w:b w:val="0"/>
                <w:color w:val="auto"/>
              </w:rPr>
            </w:pPr>
            <w:r w:rsidRPr="0064042F">
              <w:rPr>
                <w:b w:val="0"/>
                <w:color w:val="auto"/>
              </w:rPr>
              <w:t>Jan</w:t>
            </w:r>
            <w:r w:rsidR="0064042F" w:rsidRPr="0064042F">
              <w:rPr>
                <w:b w:val="0"/>
                <w:color w:val="auto"/>
              </w:rPr>
              <w:t>,</w:t>
            </w:r>
            <w:r w:rsidRPr="0064042F">
              <w:rPr>
                <w:b w:val="0"/>
                <w:color w:val="auto"/>
              </w:rPr>
              <w:t xml:space="preserve"> 2022</w:t>
            </w:r>
          </w:p>
          <w:p w14:paraId="2F0AC118" w14:textId="77777777" w:rsidR="004349B3" w:rsidRPr="0064042F" w:rsidRDefault="00E464C1" w:rsidP="00527A80">
            <w:pPr>
              <w:rPr>
                <w:b w:val="0"/>
                <w:bCs w:val="0"/>
                <w:color w:val="auto"/>
              </w:rPr>
            </w:pPr>
            <w:r w:rsidRPr="0064042F">
              <w:rPr>
                <w:b w:val="0"/>
                <w:color w:val="auto"/>
              </w:rPr>
              <w:t>Feb-Oct, 2022</w:t>
            </w:r>
          </w:p>
          <w:p w14:paraId="022C984D" w14:textId="239B4915" w:rsidR="00E464C1" w:rsidRPr="0064042F" w:rsidRDefault="00E464C1" w:rsidP="00527A80">
            <w:pPr>
              <w:rPr>
                <w:b w:val="0"/>
                <w:bCs w:val="0"/>
                <w:color w:val="auto"/>
              </w:rPr>
            </w:pPr>
            <w:r w:rsidRPr="0064042F">
              <w:rPr>
                <w:b w:val="0"/>
                <w:color w:val="auto"/>
              </w:rPr>
              <w:t>March</w:t>
            </w:r>
            <w:r w:rsidR="0064042F" w:rsidRPr="0064042F">
              <w:rPr>
                <w:b w:val="0"/>
                <w:color w:val="auto"/>
              </w:rPr>
              <w:t>,</w:t>
            </w:r>
            <w:r w:rsidRPr="0064042F">
              <w:rPr>
                <w:b w:val="0"/>
                <w:color w:val="auto"/>
              </w:rPr>
              <w:t xml:space="preserve"> 2022</w:t>
            </w:r>
          </w:p>
          <w:p w14:paraId="1D5F3D51" w14:textId="113B1B84" w:rsidR="00E464C1" w:rsidRPr="0064042F" w:rsidRDefault="00E464C1" w:rsidP="00527A80">
            <w:pPr>
              <w:rPr>
                <w:b w:val="0"/>
                <w:bCs w:val="0"/>
                <w:color w:val="auto"/>
              </w:rPr>
            </w:pPr>
            <w:r w:rsidRPr="0064042F">
              <w:rPr>
                <w:b w:val="0"/>
                <w:color w:val="auto"/>
              </w:rPr>
              <w:t>June</w:t>
            </w:r>
            <w:r w:rsidR="0064042F" w:rsidRPr="0064042F">
              <w:rPr>
                <w:b w:val="0"/>
                <w:color w:val="auto"/>
              </w:rPr>
              <w:t>,</w:t>
            </w:r>
            <w:r w:rsidRPr="0064042F">
              <w:rPr>
                <w:b w:val="0"/>
                <w:color w:val="auto"/>
              </w:rPr>
              <w:t xml:space="preserve"> 2022</w:t>
            </w:r>
          </w:p>
          <w:p w14:paraId="33DF16CF" w14:textId="050AFA90" w:rsidR="0064042F" w:rsidRPr="0064042F" w:rsidRDefault="0064042F" w:rsidP="00527A80">
            <w:pPr>
              <w:rPr>
                <w:b w:val="0"/>
                <w:bCs w:val="0"/>
                <w:color w:val="auto"/>
              </w:rPr>
            </w:pPr>
            <w:r w:rsidRPr="0064042F">
              <w:rPr>
                <w:b w:val="0"/>
                <w:color w:val="auto"/>
              </w:rPr>
              <w:t>July, 2022</w:t>
            </w:r>
          </w:p>
          <w:p w14:paraId="492529A9" w14:textId="28BF1C1C" w:rsidR="0064042F" w:rsidRPr="0064042F" w:rsidRDefault="0064042F" w:rsidP="00527A80">
            <w:pPr>
              <w:rPr>
                <w:b w:val="0"/>
                <w:bCs w:val="0"/>
                <w:color w:val="auto"/>
              </w:rPr>
            </w:pPr>
            <w:r w:rsidRPr="0064042F">
              <w:rPr>
                <w:b w:val="0"/>
                <w:color w:val="auto"/>
              </w:rPr>
              <w:t>2023</w:t>
            </w:r>
          </w:p>
          <w:p w14:paraId="46A62D25" w14:textId="43D35FF1" w:rsidR="0064042F" w:rsidRPr="0064042F" w:rsidRDefault="0064042F" w:rsidP="00527A80">
            <w:pPr>
              <w:rPr>
                <w:b w:val="0"/>
                <w:bCs w:val="0"/>
                <w:color w:val="auto"/>
              </w:rPr>
            </w:pPr>
            <w:r w:rsidRPr="0064042F">
              <w:rPr>
                <w:b w:val="0"/>
                <w:bCs w:val="0"/>
                <w:color w:val="auto"/>
              </w:rPr>
              <w:t>Feb-Mar, 2023</w:t>
            </w:r>
          </w:p>
          <w:p w14:paraId="6DA6283A" w14:textId="5DCC6351" w:rsidR="0064042F" w:rsidRPr="0064042F" w:rsidRDefault="0064042F" w:rsidP="00527A80">
            <w:pPr>
              <w:rPr>
                <w:b w:val="0"/>
                <w:color w:val="auto"/>
              </w:rPr>
            </w:pPr>
            <w:r w:rsidRPr="0064042F">
              <w:rPr>
                <w:b w:val="0"/>
                <w:color w:val="auto"/>
              </w:rPr>
              <w:t>May, 2023</w:t>
            </w:r>
          </w:p>
        </w:tc>
      </w:tr>
    </w:tbl>
    <w:p w14:paraId="7AFA2CF6" w14:textId="77777777" w:rsidR="00F74564" w:rsidRPr="001143B6" w:rsidRDefault="00F74564" w:rsidP="00616402">
      <w:pPr>
        <w:spacing w:line="240" w:lineRule="auto"/>
        <w:jc w:val="both"/>
        <w:rPr>
          <w:rFonts w:ascii="Times New Roman" w:hAnsi="Times New Roman" w:cs="Times New Roman"/>
          <w:color w:val="000000" w:themeColor="text1"/>
          <w:sz w:val="24"/>
          <w:szCs w:val="24"/>
        </w:rPr>
      </w:pPr>
    </w:p>
    <w:p w14:paraId="035D920E" w14:textId="2C09F352" w:rsidR="00B91FD4" w:rsidRDefault="00A345B3"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a annotation</w:t>
      </w:r>
    </w:p>
    <w:p w14:paraId="2D6BEAAC" w14:textId="6A08A5AD" w:rsidR="00835290" w:rsidRDefault="00764DBC"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ta annotation is the act of labeling data into a pre-defined class or category. We started the processing by developing an annotation guideline adapted from </w:t>
      </w:r>
      <w:r>
        <w:rPr>
          <w:rFonts w:ascii="Times New Roman" w:hAnsi="Times New Roman" w:cs="Times New Roman"/>
          <w:color w:val="000000" w:themeColor="text1"/>
          <w:sz w:val="24"/>
          <w:szCs w:val="24"/>
        </w:rPr>
        <w:fldChar w:fldCharType="begin"/>
      </w:r>
      <w:r w:rsidR="001F08DA">
        <w:rPr>
          <w:rFonts w:ascii="Times New Roman" w:hAnsi="Times New Roman" w:cs="Times New Roman"/>
          <w:color w:val="000000" w:themeColor="text1"/>
          <w:sz w:val="24"/>
          <w:szCs w:val="24"/>
        </w:rPr>
        <w:instrText xml:space="preserve"> ADDIN ZOTERO_ITEM CSL_CITATION {"citationID":"BooMBXrl","properties":{"formattedCitation":"(Petrocchi &amp; Tesconi, 2017)","plainCitation":"(Petrocchi &amp; Tesconi, 2017)","dontUpdate":true,"noteIndex":0},"citationItems":[{"id":376,"uris":["http://zotero.org/users/9104097/items/LWV7GDEL"],"itemData":{"id":376,"type":"article-journal","abstract":"While favouring communications and easing information sharing, Social Network Sites are also used to launch harmful campaigns against speciﬁc groups and individuals. Cyberbullism, incitement to self-harm practices, sexual predation are just some of the severe eﬀects of massive online oﬀensives. Moreover, attacks can be carried out against groups of victims and can degenerate in physical violence. In this work, we aim at containing and preventing the alarming diﬀusion of such hate campaigns. Using Facebook as a benchmark, we consider the textual content of comments appeared on a set of public Italian pages. We ﬁrst propose a variety of hate categories to distinguish the kind of hate. Crawled comments are then annotated by up to ﬁve distinct human annotators, according to the deﬁned taxonomy. Leveraging morpho-syntactical features, sentiment polarity and word embedding lexicons, we design and implement two classiﬁers for the Italian language, based on diﬀerent learning algorithms: the ﬁrst based on Support Vector Machines (SVM) and the second on a particular Recurrent Neural Network named Long Short Term Memory (LSTM). We test these two learning algorithms in order to verify their classiﬁcation performances on the task of hate speech recognition. The results show the eﬀectiveness of the two classiﬁcation approaches tested over the ﬁrst manually annotated Italian Hate Speech Corpus of social media text.","container-title":"n Proceedings of the First Italian Conference on Cybersecurity (ITASEC17), Venice, Italy","language":"en","page":"86-95","source":"Zotero","title":"Hate me, hate me not: Hate speech detection on Facebook","author":[{"family":"Petrocchi","given":"Marinella"},{"family":"Tesconi","given":"Maurizio"}],"issued":{"date-parts":[["2017"]]}}}],"schema":"https://github.com/citation-style-language/schema/raw/master/csl-citation.json"} </w:instrText>
      </w:r>
      <w:r>
        <w:rPr>
          <w:rFonts w:ascii="Times New Roman" w:hAnsi="Times New Roman" w:cs="Times New Roman"/>
          <w:color w:val="000000" w:themeColor="text1"/>
          <w:sz w:val="24"/>
          <w:szCs w:val="24"/>
        </w:rPr>
        <w:fldChar w:fldCharType="separate"/>
      </w:r>
      <w:r w:rsidRPr="00764DBC">
        <w:rPr>
          <w:rFonts w:ascii="Times New Roman" w:hAnsi="Times New Roman" w:cs="Times New Roman"/>
          <w:sz w:val="24"/>
        </w:rPr>
        <w:t xml:space="preserve">Petrocchi &amp; Tesconi, </w:t>
      </w:r>
      <w:r>
        <w:rPr>
          <w:rFonts w:ascii="Times New Roman" w:hAnsi="Times New Roman" w:cs="Times New Roman"/>
          <w:sz w:val="24"/>
        </w:rPr>
        <w:t>(</w:t>
      </w:r>
      <w:r w:rsidRPr="00764DBC">
        <w:rPr>
          <w:rFonts w:ascii="Times New Roman" w:hAnsi="Times New Roman" w:cs="Times New Roman"/>
          <w:sz w:val="24"/>
        </w:rPr>
        <w:t>2017)</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951856">
        <w:rPr>
          <w:rFonts w:ascii="Times New Roman" w:hAnsi="Times New Roman" w:cs="Times New Roman"/>
          <w:color w:val="000000" w:themeColor="text1"/>
          <w:sz w:val="24"/>
          <w:szCs w:val="24"/>
        </w:rPr>
        <w:t>The process involves classifying a tweet into offensive (OF), hate (HT), normal (NL), and indeterminate</w:t>
      </w:r>
      <w:r w:rsidR="0084536C">
        <w:rPr>
          <w:rFonts w:ascii="Times New Roman" w:hAnsi="Times New Roman" w:cs="Times New Roman"/>
          <w:color w:val="000000" w:themeColor="text1"/>
          <w:sz w:val="24"/>
          <w:szCs w:val="24"/>
        </w:rPr>
        <w:t xml:space="preserve"> </w:t>
      </w:r>
      <w:r w:rsidR="00951856">
        <w:rPr>
          <w:rFonts w:ascii="Times New Roman" w:hAnsi="Times New Roman" w:cs="Times New Roman"/>
          <w:color w:val="000000" w:themeColor="text1"/>
          <w:sz w:val="24"/>
          <w:szCs w:val="24"/>
        </w:rPr>
        <w:t xml:space="preserve">(IN), at the first </w:t>
      </w:r>
      <w:r w:rsidR="00C65152">
        <w:rPr>
          <w:rFonts w:ascii="Times New Roman" w:hAnsi="Times New Roman" w:cs="Times New Roman"/>
          <w:color w:val="000000" w:themeColor="text1"/>
          <w:sz w:val="24"/>
          <w:szCs w:val="24"/>
        </w:rPr>
        <w:t>task</w:t>
      </w:r>
      <w:r w:rsidR="00951856">
        <w:rPr>
          <w:rFonts w:ascii="Times New Roman" w:hAnsi="Times New Roman" w:cs="Times New Roman"/>
          <w:color w:val="000000" w:themeColor="text1"/>
          <w:sz w:val="24"/>
          <w:szCs w:val="24"/>
        </w:rPr>
        <w:t>.</w:t>
      </w:r>
      <w:r w:rsidR="009D66B8">
        <w:rPr>
          <w:rFonts w:ascii="Times New Roman" w:hAnsi="Times New Roman" w:cs="Times New Roman"/>
          <w:color w:val="000000" w:themeColor="text1"/>
          <w:sz w:val="24"/>
          <w:szCs w:val="24"/>
        </w:rPr>
        <w:t xml:space="preserve"> In addition, annotators were instructed to select all the offensive/hate words in the tweet.</w:t>
      </w:r>
      <w:r w:rsidR="00951856">
        <w:rPr>
          <w:rFonts w:ascii="Times New Roman" w:hAnsi="Times New Roman" w:cs="Times New Roman"/>
          <w:color w:val="000000" w:themeColor="text1"/>
          <w:sz w:val="24"/>
          <w:szCs w:val="24"/>
        </w:rPr>
        <w:t xml:space="preserve"> The next </w:t>
      </w:r>
      <w:r w:rsidR="00C65152">
        <w:rPr>
          <w:rFonts w:ascii="Times New Roman" w:hAnsi="Times New Roman" w:cs="Times New Roman"/>
          <w:color w:val="000000" w:themeColor="text1"/>
          <w:sz w:val="24"/>
          <w:szCs w:val="24"/>
        </w:rPr>
        <w:t>task</w:t>
      </w:r>
      <w:r w:rsidR="00951856">
        <w:rPr>
          <w:rFonts w:ascii="Times New Roman" w:hAnsi="Times New Roman" w:cs="Times New Roman"/>
          <w:color w:val="000000" w:themeColor="text1"/>
          <w:sz w:val="24"/>
          <w:szCs w:val="24"/>
        </w:rPr>
        <w:t xml:space="preserve"> identifies the target of hate tweets as gender, religion, ethnicity</w:t>
      </w:r>
      <w:r w:rsidR="009D66B8">
        <w:rPr>
          <w:rFonts w:ascii="Times New Roman" w:hAnsi="Times New Roman" w:cs="Times New Roman"/>
          <w:color w:val="000000" w:themeColor="text1"/>
          <w:sz w:val="24"/>
          <w:szCs w:val="24"/>
        </w:rPr>
        <w:t>,</w:t>
      </w:r>
      <w:r w:rsidR="00951856">
        <w:rPr>
          <w:rFonts w:ascii="Times New Roman" w:hAnsi="Times New Roman" w:cs="Times New Roman"/>
          <w:color w:val="000000" w:themeColor="text1"/>
          <w:sz w:val="24"/>
          <w:szCs w:val="24"/>
        </w:rPr>
        <w:t xml:space="preserve"> political affiliation</w:t>
      </w:r>
      <w:r w:rsidR="009D66B8">
        <w:rPr>
          <w:rFonts w:ascii="Times New Roman" w:hAnsi="Times New Roman" w:cs="Times New Roman"/>
          <w:color w:val="000000" w:themeColor="text1"/>
          <w:sz w:val="24"/>
          <w:szCs w:val="24"/>
        </w:rPr>
        <w:t xml:space="preserve"> and others</w:t>
      </w:r>
      <w:r w:rsidR="00835290">
        <w:rPr>
          <w:rFonts w:ascii="Times New Roman" w:hAnsi="Times New Roman" w:cs="Times New Roman"/>
          <w:color w:val="000000" w:themeColor="text1"/>
          <w:sz w:val="24"/>
          <w:szCs w:val="24"/>
        </w:rPr>
        <w:t>.</w:t>
      </w:r>
      <w:r w:rsidR="009D66B8">
        <w:rPr>
          <w:rFonts w:ascii="Times New Roman" w:hAnsi="Times New Roman" w:cs="Times New Roman"/>
          <w:color w:val="000000" w:themeColor="text1"/>
          <w:sz w:val="24"/>
          <w:szCs w:val="24"/>
        </w:rPr>
        <w:t xml:space="preserve"> If an annotator chooses the “others” target, he/she is required to mention the specific target.</w:t>
      </w:r>
    </w:p>
    <w:p w14:paraId="6C295010" w14:textId="77777777" w:rsidR="00C65152" w:rsidRPr="00C65152" w:rsidRDefault="00C65152" w:rsidP="00C65152">
      <w:pPr>
        <w:spacing w:line="240" w:lineRule="auto"/>
        <w:jc w:val="both"/>
        <w:rPr>
          <w:rFonts w:ascii="Times New Roman" w:eastAsia="Times New Roman" w:hAnsi="Times New Roman" w:cs="Times New Roman"/>
          <w:sz w:val="24"/>
          <w:szCs w:val="24"/>
        </w:rPr>
      </w:pPr>
      <w:r w:rsidRPr="00C65152">
        <w:rPr>
          <w:rFonts w:ascii="Times New Roman" w:eastAsia="Times New Roman" w:hAnsi="Times New Roman" w:cs="Times New Roman"/>
          <w:b/>
          <w:bCs/>
          <w:color w:val="000000"/>
          <w:sz w:val="26"/>
          <w:szCs w:val="26"/>
        </w:rPr>
        <w:t>Definitions:</w:t>
      </w:r>
    </w:p>
    <w:p w14:paraId="07F17485" w14:textId="77777777" w:rsidR="00C65152" w:rsidRPr="00C65152" w:rsidRDefault="00C65152" w:rsidP="00C65152">
      <w:pPr>
        <w:numPr>
          <w:ilvl w:val="0"/>
          <w:numId w:val="17"/>
        </w:numPr>
        <w:spacing w:after="0" w:line="240" w:lineRule="auto"/>
        <w:jc w:val="both"/>
        <w:textAlignment w:val="baseline"/>
        <w:rPr>
          <w:rFonts w:ascii="Times New Roman" w:eastAsia="Times New Roman" w:hAnsi="Times New Roman" w:cs="Times New Roman"/>
          <w:color w:val="000000"/>
        </w:rPr>
      </w:pPr>
      <w:r w:rsidRPr="00C65152">
        <w:rPr>
          <w:rFonts w:ascii="Times New Roman" w:eastAsia="Times New Roman" w:hAnsi="Times New Roman" w:cs="Times New Roman"/>
          <w:b/>
          <w:bCs/>
          <w:color w:val="000000"/>
          <w:sz w:val="26"/>
          <w:szCs w:val="26"/>
        </w:rPr>
        <w:t>Offensive language</w:t>
      </w:r>
      <w:r w:rsidRPr="00C65152">
        <w:rPr>
          <w:rFonts w:ascii="Times New Roman" w:eastAsia="Times New Roman" w:hAnsi="Times New Roman" w:cs="Times New Roman"/>
          <w:color w:val="000000"/>
          <w:sz w:val="24"/>
          <w:szCs w:val="24"/>
        </w:rPr>
        <w:t xml:space="preserve"> is any form of bad language expressions including r</w:t>
      </w:r>
      <w:r w:rsidRPr="00C65152">
        <w:rPr>
          <w:rFonts w:ascii="Times New Roman" w:eastAsia="Times New Roman" w:hAnsi="Times New Roman" w:cs="Times New Roman"/>
          <w:i/>
          <w:iCs/>
          <w:color w:val="000000"/>
          <w:sz w:val="24"/>
          <w:szCs w:val="24"/>
        </w:rPr>
        <w:t>ude, impolite, insulting or belittling utterance intended to offend or harm an individual.</w:t>
      </w:r>
    </w:p>
    <w:p w14:paraId="550FCBC9" w14:textId="77777777" w:rsidR="00C65152" w:rsidRPr="00C65152" w:rsidRDefault="00C65152" w:rsidP="00C65152">
      <w:pPr>
        <w:numPr>
          <w:ilvl w:val="0"/>
          <w:numId w:val="17"/>
        </w:numPr>
        <w:spacing w:after="0" w:line="240" w:lineRule="auto"/>
        <w:jc w:val="both"/>
        <w:textAlignment w:val="baseline"/>
        <w:rPr>
          <w:rFonts w:ascii="Times New Roman" w:eastAsia="Times New Roman" w:hAnsi="Times New Roman" w:cs="Times New Roman"/>
          <w:color w:val="000000"/>
        </w:rPr>
      </w:pPr>
      <w:r w:rsidRPr="00C65152">
        <w:rPr>
          <w:rFonts w:ascii="Times New Roman" w:eastAsia="Times New Roman" w:hAnsi="Times New Roman" w:cs="Times New Roman"/>
          <w:b/>
          <w:bCs/>
          <w:color w:val="000000"/>
          <w:sz w:val="26"/>
          <w:szCs w:val="26"/>
        </w:rPr>
        <w:t>Hate speech</w:t>
      </w:r>
      <w:r w:rsidRPr="00C65152">
        <w:rPr>
          <w:rFonts w:ascii="Times New Roman" w:eastAsia="Times New Roman" w:hAnsi="Times New Roman" w:cs="Times New Roman"/>
          <w:color w:val="000000"/>
          <w:sz w:val="24"/>
          <w:szCs w:val="24"/>
        </w:rPr>
        <w:t xml:space="preserve"> is language content that expresses </w:t>
      </w:r>
      <w:r w:rsidRPr="00C65152">
        <w:rPr>
          <w:rFonts w:ascii="Times New Roman" w:eastAsia="Times New Roman" w:hAnsi="Times New Roman" w:cs="Times New Roman"/>
          <w:b/>
          <w:bCs/>
          <w:color w:val="000000"/>
          <w:sz w:val="24"/>
          <w:szCs w:val="24"/>
        </w:rPr>
        <w:t xml:space="preserve">hatred towards a particular </w:t>
      </w:r>
      <w:r w:rsidRPr="00C65152">
        <w:rPr>
          <w:rFonts w:ascii="Times New Roman" w:eastAsia="Times New Roman" w:hAnsi="Times New Roman" w:cs="Times New Roman"/>
          <w:b/>
          <w:bCs/>
          <w:i/>
          <w:iCs/>
          <w:color w:val="000000"/>
          <w:sz w:val="24"/>
          <w:szCs w:val="24"/>
        </w:rPr>
        <w:t>group or individual</w:t>
      </w:r>
      <w:r w:rsidRPr="00C65152">
        <w:rPr>
          <w:rFonts w:ascii="Times New Roman" w:eastAsia="Times New Roman" w:hAnsi="Times New Roman" w:cs="Times New Roman"/>
          <w:b/>
          <w:bCs/>
          <w:color w:val="000000"/>
          <w:sz w:val="24"/>
          <w:szCs w:val="24"/>
        </w:rPr>
        <w:t xml:space="preserve"> </w:t>
      </w:r>
      <w:r w:rsidRPr="00C65152">
        <w:rPr>
          <w:rFonts w:ascii="Times New Roman" w:eastAsia="Times New Roman" w:hAnsi="Times New Roman" w:cs="Times New Roman"/>
          <w:color w:val="000000"/>
          <w:sz w:val="24"/>
          <w:szCs w:val="24"/>
        </w:rPr>
        <w:t xml:space="preserve">based on their </w:t>
      </w:r>
      <w:r w:rsidRPr="00C65152">
        <w:rPr>
          <w:rFonts w:ascii="Times New Roman" w:eastAsia="Times New Roman" w:hAnsi="Times New Roman" w:cs="Times New Roman"/>
          <w:b/>
          <w:bCs/>
          <w:color w:val="000000"/>
          <w:sz w:val="24"/>
          <w:szCs w:val="24"/>
        </w:rPr>
        <w:t>race</w:t>
      </w:r>
      <w:r w:rsidRPr="00C65152">
        <w:rPr>
          <w:rFonts w:ascii="Times New Roman" w:eastAsia="Times New Roman" w:hAnsi="Times New Roman" w:cs="Times New Roman"/>
          <w:color w:val="000000"/>
          <w:sz w:val="24"/>
          <w:szCs w:val="24"/>
        </w:rPr>
        <w:t xml:space="preserve">, </w:t>
      </w:r>
      <w:r w:rsidRPr="00C65152">
        <w:rPr>
          <w:rFonts w:ascii="Times New Roman" w:eastAsia="Times New Roman" w:hAnsi="Times New Roman" w:cs="Times New Roman"/>
          <w:b/>
          <w:bCs/>
          <w:color w:val="000000"/>
          <w:sz w:val="24"/>
          <w:szCs w:val="24"/>
        </w:rPr>
        <w:t>ethnicity</w:t>
      </w:r>
      <w:r w:rsidRPr="00C65152">
        <w:rPr>
          <w:rFonts w:ascii="Times New Roman" w:eastAsia="Times New Roman" w:hAnsi="Times New Roman" w:cs="Times New Roman"/>
          <w:color w:val="000000"/>
          <w:sz w:val="24"/>
          <w:szCs w:val="24"/>
        </w:rPr>
        <w:t xml:space="preserve">, </w:t>
      </w:r>
      <w:r w:rsidRPr="00C65152">
        <w:rPr>
          <w:rFonts w:ascii="Times New Roman" w:eastAsia="Times New Roman" w:hAnsi="Times New Roman" w:cs="Times New Roman"/>
          <w:b/>
          <w:bCs/>
          <w:color w:val="000000"/>
          <w:sz w:val="24"/>
          <w:szCs w:val="24"/>
        </w:rPr>
        <w:t>religion</w:t>
      </w:r>
      <w:r w:rsidRPr="00C65152">
        <w:rPr>
          <w:rFonts w:ascii="Times New Roman" w:eastAsia="Times New Roman" w:hAnsi="Times New Roman" w:cs="Times New Roman"/>
          <w:color w:val="000000"/>
          <w:sz w:val="24"/>
          <w:szCs w:val="24"/>
        </w:rPr>
        <w:t xml:space="preserve">, </w:t>
      </w:r>
      <w:r w:rsidRPr="00C65152">
        <w:rPr>
          <w:rFonts w:ascii="Times New Roman" w:eastAsia="Times New Roman" w:hAnsi="Times New Roman" w:cs="Times New Roman"/>
          <w:b/>
          <w:bCs/>
          <w:color w:val="000000"/>
          <w:sz w:val="24"/>
          <w:szCs w:val="24"/>
        </w:rPr>
        <w:t>gender</w:t>
      </w:r>
      <w:r w:rsidRPr="00C65152">
        <w:rPr>
          <w:rFonts w:ascii="Times New Roman" w:eastAsia="Times New Roman" w:hAnsi="Times New Roman" w:cs="Times New Roman"/>
          <w:color w:val="000000"/>
          <w:sz w:val="24"/>
          <w:szCs w:val="24"/>
        </w:rPr>
        <w:t xml:space="preserve">, </w:t>
      </w:r>
      <w:r w:rsidRPr="00C65152">
        <w:rPr>
          <w:rFonts w:ascii="Times New Roman" w:eastAsia="Times New Roman" w:hAnsi="Times New Roman" w:cs="Times New Roman"/>
          <w:b/>
          <w:bCs/>
          <w:color w:val="000000"/>
          <w:sz w:val="24"/>
          <w:szCs w:val="24"/>
        </w:rPr>
        <w:t>sexual orientation, or other characteristics. It also includes threats of violence </w:t>
      </w:r>
    </w:p>
    <w:p w14:paraId="5A09C412" w14:textId="4D260E74" w:rsidR="00C65152" w:rsidRPr="00C65152" w:rsidRDefault="00C65152" w:rsidP="00C65152">
      <w:pPr>
        <w:numPr>
          <w:ilvl w:val="0"/>
          <w:numId w:val="17"/>
        </w:numPr>
        <w:spacing w:after="0" w:line="240" w:lineRule="auto"/>
        <w:jc w:val="both"/>
        <w:textAlignment w:val="baseline"/>
        <w:rPr>
          <w:rFonts w:ascii="Times New Roman" w:eastAsia="Times New Roman" w:hAnsi="Times New Roman" w:cs="Times New Roman"/>
          <w:color w:val="000000"/>
        </w:rPr>
      </w:pPr>
      <w:r w:rsidRPr="00C65152">
        <w:rPr>
          <w:rFonts w:ascii="Times New Roman" w:eastAsia="Times New Roman" w:hAnsi="Times New Roman" w:cs="Times New Roman"/>
          <w:b/>
          <w:bCs/>
          <w:color w:val="000000"/>
          <w:sz w:val="26"/>
          <w:szCs w:val="26"/>
        </w:rPr>
        <w:t>Normal</w:t>
      </w:r>
      <w:r w:rsidRPr="00C65152">
        <w:rPr>
          <w:rFonts w:ascii="Times New Roman" w:eastAsia="Times New Roman" w:hAnsi="Times New Roman" w:cs="Times New Roman"/>
          <w:color w:val="000000"/>
          <w:sz w:val="24"/>
          <w:szCs w:val="24"/>
        </w:rPr>
        <w:t xml:space="preserve"> is any form of expression that does not contain any bad language belonging to any of the above classifications.</w:t>
      </w:r>
    </w:p>
    <w:p w14:paraId="4805556D" w14:textId="496FB06E" w:rsidR="00C65152" w:rsidRPr="00C65152" w:rsidRDefault="00C65152" w:rsidP="00C65152">
      <w:pPr>
        <w:pStyle w:val="ListParagraph"/>
        <w:numPr>
          <w:ilvl w:val="0"/>
          <w:numId w:val="17"/>
        </w:numPr>
        <w:spacing w:after="0" w:line="360" w:lineRule="auto"/>
        <w:jc w:val="both"/>
        <w:rPr>
          <w:rFonts w:ascii="Times New Roman" w:hAnsi="Times New Roman" w:cs="Times New Roman"/>
          <w:color w:val="000000" w:themeColor="text1"/>
          <w:sz w:val="24"/>
          <w:szCs w:val="24"/>
        </w:rPr>
      </w:pPr>
      <w:r w:rsidRPr="00C65152">
        <w:rPr>
          <w:rFonts w:ascii="Times New Roman" w:eastAsia="Times New Roman" w:hAnsi="Times New Roman" w:cs="Times New Roman"/>
          <w:b/>
          <w:bCs/>
          <w:color w:val="000000"/>
          <w:sz w:val="26"/>
          <w:szCs w:val="26"/>
        </w:rPr>
        <w:lastRenderedPageBreak/>
        <w:t>Indeterminat</w:t>
      </w:r>
      <w:r w:rsidRPr="00C65152">
        <w:rPr>
          <w:rFonts w:ascii="Times New Roman" w:eastAsia="Times New Roman" w:hAnsi="Times New Roman" w:cs="Times New Roman"/>
          <w:b/>
          <w:bCs/>
          <w:color w:val="000000"/>
          <w:sz w:val="24"/>
          <w:szCs w:val="24"/>
        </w:rPr>
        <w:t>e</w:t>
      </w:r>
      <w:r w:rsidRPr="00C65152">
        <w:rPr>
          <w:rFonts w:ascii="Times New Roman" w:eastAsia="Times New Roman" w:hAnsi="Times New Roman" w:cs="Times New Roman"/>
          <w:color w:val="000000"/>
          <w:sz w:val="24"/>
          <w:szCs w:val="24"/>
        </w:rPr>
        <w:t xml:space="preserve"> is any tweet that is not</w:t>
      </w:r>
      <w:r w:rsidRPr="00C65152">
        <w:rPr>
          <w:rFonts w:ascii="Times New Roman" w:eastAsia="Times New Roman" w:hAnsi="Times New Roman" w:cs="Times New Roman"/>
          <w:b/>
          <w:bCs/>
          <w:color w:val="000000"/>
          <w:sz w:val="24"/>
          <w:szCs w:val="24"/>
        </w:rPr>
        <w:t xml:space="preserve"> readable </w:t>
      </w:r>
      <w:r w:rsidRPr="00C65152">
        <w:rPr>
          <w:rFonts w:ascii="Times New Roman" w:eastAsia="Times New Roman" w:hAnsi="Times New Roman" w:cs="Times New Roman"/>
          <w:color w:val="000000"/>
          <w:sz w:val="24"/>
          <w:szCs w:val="24"/>
        </w:rPr>
        <w:t xml:space="preserve">or is </w:t>
      </w:r>
      <w:r w:rsidRPr="00C65152">
        <w:rPr>
          <w:rFonts w:ascii="Times New Roman" w:eastAsia="Times New Roman" w:hAnsi="Times New Roman" w:cs="Times New Roman"/>
          <w:b/>
          <w:bCs/>
          <w:color w:val="000000"/>
          <w:sz w:val="24"/>
          <w:szCs w:val="24"/>
        </w:rPr>
        <w:t>completely</w:t>
      </w:r>
      <w:r w:rsidRPr="00C65152">
        <w:rPr>
          <w:rFonts w:ascii="Times New Roman" w:eastAsia="Times New Roman" w:hAnsi="Times New Roman" w:cs="Times New Roman"/>
          <w:color w:val="000000"/>
          <w:sz w:val="24"/>
          <w:szCs w:val="24"/>
        </w:rPr>
        <w:t xml:space="preserve"> written in another</w:t>
      </w:r>
      <w:r>
        <w:rPr>
          <w:rFonts w:ascii="Times New Roman" w:eastAsia="Times New Roman" w:hAnsi="Times New Roman" w:cs="Times New Roman"/>
          <w:color w:val="000000"/>
          <w:sz w:val="24"/>
          <w:szCs w:val="24"/>
        </w:rPr>
        <w:t xml:space="preserve"> l</w:t>
      </w:r>
      <w:r w:rsidRPr="00C65152">
        <w:rPr>
          <w:rFonts w:ascii="Times New Roman" w:eastAsia="Times New Roman" w:hAnsi="Times New Roman" w:cs="Times New Roman"/>
          <w:color w:val="000000"/>
          <w:sz w:val="24"/>
          <w:szCs w:val="24"/>
        </w:rPr>
        <w:t>anguage other than your language of annotation.</w:t>
      </w:r>
    </w:p>
    <w:p w14:paraId="71468994" w14:textId="0CD31F21" w:rsidR="00067572" w:rsidRDefault="00C65152"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annotation guideline</w:t>
      </w:r>
    </w:p>
    <w:p w14:paraId="2B177884" w14:textId="77777777" w:rsidR="00067572" w:rsidRPr="00067572" w:rsidRDefault="00067572" w:rsidP="00067572">
      <w:pPr>
        <w:spacing w:after="0" w:line="240" w:lineRule="auto"/>
        <w:rPr>
          <w:rFonts w:ascii="Times New Roman" w:eastAsia="Times New Roman" w:hAnsi="Times New Roman" w:cs="Times New Roman"/>
          <w:i/>
          <w:sz w:val="24"/>
          <w:szCs w:val="24"/>
        </w:rPr>
      </w:pPr>
      <w:r w:rsidRPr="00067572">
        <w:rPr>
          <w:rFonts w:ascii="Times New Roman" w:eastAsia="Times New Roman" w:hAnsi="Times New Roman" w:cs="Times New Roman"/>
          <w:b/>
          <w:bCs/>
          <w:i/>
          <w:color w:val="000000"/>
          <w:sz w:val="24"/>
          <w:szCs w:val="24"/>
        </w:rPr>
        <w:t>Task Description:</w:t>
      </w:r>
    </w:p>
    <w:p w14:paraId="3E77281C" w14:textId="77777777" w:rsidR="00067572" w:rsidRPr="00067572" w:rsidRDefault="00067572" w:rsidP="00067572">
      <w:pPr>
        <w:spacing w:line="240" w:lineRule="auto"/>
        <w:jc w:val="both"/>
        <w:rPr>
          <w:rFonts w:ascii="Times New Roman" w:eastAsia="Times New Roman" w:hAnsi="Times New Roman" w:cs="Times New Roman"/>
          <w:i/>
          <w:sz w:val="24"/>
          <w:szCs w:val="24"/>
        </w:rPr>
      </w:pPr>
      <w:r w:rsidRPr="00067572">
        <w:rPr>
          <w:rFonts w:ascii="Times New Roman" w:eastAsia="Times New Roman" w:hAnsi="Times New Roman" w:cs="Times New Roman"/>
          <w:b/>
          <w:bCs/>
          <w:i/>
          <w:color w:val="000000"/>
          <w:sz w:val="24"/>
          <w:szCs w:val="24"/>
        </w:rPr>
        <w:t>Task 1</w:t>
      </w:r>
      <w:r w:rsidRPr="00067572">
        <w:rPr>
          <w:rFonts w:ascii="Times New Roman" w:eastAsia="Times New Roman" w:hAnsi="Times New Roman" w:cs="Times New Roman"/>
          <w:i/>
          <w:color w:val="000000"/>
          <w:sz w:val="24"/>
          <w:szCs w:val="24"/>
        </w:rPr>
        <w:t>: Given a tweet, select the option that best describes it:</w:t>
      </w:r>
    </w:p>
    <w:p w14:paraId="7C4A90EF" w14:textId="5780B4C8" w:rsidR="00067572" w:rsidRPr="00067572" w:rsidRDefault="009D66B8" w:rsidP="00067572">
      <w:pPr>
        <w:numPr>
          <w:ilvl w:val="0"/>
          <w:numId w:val="18"/>
        </w:numPr>
        <w:spacing w:after="0" w:line="240" w:lineRule="auto"/>
        <w:jc w:val="both"/>
        <w:textAlignment w:val="baseline"/>
        <w:rPr>
          <w:rFonts w:ascii="Times New Roman" w:eastAsia="Times New Roman" w:hAnsi="Times New Roman" w:cs="Times New Roman"/>
          <w:i/>
          <w:color w:val="000000"/>
          <w:sz w:val="24"/>
          <w:szCs w:val="24"/>
        </w:rPr>
      </w:pPr>
      <w:r w:rsidRPr="00047648">
        <w:rPr>
          <w:rFonts w:ascii="Times New Roman" w:eastAsia="Times New Roman" w:hAnsi="Times New Roman" w:cs="Times New Roman"/>
          <w:i/>
          <w:color w:val="000000"/>
          <w:sz w:val="24"/>
          <w:szCs w:val="24"/>
        </w:rPr>
        <w:t>Offensive</w:t>
      </w:r>
      <w:r w:rsidR="00067572" w:rsidRPr="00067572">
        <w:rPr>
          <w:rFonts w:ascii="Times New Roman" w:eastAsia="Times New Roman" w:hAnsi="Times New Roman" w:cs="Times New Roman"/>
          <w:i/>
          <w:color w:val="000000"/>
          <w:sz w:val="24"/>
          <w:szCs w:val="24"/>
        </w:rPr>
        <w:t xml:space="preserve"> language</w:t>
      </w:r>
    </w:p>
    <w:p w14:paraId="53A72E10" w14:textId="77777777" w:rsidR="00067572" w:rsidRPr="00067572" w:rsidRDefault="00067572" w:rsidP="00067572">
      <w:pPr>
        <w:numPr>
          <w:ilvl w:val="0"/>
          <w:numId w:val="18"/>
        </w:numPr>
        <w:spacing w:after="0" w:line="240" w:lineRule="auto"/>
        <w:jc w:val="both"/>
        <w:textAlignment w:val="baseline"/>
        <w:rPr>
          <w:rFonts w:ascii="Times New Roman" w:eastAsia="Times New Roman" w:hAnsi="Times New Roman" w:cs="Times New Roman"/>
          <w:b/>
          <w:bCs/>
          <w:i/>
          <w:color w:val="000000"/>
          <w:sz w:val="24"/>
          <w:szCs w:val="24"/>
        </w:rPr>
      </w:pPr>
      <w:r w:rsidRPr="00067572">
        <w:rPr>
          <w:rFonts w:ascii="Times New Roman" w:eastAsia="Times New Roman" w:hAnsi="Times New Roman" w:cs="Times New Roman"/>
          <w:i/>
          <w:color w:val="000000"/>
          <w:sz w:val="24"/>
          <w:szCs w:val="24"/>
        </w:rPr>
        <w:t>Hate speech</w:t>
      </w:r>
    </w:p>
    <w:p w14:paraId="4F9F04C9" w14:textId="529BEB6A" w:rsidR="00067572" w:rsidRPr="00067572" w:rsidRDefault="00067572" w:rsidP="00067572">
      <w:pPr>
        <w:numPr>
          <w:ilvl w:val="0"/>
          <w:numId w:val="18"/>
        </w:numPr>
        <w:spacing w:after="0" w:line="240" w:lineRule="auto"/>
        <w:jc w:val="both"/>
        <w:textAlignment w:val="baseline"/>
        <w:rPr>
          <w:rFonts w:ascii="Times New Roman" w:eastAsia="Times New Roman" w:hAnsi="Times New Roman" w:cs="Times New Roman"/>
          <w:i/>
          <w:color w:val="000000"/>
          <w:sz w:val="24"/>
          <w:szCs w:val="24"/>
        </w:rPr>
      </w:pPr>
      <w:r w:rsidRPr="00067572">
        <w:rPr>
          <w:rFonts w:ascii="Times New Roman" w:eastAsia="Times New Roman" w:hAnsi="Times New Roman" w:cs="Times New Roman"/>
          <w:i/>
          <w:color w:val="000000"/>
          <w:sz w:val="24"/>
          <w:szCs w:val="24"/>
        </w:rPr>
        <w:t>Normal</w:t>
      </w:r>
    </w:p>
    <w:p w14:paraId="22877F38" w14:textId="7CBBD3AB" w:rsidR="00067572" w:rsidRPr="00047648" w:rsidRDefault="00067572" w:rsidP="00067572">
      <w:pPr>
        <w:numPr>
          <w:ilvl w:val="0"/>
          <w:numId w:val="18"/>
        </w:numPr>
        <w:spacing w:after="0" w:line="240" w:lineRule="auto"/>
        <w:jc w:val="both"/>
        <w:textAlignment w:val="baseline"/>
        <w:rPr>
          <w:rFonts w:ascii="Times New Roman" w:eastAsia="Times New Roman" w:hAnsi="Times New Roman" w:cs="Times New Roman"/>
          <w:i/>
          <w:color w:val="000000"/>
          <w:sz w:val="24"/>
          <w:szCs w:val="24"/>
        </w:rPr>
      </w:pPr>
      <w:r w:rsidRPr="00067572">
        <w:rPr>
          <w:rFonts w:ascii="Times New Roman" w:eastAsia="Times New Roman" w:hAnsi="Times New Roman" w:cs="Times New Roman"/>
          <w:i/>
          <w:color w:val="000000"/>
          <w:sz w:val="24"/>
          <w:szCs w:val="24"/>
        </w:rPr>
        <w:t>Indeterminate </w:t>
      </w:r>
    </w:p>
    <w:p w14:paraId="4CB44DEB" w14:textId="58292ACD" w:rsidR="00047648" w:rsidRPr="00047648" w:rsidRDefault="00047648" w:rsidP="00047648">
      <w:pPr>
        <w:spacing w:after="0" w:line="240" w:lineRule="auto"/>
        <w:jc w:val="both"/>
        <w:textAlignment w:val="baseline"/>
        <w:rPr>
          <w:rFonts w:ascii="Times New Roman" w:eastAsia="Times New Roman" w:hAnsi="Times New Roman" w:cs="Times New Roman"/>
          <w:i/>
          <w:color w:val="000000"/>
          <w:sz w:val="24"/>
          <w:szCs w:val="24"/>
        </w:rPr>
      </w:pPr>
      <w:r w:rsidRPr="00047648">
        <w:rPr>
          <w:rFonts w:ascii="Times New Roman" w:eastAsia="Times New Roman" w:hAnsi="Times New Roman" w:cs="Times New Roman"/>
          <w:i/>
          <w:color w:val="000000"/>
          <w:sz w:val="24"/>
          <w:szCs w:val="24"/>
        </w:rPr>
        <w:t>Select all words/terms that are hateful or offensive.</w:t>
      </w:r>
    </w:p>
    <w:p w14:paraId="3E5BE52C" w14:textId="77777777" w:rsidR="00047648" w:rsidRPr="00067572" w:rsidRDefault="00047648" w:rsidP="00047648">
      <w:pPr>
        <w:spacing w:after="0" w:line="240" w:lineRule="auto"/>
        <w:jc w:val="both"/>
        <w:textAlignment w:val="baseline"/>
        <w:rPr>
          <w:rFonts w:ascii="Times New Roman" w:eastAsia="Times New Roman" w:hAnsi="Times New Roman" w:cs="Times New Roman"/>
          <w:i/>
          <w:color w:val="000000"/>
          <w:sz w:val="24"/>
          <w:szCs w:val="24"/>
        </w:rPr>
      </w:pPr>
    </w:p>
    <w:p w14:paraId="1D4D7248" w14:textId="77777777" w:rsidR="009D66B8" w:rsidRPr="009D66B8" w:rsidRDefault="009D66B8" w:rsidP="009D66B8">
      <w:pPr>
        <w:spacing w:line="240" w:lineRule="auto"/>
        <w:jc w:val="both"/>
        <w:rPr>
          <w:rFonts w:ascii="Times New Roman" w:eastAsia="Times New Roman" w:hAnsi="Times New Roman" w:cs="Times New Roman"/>
          <w:i/>
          <w:sz w:val="24"/>
          <w:szCs w:val="24"/>
        </w:rPr>
      </w:pPr>
      <w:r w:rsidRPr="009D66B8">
        <w:rPr>
          <w:rFonts w:ascii="Times New Roman" w:eastAsia="Times New Roman" w:hAnsi="Times New Roman" w:cs="Times New Roman"/>
          <w:b/>
          <w:bCs/>
          <w:i/>
          <w:color w:val="000000"/>
          <w:sz w:val="24"/>
          <w:szCs w:val="24"/>
        </w:rPr>
        <w:t>Task 2:</w:t>
      </w:r>
      <w:r w:rsidRPr="009D66B8">
        <w:rPr>
          <w:rFonts w:ascii="Times New Roman" w:eastAsia="Times New Roman" w:hAnsi="Times New Roman" w:cs="Times New Roman"/>
          <w:i/>
          <w:color w:val="000000"/>
          <w:sz w:val="24"/>
          <w:szCs w:val="24"/>
        </w:rPr>
        <w:t xml:space="preserve"> If the label in task 1 is hate, select the target of the hate speech</w:t>
      </w:r>
    </w:p>
    <w:p w14:paraId="3F25EBD4" w14:textId="77777777" w:rsidR="009D66B8" w:rsidRPr="009D66B8" w:rsidRDefault="009D66B8" w:rsidP="009D66B8">
      <w:pPr>
        <w:numPr>
          <w:ilvl w:val="0"/>
          <w:numId w:val="19"/>
        </w:numPr>
        <w:spacing w:line="240" w:lineRule="auto"/>
        <w:jc w:val="both"/>
        <w:textAlignment w:val="baseline"/>
        <w:rPr>
          <w:rFonts w:ascii="Times New Roman" w:eastAsia="Times New Roman" w:hAnsi="Times New Roman" w:cs="Times New Roman"/>
          <w:i/>
          <w:color w:val="000000"/>
          <w:sz w:val="24"/>
          <w:szCs w:val="24"/>
        </w:rPr>
      </w:pPr>
      <w:r w:rsidRPr="009D66B8">
        <w:rPr>
          <w:rFonts w:ascii="Times New Roman" w:eastAsia="Times New Roman" w:hAnsi="Times New Roman" w:cs="Times New Roman"/>
          <w:i/>
          <w:color w:val="000000"/>
          <w:sz w:val="24"/>
          <w:szCs w:val="24"/>
        </w:rPr>
        <w:t>Ethnicity</w:t>
      </w:r>
    </w:p>
    <w:p w14:paraId="2CD4FC48" w14:textId="77777777" w:rsidR="009D66B8" w:rsidRPr="009D66B8" w:rsidRDefault="009D66B8" w:rsidP="009D66B8">
      <w:pPr>
        <w:numPr>
          <w:ilvl w:val="0"/>
          <w:numId w:val="19"/>
        </w:numPr>
        <w:spacing w:line="240" w:lineRule="auto"/>
        <w:jc w:val="both"/>
        <w:textAlignment w:val="baseline"/>
        <w:rPr>
          <w:rFonts w:ascii="Times New Roman" w:eastAsia="Times New Roman" w:hAnsi="Times New Roman" w:cs="Times New Roman"/>
          <w:i/>
          <w:color w:val="000000"/>
          <w:sz w:val="24"/>
          <w:szCs w:val="24"/>
        </w:rPr>
      </w:pPr>
      <w:r w:rsidRPr="009D66B8">
        <w:rPr>
          <w:rFonts w:ascii="Times New Roman" w:eastAsia="Times New Roman" w:hAnsi="Times New Roman" w:cs="Times New Roman"/>
          <w:i/>
          <w:color w:val="000000"/>
          <w:sz w:val="24"/>
          <w:szCs w:val="24"/>
        </w:rPr>
        <w:t>Religion</w:t>
      </w:r>
    </w:p>
    <w:p w14:paraId="01DF2EF3" w14:textId="77777777" w:rsidR="009D66B8" w:rsidRPr="009D66B8" w:rsidRDefault="009D66B8" w:rsidP="009D66B8">
      <w:pPr>
        <w:numPr>
          <w:ilvl w:val="0"/>
          <w:numId w:val="19"/>
        </w:numPr>
        <w:spacing w:line="240" w:lineRule="auto"/>
        <w:jc w:val="both"/>
        <w:textAlignment w:val="baseline"/>
        <w:rPr>
          <w:rFonts w:ascii="Times New Roman" w:eastAsia="Times New Roman" w:hAnsi="Times New Roman" w:cs="Times New Roman"/>
          <w:i/>
          <w:iCs/>
          <w:color w:val="000000"/>
          <w:sz w:val="24"/>
          <w:szCs w:val="24"/>
        </w:rPr>
      </w:pPr>
      <w:r w:rsidRPr="009D66B8">
        <w:rPr>
          <w:rFonts w:ascii="Times New Roman" w:eastAsia="Times New Roman" w:hAnsi="Times New Roman" w:cs="Times New Roman"/>
          <w:i/>
          <w:color w:val="000000"/>
          <w:sz w:val="24"/>
          <w:szCs w:val="24"/>
        </w:rPr>
        <w:t>Disability</w:t>
      </w:r>
    </w:p>
    <w:p w14:paraId="6A18DD1E" w14:textId="77777777" w:rsidR="009D66B8" w:rsidRPr="009D66B8" w:rsidRDefault="009D66B8" w:rsidP="009D66B8">
      <w:pPr>
        <w:numPr>
          <w:ilvl w:val="0"/>
          <w:numId w:val="19"/>
        </w:numPr>
        <w:spacing w:line="240" w:lineRule="auto"/>
        <w:jc w:val="both"/>
        <w:textAlignment w:val="baseline"/>
        <w:rPr>
          <w:rFonts w:ascii="Times New Roman" w:eastAsia="Times New Roman" w:hAnsi="Times New Roman" w:cs="Times New Roman"/>
          <w:i/>
          <w:color w:val="000000"/>
          <w:sz w:val="24"/>
          <w:szCs w:val="24"/>
        </w:rPr>
      </w:pPr>
      <w:r w:rsidRPr="009D66B8">
        <w:rPr>
          <w:rFonts w:ascii="Times New Roman" w:eastAsia="Times New Roman" w:hAnsi="Times New Roman" w:cs="Times New Roman"/>
          <w:i/>
          <w:color w:val="000000"/>
          <w:sz w:val="24"/>
          <w:szCs w:val="24"/>
        </w:rPr>
        <w:t>Gender</w:t>
      </w:r>
    </w:p>
    <w:p w14:paraId="56E7B49F" w14:textId="30021BD2" w:rsidR="009D66B8" w:rsidRPr="009D66B8" w:rsidRDefault="009D66B8" w:rsidP="009D66B8">
      <w:pPr>
        <w:numPr>
          <w:ilvl w:val="0"/>
          <w:numId w:val="19"/>
        </w:numPr>
        <w:spacing w:line="240" w:lineRule="auto"/>
        <w:jc w:val="both"/>
        <w:textAlignment w:val="baseline"/>
        <w:rPr>
          <w:rFonts w:ascii="Times New Roman" w:eastAsia="Times New Roman" w:hAnsi="Times New Roman" w:cs="Times New Roman"/>
          <w:i/>
          <w:color w:val="000000"/>
          <w:sz w:val="24"/>
          <w:szCs w:val="24"/>
        </w:rPr>
      </w:pPr>
      <w:r w:rsidRPr="009D66B8">
        <w:rPr>
          <w:rFonts w:ascii="Times New Roman" w:eastAsia="Times New Roman" w:hAnsi="Times New Roman" w:cs="Times New Roman"/>
          <w:i/>
          <w:color w:val="000000"/>
          <w:sz w:val="24"/>
          <w:szCs w:val="24"/>
        </w:rPr>
        <w:t>Politi</w:t>
      </w:r>
      <w:r w:rsidRPr="00047648">
        <w:rPr>
          <w:rFonts w:ascii="Times New Roman" w:eastAsia="Times New Roman" w:hAnsi="Times New Roman" w:cs="Times New Roman"/>
          <w:i/>
          <w:color w:val="000000"/>
          <w:sz w:val="24"/>
          <w:szCs w:val="24"/>
        </w:rPr>
        <w:t>cal affiliation</w:t>
      </w:r>
    </w:p>
    <w:p w14:paraId="120917BF" w14:textId="77777777" w:rsidR="009D66B8" w:rsidRPr="009D66B8" w:rsidRDefault="009D66B8" w:rsidP="009D66B8">
      <w:pPr>
        <w:numPr>
          <w:ilvl w:val="0"/>
          <w:numId w:val="19"/>
        </w:numPr>
        <w:spacing w:line="240" w:lineRule="auto"/>
        <w:jc w:val="both"/>
        <w:textAlignment w:val="baseline"/>
        <w:rPr>
          <w:rFonts w:ascii="Times New Roman" w:eastAsia="Times New Roman" w:hAnsi="Times New Roman" w:cs="Times New Roman"/>
          <w:i/>
          <w:color w:val="000000"/>
          <w:sz w:val="24"/>
          <w:szCs w:val="24"/>
        </w:rPr>
      </w:pPr>
      <w:r w:rsidRPr="009D66B8">
        <w:rPr>
          <w:rFonts w:ascii="Times New Roman" w:eastAsia="Times New Roman" w:hAnsi="Times New Roman" w:cs="Times New Roman"/>
          <w:i/>
          <w:color w:val="000000"/>
          <w:sz w:val="24"/>
          <w:szCs w:val="24"/>
        </w:rPr>
        <w:t>Others</w:t>
      </w:r>
    </w:p>
    <w:p w14:paraId="2AC29687" w14:textId="54152B4B" w:rsidR="00067572" w:rsidRPr="00047648" w:rsidRDefault="00047648" w:rsidP="001143B6">
      <w:pPr>
        <w:spacing w:line="360" w:lineRule="auto"/>
        <w:jc w:val="both"/>
        <w:rPr>
          <w:rFonts w:ascii="Times New Roman" w:hAnsi="Times New Roman" w:cs="Times New Roman"/>
          <w:i/>
          <w:color w:val="000000" w:themeColor="text1"/>
          <w:sz w:val="24"/>
          <w:szCs w:val="24"/>
        </w:rPr>
      </w:pPr>
      <w:r w:rsidRPr="00047648">
        <w:rPr>
          <w:rFonts w:ascii="Times New Roman" w:hAnsi="Times New Roman" w:cs="Times New Roman"/>
          <w:i/>
          <w:color w:val="000000" w:themeColor="text1"/>
          <w:sz w:val="24"/>
          <w:szCs w:val="24"/>
        </w:rPr>
        <w:t>For the “others” target, mention the target.</w:t>
      </w:r>
    </w:p>
    <w:p w14:paraId="13978743" w14:textId="0758C518" w:rsidR="00C65152" w:rsidRDefault="001A2E7E"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notators training</w:t>
      </w:r>
    </w:p>
    <w:p w14:paraId="738DE848" w14:textId="1C8E7D41" w:rsidR="00BB7F18" w:rsidRDefault="00BB7F18"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ree native Hausa language speakers were recruited trained for the annotation </w:t>
      </w:r>
      <w:proofErr w:type="spellStart"/>
      <w:r>
        <w:rPr>
          <w:rFonts w:ascii="Times New Roman" w:hAnsi="Times New Roman" w:cs="Times New Roman"/>
          <w:color w:val="000000" w:themeColor="text1"/>
          <w:sz w:val="24"/>
          <w:szCs w:val="24"/>
        </w:rPr>
        <w:t>exercise</w:t>
      </w:r>
      <w:r w:rsidR="003C6EB8">
        <w:rPr>
          <w:rFonts w:ascii="Times New Roman" w:hAnsi="Times New Roman" w:cs="Times New Roman"/>
          <w:color w:val="000000" w:themeColor="text1"/>
          <w:sz w:val="24"/>
          <w:szCs w:val="24"/>
        </w:rPr>
        <w:t>and</w:t>
      </w:r>
      <w:proofErr w:type="spellEnd"/>
      <w:r w:rsidR="003C6EB8">
        <w:rPr>
          <w:rFonts w:ascii="Times New Roman" w:hAnsi="Times New Roman" w:cs="Times New Roman"/>
          <w:color w:val="000000" w:themeColor="text1"/>
          <w:sz w:val="24"/>
          <w:szCs w:val="24"/>
        </w:rPr>
        <w:t xml:space="preserve"> one language annotator</w:t>
      </w:r>
      <w:r>
        <w:rPr>
          <w:rFonts w:ascii="Times New Roman" w:hAnsi="Times New Roman" w:cs="Times New Roman"/>
          <w:color w:val="000000" w:themeColor="text1"/>
          <w:sz w:val="24"/>
          <w:szCs w:val="24"/>
        </w:rPr>
        <w:t>. All of them have a minimum of first-degree qualification and have background in Computer Science or Linguistics.</w:t>
      </w:r>
      <w:r w:rsidR="003379E0">
        <w:rPr>
          <w:rFonts w:ascii="Times New Roman" w:hAnsi="Times New Roman" w:cs="Times New Roman"/>
          <w:color w:val="000000" w:themeColor="text1"/>
          <w:sz w:val="24"/>
          <w:szCs w:val="24"/>
        </w:rPr>
        <w:t xml:space="preserve"> These annotators have previously participated in one data annotation or the other. We used </w:t>
      </w:r>
      <w:proofErr w:type="spellStart"/>
      <w:r w:rsidR="003379E0">
        <w:rPr>
          <w:rFonts w:ascii="Times New Roman" w:hAnsi="Times New Roman" w:cs="Times New Roman"/>
          <w:color w:val="000000" w:themeColor="text1"/>
          <w:sz w:val="24"/>
          <w:szCs w:val="24"/>
        </w:rPr>
        <w:t>LabelStudio</w:t>
      </w:r>
      <w:proofErr w:type="spellEnd"/>
      <w:r w:rsidR="003379E0">
        <w:rPr>
          <w:rFonts w:ascii="Times New Roman" w:hAnsi="Times New Roman" w:cs="Times New Roman"/>
          <w:color w:val="000000" w:themeColor="text1"/>
          <w:sz w:val="24"/>
          <w:szCs w:val="24"/>
        </w:rPr>
        <w:t xml:space="preserve"> to train the annotators and asked them to label a </w:t>
      </w:r>
      <w:r w:rsidR="003C6EB8">
        <w:rPr>
          <w:rFonts w:ascii="Times New Roman" w:hAnsi="Times New Roman" w:cs="Times New Roman"/>
          <w:color w:val="000000" w:themeColor="text1"/>
          <w:sz w:val="24"/>
          <w:szCs w:val="24"/>
        </w:rPr>
        <w:t xml:space="preserve">sample of 100 tweets as a pilot study. The annotators were </w:t>
      </w:r>
      <w:r w:rsidR="003379E0">
        <w:rPr>
          <w:rFonts w:ascii="Times New Roman" w:hAnsi="Times New Roman" w:cs="Times New Roman"/>
          <w:color w:val="000000" w:themeColor="text1"/>
          <w:sz w:val="24"/>
          <w:szCs w:val="24"/>
        </w:rPr>
        <w:t xml:space="preserve">given google doc to record their annotation experience and suggestions. The feedback from the annotators was used to the annotation guide. For example, in the first draft of the guidelines, task 1 </w:t>
      </w:r>
      <w:r w:rsidR="00295121">
        <w:rPr>
          <w:rFonts w:ascii="Times New Roman" w:hAnsi="Times New Roman" w:cs="Times New Roman"/>
          <w:color w:val="000000" w:themeColor="text1"/>
          <w:sz w:val="24"/>
          <w:szCs w:val="24"/>
        </w:rPr>
        <w:t>did</w:t>
      </w:r>
      <w:r w:rsidR="003379E0">
        <w:rPr>
          <w:rFonts w:ascii="Times New Roman" w:hAnsi="Times New Roman" w:cs="Times New Roman"/>
          <w:color w:val="000000" w:themeColor="text1"/>
          <w:sz w:val="24"/>
          <w:szCs w:val="24"/>
        </w:rPr>
        <w:t xml:space="preserve"> not include the </w:t>
      </w:r>
      <w:r w:rsidR="00991135" w:rsidRPr="00991135">
        <w:rPr>
          <w:rFonts w:ascii="Times New Roman" w:hAnsi="Times New Roman" w:cs="Times New Roman"/>
          <w:i/>
          <w:color w:val="000000" w:themeColor="text1"/>
          <w:sz w:val="24"/>
          <w:szCs w:val="24"/>
        </w:rPr>
        <w:t>“</w:t>
      </w:r>
      <w:r w:rsidR="00295121" w:rsidRPr="00991135">
        <w:rPr>
          <w:rFonts w:ascii="Times New Roman" w:hAnsi="Times New Roman" w:cs="Times New Roman"/>
          <w:i/>
          <w:color w:val="000000" w:themeColor="text1"/>
          <w:sz w:val="24"/>
          <w:szCs w:val="24"/>
        </w:rPr>
        <w:t>indeterminate</w:t>
      </w:r>
      <w:r w:rsidR="00991135" w:rsidRPr="00991135">
        <w:rPr>
          <w:rFonts w:ascii="Times New Roman" w:hAnsi="Times New Roman" w:cs="Times New Roman"/>
          <w:i/>
          <w:color w:val="000000" w:themeColor="text1"/>
          <w:sz w:val="24"/>
          <w:szCs w:val="24"/>
        </w:rPr>
        <w:t>”</w:t>
      </w:r>
      <w:r w:rsidR="00295121">
        <w:rPr>
          <w:rFonts w:ascii="Times New Roman" w:hAnsi="Times New Roman" w:cs="Times New Roman"/>
          <w:color w:val="000000" w:themeColor="text1"/>
          <w:sz w:val="24"/>
          <w:szCs w:val="24"/>
        </w:rPr>
        <w:t xml:space="preserve"> class. But the annotators suggest for another category to label tweets that do not have any meaning and those in another language</w:t>
      </w:r>
      <w:r w:rsidR="00991135">
        <w:rPr>
          <w:rFonts w:ascii="Times New Roman" w:hAnsi="Times New Roman" w:cs="Times New Roman"/>
          <w:color w:val="000000" w:themeColor="text1"/>
          <w:sz w:val="24"/>
          <w:szCs w:val="24"/>
        </w:rPr>
        <w:t xml:space="preserve">, so we added the </w:t>
      </w:r>
      <w:r w:rsidR="008D0A40">
        <w:rPr>
          <w:rFonts w:ascii="Times New Roman" w:hAnsi="Times New Roman" w:cs="Times New Roman"/>
          <w:color w:val="000000" w:themeColor="text1"/>
          <w:sz w:val="24"/>
          <w:szCs w:val="24"/>
        </w:rPr>
        <w:t>i</w:t>
      </w:r>
      <w:r w:rsidR="00991135">
        <w:rPr>
          <w:rFonts w:ascii="Times New Roman" w:hAnsi="Times New Roman" w:cs="Times New Roman"/>
          <w:color w:val="000000" w:themeColor="text1"/>
          <w:sz w:val="24"/>
          <w:szCs w:val="24"/>
        </w:rPr>
        <w:t>ndeterminate</w:t>
      </w:r>
      <w:r w:rsidR="00295121">
        <w:rPr>
          <w:rFonts w:ascii="Times New Roman" w:hAnsi="Times New Roman" w:cs="Times New Roman"/>
          <w:color w:val="000000" w:themeColor="text1"/>
          <w:sz w:val="24"/>
          <w:szCs w:val="24"/>
        </w:rPr>
        <w:t xml:space="preserve">. At the end of the pilot annotation, an adjudication was conducted under the supervision of the language coordinator. This was done to give the annotators a better understanding of the task. Annotation is an iterative process, as such, after updating the guideline, they were given another set of 200 sampled tweets </w:t>
      </w:r>
      <w:r w:rsidR="00295121">
        <w:rPr>
          <w:rFonts w:ascii="Times New Roman" w:hAnsi="Times New Roman" w:cs="Times New Roman"/>
          <w:color w:val="000000" w:themeColor="text1"/>
          <w:sz w:val="24"/>
          <w:szCs w:val="24"/>
        </w:rPr>
        <w:lastRenderedPageBreak/>
        <w:t xml:space="preserve">for a second pilot study. At this round, we observed a significant increase in inter-annotator agreement </w:t>
      </w:r>
      <w:r w:rsidR="003F66C9">
        <w:rPr>
          <w:rFonts w:ascii="Times New Roman" w:hAnsi="Times New Roman" w:cs="Times New Roman"/>
          <w:color w:val="000000" w:themeColor="text1"/>
          <w:sz w:val="24"/>
          <w:szCs w:val="24"/>
        </w:rPr>
        <w:t xml:space="preserve">score </w:t>
      </w:r>
      <w:r w:rsidR="00295121">
        <w:rPr>
          <w:rFonts w:ascii="Times New Roman" w:hAnsi="Times New Roman" w:cs="Times New Roman"/>
          <w:color w:val="000000" w:themeColor="text1"/>
          <w:sz w:val="24"/>
          <w:szCs w:val="24"/>
        </w:rPr>
        <w:t>among the annotators.</w:t>
      </w:r>
      <w:r w:rsidR="00530E87">
        <w:rPr>
          <w:rFonts w:ascii="Times New Roman" w:hAnsi="Times New Roman" w:cs="Times New Roman"/>
          <w:color w:val="000000" w:themeColor="text1"/>
          <w:sz w:val="24"/>
          <w:szCs w:val="24"/>
        </w:rPr>
        <w:t xml:space="preserve"> In this round, another target class was added because </w:t>
      </w:r>
      <w:r w:rsidR="00991135">
        <w:rPr>
          <w:rFonts w:ascii="Times New Roman" w:hAnsi="Times New Roman" w:cs="Times New Roman"/>
          <w:color w:val="000000" w:themeColor="text1"/>
          <w:sz w:val="24"/>
          <w:szCs w:val="24"/>
        </w:rPr>
        <w:t>there were some tweets that contain political hate/offensive</w:t>
      </w:r>
      <w:r w:rsidR="00027183">
        <w:rPr>
          <w:rFonts w:ascii="Times New Roman" w:hAnsi="Times New Roman" w:cs="Times New Roman"/>
          <w:color w:val="000000" w:themeColor="text1"/>
          <w:sz w:val="24"/>
          <w:szCs w:val="24"/>
        </w:rPr>
        <w:t xml:space="preserve"> related</w:t>
      </w:r>
      <w:r w:rsidR="00991135">
        <w:rPr>
          <w:rFonts w:ascii="Times New Roman" w:hAnsi="Times New Roman" w:cs="Times New Roman"/>
          <w:color w:val="000000" w:themeColor="text1"/>
          <w:sz w:val="24"/>
          <w:szCs w:val="24"/>
        </w:rPr>
        <w:t xml:space="preserve"> terms as observed by the annotators. This resulted in having the </w:t>
      </w:r>
      <w:r w:rsidR="00991135" w:rsidRPr="00991135">
        <w:rPr>
          <w:rFonts w:ascii="Times New Roman" w:hAnsi="Times New Roman" w:cs="Times New Roman"/>
          <w:i/>
          <w:color w:val="000000" w:themeColor="text1"/>
          <w:sz w:val="24"/>
          <w:szCs w:val="24"/>
        </w:rPr>
        <w:t>“political affiliation”</w:t>
      </w:r>
      <w:r w:rsidR="00991135">
        <w:rPr>
          <w:rFonts w:ascii="Times New Roman" w:hAnsi="Times New Roman" w:cs="Times New Roman"/>
          <w:color w:val="000000" w:themeColor="text1"/>
          <w:sz w:val="24"/>
          <w:szCs w:val="24"/>
        </w:rPr>
        <w:t xml:space="preserve"> target label.</w:t>
      </w:r>
      <w:r w:rsidR="003F66C9">
        <w:rPr>
          <w:rFonts w:ascii="Times New Roman" w:hAnsi="Times New Roman" w:cs="Times New Roman"/>
          <w:color w:val="000000" w:themeColor="text1"/>
          <w:sz w:val="24"/>
          <w:szCs w:val="24"/>
        </w:rPr>
        <w:t xml:space="preserve"> We iteratively update the guidelines based on the adjudication report. Overall, 5000 tweets were annotated for both hate and offensive tweets. During the pilot annotations, we observed that most of these terms have more than one meaning, depending on usage in the sentences. </w:t>
      </w:r>
      <w:r w:rsidR="00F258FE">
        <w:rPr>
          <w:rFonts w:ascii="Times New Roman" w:hAnsi="Times New Roman" w:cs="Times New Roman"/>
          <w:color w:val="000000" w:themeColor="text1"/>
          <w:sz w:val="24"/>
          <w:szCs w:val="24"/>
        </w:rPr>
        <w:t xml:space="preserve">See figure 3.4. </w:t>
      </w:r>
    </w:p>
    <w:tbl>
      <w:tblPr>
        <w:tblStyle w:val="LightShading-Accent1"/>
        <w:tblW w:w="4712" w:type="pct"/>
        <w:tblLook w:val="0660" w:firstRow="1" w:lastRow="1" w:firstColumn="0" w:lastColumn="0" w:noHBand="1" w:noVBand="1"/>
      </w:tblPr>
      <w:tblGrid>
        <w:gridCol w:w="5580"/>
        <w:gridCol w:w="3241"/>
      </w:tblGrid>
      <w:tr w:rsidR="00F258FE" w:rsidRPr="006825F3" w14:paraId="3BD9EAB2" w14:textId="77777777" w:rsidTr="00F258FE">
        <w:trPr>
          <w:cnfStyle w:val="100000000000" w:firstRow="1" w:lastRow="0" w:firstColumn="0" w:lastColumn="0" w:oddVBand="0" w:evenVBand="0" w:oddHBand="0" w:evenHBand="0" w:firstRowFirstColumn="0" w:firstRowLastColumn="0" w:lastRowFirstColumn="0" w:lastRowLastColumn="0"/>
        </w:trPr>
        <w:tc>
          <w:tcPr>
            <w:tcW w:w="3163" w:type="pct"/>
          </w:tcPr>
          <w:p w14:paraId="27857D45" w14:textId="1EC79DF9" w:rsidR="00F258FE" w:rsidRPr="006825F3" w:rsidRDefault="00F258FE" w:rsidP="00961E15">
            <w:pPr>
              <w:rPr>
                <w:color w:val="auto"/>
              </w:rPr>
            </w:pPr>
            <w:r>
              <w:rPr>
                <w:color w:val="auto"/>
              </w:rPr>
              <w:t>Sentence</w:t>
            </w:r>
          </w:p>
        </w:tc>
        <w:tc>
          <w:tcPr>
            <w:tcW w:w="1837" w:type="pct"/>
          </w:tcPr>
          <w:p w14:paraId="47239A0E" w14:textId="2A027BFE" w:rsidR="00F258FE" w:rsidRPr="006825F3" w:rsidRDefault="00F258FE" w:rsidP="00961E15">
            <w:pPr>
              <w:rPr>
                <w:color w:val="auto"/>
              </w:rPr>
            </w:pPr>
            <w:r>
              <w:rPr>
                <w:color w:val="auto"/>
              </w:rPr>
              <w:t>Trans</w:t>
            </w:r>
            <w:r w:rsidR="00221F1C">
              <w:rPr>
                <w:color w:val="auto"/>
              </w:rPr>
              <w:t>l</w:t>
            </w:r>
            <w:r>
              <w:rPr>
                <w:color w:val="auto"/>
              </w:rPr>
              <w:t>ation</w:t>
            </w:r>
          </w:p>
        </w:tc>
      </w:tr>
      <w:tr w:rsidR="00F258FE" w:rsidRPr="006825F3" w14:paraId="5410813F" w14:textId="77777777" w:rsidTr="00F258FE">
        <w:trPr>
          <w:cnfStyle w:val="010000000000" w:firstRow="0" w:lastRow="1" w:firstColumn="0" w:lastColumn="0" w:oddVBand="0" w:evenVBand="0" w:oddHBand="0" w:evenHBand="0" w:firstRowFirstColumn="0" w:firstRowLastColumn="0" w:lastRowFirstColumn="0" w:lastRowLastColumn="0"/>
        </w:trPr>
        <w:tc>
          <w:tcPr>
            <w:tcW w:w="3163" w:type="pct"/>
          </w:tcPr>
          <w:p w14:paraId="76D83DCC" w14:textId="164E3414" w:rsidR="00F258FE" w:rsidRPr="0064042F" w:rsidRDefault="00F258FE" w:rsidP="00961E15">
            <w:pPr>
              <w:rPr>
                <w:b w:val="0"/>
                <w:color w:val="auto"/>
              </w:rPr>
            </w:pPr>
          </w:p>
        </w:tc>
        <w:tc>
          <w:tcPr>
            <w:tcW w:w="1837" w:type="pct"/>
          </w:tcPr>
          <w:p w14:paraId="60C7A548" w14:textId="77777777" w:rsidR="00F258FE" w:rsidRPr="0064042F" w:rsidRDefault="00F258FE" w:rsidP="00961E15">
            <w:pPr>
              <w:rPr>
                <w:b w:val="0"/>
                <w:color w:val="auto"/>
              </w:rPr>
            </w:pPr>
            <w:r w:rsidRPr="0064042F">
              <w:rPr>
                <w:b w:val="0"/>
                <w:color w:val="auto"/>
              </w:rPr>
              <w:t>Jan, 2022</w:t>
            </w:r>
          </w:p>
          <w:p w14:paraId="2F8673AD" w14:textId="52472F59" w:rsidR="00F258FE" w:rsidRPr="00F258FE" w:rsidRDefault="00F258FE" w:rsidP="00961E15">
            <w:pPr>
              <w:rPr>
                <w:b w:val="0"/>
                <w:bCs w:val="0"/>
                <w:color w:val="auto"/>
              </w:rPr>
            </w:pPr>
            <w:r w:rsidRPr="0064042F">
              <w:rPr>
                <w:b w:val="0"/>
                <w:color w:val="auto"/>
              </w:rPr>
              <w:t>Feb-Oct, 2022</w:t>
            </w:r>
          </w:p>
        </w:tc>
      </w:tr>
    </w:tbl>
    <w:p w14:paraId="2167D5E5" w14:textId="77777777" w:rsidR="00F258FE" w:rsidRDefault="00F258FE" w:rsidP="001143B6">
      <w:pPr>
        <w:spacing w:line="360" w:lineRule="auto"/>
        <w:jc w:val="both"/>
        <w:rPr>
          <w:rFonts w:ascii="Times New Roman" w:hAnsi="Times New Roman" w:cs="Times New Roman"/>
          <w:color w:val="000000" w:themeColor="text1"/>
          <w:sz w:val="24"/>
          <w:szCs w:val="24"/>
        </w:rPr>
      </w:pPr>
    </w:p>
    <w:p w14:paraId="2B9881B4" w14:textId="77777777" w:rsidR="00C65152" w:rsidRDefault="00C65152" w:rsidP="001143B6">
      <w:pPr>
        <w:spacing w:line="360" w:lineRule="auto"/>
        <w:jc w:val="both"/>
        <w:rPr>
          <w:rFonts w:ascii="Times New Roman" w:hAnsi="Times New Roman" w:cs="Times New Roman"/>
          <w:color w:val="000000" w:themeColor="text1"/>
          <w:sz w:val="24"/>
          <w:szCs w:val="24"/>
        </w:rPr>
      </w:pPr>
    </w:p>
    <w:p w14:paraId="40301F86" w14:textId="1CA9722D" w:rsidR="00B91FD4" w:rsidRPr="001143B6" w:rsidRDefault="00B91FD4" w:rsidP="001143B6">
      <w:pPr>
        <w:spacing w:line="360" w:lineRule="auto"/>
        <w:jc w:val="both"/>
        <w:rPr>
          <w:rFonts w:ascii="Times New Roman" w:hAnsi="Times New Roman" w:cs="Times New Roman"/>
          <w:color w:val="000000" w:themeColor="text1"/>
          <w:sz w:val="24"/>
          <w:szCs w:val="24"/>
        </w:rPr>
      </w:pPr>
      <w:r w:rsidRPr="001143B6">
        <w:rPr>
          <w:rFonts w:ascii="Times New Roman" w:hAnsi="Times New Roman" w:cs="Times New Roman"/>
          <w:color w:val="000000" w:themeColor="text1"/>
          <w:sz w:val="24"/>
          <w:szCs w:val="24"/>
        </w:rPr>
        <w:tab/>
      </w:r>
      <w:r w:rsidRPr="001143B6">
        <w:rPr>
          <w:rFonts w:ascii="Times New Roman" w:hAnsi="Times New Roman" w:cs="Times New Roman"/>
          <w:color w:val="000000" w:themeColor="text1"/>
          <w:sz w:val="24"/>
          <w:szCs w:val="24"/>
        </w:rPr>
        <w:tab/>
      </w:r>
      <w:r w:rsidRPr="001143B6">
        <w:rPr>
          <w:rFonts w:ascii="Times New Roman" w:hAnsi="Times New Roman" w:cs="Times New Roman"/>
          <w:color w:val="000000" w:themeColor="text1"/>
          <w:sz w:val="24"/>
          <w:szCs w:val="24"/>
        </w:rPr>
        <w:tab/>
        <w:t xml:space="preserve">      </w:t>
      </w:r>
    </w:p>
    <w:p w14:paraId="113625FC" w14:textId="1EABF2FD" w:rsidR="00B91FD4" w:rsidRDefault="00F258FE"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gold standard l</w:t>
      </w:r>
      <w:r w:rsidR="00A35A3D">
        <w:rPr>
          <w:rFonts w:ascii="Times New Roman" w:hAnsi="Times New Roman" w:cs="Times New Roman"/>
          <w:color w:val="000000" w:themeColor="text1"/>
          <w:sz w:val="24"/>
          <w:szCs w:val="24"/>
        </w:rPr>
        <w:t>ab</w:t>
      </w:r>
      <w:r>
        <w:rPr>
          <w:rFonts w:ascii="Times New Roman" w:hAnsi="Times New Roman" w:cs="Times New Roman"/>
          <w:color w:val="000000" w:themeColor="text1"/>
          <w:sz w:val="24"/>
          <w:szCs w:val="24"/>
        </w:rPr>
        <w:t>el</w:t>
      </w:r>
    </w:p>
    <w:p w14:paraId="21B63871" w14:textId="54D1D42A" w:rsidR="00652FBD" w:rsidRDefault="00A35A3D"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ne of the common approaches to choosing a gold label is the simple majority vot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XqCQhJvb","properties":{"formattedCitation":"(\\uc0\\u199{}\\uc0\\u246{}ltekin, 2020; Hoefels et al., 2022; Joki\\uc0\\u263{} et al., 2021; Nobata et al., 2016)","plainCitation":"(Çöltekin, 2020; Hoefels et al., 2022; Jokić et al., 2021; Nobata et al., 2016)","noteIndex":0},"citationItems":[{"id":5634,"uris":["http://zotero.org/users/9104097/items/TISHP9LM"],"itemData":{"id":5634,"type":"article-journal","abstract":"This paper introduces a corpus of Turkish offensive language. To our knowledge, this is the first corpus of offensive language for Turkish. The corpus consists of randomly sampled micro-blog posts from Twitter. The annotation guidelines are based on a careful review of the annotation practices of recent efforts for other languages. The corpus contains 36 232 tweets sampled randomly from the Twitter stream during a period of 18 months between Apr 2018 to Sept 2019. We found approximately 19 % of the tweets in the data contain some type of offensive language, which is further subcategorized based on the target of the offense. We describe the annotation process, discuss some interesting aspects of the data, and present results of automatically classifying the corpus using state-of-the-art text classification methods. The classifiers achieve 77.3 % F1 score on identifying offensive tweets, 77.9 % F1 score on determining whether a given offensive document is targeted or not, and 53.0 % F1 score on classifying the targeted offensive documents into three subcategories.","container-title":"Proceedings of the 12th Conference on Language Resources and Evaluation","language":"en","page":"pages 6174–6184","source":"Zotero","title":"A Corpus of Turkish Offensive Language on Social Media","author":[{"family":"Çöltekin","given":"Çağrı"}],"issued":{"date-parts":[["2020"]]}}},{"id":2221,"uris":["http://zotero.org/users/9104097/items/354GGI65"],"itemData":{"id":2221,"type":"paper-conference","abstract":"This paper introduces CoRoSeOf, a large corpus of Romanian social media manually annotated for sexist and offensive language. We describe the annotation process of the corpus, provide initial analyses, and baseline classification results for sexism detection on this data set. The resulting corpus contains 39 245 tweets, annotated by multiple annotators (with an agreement rate of Fleiss' kappa = is 0.45), following the sexist label set of a recent study. The automatic sexism detection yields scores similar to some of the earlier studies (macro averaged F1 score of 83.07% on binary classification task). We release the corpus with a permissive license.","container-title":"LREC 2022: THIRTEEN INTERNATIONAL CONFERENCE ON LANGUAGE RESOURCES AND EVALUATION","ISBN":"979-10-95546-72-6","page":"2269-2281","publisher":"Google; S African Ctr Digital Language Resources; Vocapia Res; 3M; Emvista; Expert.ai; Grammarly; Minist Culture, Delegat Gen Langue Francaise Aux Langues France; Reg Sud Provence Alpes Cote Azur","title":"CoRoSeOf - An Annotated Corpus of Romanian Sexist and Offensive Tweets","author":[{"family":"Hoefels","given":"Diana Constantina"},{"family":"Coltekin","given":"Cagri"},{"family":"Madroane","given":"Irina Diana"}],"editor":[{"family":"Calzolari","given":"N"},{"family":"Bechet","given":"F"},{"family":"Blache","given":"P"},{"family":"Choukri","given":"K"},{"family":"Cieri","given":"C"},{"family":"Declerck","given":"T"},{"family":"Goggi","given":"S"},{"family":"Isahara","given":"H"},{"family":"Maegaard","given":"B"},{"family":"Mazo","given":"H"},{"family":"Odijk","given":"H"},{"family":"Piperidis","given":"S"}],"issued":{"date-parts":[["2022"]]}}},{"id":29,"uris":["http://zotero.org/users/9104097/items/NNZYQ69T"],"itemData":{"id":29,"type":"article-journal","abstract":"Abusive speech in social media, including profanities, derogatory and hate speech, has reached the level of a pandemic. A system that would be able to detect such texts could help in making the Internet and social media a better and more respectful virtual space. Research and commercial application in this area were so far focused mainly on the English language. This paper presents the work on building AbCoSER, the first corpus of abusive speech in Serbian. The corpus consists of 6,436 manually annotated tweets, out of which 1,416 were labelled as tweets using some kind of abusive speech. Those 1,416 tweets were further sub-classified, for instance to those using vulgar, hate speech, derogatory language, etc. In this paper, we explain the process of data acquisition, annotation, and corpus construction. We also discuss the results of an initial analysis of the annotation quality. Finally, we present an abusive speech lexicon structure and its enrichment with abusive triggers extracted from the AbCoSER dataset.","language":"en","page":"17","source":"Zotero","title":"A Twitter Corpus and Lexicon for Abusive Speech Detection in Serbian","author":[{"family":"Jokić","given":"Danka"},{"family":"Stanković","given":"Ranka"},{"family":"Krstev","given":"Cvetana"},{"family":"Šandrih","given":"Branislava"}],"issued":{"date-parts":[["2021"]]}}},{"id":344,"uris":["http://zotero.org/users/9104097/items/QWX5RFF9"],"itemData":{"id":344,"type":"paper-conference","abstract":"Detection of abusive language in user generated online content has become an issue of increasing importance in recent years. Most current commercial methods make use of blacklists and regular expressions, however these measures fall short when contending with more subtle, less ham-ﬁsted examples of hate speech. In this work, we develop a machine learning based method to detect hate speech on online user comments from two domains which outperforms a state-ofthe-art deep learning approach. We also develop a corpus of user comments annotated for abusive language, the ﬁrst of its kind. Finally, we use our detection tool to analyze abusive language over time and in diﬀerent settings to further enhance our knowledge of this behavior.","container-title":"Proceedings of the 25th International Conference on World Wide Web","DOI":"10.1145/2872427.2883062","event-place":"Montréal Québec Canada","event-title":"WWW '16: 25th International World Wide Web Conference","ISBN":"978-1-4503-4143-1","language":"en","page":"145-153","publisher":"International World Wide Web Conferences Steering Committee","publisher-place":"Montréal Québec Canada","source":"DOI.org (Crossref)","title":"Abusive Language Detection in Online User Content","URL":"https://dl.acm.org/doi/10.1145/2872427.2883062","author":[{"family":"Nobata","given":"Chikashi"},{"family":"Tetreault","given":"Joel"},{"family":"Thomas","given":"Achint"},{"family":"Mehdad","given":"Yashar"},{"family":"Chang","given":"Yi"}],"accessed":{"date-parts":[["2023",7,8]]},"issued":{"date-parts":[["2016",4,11]]}}}],"schema":"https://github.com/citation-style-language/schema/raw/master/csl-citation.json"} </w:instrText>
      </w:r>
      <w:r>
        <w:rPr>
          <w:rFonts w:ascii="Times New Roman" w:hAnsi="Times New Roman" w:cs="Times New Roman"/>
          <w:color w:val="000000" w:themeColor="text1"/>
          <w:sz w:val="24"/>
          <w:szCs w:val="24"/>
        </w:rPr>
        <w:fldChar w:fldCharType="separate"/>
      </w:r>
      <w:r w:rsidRPr="00A35A3D">
        <w:rPr>
          <w:rFonts w:ascii="Times New Roman" w:hAnsi="Times New Roman" w:cs="Times New Roman"/>
          <w:sz w:val="24"/>
          <w:szCs w:val="24"/>
        </w:rPr>
        <w:t>(Çöltekin, 2020; Hoefels et al., 2022; Jokić et al., 2021; Nobata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F21168">
        <w:rPr>
          <w:rFonts w:ascii="Times New Roman" w:hAnsi="Times New Roman" w:cs="Times New Roman"/>
          <w:color w:val="000000" w:themeColor="text1"/>
          <w:sz w:val="24"/>
          <w:szCs w:val="24"/>
        </w:rPr>
        <w:t xml:space="preserve"> Simple majority vote </w:t>
      </w:r>
      <w:r w:rsidR="00665E18">
        <w:rPr>
          <w:rFonts w:ascii="Times New Roman" w:hAnsi="Times New Roman" w:cs="Times New Roman"/>
          <w:color w:val="000000" w:themeColor="text1"/>
          <w:sz w:val="24"/>
          <w:szCs w:val="24"/>
        </w:rPr>
        <w:t>considers</w:t>
      </w:r>
      <w:r w:rsidR="001A3BF4">
        <w:rPr>
          <w:rFonts w:ascii="Times New Roman" w:hAnsi="Times New Roman" w:cs="Times New Roman"/>
          <w:color w:val="000000" w:themeColor="text1"/>
          <w:sz w:val="24"/>
          <w:szCs w:val="24"/>
        </w:rPr>
        <w:t xml:space="preserve"> tweets with same label all through, in our case, all three annotators agreed on a label and where two annotators agreed on</w:t>
      </w:r>
      <w:r w:rsidR="003B548E">
        <w:rPr>
          <w:rFonts w:ascii="Times New Roman" w:hAnsi="Times New Roman" w:cs="Times New Roman"/>
          <w:color w:val="000000" w:themeColor="text1"/>
          <w:sz w:val="24"/>
          <w:szCs w:val="24"/>
        </w:rPr>
        <w:t xml:space="preserve"> a</w:t>
      </w:r>
      <w:r w:rsidR="001A3BF4">
        <w:rPr>
          <w:rFonts w:ascii="Times New Roman" w:hAnsi="Times New Roman" w:cs="Times New Roman"/>
          <w:color w:val="000000" w:themeColor="text1"/>
          <w:sz w:val="24"/>
          <w:szCs w:val="24"/>
        </w:rPr>
        <w:t xml:space="preserve"> label. </w:t>
      </w:r>
      <w:r>
        <w:rPr>
          <w:rFonts w:ascii="Times New Roman" w:hAnsi="Times New Roman" w:cs="Times New Roman"/>
          <w:color w:val="000000" w:themeColor="text1"/>
          <w:sz w:val="24"/>
          <w:szCs w:val="24"/>
        </w:rPr>
        <w:t xml:space="preserve"> For every annotated tweet, we one of the following:</w:t>
      </w:r>
    </w:p>
    <w:p w14:paraId="1D80256F" w14:textId="38F8CC00" w:rsidR="00A35A3D" w:rsidRDefault="00A35A3D"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ree-way agreement: This is when all the three annotators agree on the label of a tweet. In this case, we consider the agreed label as gold standard.</w:t>
      </w:r>
    </w:p>
    <w:p w14:paraId="3BB6FAEF" w14:textId="1F5F1CBA" w:rsidR="00A35A3D" w:rsidRDefault="00A35A3D"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o-way agreement: This happens when two annotators agreed on a label and one disagree.</w:t>
      </w:r>
      <w:r w:rsidR="00DE6247">
        <w:rPr>
          <w:rFonts w:ascii="Times New Roman" w:hAnsi="Times New Roman" w:cs="Times New Roman"/>
          <w:color w:val="000000" w:themeColor="text1"/>
          <w:sz w:val="24"/>
          <w:szCs w:val="24"/>
        </w:rPr>
        <w:t xml:space="preserve"> For example, two annotators label a tweet as hate (HT) and the third label it as offensive (OF).</w:t>
      </w:r>
      <w:r>
        <w:rPr>
          <w:rFonts w:ascii="Times New Roman" w:hAnsi="Times New Roman" w:cs="Times New Roman"/>
          <w:color w:val="000000" w:themeColor="text1"/>
          <w:sz w:val="24"/>
          <w:szCs w:val="24"/>
        </w:rPr>
        <w:t xml:space="preserve"> This is whe</w:t>
      </w:r>
      <w:r w:rsidR="00DE6247">
        <w:rPr>
          <w:rFonts w:ascii="Times New Roman" w:hAnsi="Times New Roman" w:cs="Times New Roman"/>
          <w:color w:val="000000" w:themeColor="text1"/>
          <w:sz w:val="24"/>
          <w:szCs w:val="24"/>
        </w:rPr>
        <w:t>n</w:t>
      </w:r>
      <w:r>
        <w:rPr>
          <w:rFonts w:ascii="Times New Roman" w:hAnsi="Times New Roman" w:cs="Times New Roman"/>
          <w:color w:val="000000" w:themeColor="text1"/>
          <w:sz w:val="24"/>
          <w:szCs w:val="24"/>
        </w:rPr>
        <w:t xml:space="preserve"> adjudication happens and the final label is determined by the coordinator, who doubled as </w:t>
      </w:r>
      <w:r w:rsidR="00B8494D">
        <w:rPr>
          <w:rFonts w:ascii="Times New Roman" w:hAnsi="Times New Roman" w:cs="Times New Roman"/>
          <w:color w:val="000000" w:themeColor="text1"/>
          <w:sz w:val="24"/>
          <w:szCs w:val="24"/>
        </w:rPr>
        <w:t xml:space="preserve">fourth annotator. </w:t>
      </w:r>
    </w:p>
    <w:p w14:paraId="1EDDC6B1" w14:textId="5348CECB" w:rsidR="00DE6247" w:rsidRDefault="00DE6247"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ree-way disagreement: Here, all the three annotators have different label for the tweet. For example, the first annotator label it as HT, the second as OF and the third as NL. Similar to the two-way agreement, the adjudication is done and the final label determined by the fourth annotator. </w:t>
      </w:r>
    </w:p>
    <w:p w14:paraId="2B3216B7" w14:textId="780FD8A2" w:rsidR="00F1577F" w:rsidRDefault="00F1577F"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Table 3. 5: Task 1 labels</w:t>
      </w:r>
    </w:p>
    <w:tbl>
      <w:tblPr>
        <w:tblStyle w:val="LightShading-Accent1"/>
        <w:tblW w:w="2837" w:type="pct"/>
        <w:jc w:val="center"/>
        <w:tblLook w:val="0660" w:firstRow="1" w:lastRow="1" w:firstColumn="0" w:lastColumn="0" w:noHBand="1" w:noVBand="1"/>
      </w:tblPr>
      <w:tblGrid>
        <w:gridCol w:w="3781"/>
        <w:gridCol w:w="1530"/>
      </w:tblGrid>
      <w:tr w:rsidR="00017354" w:rsidRPr="006825F3" w14:paraId="5B81B03A" w14:textId="77777777" w:rsidTr="00F1577F">
        <w:trPr>
          <w:cnfStyle w:val="100000000000" w:firstRow="1" w:lastRow="0" w:firstColumn="0" w:lastColumn="0" w:oddVBand="0" w:evenVBand="0" w:oddHBand="0" w:evenHBand="0" w:firstRowFirstColumn="0" w:firstRowLastColumn="0" w:lastRowFirstColumn="0" w:lastRowLastColumn="0"/>
          <w:jc w:val="center"/>
        </w:trPr>
        <w:tc>
          <w:tcPr>
            <w:tcW w:w="3560" w:type="pct"/>
          </w:tcPr>
          <w:p w14:paraId="31D65016" w14:textId="5AB54B51" w:rsidR="00017354" w:rsidRPr="006825F3" w:rsidRDefault="00017354" w:rsidP="00961E15">
            <w:pPr>
              <w:rPr>
                <w:color w:val="auto"/>
              </w:rPr>
            </w:pPr>
            <w:r>
              <w:rPr>
                <w:color w:val="auto"/>
              </w:rPr>
              <w:lastRenderedPageBreak/>
              <w:t>label</w:t>
            </w:r>
          </w:p>
        </w:tc>
        <w:tc>
          <w:tcPr>
            <w:tcW w:w="1440" w:type="pct"/>
          </w:tcPr>
          <w:p w14:paraId="05CB18C3" w14:textId="7F0EE375" w:rsidR="00017354" w:rsidRPr="006825F3" w:rsidRDefault="00017354" w:rsidP="00961E15">
            <w:pPr>
              <w:rPr>
                <w:color w:val="auto"/>
              </w:rPr>
            </w:pPr>
            <w:r>
              <w:rPr>
                <w:color w:val="auto"/>
              </w:rPr>
              <w:t>No. of tweets</w:t>
            </w:r>
          </w:p>
        </w:tc>
      </w:tr>
      <w:tr w:rsidR="00017354" w:rsidRPr="006825F3" w14:paraId="66CDCF7F" w14:textId="77777777" w:rsidTr="00F1577F">
        <w:trPr>
          <w:cnfStyle w:val="010000000000" w:firstRow="0" w:lastRow="1" w:firstColumn="0" w:lastColumn="0" w:oddVBand="0" w:evenVBand="0" w:oddHBand="0" w:evenHBand="0" w:firstRowFirstColumn="0" w:firstRowLastColumn="0" w:lastRowFirstColumn="0" w:lastRowLastColumn="0"/>
          <w:jc w:val="center"/>
        </w:trPr>
        <w:tc>
          <w:tcPr>
            <w:tcW w:w="3560" w:type="pct"/>
          </w:tcPr>
          <w:p w14:paraId="04517668" w14:textId="77777777" w:rsidR="00017354" w:rsidRDefault="00F1577F" w:rsidP="00961E15">
            <w:pPr>
              <w:rPr>
                <w:bCs w:val="0"/>
                <w:color w:val="auto"/>
              </w:rPr>
            </w:pPr>
            <w:r>
              <w:rPr>
                <w:b w:val="0"/>
                <w:color w:val="auto"/>
              </w:rPr>
              <w:t>Offensive</w:t>
            </w:r>
          </w:p>
          <w:p w14:paraId="3C43F971" w14:textId="77777777" w:rsidR="00F1577F" w:rsidRDefault="00F1577F" w:rsidP="00961E15">
            <w:pPr>
              <w:rPr>
                <w:bCs w:val="0"/>
                <w:color w:val="auto"/>
              </w:rPr>
            </w:pPr>
            <w:r>
              <w:rPr>
                <w:b w:val="0"/>
                <w:color w:val="auto"/>
              </w:rPr>
              <w:t>Hate</w:t>
            </w:r>
          </w:p>
          <w:p w14:paraId="2C4448EB" w14:textId="77777777" w:rsidR="00F1577F" w:rsidRDefault="00F1577F" w:rsidP="00961E15">
            <w:pPr>
              <w:rPr>
                <w:bCs w:val="0"/>
                <w:color w:val="auto"/>
              </w:rPr>
            </w:pPr>
            <w:r>
              <w:rPr>
                <w:b w:val="0"/>
                <w:color w:val="auto"/>
              </w:rPr>
              <w:t>Normal</w:t>
            </w:r>
          </w:p>
          <w:p w14:paraId="1952948A" w14:textId="203D50E5" w:rsidR="00F1577F" w:rsidRPr="0064042F" w:rsidRDefault="00F1577F" w:rsidP="00961E15">
            <w:pPr>
              <w:rPr>
                <w:b w:val="0"/>
                <w:color w:val="auto"/>
              </w:rPr>
            </w:pPr>
            <w:r>
              <w:rPr>
                <w:b w:val="0"/>
                <w:color w:val="auto"/>
              </w:rPr>
              <w:t>Indeterminate</w:t>
            </w:r>
          </w:p>
        </w:tc>
        <w:tc>
          <w:tcPr>
            <w:tcW w:w="1440" w:type="pct"/>
          </w:tcPr>
          <w:p w14:paraId="10192217" w14:textId="48BC68D7" w:rsidR="00017354" w:rsidRPr="0064042F" w:rsidRDefault="00017354" w:rsidP="00961E15">
            <w:pPr>
              <w:rPr>
                <w:b w:val="0"/>
                <w:color w:val="auto"/>
              </w:rPr>
            </w:pPr>
          </w:p>
          <w:p w14:paraId="2F3D896C" w14:textId="719A42EC" w:rsidR="00017354" w:rsidRPr="00F258FE" w:rsidRDefault="00017354" w:rsidP="00961E15">
            <w:pPr>
              <w:rPr>
                <w:b w:val="0"/>
                <w:bCs w:val="0"/>
                <w:color w:val="auto"/>
              </w:rPr>
            </w:pPr>
          </w:p>
        </w:tc>
      </w:tr>
    </w:tbl>
    <w:p w14:paraId="6822FB48" w14:textId="77777777" w:rsidR="003B548E" w:rsidRDefault="003B548E" w:rsidP="001143B6">
      <w:pPr>
        <w:spacing w:line="360" w:lineRule="auto"/>
        <w:jc w:val="both"/>
        <w:rPr>
          <w:rFonts w:ascii="Times New Roman" w:hAnsi="Times New Roman" w:cs="Times New Roman"/>
          <w:color w:val="000000" w:themeColor="text1"/>
          <w:sz w:val="24"/>
          <w:szCs w:val="24"/>
        </w:rPr>
      </w:pPr>
    </w:p>
    <w:p w14:paraId="744AEE60" w14:textId="40A09E91" w:rsidR="00017354" w:rsidRDefault="003B548E"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ter-annotator agreement (IAA)</w:t>
      </w:r>
    </w:p>
    <w:p w14:paraId="6CF008E6" w14:textId="18E7298A" w:rsidR="003B548E" w:rsidRDefault="003B548E"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ter-annotator </w:t>
      </w:r>
      <w:r w:rsidR="00EF6FA0">
        <w:rPr>
          <w:rFonts w:ascii="Times New Roman" w:hAnsi="Times New Roman" w:cs="Times New Roman"/>
          <w:color w:val="000000" w:themeColor="text1"/>
          <w:sz w:val="24"/>
          <w:szCs w:val="24"/>
        </w:rPr>
        <w:t xml:space="preserve">agreement (IAA) measures the degree of agreement between two or more annotators. </w:t>
      </w:r>
      <w:r w:rsidR="00A86250">
        <w:rPr>
          <w:rFonts w:ascii="Times New Roman" w:hAnsi="Times New Roman" w:cs="Times New Roman"/>
          <w:color w:val="000000" w:themeColor="text1"/>
          <w:sz w:val="24"/>
          <w:szCs w:val="24"/>
        </w:rPr>
        <w:t>It is used to access the reliability of the annotation. Some of the commonly used metrics for computing inter-annotator agreement include Cohen’s Kappa</w:t>
      </w:r>
      <w:r w:rsidR="000C4918">
        <w:rPr>
          <w:rFonts w:ascii="Times New Roman" w:hAnsi="Times New Roman" w:cs="Times New Roman"/>
          <w:color w:val="000000" w:themeColor="text1"/>
          <w:sz w:val="24"/>
          <w:szCs w:val="24"/>
        </w:rPr>
        <w:t xml:space="preserve">, </w:t>
      </w:r>
      <w:r w:rsidR="002161B5" w:rsidRPr="002161B5">
        <w:rPr>
          <w:rFonts w:ascii="Times New Roman" w:hAnsi="Times New Roman" w:cs="Times New Roman"/>
          <w:color w:val="000000" w:themeColor="text1"/>
          <w:sz w:val="28"/>
          <w:szCs w:val="28"/>
        </w:rPr>
        <w:t>κ</w:t>
      </w:r>
      <w:r w:rsidR="00C22219">
        <w:rPr>
          <w:rFonts w:ascii="Times New Roman" w:hAnsi="Times New Roman" w:cs="Times New Roman"/>
          <w:color w:val="000000" w:themeColor="text1"/>
          <w:sz w:val="24"/>
          <w:szCs w:val="24"/>
        </w:rPr>
        <w:t xml:space="preserve"> </w:t>
      </w:r>
      <w:r w:rsidR="00C22219">
        <w:rPr>
          <w:rFonts w:ascii="Times New Roman" w:hAnsi="Times New Roman" w:cs="Times New Roman"/>
          <w:color w:val="000000" w:themeColor="text1"/>
          <w:sz w:val="24"/>
          <w:szCs w:val="24"/>
        </w:rPr>
        <w:fldChar w:fldCharType="begin"/>
      </w:r>
      <w:r w:rsidR="00C22219">
        <w:rPr>
          <w:rFonts w:ascii="Times New Roman" w:hAnsi="Times New Roman" w:cs="Times New Roman"/>
          <w:color w:val="000000" w:themeColor="text1"/>
          <w:sz w:val="24"/>
          <w:szCs w:val="24"/>
        </w:rPr>
        <w:instrText xml:space="preserve"> ADDIN ZOTERO_ITEM CSL_CITATION {"citationID":"UMfLmXrQ","properties":{"formattedCitation":"(Mulki et al., 2019)","plainCitation":"(Mulki et al., 2019)","noteIndex":0},"citationItems":[{"id":1135,"uris":["http://zotero.org/users/9104097/items/ZFIB4XFK"],"itemData":{"id":1135,"type":"paper-conference","abstract":"Hate speech and abusive language have become a common phenomenon on Arabic social media. Automatic hate speech and abusive detection systems can facilitate the prohibition of toxic textual contents. The complexity, informality and ambiguity of the Arabic dialects hindered the provision of the needed resources for Arabic abusive/hate speech detection research. In this paper, we introduce the first publicly-available Levantine Hate Speech and Abusive (L-HSAB) Twitter dataset with the objective to be a benchmark dataset for automatic detection of online Levantine toxic contents. We, further, provide a detailed review of the data collection steps and how we design the annotation guidelines such that a reliable dataset annotation is guaranteed. This has been later emphasized through the comprehensive evaluation of the annotations as the annotation agreement metrics of Cohen's Kappa (k) and Krippendorff's alpha (alpha) indicated the consistency of the annotations.","container-title":"THIRD WORKSHOP ON ABUSIVE LANGUAGE ONLINE","ISBN":"978-1-950737-43-7","page":"111-118","publisher":"UCLA; Google; Facebook; Element AI; Aylien","title":"L-HSAB: A Levantine Twitter Dataset for Hate Speech and Abusive Language","author":[{"family":"Mulki","given":"Hala"},{"family":"Haddad","given":"Hatem"},{"family":"Ali","given":"Chedi Bechikh"},{"family":"Alshabani","given":"Halima"}],"issued":{"date-parts":[["2019"]]}}}],"schema":"https://github.com/citation-style-language/schema/raw/master/csl-citation.json"} </w:instrText>
      </w:r>
      <w:r w:rsidR="00C22219">
        <w:rPr>
          <w:rFonts w:ascii="Times New Roman" w:hAnsi="Times New Roman" w:cs="Times New Roman"/>
          <w:color w:val="000000" w:themeColor="text1"/>
          <w:sz w:val="24"/>
          <w:szCs w:val="24"/>
        </w:rPr>
        <w:fldChar w:fldCharType="separate"/>
      </w:r>
      <w:r w:rsidR="00C22219" w:rsidRPr="00C22219">
        <w:rPr>
          <w:rFonts w:ascii="Times New Roman" w:hAnsi="Times New Roman" w:cs="Times New Roman"/>
          <w:sz w:val="24"/>
        </w:rPr>
        <w:t>(Mulki et al., 2019)</w:t>
      </w:r>
      <w:r w:rsidR="00C22219">
        <w:rPr>
          <w:rFonts w:ascii="Times New Roman" w:hAnsi="Times New Roman" w:cs="Times New Roman"/>
          <w:color w:val="000000" w:themeColor="text1"/>
          <w:sz w:val="24"/>
          <w:szCs w:val="24"/>
        </w:rPr>
        <w:fldChar w:fldCharType="end"/>
      </w:r>
      <w:r w:rsidR="00C22219">
        <w:rPr>
          <w:rFonts w:ascii="Times New Roman" w:hAnsi="Times New Roman" w:cs="Times New Roman"/>
          <w:color w:val="000000" w:themeColor="text1"/>
          <w:sz w:val="24"/>
          <w:szCs w:val="24"/>
        </w:rPr>
        <w:t xml:space="preserve">, </w:t>
      </w:r>
      <w:proofErr w:type="spellStart"/>
      <w:r w:rsidR="00C22219">
        <w:rPr>
          <w:rFonts w:ascii="Times New Roman" w:hAnsi="Times New Roman" w:cs="Times New Roman"/>
          <w:color w:val="000000" w:themeColor="text1"/>
          <w:sz w:val="24"/>
          <w:szCs w:val="24"/>
        </w:rPr>
        <w:t>Fliess</w:t>
      </w:r>
      <w:proofErr w:type="spellEnd"/>
      <w:r w:rsidR="00C22219">
        <w:rPr>
          <w:rFonts w:ascii="Times New Roman" w:hAnsi="Times New Roman" w:cs="Times New Roman"/>
          <w:color w:val="000000" w:themeColor="text1"/>
          <w:sz w:val="24"/>
          <w:szCs w:val="24"/>
        </w:rPr>
        <w:t>’ kappa</w:t>
      </w:r>
      <w:r w:rsidR="00FA113A">
        <w:rPr>
          <w:rFonts w:ascii="Times New Roman" w:hAnsi="Times New Roman" w:cs="Times New Roman"/>
          <w:color w:val="000000" w:themeColor="text1"/>
          <w:sz w:val="24"/>
          <w:szCs w:val="24"/>
        </w:rPr>
        <w:t>,</w:t>
      </w:r>
      <w:r w:rsidR="00C22219">
        <w:rPr>
          <w:rFonts w:ascii="Times New Roman" w:hAnsi="Times New Roman" w:cs="Times New Roman"/>
          <w:color w:val="000000" w:themeColor="text1"/>
          <w:sz w:val="24"/>
          <w:szCs w:val="24"/>
        </w:rPr>
        <w:t xml:space="preserve"> </w:t>
      </w:r>
      <w:r w:rsidR="002161B5" w:rsidRPr="002161B5">
        <w:rPr>
          <w:rFonts w:ascii="Times New Roman" w:hAnsi="Times New Roman" w:cs="Times New Roman"/>
          <w:color w:val="000000" w:themeColor="text1"/>
          <w:sz w:val="28"/>
          <w:szCs w:val="28"/>
        </w:rPr>
        <w:t>κ</w:t>
      </w:r>
      <w:r w:rsidR="002161B5">
        <w:rPr>
          <w:rFonts w:ascii="Times New Roman" w:hAnsi="Times New Roman" w:cs="Times New Roman"/>
          <w:color w:val="000000" w:themeColor="text1"/>
          <w:sz w:val="28"/>
          <w:szCs w:val="28"/>
        </w:rPr>
        <w:t xml:space="preserve"> </w:t>
      </w:r>
      <w:r w:rsidR="00C22219">
        <w:rPr>
          <w:rFonts w:ascii="Times New Roman" w:hAnsi="Times New Roman" w:cs="Times New Roman"/>
          <w:color w:val="000000" w:themeColor="text1"/>
          <w:sz w:val="24"/>
          <w:szCs w:val="24"/>
        </w:rPr>
        <w:fldChar w:fldCharType="begin"/>
      </w:r>
      <w:r w:rsidR="00C22219">
        <w:rPr>
          <w:rFonts w:ascii="Times New Roman" w:hAnsi="Times New Roman" w:cs="Times New Roman"/>
          <w:color w:val="000000" w:themeColor="text1"/>
          <w:sz w:val="24"/>
          <w:szCs w:val="24"/>
        </w:rPr>
        <w:instrText xml:space="preserve"> ADDIN ZOTERO_ITEM CSL_CITATION {"citationID":"lPIuyZbN","properties":{"formattedCitation":"(Akhtar et al., 2020)","plainCitation":"(Akhtar et al., 2020)","noteIndex":0},"citationItems":[{"id":6276,"uris":["http://zotero.org/users/9104097/items/XGTCY77D"],"itemData":{"id":6276,"type":"article-journal","abstract":"In this paper we propose an approach to exploit the ﬁnegrained knowledge expressed by individual human annotators during a hate speech (HS) detection task, before the aggregation of single judgments in a gold standard dataset eliminates non-majority perspectives. We automatically divide the annotators into groups, aiming at grouping them by similar personal characteristics (ethnicity, social background, culture etc.). To serve a multi-lingual perspective, we performed classiﬁcation experiments on three different Twitter datasets in English and Italian languages. We created different gold standards, one for each group, and trained a state-of-the-art deep learning model on them, showing that supervised models informed by different perspectives on the target phenomena outperform a baseline represented by models trained on fully aggregated data. Finally, we implemented an ensemble approach that combines the single perspective-aware classiﬁers into an inclusive model. The results show that this strategy further improves the classiﬁcation performance, especially with a signiﬁcant boost in the recall of HS prediction.","container-title":"Proceedings of the AAAI Conference on Human Computation and Crowdsourcing","DOI":"10.1609/hcomp.v8i1.7473","ISSN":"2769-1349, 2769-1330","journalAbbreviation":"HCOMP","language":"en","page":"151-154","source":"DOI.org (Crossref)","title":"Modeling Annotator Perspective and Polarized Opinions to Improve Hate Speech Detection","volume":"8","author":[{"family":"Akhtar","given":"Sohail"},{"family":"Basile","given":"Valerio"},{"family":"Patti","given":"Viviana"}],"issued":{"date-parts":[["2020",10,1]]}}}],"schema":"https://github.com/citation-style-language/schema/raw/master/csl-citation.json"} </w:instrText>
      </w:r>
      <w:r w:rsidR="00C22219">
        <w:rPr>
          <w:rFonts w:ascii="Times New Roman" w:hAnsi="Times New Roman" w:cs="Times New Roman"/>
          <w:color w:val="000000" w:themeColor="text1"/>
          <w:sz w:val="24"/>
          <w:szCs w:val="24"/>
        </w:rPr>
        <w:fldChar w:fldCharType="separate"/>
      </w:r>
      <w:r w:rsidR="00C22219" w:rsidRPr="00C22219">
        <w:rPr>
          <w:rFonts w:ascii="Times New Roman" w:hAnsi="Times New Roman" w:cs="Times New Roman"/>
          <w:sz w:val="24"/>
        </w:rPr>
        <w:t>(Akhtar et al., 2020)</w:t>
      </w:r>
      <w:r w:rsidR="00C22219">
        <w:rPr>
          <w:rFonts w:ascii="Times New Roman" w:hAnsi="Times New Roman" w:cs="Times New Roman"/>
          <w:color w:val="000000" w:themeColor="text1"/>
          <w:sz w:val="24"/>
          <w:szCs w:val="24"/>
        </w:rPr>
        <w:fldChar w:fldCharType="end"/>
      </w:r>
      <w:r w:rsidR="00C22219">
        <w:rPr>
          <w:rFonts w:ascii="Times New Roman" w:hAnsi="Times New Roman" w:cs="Times New Roman"/>
          <w:color w:val="000000" w:themeColor="text1"/>
          <w:sz w:val="24"/>
          <w:szCs w:val="24"/>
        </w:rPr>
        <w:t xml:space="preserve">, and </w:t>
      </w:r>
      <w:proofErr w:type="spellStart"/>
      <w:r w:rsidR="00C22219">
        <w:rPr>
          <w:rFonts w:ascii="Times New Roman" w:hAnsi="Times New Roman" w:cs="Times New Roman"/>
          <w:color w:val="000000" w:themeColor="text1"/>
          <w:sz w:val="24"/>
          <w:szCs w:val="24"/>
        </w:rPr>
        <w:t>Krippendorff’s</w:t>
      </w:r>
      <w:proofErr w:type="spellEnd"/>
      <w:r w:rsidR="00C22219">
        <w:rPr>
          <w:rFonts w:ascii="Times New Roman" w:hAnsi="Times New Roman" w:cs="Times New Roman"/>
          <w:color w:val="000000" w:themeColor="text1"/>
          <w:sz w:val="24"/>
          <w:szCs w:val="24"/>
        </w:rPr>
        <w:t xml:space="preserve"> </w:t>
      </w:r>
      <w:r w:rsidR="008B3148">
        <w:rPr>
          <w:rFonts w:ascii="Times New Roman" w:hAnsi="Times New Roman" w:cs="Times New Roman"/>
          <w:color w:val="000000" w:themeColor="text1"/>
          <w:sz w:val="24"/>
          <w:szCs w:val="24"/>
        </w:rPr>
        <w:t>alpha</w:t>
      </w:r>
      <w:r w:rsidR="00FA113A">
        <w:rPr>
          <w:rFonts w:ascii="Times New Roman" w:hAnsi="Times New Roman" w:cs="Times New Roman"/>
          <w:color w:val="000000" w:themeColor="text1"/>
          <w:sz w:val="24"/>
          <w:szCs w:val="24"/>
        </w:rPr>
        <w:t>,</w:t>
      </w:r>
      <w:r w:rsidR="002161B5">
        <w:rPr>
          <w:rFonts w:ascii="Times New Roman" w:hAnsi="Times New Roman" w:cs="Times New Roman"/>
          <w:color w:val="000000" w:themeColor="text1"/>
          <w:sz w:val="24"/>
          <w:szCs w:val="24"/>
        </w:rPr>
        <w:t xml:space="preserve"> </w:t>
      </w:r>
      <w:r w:rsidR="002161B5" w:rsidRPr="002161B5">
        <w:rPr>
          <w:rFonts w:ascii="Times New Roman" w:hAnsi="Times New Roman" w:cs="Times New Roman"/>
          <w:color w:val="000000" w:themeColor="text1"/>
          <w:sz w:val="28"/>
          <w:szCs w:val="28"/>
        </w:rPr>
        <w:t>α</w:t>
      </w:r>
      <w:r w:rsidR="008B3148">
        <w:rPr>
          <w:rFonts w:ascii="Times New Roman" w:hAnsi="Times New Roman" w:cs="Times New Roman"/>
          <w:color w:val="000000" w:themeColor="text1"/>
          <w:sz w:val="24"/>
          <w:szCs w:val="24"/>
        </w:rPr>
        <w:t xml:space="preserve"> </w:t>
      </w:r>
      <w:r w:rsidR="008B3148">
        <w:rPr>
          <w:rFonts w:ascii="Times New Roman" w:hAnsi="Times New Roman" w:cs="Times New Roman"/>
          <w:color w:val="000000" w:themeColor="text1"/>
          <w:sz w:val="24"/>
          <w:szCs w:val="24"/>
        </w:rPr>
        <w:fldChar w:fldCharType="begin"/>
      </w:r>
      <w:r w:rsidR="008B3148">
        <w:rPr>
          <w:rFonts w:ascii="Times New Roman" w:hAnsi="Times New Roman" w:cs="Times New Roman"/>
          <w:color w:val="000000" w:themeColor="text1"/>
          <w:sz w:val="24"/>
          <w:szCs w:val="24"/>
        </w:rPr>
        <w:instrText xml:space="preserve"> ADDIN ZOTERO_ITEM CSL_CITATION {"citationID":"MjlywT2X","properties":{"formattedCitation":"(Meedin et al., 2022)","plainCitation":"(Meedin et al., 2022)","noteIndex":0},"citationItems":[{"id":1048,"uris":["http://zotero.org/users/9104097/items/6NWY6XQS"],"itemData":{"id":1048,"type":"article-journal","abstract":"The number of user-generated posts is growing exponentially with social media usage growth. Promoting violence against or having the primary purpose of inciting hatred against individuals or groups based on specific attributes via social media posts is daunting. As the posts are published in multiple languages with different forms of multimedia, social media finds it challenging to moderate before reaching the audience and assessing the posts as hate speech becomes sophisticated due to subjectivity. Social media platforms lack contextual and linguistic expertise and social and cultural insights to identify hate speech accurately. Research is being carried out to detect hate speech on social media content in English using machine learning algorithms, etc., using different crowdsourcing platforms. However, these platforms' workers are unavailable from countries such as Sri Lanka. The lack of a workforce with the necessary skill set and annotation schemes symbolizes further research essentiality in low-resource language annotation. This research proposes a suitable crowdsourcing approach to label and annotates social media content to generate corpora with words and phrases to identify hate speech using machine learning algorithms in Sri Lanka. This paper summarizes the annotated Facebook posts, comments, and replies to comments from public Sri Lankan Facebook user profiles, pages and groups of 52,646 instances, unlabeled tweets based on 996 Twitter search keywords of 45,000 instances of YouTube Videos of 45,000 instances using the proposed annotation scheme. 9%, 21% and 14% of Facebook, Twitter and YouTube posts were identified as containing hate content. In addition, the posts were categorized as offensive and non -offensive, and hate targets and corpus associated with hate targets focusing on an individual or group were identified and presented in this paper. The proposed annotation scheme could be extended to other low-resource languages to identify the hate speech corpora. With the use of a well-implemented crowdsourcing platform with the proposed novel annotation scheme, it will be possible to find more subtle patterns with human judgment and filtering and take preventive measures to create a better cyberspace.","container-title":"INTERNATIONAL JOURNAL OF ADVANCED COMPUTER SCIENCE AND APPLICATIONS","ISSN":"2158-107X","issue":"11","page":"410-417","title":"A Novel Annotation Scheme to Generate Hate Speech Corpus through Crowdsourcing and Active Learning","volume":"13","author":[{"family":"Meedin","given":"Nadeera"},{"family":"Caldera","given":"Maneesha"},{"family":"Perera","given":"Suresha"},{"family":"Perera","given":"Indika"}],"issued":{"date-parts":[["2022",11]]}}}],"schema":"https://github.com/citation-style-language/schema/raw/master/csl-citation.json"} </w:instrText>
      </w:r>
      <w:r w:rsidR="008B3148">
        <w:rPr>
          <w:rFonts w:ascii="Times New Roman" w:hAnsi="Times New Roman" w:cs="Times New Roman"/>
          <w:color w:val="000000" w:themeColor="text1"/>
          <w:sz w:val="24"/>
          <w:szCs w:val="24"/>
        </w:rPr>
        <w:fldChar w:fldCharType="separate"/>
      </w:r>
      <w:r w:rsidR="008B3148" w:rsidRPr="008B3148">
        <w:rPr>
          <w:rFonts w:ascii="Times New Roman" w:hAnsi="Times New Roman" w:cs="Times New Roman"/>
          <w:sz w:val="24"/>
        </w:rPr>
        <w:t>(Meedin et al., 2022)</w:t>
      </w:r>
      <w:r w:rsidR="008B3148">
        <w:rPr>
          <w:rFonts w:ascii="Times New Roman" w:hAnsi="Times New Roman" w:cs="Times New Roman"/>
          <w:color w:val="000000" w:themeColor="text1"/>
          <w:sz w:val="24"/>
          <w:szCs w:val="24"/>
        </w:rPr>
        <w:fldChar w:fldCharType="end"/>
      </w:r>
      <w:r w:rsidR="008B3148">
        <w:rPr>
          <w:rFonts w:ascii="Times New Roman" w:hAnsi="Times New Roman" w:cs="Times New Roman"/>
          <w:color w:val="000000" w:themeColor="text1"/>
          <w:sz w:val="24"/>
          <w:szCs w:val="24"/>
        </w:rPr>
        <w:t>.</w:t>
      </w:r>
      <w:r w:rsidR="002A5F57">
        <w:rPr>
          <w:rFonts w:ascii="Times New Roman" w:hAnsi="Times New Roman" w:cs="Times New Roman"/>
          <w:color w:val="000000" w:themeColor="text1"/>
          <w:sz w:val="24"/>
          <w:szCs w:val="24"/>
        </w:rPr>
        <w:t xml:space="preserve"> In our case, we used the </w:t>
      </w:r>
      <w:proofErr w:type="spellStart"/>
      <w:r w:rsidR="002A5F57">
        <w:rPr>
          <w:rFonts w:ascii="Times New Roman" w:hAnsi="Times New Roman" w:cs="Times New Roman"/>
          <w:color w:val="000000" w:themeColor="text1"/>
          <w:sz w:val="24"/>
          <w:szCs w:val="24"/>
        </w:rPr>
        <w:t>Fliess</w:t>
      </w:r>
      <w:proofErr w:type="spellEnd"/>
      <w:r w:rsidR="002A5F57">
        <w:rPr>
          <w:rFonts w:ascii="Times New Roman" w:hAnsi="Times New Roman" w:cs="Times New Roman"/>
          <w:color w:val="000000" w:themeColor="text1"/>
          <w:sz w:val="24"/>
          <w:szCs w:val="24"/>
        </w:rPr>
        <w:t>’ kappa to measure the agreement between the three annotators</w:t>
      </w:r>
      <w:r w:rsidR="002161B5">
        <w:rPr>
          <w:rFonts w:ascii="Times New Roman" w:hAnsi="Times New Roman" w:cs="Times New Roman"/>
          <w:color w:val="000000" w:themeColor="text1"/>
          <w:sz w:val="24"/>
          <w:szCs w:val="24"/>
        </w:rPr>
        <w:t>.</w:t>
      </w:r>
      <w:r w:rsidR="00A156E8">
        <w:rPr>
          <w:rFonts w:ascii="Times New Roman" w:hAnsi="Times New Roman" w:cs="Times New Roman"/>
          <w:color w:val="000000" w:themeColor="text1"/>
          <w:sz w:val="24"/>
          <w:szCs w:val="24"/>
        </w:rPr>
        <w:t xml:space="preserve"> Table 3.6 shows the IAA for task 1 with 4-</w:t>
      </w:r>
      <w:r w:rsidR="00B21CD4">
        <w:rPr>
          <w:rFonts w:ascii="Times New Roman" w:hAnsi="Times New Roman" w:cs="Times New Roman"/>
          <w:color w:val="000000" w:themeColor="text1"/>
          <w:sz w:val="24"/>
          <w:szCs w:val="24"/>
        </w:rPr>
        <w:t>classes and task 2 with 5 classes.</w:t>
      </w:r>
    </w:p>
    <w:p w14:paraId="77315D62" w14:textId="77777777" w:rsidR="00010B0A" w:rsidRDefault="00010B0A" w:rsidP="001143B6">
      <w:pPr>
        <w:spacing w:line="360" w:lineRule="auto"/>
        <w:jc w:val="both"/>
        <w:rPr>
          <w:rFonts w:ascii="Times New Roman" w:hAnsi="Times New Roman" w:cs="Times New Roman"/>
          <w:color w:val="000000" w:themeColor="text1"/>
          <w:sz w:val="24"/>
          <w:szCs w:val="24"/>
        </w:rPr>
      </w:pPr>
    </w:p>
    <w:p w14:paraId="32E515A1" w14:textId="638FEF49" w:rsidR="00010B0A" w:rsidRDefault="00010B0A" w:rsidP="000B6DA8">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Table 3.6: Inter-annotator agreement</w:t>
      </w:r>
      <w:r w:rsidR="00005688">
        <w:rPr>
          <w:rFonts w:ascii="Times New Roman" w:hAnsi="Times New Roman" w:cs="Times New Roman"/>
          <w:color w:val="000000" w:themeColor="text1"/>
          <w:sz w:val="24"/>
          <w:szCs w:val="24"/>
        </w:rPr>
        <w:t xml:space="preserve"> for task 1</w:t>
      </w:r>
    </w:p>
    <w:tbl>
      <w:tblPr>
        <w:tblStyle w:val="LightShading-Accent1"/>
        <w:tblW w:w="2837" w:type="pct"/>
        <w:jc w:val="center"/>
        <w:tblLook w:val="0660" w:firstRow="1" w:lastRow="1" w:firstColumn="0" w:lastColumn="0" w:noHBand="1" w:noVBand="1"/>
      </w:tblPr>
      <w:tblGrid>
        <w:gridCol w:w="3781"/>
        <w:gridCol w:w="1530"/>
      </w:tblGrid>
      <w:tr w:rsidR="00654AA6" w:rsidRPr="006825F3" w14:paraId="3EF053B8" w14:textId="77777777" w:rsidTr="00961E15">
        <w:trPr>
          <w:cnfStyle w:val="100000000000" w:firstRow="1" w:lastRow="0" w:firstColumn="0" w:lastColumn="0" w:oddVBand="0" w:evenVBand="0" w:oddHBand="0" w:evenHBand="0" w:firstRowFirstColumn="0" w:firstRowLastColumn="0" w:lastRowFirstColumn="0" w:lastRowLastColumn="0"/>
          <w:jc w:val="center"/>
        </w:trPr>
        <w:tc>
          <w:tcPr>
            <w:tcW w:w="3560" w:type="pct"/>
          </w:tcPr>
          <w:p w14:paraId="4CA6999F" w14:textId="77777777" w:rsidR="00010B0A" w:rsidRPr="006825F3" w:rsidRDefault="00010B0A" w:rsidP="00961E15">
            <w:pPr>
              <w:rPr>
                <w:color w:val="auto"/>
              </w:rPr>
            </w:pPr>
            <w:r>
              <w:rPr>
                <w:color w:val="auto"/>
              </w:rPr>
              <w:t>label</w:t>
            </w:r>
          </w:p>
        </w:tc>
        <w:tc>
          <w:tcPr>
            <w:tcW w:w="1440" w:type="pct"/>
          </w:tcPr>
          <w:p w14:paraId="2E60497F" w14:textId="77777777" w:rsidR="00010B0A" w:rsidRPr="006825F3" w:rsidRDefault="00010B0A" w:rsidP="00961E15">
            <w:pPr>
              <w:rPr>
                <w:color w:val="auto"/>
              </w:rPr>
            </w:pPr>
            <w:r>
              <w:rPr>
                <w:color w:val="auto"/>
              </w:rPr>
              <w:t>No. of tweets</w:t>
            </w:r>
          </w:p>
        </w:tc>
      </w:tr>
      <w:tr w:rsidR="00654AA6" w:rsidRPr="006825F3" w14:paraId="5FB32CAD" w14:textId="77777777" w:rsidTr="00961E15">
        <w:trPr>
          <w:cnfStyle w:val="010000000000" w:firstRow="0" w:lastRow="1" w:firstColumn="0" w:lastColumn="0" w:oddVBand="0" w:evenVBand="0" w:oddHBand="0" w:evenHBand="0" w:firstRowFirstColumn="0" w:firstRowLastColumn="0" w:lastRowFirstColumn="0" w:lastRowLastColumn="0"/>
          <w:jc w:val="center"/>
        </w:trPr>
        <w:tc>
          <w:tcPr>
            <w:tcW w:w="3560" w:type="pct"/>
          </w:tcPr>
          <w:p w14:paraId="24C897BB" w14:textId="77777777" w:rsidR="00010B0A" w:rsidRDefault="00010B0A" w:rsidP="00961E15">
            <w:pPr>
              <w:rPr>
                <w:bCs w:val="0"/>
                <w:color w:val="auto"/>
              </w:rPr>
            </w:pPr>
            <w:r>
              <w:rPr>
                <w:b w:val="0"/>
                <w:color w:val="auto"/>
              </w:rPr>
              <w:t>Offensive</w:t>
            </w:r>
          </w:p>
          <w:p w14:paraId="3E71AB43" w14:textId="77777777" w:rsidR="00010B0A" w:rsidRDefault="00010B0A" w:rsidP="00961E15">
            <w:pPr>
              <w:rPr>
                <w:bCs w:val="0"/>
                <w:color w:val="auto"/>
              </w:rPr>
            </w:pPr>
            <w:r>
              <w:rPr>
                <w:b w:val="0"/>
                <w:color w:val="auto"/>
              </w:rPr>
              <w:t>Hate</w:t>
            </w:r>
          </w:p>
          <w:p w14:paraId="29C40A60" w14:textId="77777777" w:rsidR="00010B0A" w:rsidRDefault="00010B0A" w:rsidP="00961E15">
            <w:pPr>
              <w:rPr>
                <w:bCs w:val="0"/>
                <w:color w:val="auto"/>
              </w:rPr>
            </w:pPr>
            <w:r>
              <w:rPr>
                <w:b w:val="0"/>
                <w:color w:val="auto"/>
              </w:rPr>
              <w:t>Normal</w:t>
            </w:r>
          </w:p>
          <w:p w14:paraId="60CEC0F7" w14:textId="77777777" w:rsidR="00010B0A" w:rsidRPr="0064042F" w:rsidRDefault="00010B0A" w:rsidP="00961E15">
            <w:pPr>
              <w:rPr>
                <w:b w:val="0"/>
                <w:color w:val="auto"/>
              </w:rPr>
            </w:pPr>
            <w:r>
              <w:rPr>
                <w:b w:val="0"/>
                <w:color w:val="auto"/>
              </w:rPr>
              <w:t>Indeterminate</w:t>
            </w:r>
          </w:p>
        </w:tc>
        <w:tc>
          <w:tcPr>
            <w:tcW w:w="1440" w:type="pct"/>
          </w:tcPr>
          <w:p w14:paraId="76CDB77E" w14:textId="77777777" w:rsidR="00010B0A" w:rsidRPr="0064042F" w:rsidRDefault="00010B0A" w:rsidP="00961E15">
            <w:pPr>
              <w:rPr>
                <w:b w:val="0"/>
                <w:color w:val="auto"/>
              </w:rPr>
            </w:pPr>
          </w:p>
          <w:p w14:paraId="4D054EF7" w14:textId="77777777" w:rsidR="00010B0A" w:rsidRPr="00F258FE" w:rsidRDefault="00010B0A" w:rsidP="00961E15">
            <w:pPr>
              <w:rPr>
                <w:b w:val="0"/>
                <w:bCs w:val="0"/>
                <w:color w:val="auto"/>
              </w:rPr>
            </w:pPr>
          </w:p>
        </w:tc>
      </w:tr>
    </w:tbl>
    <w:p w14:paraId="356A5E0B" w14:textId="77777777" w:rsidR="00010B0A" w:rsidRDefault="00010B0A" w:rsidP="003E2071">
      <w:pPr>
        <w:spacing w:line="360" w:lineRule="auto"/>
        <w:jc w:val="both"/>
        <w:rPr>
          <w:rFonts w:ascii="Times New Roman" w:hAnsi="Times New Roman" w:cs="Times New Roman"/>
          <w:color w:val="000000" w:themeColor="text1"/>
          <w:sz w:val="24"/>
          <w:szCs w:val="24"/>
        </w:rPr>
      </w:pPr>
    </w:p>
    <w:p w14:paraId="36244DF1" w14:textId="197B975C" w:rsidR="00ED4020" w:rsidRDefault="00ED4020" w:rsidP="003E20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urthermore, we computed the IAA of each class with other classes to determine the classes with difficulties during the annotation. </w:t>
      </w:r>
      <w:r w:rsidR="008C4595" w:rsidRPr="008C4595">
        <w:rPr>
          <w:rFonts w:ascii="Times New Roman" w:hAnsi="Times New Roman" w:cs="Times New Roman"/>
          <w:i/>
          <w:color w:val="000000" w:themeColor="text1"/>
          <w:sz w:val="24"/>
          <w:szCs w:val="24"/>
        </w:rPr>
        <w:t>To complete after annotation</w:t>
      </w:r>
    </w:p>
    <w:p w14:paraId="0E8176BA" w14:textId="7333FE5E" w:rsidR="00B8494D" w:rsidRDefault="003E2071"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nnotation observations</w:t>
      </w:r>
    </w:p>
    <w:p w14:paraId="0E1F9122" w14:textId="77777777" w:rsidR="00133738" w:rsidRDefault="00E96F29"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e made some observations during the annotation. This include a smaller number of hateful tweets. Most of the tweets are either normal or offensive. Words like ‘</w:t>
      </w:r>
      <w:proofErr w:type="spellStart"/>
      <w:r>
        <w:rPr>
          <w:rFonts w:ascii="Times New Roman" w:hAnsi="Times New Roman" w:cs="Times New Roman"/>
          <w:color w:val="000000" w:themeColor="text1"/>
          <w:sz w:val="24"/>
          <w:szCs w:val="24"/>
        </w:rPr>
        <w:t>Almajiri</w:t>
      </w:r>
      <w:proofErr w:type="spellEnd"/>
      <w:r>
        <w:rPr>
          <w:rFonts w:ascii="Times New Roman" w:hAnsi="Times New Roman" w:cs="Times New Roman"/>
          <w:color w:val="000000" w:themeColor="text1"/>
          <w:sz w:val="24"/>
          <w:szCs w:val="24"/>
        </w:rPr>
        <w:t xml:space="preserve">’ which means a Quranic school student, is mostly being used as a hate term towards individuals, especially, Hausas. </w:t>
      </w:r>
      <w:r w:rsidR="00815DC3">
        <w:rPr>
          <w:rFonts w:ascii="Times New Roman" w:hAnsi="Times New Roman" w:cs="Times New Roman"/>
          <w:color w:val="000000" w:themeColor="text1"/>
          <w:sz w:val="24"/>
          <w:szCs w:val="24"/>
        </w:rPr>
        <w:t xml:space="preserve">In addition, some tweets contain offensive or hateful words but do not convey offense or hate as used in that context. Examples include: </w:t>
      </w:r>
    </w:p>
    <w:p w14:paraId="3688C4C8" w14:textId="416682FF" w:rsidR="00815DC3" w:rsidRDefault="00815DC3" w:rsidP="001143B6">
      <w:pPr>
        <w:spacing w:line="360" w:lineRule="auto"/>
        <w:jc w:val="both"/>
        <w:rPr>
          <w:rFonts w:ascii="Arial" w:hAnsi="Arial" w:cs="Arial"/>
          <w:color w:val="000000"/>
        </w:rPr>
      </w:pPr>
      <w:r w:rsidRPr="00815DC3">
        <w:rPr>
          <w:rFonts w:ascii="Times New Roman" w:hAnsi="Times New Roman" w:cs="Times New Roman"/>
          <w:i/>
          <w:color w:val="000000" w:themeColor="text1"/>
          <w:sz w:val="24"/>
          <w:szCs w:val="24"/>
        </w:rPr>
        <w:lastRenderedPageBreak/>
        <w:t>“</w:t>
      </w:r>
      <w:r w:rsidRPr="00815DC3">
        <w:rPr>
          <w:rFonts w:ascii="Arial" w:hAnsi="Arial" w:cs="Arial"/>
          <w:i/>
          <w:color w:val="000000"/>
        </w:rPr>
        <w:t xml:space="preserve">@username </w:t>
      </w:r>
      <w:proofErr w:type="spellStart"/>
      <w:r w:rsidRPr="00815DC3">
        <w:rPr>
          <w:rFonts w:ascii="Arial" w:hAnsi="Arial" w:cs="Arial"/>
          <w:i/>
          <w:color w:val="000000"/>
        </w:rPr>
        <w:t>amma</w:t>
      </w:r>
      <w:proofErr w:type="spellEnd"/>
      <w:r w:rsidRPr="00815DC3">
        <w:rPr>
          <w:rFonts w:ascii="Arial" w:hAnsi="Arial" w:cs="Arial"/>
          <w:i/>
          <w:color w:val="000000"/>
        </w:rPr>
        <w:t xml:space="preserve"> fa mu </w:t>
      </w:r>
      <w:proofErr w:type="spellStart"/>
      <w:r w:rsidRPr="00815DC3">
        <w:rPr>
          <w:rFonts w:ascii="Arial" w:hAnsi="Arial" w:cs="Arial"/>
          <w:i/>
          <w:color w:val="000000"/>
        </w:rPr>
        <w:t>ba</w:t>
      </w:r>
      <w:proofErr w:type="spellEnd"/>
      <w:r w:rsidRPr="00815DC3">
        <w:rPr>
          <w:rFonts w:ascii="Arial" w:hAnsi="Arial" w:cs="Arial"/>
          <w:i/>
          <w:color w:val="000000"/>
        </w:rPr>
        <w:t xml:space="preserve"> </w:t>
      </w:r>
      <w:proofErr w:type="spellStart"/>
      <w:r w:rsidRPr="00815DC3">
        <w:rPr>
          <w:rFonts w:ascii="Arial" w:hAnsi="Arial" w:cs="Arial"/>
          <w:i/>
          <w:color w:val="000000"/>
        </w:rPr>
        <w:t>dolaye</w:t>
      </w:r>
      <w:proofErr w:type="spellEnd"/>
      <w:r w:rsidRPr="00815DC3">
        <w:rPr>
          <w:rFonts w:ascii="Arial" w:hAnsi="Arial" w:cs="Arial"/>
          <w:i/>
          <w:color w:val="000000"/>
        </w:rPr>
        <w:t xml:space="preserve"> bane </w:t>
      </w:r>
      <w:proofErr w:type="spellStart"/>
      <w:r w:rsidRPr="00815DC3">
        <w:rPr>
          <w:rFonts w:ascii="Arial" w:hAnsi="Arial" w:cs="Arial"/>
          <w:i/>
          <w:color w:val="000000"/>
        </w:rPr>
        <w:t>wallahi</w:t>
      </w:r>
      <w:proofErr w:type="spellEnd"/>
      <w:r w:rsidRPr="00815DC3">
        <w:rPr>
          <w:rFonts w:ascii="Arial" w:hAnsi="Arial" w:cs="Arial"/>
          <w:i/>
          <w:color w:val="000000"/>
        </w:rPr>
        <w:t>”</w:t>
      </w:r>
      <w:r>
        <w:rPr>
          <w:rFonts w:ascii="Arial" w:hAnsi="Arial" w:cs="Arial"/>
          <w:i/>
          <w:color w:val="000000"/>
        </w:rPr>
        <w:t xml:space="preserve"> </w:t>
      </w:r>
      <w:r>
        <w:rPr>
          <w:rFonts w:ascii="Arial" w:hAnsi="Arial" w:cs="Arial"/>
          <w:color w:val="000000"/>
        </w:rPr>
        <w:t xml:space="preserve">the word </w:t>
      </w:r>
      <w:r w:rsidRPr="00133738">
        <w:rPr>
          <w:rFonts w:ascii="Arial" w:hAnsi="Arial" w:cs="Arial"/>
          <w:i/>
          <w:color w:val="000000"/>
        </w:rPr>
        <w:t>“</w:t>
      </w:r>
      <w:proofErr w:type="spellStart"/>
      <w:r w:rsidRPr="00133738">
        <w:rPr>
          <w:rFonts w:ascii="Arial" w:hAnsi="Arial" w:cs="Arial"/>
          <w:i/>
          <w:color w:val="000000"/>
        </w:rPr>
        <w:t>dolaye</w:t>
      </w:r>
      <w:proofErr w:type="spellEnd"/>
      <w:r w:rsidRPr="00133738">
        <w:rPr>
          <w:rFonts w:ascii="Arial" w:hAnsi="Arial" w:cs="Arial"/>
          <w:i/>
          <w:color w:val="000000"/>
        </w:rPr>
        <w:t>”</w:t>
      </w:r>
      <w:r>
        <w:rPr>
          <w:rFonts w:ascii="Arial" w:hAnsi="Arial" w:cs="Arial"/>
          <w:color w:val="000000"/>
        </w:rPr>
        <w:t xml:space="preserve"> means </w:t>
      </w:r>
      <w:r w:rsidRPr="00133738">
        <w:rPr>
          <w:rFonts w:ascii="Arial" w:hAnsi="Arial" w:cs="Arial"/>
          <w:i/>
          <w:color w:val="000000"/>
        </w:rPr>
        <w:t>“fools”</w:t>
      </w:r>
      <w:r>
        <w:rPr>
          <w:rFonts w:ascii="Arial" w:hAnsi="Arial" w:cs="Arial"/>
          <w:color w:val="000000"/>
        </w:rPr>
        <w:t xml:space="preserve"> in Hausa, which is offensive. B</w:t>
      </w:r>
      <w:r w:rsidR="00133738">
        <w:rPr>
          <w:rFonts w:ascii="Arial" w:hAnsi="Arial" w:cs="Arial"/>
          <w:color w:val="000000"/>
        </w:rPr>
        <w:t xml:space="preserve">ut the tweet when translated means </w:t>
      </w:r>
      <w:r w:rsidR="00133738" w:rsidRPr="00133738">
        <w:rPr>
          <w:rFonts w:ascii="Arial" w:hAnsi="Arial" w:cs="Arial"/>
          <w:i/>
          <w:color w:val="000000"/>
        </w:rPr>
        <w:t xml:space="preserve">“we are not </w:t>
      </w:r>
      <w:proofErr w:type="gramStart"/>
      <w:r w:rsidR="00133738" w:rsidRPr="00133738">
        <w:rPr>
          <w:rFonts w:ascii="Arial" w:hAnsi="Arial" w:cs="Arial"/>
          <w:i/>
          <w:color w:val="000000"/>
        </w:rPr>
        <w:t>fools</w:t>
      </w:r>
      <w:proofErr w:type="gramEnd"/>
      <w:r w:rsidR="00133738" w:rsidRPr="00133738">
        <w:rPr>
          <w:rFonts w:ascii="Arial" w:hAnsi="Arial" w:cs="Arial"/>
          <w:i/>
          <w:color w:val="000000"/>
        </w:rPr>
        <w:t>”</w:t>
      </w:r>
      <w:r w:rsidR="00133738">
        <w:rPr>
          <w:rFonts w:ascii="Arial" w:hAnsi="Arial" w:cs="Arial"/>
          <w:i/>
          <w:color w:val="000000"/>
        </w:rPr>
        <w:t xml:space="preserve">. </w:t>
      </w:r>
      <w:r w:rsidR="00133738">
        <w:rPr>
          <w:rFonts w:ascii="Arial" w:hAnsi="Arial" w:cs="Arial"/>
          <w:color w:val="000000"/>
        </w:rPr>
        <w:t>Hence, the tweet is labeled “</w:t>
      </w:r>
      <w:r w:rsidR="002E64D0">
        <w:rPr>
          <w:rFonts w:ascii="Arial" w:hAnsi="Arial" w:cs="Arial"/>
          <w:color w:val="000000"/>
        </w:rPr>
        <w:t>n</w:t>
      </w:r>
      <w:r w:rsidR="00133738">
        <w:rPr>
          <w:rFonts w:ascii="Arial" w:hAnsi="Arial" w:cs="Arial"/>
          <w:color w:val="000000"/>
        </w:rPr>
        <w:t xml:space="preserve">ormal”. </w:t>
      </w:r>
    </w:p>
    <w:p w14:paraId="285351EC" w14:textId="2B453E79" w:rsidR="00133738" w:rsidRDefault="00760612" w:rsidP="001143B6">
      <w:pPr>
        <w:spacing w:line="360" w:lineRule="auto"/>
        <w:jc w:val="both"/>
        <w:rPr>
          <w:rFonts w:ascii="Arial" w:hAnsi="Arial" w:cs="Arial"/>
          <w:color w:val="000000"/>
        </w:rPr>
      </w:pPr>
      <w:r>
        <w:rPr>
          <w:rFonts w:ascii="Arial" w:hAnsi="Arial" w:cs="Arial"/>
          <w:i/>
          <w:color w:val="000000"/>
        </w:rPr>
        <w:t>“</w:t>
      </w:r>
      <w:r w:rsidR="00133738" w:rsidRPr="00133738">
        <w:rPr>
          <w:rFonts w:ascii="Arial" w:hAnsi="Arial" w:cs="Arial"/>
          <w:i/>
          <w:color w:val="000000"/>
        </w:rPr>
        <w:t xml:space="preserve">@username </w:t>
      </w:r>
      <w:proofErr w:type="spellStart"/>
      <w:r w:rsidR="00133738" w:rsidRPr="00133738">
        <w:rPr>
          <w:rFonts w:ascii="Arial" w:hAnsi="Arial" w:cs="Arial"/>
          <w:i/>
          <w:color w:val="000000"/>
        </w:rPr>
        <w:t>ku</w:t>
      </w:r>
      <w:proofErr w:type="spellEnd"/>
      <w:r w:rsidR="00133738" w:rsidRPr="00133738">
        <w:rPr>
          <w:rFonts w:ascii="Arial" w:hAnsi="Arial" w:cs="Arial"/>
          <w:i/>
          <w:color w:val="000000"/>
        </w:rPr>
        <w:t xml:space="preserve"> </w:t>
      </w:r>
      <w:proofErr w:type="spellStart"/>
      <w:r w:rsidR="00133738" w:rsidRPr="00133738">
        <w:rPr>
          <w:rFonts w:ascii="Arial" w:hAnsi="Arial" w:cs="Arial"/>
          <w:i/>
          <w:color w:val="000000"/>
        </w:rPr>
        <w:t>guntaye</w:t>
      </w:r>
      <w:proofErr w:type="spellEnd"/>
      <w:r>
        <w:rPr>
          <w:rFonts w:ascii="Arial" w:hAnsi="Arial" w:cs="Arial"/>
          <w:i/>
          <w:color w:val="000000"/>
        </w:rPr>
        <w:t>”</w:t>
      </w:r>
      <w:r w:rsidR="00133738">
        <w:rPr>
          <w:rFonts w:ascii="Arial" w:hAnsi="Arial" w:cs="Arial"/>
          <w:i/>
          <w:color w:val="000000"/>
        </w:rPr>
        <w:t xml:space="preserve">. </w:t>
      </w:r>
      <w:r w:rsidR="00133738">
        <w:rPr>
          <w:rFonts w:ascii="Arial" w:hAnsi="Arial" w:cs="Arial"/>
          <w:color w:val="000000"/>
        </w:rPr>
        <w:t xml:space="preserve">Normally, the word </w:t>
      </w:r>
      <w:r w:rsidR="00133738" w:rsidRPr="002E64D0">
        <w:rPr>
          <w:rFonts w:ascii="Arial" w:hAnsi="Arial" w:cs="Arial"/>
          <w:i/>
          <w:color w:val="000000"/>
        </w:rPr>
        <w:t>"</w:t>
      </w:r>
      <w:proofErr w:type="spellStart"/>
      <w:r w:rsidR="00133738" w:rsidRPr="002E64D0">
        <w:rPr>
          <w:rFonts w:ascii="Arial" w:hAnsi="Arial" w:cs="Arial"/>
          <w:i/>
          <w:color w:val="000000"/>
        </w:rPr>
        <w:t>gajere</w:t>
      </w:r>
      <w:proofErr w:type="spellEnd"/>
      <w:r w:rsidR="00133738" w:rsidRPr="002E64D0">
        <w:rPr>
          <w:rFonts w:ascii="Arial" w:hAnsi="Arial" w:cs="Arial"/>
          <w:i/>
          <w:color w:val="000000"/>
        </w:rPr>
        <w:t>"</w:t>
      </w:r>
      <w:r w:rsidR="00133738">
        <w:rPr>
          <w:rFonts w:ascii="Arial" w:hAnsi="Arial" w:cs="Arial"/>
          <w:color w:val="000000"/>
        </w:rPr>
        <w:t xml:space="preserve"> means </w:t>
      </w:r>
      <w:r w:rsidR="00133738" w:rsidRPr="002E64D0">
        <w:rPr>
          <w:rFonts w:ascii="Arial" w:hAnsi="Arial" w:cs="Arial"/>
          <w:i/>
          <w:color w:val="000000"/>
        </w:rPr>
        <w:t>"a short person"</w:t>
      </w:r>
      <w:r w:rsidR="00133738">
        <w:rPr>
          <w:rFonts w:ascii="Arial" w:hAnsi="Arial" w:cs="Arial"/>
          <w:color w:val="000000"/>
        </w:rPr>
        <w:t xml:space="preserve"> which can be classified as normal but in this tweet the word </w:t>
      </w:r>
      <w:r w:rsidR="00133738" w:rsidRPr="002E64D0">
        <w:rPr>
          <w:rFonts w:ascii="Arial" w:hAnsi="Arial" w:cs="Arial"/>
          <w:i/>
          <w:color w:val="000000"/>
        </w:rPr>
        <w:t>"</w:t>
      </w:r>
      <w:proofErr w:type="spellStart"/>
      <w:r w:rsidR="00133738" w:rsidRPr="002E64D0">
        <w:rPr>
          <w:rFonts w:ascii="Arial" w:hAnsi="Arial" w:cs="Arial"/>
          <w:i/>
          <w:color w:val="000000"/>
        </w:rPr>
        <w:t>guntaye</w:t>
      </w:r>
      <w:proofErr w:type="spellEnd"/>
      <w:r w:rsidR="00133738" w:rsidRPr="002E64D0">
        <w:rPr>
          <w:rFonts w:ascii="Arial" w:hAnsi="Arial" w:cs="Arial"/>
          <w:i/>
          <w:color w:val="000000"/>
        </w:rPr>
        <w:t>"</w:t>
      </w:r>
      <w:r w:rsidR="00133738">
        <w:rPr>
          <w:rFonts w:ascii="Arial" w:hAnsi="Arial" w:cs="Arial"/>
          <w:color w:val="000000"/>
        </w:rPr>
        <w:t xml:space="preserve"> is used which means </w:t>
      </w:r>
      <w:r w:rsidR="002D7D37" w:rsidRPr="002E64D0">
        <w:rPr>
          <w:rFonts w:ascii="Arial" w:hAnsi="Arial" w:cs="Arial"/>
          <w:i/>
          <w:color w:val="000000"/>
        </w:rPr>
        <w:t>“</w:t>
      </w:r>
      <w:r w:rsidR="00133738" w:rsidRPr="002E64D0">
        <w:rPr>
          <w:rFonts w:ascii="Arial" w:hAnsi="Arial" w:cs="Arial"/>
          <w:i/>
          <w:color w:val="000000"/>
        </w:rPr>
        <w:t>short people</w:t>
      </w:r>
      <w:r w:rsidR="002E64D0" w:rsidRPr="002E64D0">
        <w:rPr>
          <w:rFonts w:ascii="Arial" w:hAnsi="Arial" w:cs="Arial"/>
          <w:i/>
          <w:color w:val="000000"/>
        </w:rPr>
        <w:t>”</w:t>
      </w:r>
      <w:r w:rsidR="00133738">
        <w:rPr>
          <w:rFonts w:ascii="Arial" w:hAnsi="Arial" w:cs="Arial"/>
          <w:color w:val="000000"/>
        </w:rPr>
        <w:t xml:space="preserve"> in an offensive way which is why the tweet is classified as </w:t>
      </w:r>
      <w:r w:rsidR="002E64D0">
        <w:rPr>
          <w:rFonts w:ascii="Arial" w:hAnsi="Arial" w:cs="Arial"/>
          <w:color w:val="000000"/>
        </w:rPr>
        <w:t>“offensive”</w:t>
      </w:r>
      <w:r w:rsidR="00133738">
        <w:rPr>
          <w:rFonts w:ascii="Arial" w:hAnsi="Arial" w:cs="Arial"/>
          <w:color w:val="000000"/>
        </w:rPr>
        <w:t>.</w:t>
      </w:r>
    </w:p>
    <w:p w14:paraId="14545516" w14:textId="4F2EE853" w:rsidR="002E64D0" w:rsidRDefault="00760612" w:rsidP="00760612">
      <w:pPr>
        <w:spacing w:after="0" w:line="360" w:lineRule="auto"/>
        <w:jc w:val="both"/>
        <w:rPr>
          <w:rFonts w:ascii="Arial" w:hAnsi="Arial" w:cs="Arial"/>
          <w:color w:val="000000"/>
        </w:rPr>
      </w:pPr>
      <w:r w:rsidRPr="00760612">
        <w:rPr>
          <w:rFonts w:ascii="Arial" w:hAnsi="Arial" w:cs="Arial"/>
          <w:i/>
          <w:color w:val="000000"/>
        </w:rPr>
        <w:t xml:space="preserve">“in </w:t>
      </w:r>
      <w:proofErr w:type="spellStart"/>
      <w:r w:rsidRPr="00760612">
        <w:rPr>
          <w:rFonts w:ascii="Arial" w:hAnsi="Arial" w:cs="Arial"/>
          <w:i/>
          <w:color w:val="000000"/>
        </w:rPr>
        <w:t>dr</w:t>
      </w:r>
      <w:proofErr w:type="spellEnd"/>
      <w:r w:rsidRPr="00760612">
        <w:rPr>
          <w:rFonts w:ascii="Arial" w:hAnsi="Arial" w:cs="Arial"/>
          <w:i/>
          <w:color w:val="000000"/>
        </w:rPr>
        <w:t xml:space="preserve"> </w:t>
      </w:r>
      <w:proofErr w:type="spellStart"/>
      <w:r w:rsidRPr="00760612">
        <w:rPr>
          <w:rFonts w:ascii="Arial" w:hAnsi="Arial" w:cs="Arial"/>
          <w:i/>
          <w:color w:val="000000"/>
        </w:rPr>
        <w:t>congo</w:t>
      </w:r>
      <w:proofErr w:type="spellEnd"/>
      <w:r w:rsidRPr="00760612">
        <w:rPr>
          <w:rFonts w:ascii="Arial" w:hAnsi="Arial" w:cs="Arial"/>
          <w:i/>
          <w:color w:val="000000"/>
        </w:rPr>
        <w:t xml:space="preserve">: opposition leader urges citizens to reject </w:t>
      </w:r>
      <w:proofErr w:type="spellStart"/>
      <w:r w:rsidRPr="00760612">
        <w:rPr>
          <w:rFonts w:ascii="Arial" w:hAnsi="Arial" w:cs="Arial"/>
          <w:i/>
          <w:color w:val="000000"/>
        </w:rPr>
        <w:t>kabila</w:t>
      </w:r>
      <w:proofErr w:type="spellEnd"/>
      <w:r w:rsidRPr="00760612">
        <w:rPr>
          <w:rFonts w:ascii="Arial" w:hAnsi="Arial" w:cs="Arial"/>
          <w:i/>
          <w:color w:val="000000"/>
        </w:rPr>
        <w:t xml:space="preserve"> ##</w:t>
      </w:r>
      <w:proofErr w:type="spellStart"/>
      <w:r w:rsidRPr="00760612">
        <w:rPr>
          <w:rFonts w:ascii="Arial" w:hAnsi="Arial" w:cs="Arial"/>
          <w:i/>
          <w:color w:val="000000"/>
        </w:rPr>
        <w:t>url</w:t>
      </w:r>
      <w:proofErr w:type="spellEnd"/>
      <w:r w:rsidRPr="00760612">
        <w:rPr>
          <w:rFonts w:ascii="Arial" w:hAnsi="Arial" w:cs="Arial"/>
          <w:i/>
          <w:color w:val="000000"/>
        </w:rPr>
        <w:t>”</w:t>
      </w:r>
      <w:r>
        <w:rPr>
          <w:rFonts w:ascii="Arial" w:hAnsi="Arial" w:cs="Arial"/>
          <w:i/>
          <w:color w:val="000000"/>
        </w:rPr>
        <w:t xml:space="preserve"> </w:t>
      </w:r>
      <w:r>
        <w:rPr>
          <w:rFonts w:ascii="Arial" w:hAnsi="Arial" w:cs="Arial"/>
          <w:color w:val="000000"/>
        </w:rPr>
        <w:t xml:space="preserve"> </w:t>
      </w:r>
    </w:p>
    <w:p w14:paraId="4988A93D" w14:textId="3C195098" w:rsidR="00760612" w:rsidRDefault="001B4768" w:rsidP="001143B6">
      <w:pPr>
        <w:spacing w:line="360" w:lineRule="auto"/>
        <w:jc w:val="both"/>
        <w:rPr>
          <w:rFonts w:ascii="Arial" w:hAnsi="Arial" w:cs="Arial"/>
          <w:color w:val="000000"/>
        </w:rPr>
      </w:pPr>
      <w:r>
        <w:rPr>
          <w:rFonts w:ascii="Arial" w:hAnsi="Arial" w:cs="Arial"/>
          <w:color w:val="000000"/>
        </w:rPr>
        <w:t xml:space="preserve">The above sentence contains the word </w:t>
      </w:r>
      <w:r w:rsidRPr="001B4768">
        <w:rPr>
          <w:rFonts w:ascii="Arial" w:hAnsi="Arial" w:cs="Arial"/>
          <w:i/>
          <w:color w:val="000000"/>
        </w:rPr>
        <w:t>“</w:t>
      </w:r>
      <w:proofErr w:type="spellStart"/>
      <w:r w:rsidRPr="001B4768">
        <w:rPr>
          <w:rFonts w:ascii="Arial" w:hAnsi="Arial" w:cs="Arial"/>
          <w:i/>
          <w:color w:val="000000"/>
        </w:rPr>
        <w:t>kabila</w:t>
      </w:r>
      <w:proofErr w:type="spellEnd"/>
      <w:r w:rsidRPr="001B4768">
        <w:rPr>
          <w:rFonts w:ascii="Arial" w:hAnsi="Arial" w:cs="Arial"/>
          <w:i/>
          <w:color w:val="000000"/>
        </w:rPr>
        <w:t>”</w:t>
      </w:r>
      <w:r>
        <w:rPr>
          <w:rFonts w:ascii="Arial" w:hAnsi="Arial" w:cs="Arial"/>
          <w:color w:val="000000"/>
        </w:rPr>
        <w:t xml:space="preserve"> which in means a person from another tribe, and usually used in an offensive way. But in this context, it is a name of an individual, hence, it is completely in English language, therefore, marked as ‘indeterminate”.</w:t>
      </w:r>
    </w:p>
    <w:p w14:paraId="3235BDF2" w14:textId="49B625AA" w:rsidR="00326F1B" w:rsidRPr="00326F1B" w:rsidRDefault="00326F1B" w:rsidP="001143B6">
      <w:pPr>
        <w:spacing w:line="360" w:lineRule="auto"/>
        <w:jc w:val="both"/>
        <w:rPr>
          <w:rFonts w:ascii="Arial" w:hAnsi="Arial" w:cs="Arial"/>
          <w:color w:val="000000"/>
        </w:rPr>
      </w:pPr>
      <w:r w:rsidRPr="00326F1B">
        <w:rPr>
          <w:rFonts w:ascii="Arial" w:hAnsi="Arial" w:cs="Arial"/>
          <w:i/>
          <w:color w:val="000000"/>
        </w:rPr>
        <w:t xml:space="preserve">“@username </w:t>
      </w:r>
      <w:proofErr w:type="spellStart"/>
      <w:r w:rsidRPr="00326F1B">
        <w:rPr>
          <w:rFonts w:ascii="Arial" w:hAnsi="Arial" w:cs="Arial"/>
          <w:i/>
          <w:color w:val="000000"/>
        </w:rPr>
        <w:t>shege</w:t>
      </w:r>
      <w:proofErr w:type="spellEnd"/>
      <w:r w:rsidRPr="00326F1B">
        <w:rPr>
          <w:rFonts w:ascii="Arial" w:hAnsi="Arial" w:cs="Arial"/>
          <w:i/>
          <w:color w:val="000000"/>
        </w:rPr>
        <w:t xml:space="preserve"> </w:t>
      </w:r>
      <w:proofErr w:type="spellStart"/>
      <w:r w:rsidRPr="00326F1B">
        <w:rPr>
          <w:rFonts w:ascii="Arial" w:hAnsi="Arial" w:cs="Arial"/>
          <w:i/>
          <w:color w:val="000000"/>
        </w:rPr>
        <w:t>mutumina</w:t>
      </w:r>
      <w:proofErr w:type="spellEnd"/>
      <w:r w:rsidRPr="00326F1B">
        <w:rPr>
          <w:rFonts w:ascii="Arial" w:hAnsi="Arial" w:cs="Arial"/>
          <w:i/>
          <w:color w:val="000000"/>
        </w:rPr>
        <w:t xml:space="preserve">, </w:t>
      </w:r>
      <w:proofErr w:type="spellStart"/>
      <w:r w:rsidRPr="00326F1B">
        <w:rPr>
          <w:rFonts w:ascii="Arial" w:hAnsi="Arial" w:cs="Arial"/>
          <w:i/>
          <w:color w:val="000000"/>
        </w:rPr>
        <w:t>ashe</w:t>
      </w:r>
      <w:proofErr w:type="spellEnd"/>
      <w:r w:rsidRPr="00326F1B">
        <w:rPr>
          <w:rFonts w:ascii="Arial" w:hAnsi="Arial" w:cs="Arial"/>
          <w:i/>
          <w:color w:val="000000"/>
        </w:rPr>
        <w:t xml:space="preserve"> ka nan”</w:t>
      </w:r>
      <w:r>
        <w:rPr>
          <w:rFonts w:ascii="Arial" w:hAnsi="Arial" w:cs="Arial"/>
          <w:i/>
          <w:color w:val="000000"/>
        </w:rPr>
        <w:t xml:space="preserve">. </w:t>
      </w:r>
      <w:r>
        <w:rPr>
          <w:rFonts w:ascii="Arial" w:hAnsi="Arial" w:cs="Arial"/>
          <w:color w:val="000000"/>
        </w:rPr>
        <w:t xml:space="preserve">The word </w:t>
      </w:r>
      <w:proofErr w:type="spellStart"/>
      <w:r>
        <w:rPr>
          <w:rFonts w:ascii="Arial" w:hAnsi="Arial" w:cs="Arial"/>
          <w:color w:val="000000"/>
        </w:rPr>
        <w:t>shege</w:t>
      </w:r>
      <w:proofErr w:type="spellEnd"/>
      <w:r>
        <w:rPr>
          <w:rFonts w:ascii="Arial" w:hAnsi="Arial" w:cs="Arial"/>
          <w:color w:val="000000"/>
        </w:rPr>
        <w:t xml:space="preserve"> in Hausa means </w:t>
      </w:r>
      <w:r w:rsidRPr="00981B5B">
        <w:rPr>
          <w:rFonts w:ascii="Arial" w:hAnsi="Arial" w:cs="Arial"/>
          <w:i/>
          <w:color w:val="000000"/>
        </w:rPr>
        <w:t>“bastard”</w:t>
      </w:r>
      <w:r>
        <w:rPr>
          <w:rFonts w:ascii="Arial" w:hAnsi="Arial" w:cs="Arial"/>
          <w:color w:val="000000"/>
        </w:rPr>
        <w:t xml:space="preserve"> which is offensive, but used here in a </w:t>
      </w:r>
      <w:r w:rsidR="00981B5B">
        <w:rPr>
          <w:rFonts w:ascii="Arial" w:hAnsi="Arial" w:cs="Arial"/>
          <w:color w:val="000000"/>
        </w:rPr>
        <w:t xml:space="preserve">complementary way, as such it is labeled as </w:t>
      </w:r>
      <w:r w:rsidR="00981B5B" w:rsidRPr="00981B5B">
        <w:rPr>
          <w:rFonts w:ascii="Arial" w:hAnsi="Arial" w:cs="Arial"/>
          <w:i/>
          <w:color w:val="000000"/>
        </w:rPr>
        <w:t>“normal”.</w:t>
      </w:r>
    </w:p>
    <w:p w14:paraId="7355A816" w14:textId="5FC7AA0C" w:rsidR="00E96F29" w:rsidRDefault="00E96F29" w:rsidP="001143B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overbs or wise saying in Hausa were challenging for the annotators because most of them do have more than one interpretation. </w:t>
      </w:r>
      <w:r w:rsidR="00E815B5">
        <w:rPr>
          <w:rFonts w:ascii="Times New Roman" w:hAnsi="Times New Roman" w:cs="Times New Roman"/>
          <w:color w:val="000000" w:themeColor="text1"/>
          <w:sz w:val="24"/>
          <w:szCs w:val="24"/>
        </w:rPr>
        <w:t>Another challenge was annotating tweets that are prayers. After a through consultations with experts, it was resolved that all prayers should be classified as ‘</w:t>
      </w:r>
      <w:r w:rsidR="00E815B5" w:rsidRPr="00112B46">
        <w:rPr>
          <w:rFonts w:ascii="Times New Roman" w:hAnsi="Times New Roman" w:cs="Times New Roman"/>
          <w:i/>
          <w:color w:val="000000" w:themeColor="text1"/>
          <w:sz w:val="24"/>
          <w:szCs w:val="24"/>
        </w:rPr>
        <w:t>Indeterminate</w:t>
      </w:r>
      <w:r w:rsidR="00E815B5">
        <w:rPr>
          <w:rFonts w:ascii="Times New Roman" w:hAnsi="Times New Roman" w:cs="Times New Roman"/>
          <w:color w:val="000000" w:themeColor="text1"/>
          <w:sz w:val="24"/>
          <w:szCs w:val="24"/>
        </w:rPr>
        <w:t xml:space="preserve">’ to reduce bias. </w:t>
      </w:r>
      <w:r w:rsidR="005464A7">
        <w:rPr>
          <w:rFonts w:ascii="Times New Roman" w:hAnsi="Times New Roman" w:cs="Times New Roman"/>
          <w:color w:val="000000" w:themeColor="text1"/>
          <w:sz w:val="24"/>
          <w:szCs w:val="24"/>
        </w:rPr>
        <w:t>It was also obser</w:t>
      </w:r>
      <w:r w:rsidR="00A17F66">
        <w:rPr>
          <w:rFonts w:ascii="Times New Roman" w:hAnsi="Times New Roman" w:cs="Times New Roman"/>
          <w:color w:val="000000" w:themeColor="text1"/>
          <w:sz w:val="24"/>
          <w:szCs w:val="24"/>
        </w:rPr>
        <w:t>ved that some tweets appear to be normal but the meaning in real sense is offensive.</w:t>
      </w:r>
      <w:r w:rsidR="00B40156">
        <w:rPr>
          <w:rFonts w:ascii="Times New Roman" w:hAnsi="Times New Roman" w:cs="Times New Roman"/>
          <w:color w:val="000000" w:themeColor="text1"/>
          <w:sz w:val="24"/>
          <w:szCs w:val="24"/>
        </w:rPr>
        <w:t xml:space="preserve"> </w:t>
      </w:r>
    </w:p>
    <w:p w14:paraId="771CFD2E" w14:textId="77777777" w:rsidR="003E2071" w:rsidRDefault="003E2071" w:rsidP="001143B6">
      <w:pPr>
        <w:spacing w:line="360" w:lineRule="auto"/>
        <w:jc w:val="both"/>
        <w:rPr>
          <w:rFonts w:ascii="Times New Roman" w:hAnsi="Times New Roman" w:cs="Times New Roman"/>
          <w:color w:val="000000" w:themeColor="text1"/>
          <w:sz w:val="24"/>
          <w:szCs w:val="24"/>
        </w:rPr>
      </w:pPr>
    </w:p>
    <w:p w14:paraId="3AF1DB2C" w14:textId="77777777" w:rsidR="00652FBD" w:rsidRPr="001143B6" w:rsidRDefault="00652FBD" w:rsidP="001143B6">
      <w:pPr>
        <w:spacing w:line="360" w:lineRule="auto"/>
        <w:jc w:val="both"/>
        <w:rPr>
          <w:rFonts w:ascii="Times New Roman" w:hAnsi="Times New Roman" w:cs="Times New Roman"/>
          <w:color w:val="000000" w:themeColor="text1"/>
          <w:sz w:val="24"/>
          <w:szCs w:val="24"/>
        </w:rPr>
      </w:pPr>
    </w:p>
    <w:p w14:paraId="655BE0E7" w14:textId="77777777" w:rsidR="00B91FD4" w:rsidRPr="001143B6" w:rsidRDefault="00B91FD4" w:rsidP="001143B6">
      <w:pPr>
        <w:spacing w:line="360" w:lineRule="auto"/>
        <w:jc w:val="both"/>
        <w:rPr>
          <w:rFonts w:ascii="Times New Roman" w:hAnsi="Times New Roman" w:cs="Times New Roman"/>
          <w:color w:val="000000" w:themeColor="text1"/>
          <w:sz w:val="24"/>
          <w:szCs w:val="24"/>
        </w:rPr>
      </w:pPr>
      <w:r w:rsidRPr="001143B6">
        <w:rPr>
          <w:rFonts w:ascii="Times New Roman" w:hAnsi="Times New Roman" w:cs="Times New Roman"/>
          <w:color w:val="000000" w:themeColor="text1"/>
          <w:sz w:val="24"/>
          <w:szCs w:val="24"/>
        </w:rPr>
        <w:t>.</w:t>
      </w:r>
    </w:p>
    <w:sectPr w:rsidR="00B91FD4" w:rsidRPr="001143B6" w:rsidSect="005C25D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AA1740" w14:textId="77777777" w:rsidR="008751ED" w:rsidRDefault="008751ED" w:rsidP="002A463E">
      <w:pPr>
        <w:spacing w:after="0" w:line="240" w:lineRule="auto"/>
      </w:pPr>
      <w:r>
        <w:separator/>
      </w:r>
    </w:p>
  </w:endnote>
  <w:endnote w:type="continuationSeparator" w:id="0">
    <w:p w14:paraId="67B7C6C1" w14:textId="77777777" w:rsidR="008751ED" w:rsidRDefault="008751ED" w:rsidP="002A46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646A72" w14:textId="77777777" w:rsidR="008751ED" w:rsidRDefault="008751ED" w:rsidP="002A463E">
      <w:pPr>
        <w:spacing w:after="0" w:line="240" w:lineRule="auto"/>
      </w:pPr>
      <w:r>
        <w:separator/>
      </w:r>
    </w:p>
  </w:footnote>
  <w:footnote w:type="continuationSeparator" w:id="0">
    <w:p w14:paraId="05BDDC7E" w14:textId="77777777" w:rsidR="008751ED" w:rsidRDefault="008751ED" w:rsidP="002A463E">
      <w:pPr>
        <w:spacing w:after="0" w:line="240" w:lineRule="auto"/>
      </w:pPr>
      <w:r>
        <w:continuationSeparator/>
      </w:r>
    </w:p>
  </w:footnote>
  <w:footnote w:id="1">
    <w:p w14:paraId="12D99A75" w14:textId="4D3DF68C" w:rsidR="005C25DD" w:rsidRDefault="005C25DD">
      <w:pPr>
        <w:pStyle w:val="FootnoteText"/>
      </w:pPr>
      <w:r>
        <w:rPr>
          <w:rStyle w:val="FootnoteReference"/>
        </w:rPr>
        <w:footnoteRef/>
      </w:r>
      <w:r>
        <w:t xml:space="preserve"> </w:t>
      </w:r>
      <w:r w:rsidRPr="00C10376">
        <w:t>https://www.statista.com/statistics/1176096/number-of-social-media-users-nigeria/</w:t>
      </w:r>
    </w:p>
  </w:footnote>
  <w:footnote w:id="2">
    <w:p w14:paraId="12B6D502" w14:textId="3383CB7E" w:rsidR="005C25DD" w:rsidRDefault="005C25DD">
      <w:pPr>
        <w:pStyle w:val="FootnoteText"/>
      </w:pPr>
      <w:r>
        <w:rPr>
          <w:rStyle w:val="FootnoteReference"/>
        </w:rPr>
        <w:footnoteRef/>
      </w:r>
      <w:r>
        <w:t xml:space="preserve"> </w:t>
      </w:r>
      <w:r w:rsidRPr="002A463E">
        <w:t>https://commission.europa.eu/strategy-and-policy/policies/justice-and-fundamental-rights/combatting-discrimination/racism-and-xenophobia/eu-code-conduct-countering-illegal-hate-speech-online_en</w:t>
      </w:r>
    </w:p>
  </w:footnote>
  <w:footnote w:id="3">
    <w:p w14:paraId="752996BB" w14:textId="77777777" w:rsidR="005C25DD" w:rsidRDefault="005C25DD" w:rsidP="0009670F">
      <w:pPr>
        <w:pStyle w:val="FootnoteText"/>
      </w:pPr>
      <w:r>
        <w:rPr>
          <w:rStyle w:val="FootnoteReference"/>
        </w:rPr>
        <w:footnoteRef/>
      </w:r>
      <w:r>
        <w:t xml:space="preserve"> </w:t>
      </w:r>
      <w:r w:rsidRPr="00F8685E">
        <w:t>https://transparency.fb.com/en-gb/policies/community-standards/hate-speech/</w:t>
      </w:r>
    </w:p>
  </w:footnote>
  <w:footnote w:id="4">
    <w:p w14:paraId="57886F88" w14:textId="77777777" w:rsidR="005C25DD" w:rsidRDefault="005C25DD" w:rsidP="0009670F">
      <w:pPr>
        <w:pStyle w:val="FootnoteText"/>
      </w:pPr>
      <w:r>
        <w:rPr>
          <w:rStyle w:val="FootnoteReference"/>
        </w:rPr>
        <w:footnoteRef/>
      </w:r>
      <w:r>
        <w:t xml:space="preserve"> </w:t>
      </w:r>
      <w:r w:rsidRPr="00E93945">
        <w:t>https://support.google.com/youtube/answer/2801939?ref_topic=9282436</w:t>
      </w:r>
    </w:p>
  </w:footnote>
  <w:footnote w:id="5">
    <w:p w14:paraId="282B87F4" w14:textId="77777777" w:rsidR="005C25DD" w:rsidRDefault="005C25DD" w:rsidP="0009670F">
      <w:pPr>
        <w:pStyle w:val="FootnoteText"/>
      </w:pPr>
      <w:r>
        <w:rPr>
          <w:rStyle w:val="FootnoteReference"/>
        </w:rPr>
        <w:footnoteRef/>
      </w:r>
      <w:r>
        <w:t xml:space="preserve"> </w:t>
      </w:r>
      <w:r w:rsidRPr="00D42CD7">
        <w:t>https://help.twitter.com/en/rules-and-policies/hateful-conduct-policy</w:t>
      </w:r>
    </w:p>
  </w:footnote>
  <w:footnote w:id="6">
    <w:p w14:paraId="290B636C" w14:textId="77777777" w:rsidR="005C25DD" w:rsidRDefault="005C25DD" w:rsidP="0009670F">
      <w:pPr>
        <w:pStyle w:val="FootnoteText"/>
      </w:pPr>
      <w:r>
        <w:rPr>
          <w:rStyle w:val="FootnoteReference"/>
        </w:rPr>
        <w:footnoteRef/>
      </w:r>
      <w:r>
        <w:t xml:space="preserve"> </w:t>
      </w:r>
      <w:r w:rsidRPr="00C633BB">
        <w:t>https://about.instagram.com/blog/announcements/an-update-on-our-work-to-tackle-abuse-on-instagram</w:t>
      </w:r>
    </w:p>
  </w:footnote>
  <w:footnote w:id="7">
    <w:p w14:paraId="3F1A3B91" w14:textId="10F0B959" w:rsidR="005C25DD" w:rsidRDefault="005C25DD">
      <w:pPr>
        <w:pStyle w:val="FootnoteText"/>
      </w:pPr>
      <w:r>
        <w:rPr>
          <w:rStyle w:val="FootnoteReference"/>
        </w:rPr>
        <w:footnoteRef/>
      </w:r>
      <w:r>
        <w:t xml:space="preserve"> </w:t>
      </w:r>
      <w:hyperlink r:id="rId1" w:history="1">
        <w:r w:rsidRPr="003D5987">
          <w:rPr>
            <w:rStyle w:val="Hyperlink"/>
            <w:color w:val="auto"/>
            <w:u w:val="none"/>
          </w:rPr>
          <w:t>https://github.com/google/cld3</w:t>
        </w:r>
      </w:hyperlink>
    </w:p>
  </w:footnote>
  <w:footnote w:id="8">
    <w:p w14:paraId="110583F0" w14:textId="4665CA61" w:rsidR="005C25DD" w:rsidRDefault="005C25DD">
      <w:pPr>
        <w:pStyle w:val="FootnoteText"/>
      </w:pPr>
      <w:r>
        <w:rPr>
          <w:rStyle w:val="FootnoteReference"/>
        </w:rPr>
        <w:footnoteRef/>
      </w:r>
      <w:r>
        <w:t xml:space="preserve"> </w:t>
      </w:r>
      <w:r w:rsidRPr="003D5987">
        <w:t>https://cloud.google.com/natural-languag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44330"/>
    <w:multiLevelType w:val="multilevel"/>
    <w:tmpl w:val="9AEA9F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5F551F"/>
    <w:multiLevelType w:val="hybridMultilevel"/>
    <w:tmpl w:val="8E6A23C8"/>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22985949"/>
    <w:multiLevelType w:val="multilevel"/>
    <w:tmpl w:val="FC4459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5A320C1"/>
    <w:multiLevelType w:val="multilevel"/>
    <w:tmpl w:val="992A6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7187EFF"/>
    <w:multiLevelType w:val="hybridMultilevel"/>
    <w:tmpl w:val="FDF67E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7C0226"/>
    <w:multiLevelType w:val="hybridMultilevel"/>
    <w:tmpl w:val="292AB37E"/>
    <w:lvl w:ilvl="0" w:tplc="DE201DD8">
      <w:start w:val="1"/>
      <w:numFmt w:val="decimal"/>
      <w:lvlText w:val="%1.1"/>
      <w:lvlJc w:val="left"/>
      <w:pPr>
        <w:ind w:left="360" w:hanging="360"/>
      </w:pPr>
      <w:rPr>
        <w:rFonts w:hint="default"/>
      </w:rPr>
    </w:lvl>
    <w:lvl w:ilvl="1" w:tplc="10000019" w:tentative="1">
      <w:start w:val="1"/>
      <w:numFmt w:val="lowerLetter"/>
      <w:lvlText w:val="%2."/>
      <w:lvlJc w:val="left"/>
      <w:pPr>
        <w:ind w:left="1080" w:hanging="360"/>
      </w:pPr>
    </w:lvl>
    <w:lvl w:ilvl="2" w:tplc="1000001B" w:tentative="1">
      <w:start w:val="1"/>
      <w:numFmt w:val="lowerRoman"/>
      <w:lvlText w:val="%3."/>
      <w:lvlJc w:val="right"/>
      <w:pPr>
        <w:ind w:left="1800" w:hanging="180"/>
      </w:pPr>
    </w:lvl>
    <w:lvl w:ilvl="3" w:tplc="1000000F" w:tentative="1">
      <w:start w:val="1"/>
      <w:numFmt w:val="decimal"/>
      <w:lvlText w:val="%4."/>
      <w:lvlJc w:val="left"/>
      <w:pPr>
        <w:ind w:left="2520" w:hanging="360"/>
      </w:pPr>
    </w:lvl>
    <w:lvl w:ilvl="4" w:tplc="10000019" w:tentative="1">
      <w:start w:val="1"/>
      <w:numFmt w:val="lowerLetter"/>
      <w:lvlText w:val="%5."/>
      <w:lvlJc w:val="left"/>
      <w:pPr>
        <w:ind w:left="3240" w:hanging="360"/>
      </w:pPr>
    </w:lvl>
    <w:lvl w:ilvl="5" w:tplc="1000001B" w:tentative="1">
      <w:start w:val="1"/>
      <w:numFmt w:val="lowerRoman"/>
      <w:lvlText w:val="%6."/>
      <w:lvlJc w:val="right"/>
      <w:pPr>
        <w:ind w:left="3960" w:hanging="180"/>
      </w:pPr>
    </w:lvl>
    <w:lvl w:ilvl="6" w:tplc="1000000F" w:tentative="1">
      <w:start w:val="1"/>
      <w:numFmt w:val="decimal"/>
      <w:lvlText w:val="%7."/>
      <w:lvlJc w:val="left"/>
      <w:pPr>
        <w:ind w:left="4680" w:hanging="360"/>
      </w:pPr>
    </w:lvl>
    <w:lvl w:ilvl="7" w:tplc="10000019" w:tentative="1">
      <w:start w:val="1"/>
      <w:numFmt w:val="lowerLetter"/>
      <w:lvlText w:val="%8."/>
      <w:lvlJc w:val="left"/>
      <w:pPr>
        <w:ind w:left="5400" w:hanging="360"/>
      </w:pPr>
    </w:lvl>
    <w:lvl w:ilvl="8" w:tplc="1000001B" w:tentative="1">
      <w:start w:val="1"/>
      <w:numFmt w:val="lowerRoman"/>
      <w:lvlText w:val="%9."/>
      <w:lvlJc w:val="right"/>
      <w:pPr>
        <w:ind w:left="6120" w:hanging="180"/>
      </w:pPr>
    </w:lvl>
  </w:abstractNum>
  <w:abstractNum w:abstractNumId="6" w15:restartNumberingAfterBreak="0">
    <w:nsid w:val="30206DA8"/>
    <w:multiLevelType w:val="multilevel"/>
    <w:tmpl w:val="4CBC4870"/>
    <w:lvl w:ilvl="0">
      <w:start w:val="2"/>
      <w:numFmt w:val="decimal"/>
      <w:lvlText w:val="%1"/>
      <w:lvlJc w:val="left"/>
      <w:pPr>
        <w:ind w:left="660" w:hanging="660"/>
      </w:pPr>
      <w:rPr>
        <w:rFonts w:hint="default"/>
      </w:rPr>
    </w:lvl>
    <w:lvl w:ilvl="1">
      <w:start w:val="8"/>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1443FC7"/>
    <w:multiLevelType w:val="hybridMultilevel"/>
    <w:tmpl w:val="419417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F4231A"/>
    <w:multiLevelType w:val="hybridMultilevel"/>
    <w:tmpl w:val="2280CE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F62AF8"/>
    <w:multiLevelType w:val="hybridMultilevel"/>
    <w:tmpl w:val="59D6E328"/>
    <w:lvl w:ilvl="0" w:tplc="5FF22A8A">
      <w:start w:val="1"/>
      <w:numFmt w:val="decimal"/>
      <w:lvlText w:val="%1.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0" w15:restartNumberingAfterBreak="0">
    <w:nsid w:val="34874DA4"/>
    <w:multiLevelType w:val="hybridMultilevel"/>
    <w:tmpl w:val="1932D73E"/>
    <w:lvl w:ilvl="0" w:tplc="10000001">
      <w:start w:val="1"/>
      <w:numFmt w:val="bullet"/>
      <w:lvlText w:val=""/>
      <w:lvlJc w:val="left"/>
      <w:pPr>
        <w:ind w:left="720" w:hanging="360"/>
      </w:pPr>
      <w:rPr>
        <w:rFonts w:ascii="Symbol" w:hAnsi="Symbol"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1" w15:restartNumberingAfterBreak="0">
    <w:nsid w:val="398F7117"/>
    <w:multiLevelType w:val="hybridMultilevel"/>
    <w:tmpl w:val="72023EE6"/>
    <w:lvl w:ilvl="0" w:tplc="CF1A9B62">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2" w15:restartNumberingAfterBreak="0">
    <w:nsid w:val="445D673E"/>
    <w:multiLevelType w:val="multilevel"/>
    <w:tmpl w:val="BB5E9C5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4DC689F"/>
    <w:multiLevelType w:val="multilevel"/>
    <w:tmpl w:val="BB5E9C5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A1F125F"/>
    <w:multiLevelType w:val="hybridMultilevel"/>
    <w:tmpl w:val="3A3459B6"/>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5" w15:restartNumberingAfterBreak="0">
    <w:nsid w:val="5E9E23E7"/>
    <w:multiLevelType w:val="hybridMultilevel"/>
    <w:tmpl w:val="70CA997C"/>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6" w15:restartNumberingAfterBreak="0">
    <w:nsid w:val="63905803"/>
    <w:multiLevelType w:val="multilevel"/>
    <w:tmpl w:val="7436B4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39D2B37"/>
    <w:multiLevelType w:val="hybridMultilevel"/>
    <w:tmpl w:val="FA82F912"/>
    <w:lvl w:ilvl="0" w:tplc="873440D0">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8" w15:restartNumberingAfterBreak="0">
    <w:nsid w:val="78563C6A"/>
    <w:multiLevelType w:val="multilevel"/>
    <w:tmpl w:val="F5A0808E"/>
    <w:lvl w:ilvl="0">
      <w:start w:val="2"/>
      <w:numFmt w:val="decimal"/>
      <w:lvlText w:val="%1."/>
      <w:lvlJc w:val="left"/>
      <w:pPr>
        <w:ind w:left="480" w:hanging="480"/>
      </w:pPr>
      <w:rPr>
        <w:rFonts w:hint="default"/>
      </w:rPr>
    </w:lvl>
    <w:lvl w:ilvl="1">
      <w:start w:val="10"/>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3"/>
  </w:num>
  <w:num w:numId="2">
    <w:abstractNumId w:val="6"/>
  </w:num>
  <w:num w:numId="3">
    <w:abstractNumId w:val="18"/>
  </w:num>
  <w:num w:numId="4">
    <w:abstractNumId w:val="15"/>
  </w:num>
  <w:num w:numId="5">
    <w:abstractNumId w:val="14"/>
  </w:num>
  <w:num w:numId="6">
    <w:abstractNumId w:val="5"/>
  </w:num>
  <w:num w:numId="7">
    <w:abstractNumId w:val="17"/>
  </w:num>
  <w:num w:numId="8">
    <w:abstractNumId w:val="11"/>
  </w:num>
  <w:num w:numId="9">
    <w:abstractNumId w:val="12"/>
  </w:num>
  <w:num w:numId="10">
    <w:abstractNumId w:val="9"/>
  </w:num>
  <w:num w:numId="11">
    <w:abstractNumId w:val="16"/>
  </w:num>
  <w:num w:numId="12">
    <w:abstractNumId w:val="10"/>
  </w:num>
  <w:num w:numId="13">
    <w:abstractNumId w:val="1"/>
  </w:num>
  <w:num w:numId="14">
    <w:abstractNumId w:val="7"/>
  </w:num>
  <w:num w:numId="15">
    <w:abstractNumId w:val="4"/>
  </w:num>
  <w:num w:numId="16">
    <w:abstractNumId w:val="8"/>
  </w:num>
  <w:num w:numId="17">
    <w:abstractNumId w:val="2"/>
  </w:num>
  <w:num w:numId="18">
    <w:abstractNumId w:val="0"/>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1FD4"/>
    <w:rsid w:val="000011C8"/>
    <w:rsid w:val="0000464B"/>
    <w:rsid w:val="00005688"/>
    <w:rsid w:val="00010B0A"/>
    <w:rsid w:val="00011F23"/>
    <w:rsid w:val="00012D49"/>
    <w:rsid w:val="00013D28"/>
    <w:rsid w:val="00017354"/>
    <w:rsid w:val="00020938"/>
    <w:rsid w:val="00020BEA"/>
    <w:rsid w:val="0002464B"/>
    <w:rsid w:val="00027183"/>
    <w:rsid w:val="0003139A"/>
    <w:rsid w:val="0003567D"/>
    <w:rsid w:val="000367B8"/>
    <w:rsid w:val="00037989"/>
    <w:rsid w:val="00040D2F"/>
    <w:rsid w:val="00044060"/>
    <w:rsid w:val="00047648"/>
    <w:rsid w:val="000522E4"/>
    <w:rsid w:val="00052AFF"/>
    <w:rsid w:val="000539C9"/>
    <w:rsid w:val="00054005"/>
    <w:rsid w:val="00061E6E"/>
    <w:rsid w:val="000638FF"/>
    <w:rsid w:val="00065A08"/>
    <w:rsid w:val="00067572"/>
    <w:rsid w:val="00071539"/>
    <w:rsid w:val="000733CB"/>
    <w:rsid w:val="00073B30"/>
    <w:rsid w:val="00073E00"/>
    <w:rsid w:val="00074C4D"/>
    <w:rsid w:val="00074E22"/>
    <w:rsid w:val="00080A68"/>
    <w:rsid w:val="00082B6F"/>
    <w:rsid w:val="000862A1"/>
    <w:rsid w:val="00087015"/>
    <w:rsid w:val="0008716C"/>
    <w:rsid w:val="0009197D"/>
    <w:rsid w:val="00091DFB"/>
    <w:rsid w:val="000950E5"/>
    <w:rsid w:val="0009670F"/>
    <w:rsid w:val="00096BDC"/>
    <w:rsid w:val="000A0086"/>
    <w:rsid w:val="000A7105"/>
    <w:rsid w:val="000B029C"/>
    <w:rsid w:val="000B1A7F"/>
    <w:rsid w:val="000B46B9"/>
    <w:rsid w:val="000B6DA8"/>
    <w:rsid w:val="000B784B"/>
    <w:rsid w:val="000C327F"/>
    <w:rsid w:val="000C476A"/>
    <w:rsid w:val="000C4918"/>
    <w:rsid w:val="000D74A2"/>
    <w:rsid w:val="000E02B4"/>
    <w:rsid w:val="000E258D"/>
    <w:rsid w:val="000E5902"/>
    <w:rsid w:val="000E73E7"/>
    <w:rsid w:val="000F368D"/>
    <w:rsid w:val="000F3FE8"/>
    <w:rsid w:val="00112B46"/>
    <w:rsid w:val="00113691"/>
    <w:rsid w:val="001143B6"/>
    <w:rsid w:val="00116CED"/>
    <w:rsid w:val="00121CD5"/>
    <w:rsid w:val="00123F69"/>
    <w:rsid w:val="0013027B"/>
    <w:rsid w:val="00130557"/>
    <w:rsid w:val="00133738"/>
    <w:rsid w:val="00134E59"/>
    <w:rsid w:val="00135166"/>
    <w:rsid w:val="001352DD"/>
    <w:rsid w:val="00136B53"/>
    <w:rsid w:val="00137712"/>
    <w:rsid w:val="001423B6"/>
    <w:rsid w:val="00144637"/>
    <w:rsid w:val="00145172"/>
    <w:rsid w:val="00154F8A"/>
    <w:rsid w:val="0015507B"/>
    <w:rsid w:val="00164E9D"/>
    <w:rsid w:val="00171FA4"/>
    <w:rsid w:val="00173BE4"/>
    <w:rsid w:val="00176A23"/>
    <w:rsid w:val="001824C0"/>
    <w:rsid w:val="00184F94"/>
    <w:rsid w:val="00185241"/>
    <w:rsid w:val="00186680"/>
    <w:rsid w:val="001866EB"/>
    <w:rsid w:val="00190CF9"/>
    <w:rsid w:val="00191B14"/>
    <w:rsid w:val="00192813"/>
    <w:rsid w:val="001950F0"/>
    <w:rsid w:val="001974C0"/>
    <w:rsid w:val="001A2E7E"/>
    <w:rsid w:val="001A3BF4"/>
    <w:rsid w:val="001B1730"/>
    <w:rsid w:val="001B25E8"/>
    <w:rsid w:val="001B2AAD"/>
    <w:rsid w:val="001B440E"/>
    <w:rsid w:val="001B4768"/>
    <w:rsid w:val="001B58AF"/>
    <w:rsid w:val="001C1463"/>
    <w:rsid w:val="001C2621"/>
    <w:rsid w:val="001C2AAD"/>
    <w:rsid w:val="001C4E4A"/>
    <w:rsid w:val="001C54D6"/>
    <w:rsid w:val="001D4848"/>
    <w:rsid w:val="001E1CC0"/>
    <w:rsid w:val="001E2830"/>
    <w:rsid w:val="001E385F"/>
    <w:rsid w:val="001E561D"/>
    <w:rsid w:val="001E6707"/>
    <w:rsid w:val="001F08DA"/>
    <w:rsid w:val="001F33F2"/>
    <w:rsid w:val="001F7AD6"/>
    <w:rsid w:val="001F7F4F"/>
    <w:rsid w:val="002018F9"/>
    <w:rsid w:val="00207426"/>
    <w:rsid w:val="0021452D"/>
    <w:rsid w:val="00215290"/>
    <w:rsid w:val="002161B5"/>
    <w:rsid w:val="00216BC2"/>
    <w:rsid w:val="00221F1C"/>
    <w:rsid w:val="00233830"/>
    <w:rsid w:val="0023609A"/>
    <w:rsid w:val="00236EEC"/>
    <w:rsid w:val="002408AE"/>
    <w:rsid w:val="002449E3"/>
    <w:rsid w:val="002475F0"/>
    <w:rsid w:val="00247773"/>
    <w:rsid w:val="00250D38"/>
    <w:rsid w:val="00252F31"/>
    <w:rsid w:val="00257821"/>
    <w:rsid w:val="0026111D"/>
    <w:rsid w:val="00261569"/>
    <w:rsid w:val="0026314D"/>
    <w:rsid w:val="0026326D"/>
    <w:rsid w:val="00263A79"/>
    <w:rsid w:val="0026568E"/>
    <w:rsid w:val="002713C2"/>
    <w:rsid w:val="00272A56"/>
    <w:rsid w:val="00280351"/>
    <w:rsid w:val="002816F0"/>
    <w:rsid w:val="0028220D"/>
    <w:rsid w:val="00295121"/>
    <w:rsid w:val="00296621"/>
    <w:rsid w:val="002A1175"/>
    <w:rsid w:val="002A26E8"/>
    <w:rsid w:val="002A3C87"/>
    <w:rsid w:val="002A463E"/>
    <w:rsid w:val="002A509D"/>
    <w:rsid w:val="002A5233"/>
    <w:rsid w:val="002A5F57"/>
    <w:rsid w:val="002A722C"/>
    <w:rsid w:val="002A736A"/>
    <w:rsid w:val="002B2679"/>
    <w:rsid w:val="002D1C89"/>
    <w:rsid w:val="002D5BB3"/>
    <w:rsid w:val="002D5CA5"/>
    <w:rsid w:val="002D6D2C"/>
    <w:rsid w:val="002D7D37"/>
    <w:rsid w:val="002E15E8"/>
    <w:rsid w:val="002E5855"/>
    <w:rsid w:val="002E64D0"/>
    <w:rsid w:val="002E73B7"/>
    <w:rsid w:val="002F3084"/>
    <w:rsid w:val="002F41DB"/>
    <w:rsid w:val="002F5C4D"/>
    <w:rsid w:val="002F684E"/>
    <w:rsid w:val="002F79A8"/>
    <w:rsid w:val="003056EB"/>
    <w:rsid w:val="00307F69"/>
    <w:rsid w:val="00307FD3"/>
    <w:rsid w:val="00313B7F"/>
    <w:rsid w:val="00313D3E"/>
    <w:rsid w:val="00313E27"/>
    <w:rsid w:val="00322C43"/>
    <w:rsid w:val="00324E6A"/>
    <w:rsid w:val="00326F1B"/>
    <w:rsid w:val="003274BD"/>
    <w:rsid w:val="003379E0"/>
    <w:rsid w:val="00341531"/>
    <w:rsid w:val="00341D1F"/>
    <w:rsid w:val="00342D31"/>
    <w:rsid w:val="00345B78"/>
    <w:rsid w:val="003504B4"/>
    <w:rsid w:val="00350C6A"/>
    <w:rsid w:val="00355AF2"/>
    <w:rsid w:val="003623E0"/>
    <w:rsid w:val="00363532"/>
    <w:rsid w:val="00364A79"/>
    <w:rsid w:val="00364F4B"/>
    <w:rsid w:val="00365A54"/>
    <w:rsid w:val="00370E9A"/>
    <w:rsid w:val="003813A5"/>
    <w:rsid w:val="00382B12"/>
    <w:rsid w:val="003862DD"/>
    <w:rsid w:val="00390B9D"/>
    <w:rsid w:val="00392E41"/>
    <w:rsid w:val="00393C2E"/>
    <w:rsid w:val="0039418B"/>
    <w:rsid w:val="003A2EA0"/>
    <w:rsid w:val="003A60B0"/>
    <w:rsid w:val="003A6306"/>
    <w:rsid w:val="003A6C43"/>
    <w:rsid w:val="003A6CAE"/>
    <w:rsid w:val="003B1877"/>
    <w:rsid w:val="003B3077"/>
    <w:rsid w:val="003B39D3"/>
    <w:rsid w:val="003B548E"/>
    <w:rsid w:val="003B69CF"/>
    <w:rsid w:val="003C1B63"/>
    <w:rsid w:val="003C4BED"/>
    <w:rsid w:val="003C6EB8"/>
    <w:rsid w:val="003D0785"/>
    <w:rsid w:val="003D1C1C"/>
    <w:rsid w:val="003D2720"/>
    <w:rsid w:val="003D486B"/>
    <w:rsid w:val="003D4ADA"/>
    <w:rsid w:val="003D5987"/>
    <w:rsid w:val="003E0484"/>
    <w:rsid w:val="003E05D1"/>
    <w:rsid w:val="003E10EB"/>
    <w:rsid w:val="003E2071"/>
    <w:rsid w:val="003E3106"/>
    <w:rsid w:val="003E31E8"/>
    <w:rsid w:val="003E4515"/>
    <w:rsid w:val="003E600C"/>
    <w:rsid w:val="003E656A"/>
    <w:rsid w:val="003E6E3B"/>
    <w:rsid w:val="003F41D4"/>
    <w:rsid w:val="003F435A"/>
    <w:rsid w:val="003F66C9"/>
    <w:rsid w:val="0040050C"/>
    <w:rsid w:val="004073CC"/>
    <w:rsid w:val="0041199C"/>
    <w:rsid w:val="00411B77"/>
    <w:rsid w:val="004120E1"/>
    <w:rsid w:val="004140F5"/>
    <w:rsid w:val="00416308"/>
    <w:rsid w:val="00417106"/>
    <w:rsid w:val="00421C32"/>
    <w:rsid w:val="00422E30"/>
    <w:rsid w:val="0042372B"/>
    <w:rsid w:val="0042576F"/>
    <w:rsid w:val="0042759D"/>
    <w:rsid w:val="00432880"/>
    <w:rsid w:val="004349B3"/>
    <w:rsid w:val="00435EAC"/>
    <w:rsid w:val="00440B95"/>
    <w:rsid w:val="00441EEA"/>
    <w:rsid w:val="004468F0"/>
    <w:rsid w:val="00447FCB"/>
    <w:rsid w:val="004549D4"/>
    <w:rsid w:val="00455B21"/>
    <w:rsid w:val="00463158"/>
    <w:rsid w:val="00465618"/>
    <w:rsid w:val="00465A30"/>
    <w:rsid w:val="004662E6"/>
    <w:rsid w:val="00470A30"/>
    <w:rsid w:val="00473122"/>
    <w:rsid w:val="00483D51"/>
    <w:rsid w:val="004841C2"/>
    <w:rsid w:val="00485FDA"/>
    <w:rsid w:val="00491697"/>
    <w:rsid w:val="00493CDA"/>
    <w:rsid w:val="00494225"/>
    <w:rsid w:val="004959B3"/>
    <w:rsid w:val="004973FD"/>
    <w:rsid w:val="004A15BF"/>
    <w:rsid w:val="004A49A5"/>
    <w:rsid w:val="004A4BC9"/>
    <w:rsid w:val="004A5821"/>
    <w:rsid w:val="004A5D97"/>
    <w:rsid w:val="004B6542"/>
    <w:rsid w:val="004E72C7"/>
    <w:rsid w:val="004F10E0"/>
    <w:rsid w:val="00500BCC"/>
    <w:rsid w:val="00500E23"/>
    <w:rsid w:val="00501070"/>
    <w:rsid w:val="00501519"/>
    <w:rsid w:val="005068FE"/>
    <w:rsid w:val="00510F2E"/>
    <w:rsid w:val="00512071"/>
    <w:rsid w:val="00513562"/>
    <w:rsid w:val="005136AB"/>
    <w:rsid w:val="0051486E"/>
    <w:rsid w:val="00515106"/>
    <w:rsid w:val="005155D9"/>
    <w:rsid w:val="005207C3"/>
    <w:rsid w:val="00520A25"/>
    <w:rsid w:val="00520DC9"/>
    <w:rsid w:val="00523A10"/>
    <w:rsid w:val="005242D0"/>
    <w:rsid w:val="00526447"/>
    <w:rsid w:val="00527A80"/>
    <w:rsid w:val="0053098A"/>
    <w:rsid w:val="00530E87"/>
    <w:rsid w:val="00537C61"/>
    <w:rsid w:val="00540548"/>
    <w:rsid w:val="00541AF1"/>
    <w:rsid w:val="00542D14"/>
    <w:rsid w:val="00545E73"/>
    <w:rsid w:val="005464A7"/>
    <w:rsid w:val="00552893"/>
    <w:rsid w:val="005636DD"/>
    <w:rsid w:val="00563963"/>
    <w:rsid w:val="005642D8"/>
    <w:rsid w:val="00564825"/>
    <w:rsid w:val="0056583F"/>
    <w:rsid w:val="00567214"/>
    <w:rsid w:val="00570143"/>
    <w:rsid w:val="005712E2"/>
    <w:rsid w:val="00574448"/>
    <w:rsid w:val="00581037"/>
    <w:rsid w:val="00582C4E"/>
    <w:rsid w:val="00587F0E"/>
    <w:rsid w:val="00591733"/>
    <w:rsid w:val="00593738"/>
    <w:rsid w:val="00595CBD"/>
    <w:rsid w:val="005969E9"/>
    <w:rsid w:val="005973EE"/>
    <w:rsid w:val="005A13DE"/>
    <w:rsid w:val="005B0F7D"/>
    <w:rsid w:val="005B2C99"/>
    <w:rsid w:val="005B72DC"/>
    <w:rsid w:val="005B74FE"/>
    <w:rsid w:val="005C0A3E"/>
    <w:rsid w:val="005C25DD"/>
    <w:rsid w:val="005C54A4"/>
    <w:rsid w:val="005D017A"/>
    <w:rsid w:val="005D0FC3"/>
    <w:rsid w:val="005E15DD"/>
    <w:rsid w:val="005E1DDB"/>
    <w:rsid w:val="005F254B"/>
    <w:rsid w:val="00600073"/>
    <w:rsid w:val="006000DD"/>
    <w:rsid w:val="006005A9"/>
    <w:rsid w:val="0060068F"/>
    <w:rsid w:val="00602C68"/>
    <w:rsid w:val="00605A74"/>
    <w:rsid w:val="00606C61"/>
    <w:rsid w:val="006075D7"/>
    <w:rsid w:val="00607DCC"/>
    <w:rsid w:val="006117B7"/>
    <w:rsid w:val="00611832"/>
    <w:rsid w:val="0061275C"/>
    <w:rsid w:val="006136C6"/>
    <w:rsid w:val="00616402"/>
    <w:rsid w:val="00617EC4"/>
    <w:rsid w:val="00620D26"/>
    <w:rsid w:val="00620FDA"/>
    <w:rsid w:val="00622322"/>
    <w:rsid w:val="00622785"/>
    <w:rsid w:val="00624AD3"/>
    <w:rsid w:val="006264B7"/>
    <w:rsid w:val="00634C64"/>
    <w:rsid w:val="00637144"/>
    <w:rsid w:val="0064042F"/>
    <w:rsid w:val="00640897"/>
    <w:rsid w:val="00643AC2"/>
    <w:rsid w:val="00644BF1"/>
    <w:rsid w:val="00645BCF"/>
    <w:rsid w:val="00645C7B"/>
    <w:rsid w:val="00652FBD"/>
    <w:rsid w:val="00654AA6"/>
    <w:rsid w:val="00665E18"/>
    <w:rsid w:val="0066770D"/>
    <w:rsid w:val="00675941"/>
    <w:rsid w:val="006825F3"/>
    <w:rsid w:val="006833A9"/>
    <w:rsid w:val="00683CB0"/>
    <w:rsid w:val="00684C3F"/>
    <w:rsid w:val="00684EF1"/>
    <w:rsid w:val="00686896"/>
    <w:rsid w:val="0069089E"/>
    <w:rsid w:val="00690D69"/>
    <w:rsid w:val="00693E6D"/>
    <w:rsid w:val="006A2FC0"/>
    <w:rsid w:val="006A3FCD"/>
    <w:rsid w:val="006B2B6A"/>
    <w:rsid w:val="006B4A3A"/>
    <w:rsid w:val="006C1046"/>
    <w:rsid w:val="006C38B8"/>
    <w:rsid w:val="006D1FF2"/>
    <w:rsid w:val="006D3218"/>
    <w:rsid w:val="006E2F44"/>
    <w:rsid w:val="006E4F2C"/>
    <w:rsid w:val="006E6AF5"/>
    <w:rsid w:val="006F2EC2"/>
    <w:rsid w:val="006F5D8D"/>
    <w:rsid w:val="007000A4"/>
    <w:rsid w:val="0070355A"/>
    <w:rsid w:val="00703674"/>
    <w:rsid w:val="007057A6"/>
    <w:rsid w:val="007061B9"/>
    <w:rsid w:val="00706EE5"/>
    <w:rsid w:val="007239EE"/>
    <w:rsid w:val="0073029C"/>
    <w:rsid w:val="0073217F"/>
    <w:rsid w:val="00732693"/>
    <w:rsid w:val="00737C1A"/>
    <w:rsid w:val="00743405"/>
    <w:rsid w:val="0074347B"/>
    <w:rsid w:val="00745736"/>
    <w:rsid w:val="00754D8D"/>
    <w:rsid w:val="00757AC9"/>
    <w:rsid w:val="00757F88"/>
    <w:rsid w:val="00760612"/>
    <w:rsid w:val="00761EA7"/>
    <w:rsid w:val="00762FE2"/>
    <w:rsid w:val="00763670"/>
    <w:rsid w:val="00764DBC"/>
    <w:rsid w:val="00771D5E"/>
    <w:rsid w:val="00773CF4"/>
    <w:rsid w:val="00777ADB"/>
    <w:rsid w:val="00783608"/>
    <w:rsid w:val="00785496"/>
    <w:rsid w:val="00786CC7"/>
    <w:rsid w:val="0079070A"/>
    <w:rsid w:val="00792C14"/>
    <w:rsid w:val="0079539A"/>
    <w:rsid w:val="0079631F"/>
    <w:rsid w:val="0079791B"/>
    <w:rsid w:val="007A727E"/>
    <w:rsid w:val="007A772F"/>
    <w:rsid w:val="007B22A9"/>
    <w:rsid w:val="007B4942"/>
    <w:rsid w:val="007B5570"/>
    <w:rsid w:val="007B63C5"/>
    <w:rsid w:val="007C0B4F"/>
    <w:rsid w:val="007C107A"/>
    <w:rsid w:val="007C4415"/>
    <w:rsid w:val="007C443C"/>
    <w:rsid w:val="007C7BFD"/>
    <w:rsid w:val="007D0761"/>
    <w:rsid w:val="007D5C13"/>
    <w:rsid w:val="007E5D45"/>
    <w:rsid w:val="007F225E"/>
    <w:rsid w:val="007F2737"/>
    <w:rsid w:val="007F286E"/>
    <w:rsid w:val="007F4EF6"/>
    <w:rsid w:val="007F50E4"/>
    <w:rsid w:val="007F60E8"/>
    <w:rsid w:val="00802B88"/>
    <w:rsid w:val="008050F0"/>
    <w:rsid w:val="0080556A"/>
    <w:rsid w:val="00806BFA"/>
    <w:rsid w:val="008106C5"/>
    <w:rsid w:val="00814909"/>
    <w:rsid w:val="00815DC3"/>
    <w:rsid w:val="008209F9"/>
    <w:rsid w:val="00820B04"/>
    <w:rsid w:val="00822891"/>
    <w:rsid w:val="00822CA6"/>
    <w:rsid w:val="00824B61"/>
    <w:rsid w:val="00830CD5"/>
    <w:rsid w:val="008329D9"/>
    <w:rsid w:val="00833525"/>
    <w:rsid w:val="00835290"/>
    <w:rsid w:val="00843377"/>
    <w:rsid w:val="0084510C"/>
    <w:rsid w:val="0084536C"/>
    <w:rsid w:val="008461AC"/>
    <w:rsid w:val="0084677B"/>
    <w:rsid w:val="00846C5A"/>
    <w:rsid w:val="00847BAE"/>
    <w:rsid w:val="00853460"/>
    <w:rsid w:val="00853B59"/>
    <w:rsid w:val="00856E23"/>
    <w:rsid w:val="0085709B"/>
    <w:rsid w:val="00860381"/>
    <w:rsid w:val="008629E2"/>
    <w:rsid w:val="00862A39"/>
    <w:rsid w:val="0086625D"/>
    <w:rsid w:val="008727D1"/>
    <w:rsid w:val="00873D03"/>
    <w:rsid w:val="008751ED"/>
    <w:rsid w:val="0087561C"/>
    <w:rsid w:val="00876902"/>
    <w:rsid w:val="00881F73"/>
    <w:rsid w:val="00883ED2"/>
    <w:rsid w:val="00884393"/>
    <w:rsid w:val="00884768"/>
    <w:rsid w:val="0088743D"/>
    <w:rsid w:val="0089013E"/>
    <w:rsid w:val="00893D04"/>
    <w:rsid w:val="00894FC7"/>
    <w:rsid w:val="00896305"/>
    <w:rsid w:val="008A0CD0"/>
    <w:rsid w:val="008A4EC5"/>
    <w:rsid w:val="008A5532"/>
    <w:rsid w:val="008A5757"/>
    <w:rsid w:val="008B19C7"/>
    <w:rsid w:val="008B3148"/>
    <w:rsid w:val="008B5921"/>
    <w:rsid w:val="008B7DE5"/>
    <w:rsid w:val="008C4595"/>
    <w:rsid w:val="008D0A40"/>
    <w:rsid w:val="008D1030"/>
    <w:rsid w:val="008D29F8"/>
    <w:rsid w:val="008D2A42"/>
    <w:rsid w:val="008E0A3F"/>
    <w:rsid w:val="008F16AF"/>
    <w:rsid w:val="008F2EF6"/>
    <w:rsid w:val="008F3114"/>
    <w:rsid w:val="008F4962"/>
    <w:rsid w:val="008F4AC7"/>
    <w:rsid w:val="008F7B2C"/>
    <w:rsid w:val="00900E57"/>
    <w:rsid w:val="009019DA"/>
    <w:rsid w:val="00914BAD"/>
    <w:rsid w:val="00917556"/>
    <w:rsid w:val="0093059A"/>
    <w:rsid w:val="0093064F"/>
    <w:rsid w:val="00931A54"/>
    <w:rsid w:val="00934F74"/>
    <w:rsid w:val="009378FC"/>
    <w:rsid w:val="00943BD7"/>
    <w:rsid w:val="009455F4"/>
    <w:rsid w:val="009457AE"/>
    <w:rsid w:val="00951856"/>
    <w:rsid w:val="0095381F"/>
    <w:rsid w:val="009561DC"/>
    <w:rsid w:val="009578AC"/>
    <w:rsid w:val="00961E15"/>
    <w:rsid w:val="009648F9"/>
    <w:rsid w:val="0096711A"/>
    <w:rsid w:val="00967C1B"/>
    <w:rsid w:val="00971055"/>
    <w:rsid w:val="00980499"/>
    <w:rsid w:val="0098110E"/>
    <w:rsid w:val="00981B5B"/>
    <w:rsid w:val="00981C11"/>
    <w:rsid w:val="009845CE"/>
    <w:rsid w:val="00984A8F"/>
    <w:rsid w:val="00986E76"/>
    <w:rsid w:val="00990561"/>
    <w:rsid w:val="00991135"/>
    <w:rsid w:val="00993230"/>
    <w:rsid w:val="0099726B"/>
    <w:rsid w:val="009A7D3F"/>
    <w:rsid w:val="009B4D1A"/>
    <w:rsid w:val="009C6540"/>
    <w:rsid w:val="009D083E"/>
    <w:rsid w:val="009D1325"/>
    <w:rsid w:val="009D66B8"/>
    <w:rsid w:val="009E0BA1"/>
    <w:rsid w:val="009E4E2C"/>
    <w:rsid w:val="009E67B4"/>
    <w:rsid w:val="009F1EE0"/>
    <w:rsid w:val="009F2BA0"/>
    <w:rsid w:val="009F50A5"/>
    <w:rsid w:val="009F6820"/>
    <w:rsid w:val="009F6F69"/>
    <w:rsid w:val="00A02CBB"/>
    <w:rsid w:val="00A04A77"/>
    <w:rsid w:val="00A06DF3"/>
    <w:rsid w:val="00A06F44"/>
    <w:rsid w:val="00A13107"/>
    <w:rsid w:val="00A1563D"/>
    <w:rsid w:val="00A156E8"/>
    <w:rsid w:val="00A158E4"/>
    <w:rsid w:val="00A17F66"/>
    <w:rsid w:val="00A214C1"/>
    <w:rsid w:val="00A23ADC"/>
    <w:rsid w:val="00A27AA5"/>
    <w:rsid w:val="00A31434"/>
    <w:rsid w:val="00A31D7D"/>
    <w:rsid w:val="00A345B3"/>
    <w:rsid w:val="00A34D76"/>
    <w:rsid w:val="00A35A3D"/>
    <w:rsid w:val="00A35AF3"/>
    <w:rsid w:val="00A4077A"/>
    <w:rsid w:val="00A43A0C"/>
    <w:rsid w:val="00A4606D"/>
    <w:rsid w:val="00A52E14"/>
    <w:rsid w:val="00A56566"/>
    <w:rsid w:val="00A62BB4"/>
    <w:rsid w:val="00A723A4"/>
    <w:rsid w:val="00A769CA"/>
    <w:rsid w:val="00A828F3"/>
    <w:rsid w:val="00A83CAA"/>
    <w:rsid w:val="00A83D78"/>
    <w:rsid w:val="00A84A7C"/>
    <w:rsid w:val="00A84FA5"/>
    <w:rsid w:val="00A86250"/>
    <w:rsid w:val="00A90883"/>
    <w:rsid w:val="00A90D05"/>
    <w:rsid w:val="00A94291"/>
    <w:rsid w:val="00A94F71"/>
    <w:rsid w:val="00AA0E2D"/>
    <w:rsid w:val="00AA0FB2"/>
    <w:rsid w:val="00AA17B5"/>
    <w:rsid w:val="00AA1E78"/>
    <w:rsid w:val="00AA5914"/>
    <w:rsid w:val="00AA5FAD"/>
    <w:rsid w:val="00AB62C9"/>
    <w:rsid w:val="00AB7648"/>
    <w:rsid w:val="00AC2CA2"/>
    <w:rsid w:val="00AC37ED"/>
    <w:rsid w:val="00AC6492"/>
    <w:rsid w:val="00AD0049"/>
    <w:rsid w:val="00AD26F3"/>
    <w:rsid w:val="00AD2AF8"/>
    <w:rsid w:val="00AD2C56"/>
    <w:rsid w:val="00AD6629"/>
    <w:rsid w:val="00AE48E9"/>
    <w:rsid w:val="00AE59B1"/>
    <w:rsid w:val="00AE6015"/>
    <w:rsid w:val="00AF0EA6"/>
    <w:rsid w:val="00AF2B3B"/>
    <w:rsid w:val="00B028FD"/>
    <w:rsid w:val="00B02AF9"/>
    <w:rsid w:val="00B036E2"/>
    <w:rsid w:val="00B05EBB"/>
    <w:rsid w:val="00B07666"/>
    <w:rsid w:val="00B130E3"/>
    <w:rsid w:val="00B15351"/>
    <w:rsid w:val="00B21CD4"/>
    <w:rsid w:val="00B248AD"/>
    <w:rsid w:val="00B33CC4"/>
    <w:rsid w:val="00B347FD"/>
    <w:rsid w:val="00B35B91"/>
    <w:rsid w:val="00B362EB"/>
    <w:rsid w:val="00B374CB"/>
    <w:rsid w:val="00B40156"/>
    <w:rsid w:val="00B40292"/>
    <w:rsid w:val="00B42A68"/>
    <w:rsid w:val="00B42B3A"/>
    <w:rsid w:val="00B50700"/>
    <w:rsid w:val="00B517CB"/>
    <w:rsid w:val="00B51D6C"/>
    <w:rsid w:val="00B53EE3"/>
    <w:rsid w:val="00B54905"/>
    <w:rsid w:val="00B62446"/>
    <w:rsid w:val="00B65C77"/>
    <w:rsid w:val="00B70654"/>
    <w:rsid w:val="00B70A48"/>
    <w:rsid w:val="00B7114D"/>
    <w:rsid w:val="00B72294"/>
    <w:rsid w:val="00B728B5"/>
    <w:rsid w:val="00B7363C"/>
    <w:rsid w:val="00B75D93"/>
    <w:rsid w:val="00B808DA"/>
    <w:rsid w:val="00B81D91"/>
    <w:rsid w:val="00B821CE"/>
    <w:rsid w:val="00B82A98"/>
    <w:rsid w:val="00B8494D"/>
    <w:rsid w:val="00B91FD4"/>
    <w:rsid w:val="00B95099"/>
    <w:rsid w:val="00B96304"/>
    <w:rsid w:val="00B966BC"/>
    <w:rsid w:val="00BB25BC"/>
    <w:rsid w:val="00BB3465"/>
    <w:rsid w:val="00BB36DD"/>
    <w:rsid w:val="00BB7E4E"/>
    <w:rsid w:val="00BB7F18"/>
    <w:rsid w:val="00BC3526"/>
    <w:rsid w:val="00BC4417"/>
    <w:rsid w:val="00BC476A"/>
    <w:rsid w:val="00BC5810"/>
    <w:rsid w:val="00BC5FD3"/>
    <w:rsid w:val="00BC6805"/>
    <w:rsid w:val="00BD07A9"/>
    <w:rsid w:val="00BD1354"/>
    <w:rsid w:val="00BD34BC"/>
    <w:rsid w:val="00BD3BF9"/>
    <w:rsid w:val="00BD7977"/>
    <w:rsid w:val="00BE2223"/>
    <w:rsid w:val="00BE601F"/>
    <w:rsid w:val="00BE68F5"/>
    <w:rsid w:val="00BE6AFB"/>
    <w:rsid w:val="00BF0B06"/>
    <w:rsid w:val="00BF1BE5"/>
    <w:rsid w:val="00BF6E94"/>
    <w:rsid w:val="00C00C81"/>
    <w:rsid w:val="00C01692"/>
    <w:rsid w:val="00C04BF0"/>
    <w:rsid w:val="00C05B6D"/>
    <w:rsid w:val="00C10376"/>
    <w:rsid w:val="00C107C5"/>
    <w:rsid w:val="00C11EC0"/>
    <w:rsid w:val="00C12370"/>
    <w:rsid w:val="00C21F8B"/>
    <w:rsid w:val="00C22219"/>
    <w:rsid w:val="00C3379C"/>
    <w:rsid w:val="00C346CA"/>
    <w:rsid w:val="00C4430A"/>
    <w:rsid w:val="00C46253"/>
    <w:rsid w:val="00C47162"/>
    <w:rsid w:val="00C47F63"/>
    <w:rsid w:val="00C50ADA"/>
    <w:rsid w:val="00C52854"/>
    <w:rsid w:val="00C53721"/>
    <w:rsid w:val="00C5629E"/>
    <w:rsid w:val="00C61245"/>
    <w:rsid w:val="00C633BB"/>
    <w:rsid w:val="00C65152"/>
    <w:rsid w:val="00C67537"/>
    <w:rsid w:val="00C67ABF"/>
    <w:rsid w:val="00C724E6"/>
    <w:rsid w:val="00C73B93"/>
    <w:rsid w:val="00C74EF9"/>
    <w:rsid w:val="00C76C5F"/>
    <w:rsid w:val="00C76F54"/>
    <w:rsid w:val="00C817E0"/>
    <w:rsid w:val="00C82E93"/>
    <w:rsid w:val="00C855F0"/>
    <w:rsid w:val="00C86B4E"/>
    <w:rsid w:val="00C914A6"/>
    <w:rsid w:val="00C92A8E"/>
    <w:rsid w:val="00C93AF9"/>
    <w:rsid w:val="00C97346"/>
    <w:rsid w:val="00CA2C1F"/>
    <w:rsid w:val="00CA40B4"/>
    <w:rsid w:val="00CB5F43"/>
    <w:rsid w:val="00CC57CB"/>
    <w:rsid w:val="00CD60BF"/>
    <w:rsid w:val="00CE083D"/>
    <w:rsid w:val="00CE2198"/>
    <w:rsid w:val="00CE4B7E"/>
    <w:rsid w:val="00CF0567"/>
    <w:rsid w:val="00CF318A"/>
    <w:rsid w:val="00CF682B"/>
    <w:rsid w:val="00D01D4E"/>
    <w:rsid w:val="00D042EA"/>
    <w:rsid w:val="00D04F51"/>
    <w:rsid w:val="00D075BB"/>
    <w:rsid w:val="00D076EF"/>
    <w:rsid w:val="00D15710"/>
    <w:rsid w:val="00D3075F"/>
    <w:rsid w:val="00D3317A"/>
    <w:rsid w:val="00D364A3"/>
    <w:rsid w:val="00D37CA9"/>
    <w:rsid w:val="00D40EE6"/>
    <w:rsid w:val="00D41FA5"/>
    <w:rsid w:val="00D42CD7"/>
    <w:rsid w:val="00D43AE5"/>
    <w:rsid w:val="00D440EB"/>
    <w:rsid w:val="00D454E5"/>
    <w:rsid w:val="00D52CD7"/>
    <w:rsid w:val="00D532A8"/>
    <w:rsid w:val="00D556AE"/>
    <w:rsid w:val="00D573BD"/>
    <w:rsid w:val="00D61490"/>
    <w:rsid w:val="00D6445F"/>
    <w:rsid w:val="00D64766"/>
    <w:rsid w:val="00D67788"/>
    <w:rsid w:val="00D72961"/>
    <w:rsid w:val="00D81359"/>
    <w:rsid w:val="00D816F0"/>
    <w:rsid w:val="00D81987"/>
    <w:rsid w:val="00D82421"/>
    <w:rsid w:val="00D86788"/>
    <w:rsid w:val="00D8788B"/>
    <w:rsid w:val="00D9020D"/>
    <w:rsid w:val="00D90E0A"/>
    <w:rsid w:val="00D94620"/>
    <w:rsid w:val="00D95522"/>
    <w:rsid w:val="00D97AF5"/>
    <w:rsid w:val="00DA0880"/>
    <w:rsid w:val="00DA0C9F"/>
    <w:rsid w:val="00DA2B8F"/>
    <w:rsid w:val="00DA70D2"/>
    <w:rsid w:val="00DB2596"/>
    <w:rsid w:val="00DB271F"/>
    <w:rsid w:val="00DB5EB0"/>
    <w:rsid w:val="00DC4525"/>
    <w:rsid w:val="00DC4FB5"/>
    <w:rsid w:val="00DC6E07"/>
    <w:rsid w:val="00DC75FD"/>
    <w:rsid w:val="00DD0033"/>
    <w:rsid w:val="00DD0BD7"/>
    <w:rsid w:val="00DD4EF3"/>
    <w:rsid w:val="00DE06B1"/>
    <w:rsid w:val="00DE11B2"/>
    <w:rsid w:val="00DE31CA"/>
    <w:rsid w:val="00DE3201"/>
    <w:rsid w:val="00DE35F6"/>
    <w:rsid w:val="00DE3DEB"/>
    <w:rsid w:val="00DE4E13"/>
    <w:rsid w:val="00DE58AB"/>
    <w:rsid w:val="00DE6247"/>
    <w:rsid w:val="00DF1DEC"/>
    <w:rsid w:val="00DF24FA"/>
    <w:rsid w:val="00DF671A"/>
    <w:rsid w:val="00DF7C9A"/>
    <w:rsid w:val="00DF7D48"/>
    <w:rsid w:val="00E032AB"/>
    <w:rsid w:val="00E04B35"/>
    <w:rsid w:val="00E054AE"/>
    <w:rsid w:val="00E10287"/>
    <w:rsid w:val="00E102E1"/>
    <w:rsid w:val="00E11C65"/>
    <w:rsid w:val="00E11D24"/>
    <w:rsid w:val="00E12C4F"/>
    <w:rsid w:val="00E13AE9"/>
    <w:rsid w:val="00E17B6D"/>
    <w:rsid w:val="00E214CE"/>
    <w:rsid w:val="00E21BBC"/>
    <w:rsid w:val="00E2269C"/>
    <w:rsid w:val="00E32B41"/>
    <w:rsid w:val="00E35BA5"/>
    <w:rsid w:val="00E464C1"/>
    <w:rsid w:val="00E53924"/>
    <w:rsid w:val="00E54C99"/>
    <w:rsid w:val="00E609CB"/>
    <w:rsid w:val="00E6388C"/>
    <w:rsid w:val="00E72FA9"/>
    <w:rsid w:val="00E7346D"/>
    <w:rsid w:val="00E73EFC"/>
    <w:rsid w:val="00E73F79"/>
    <w:rsid w:val="00E74111"/>
    <w:rsid w:val="00E80D40"/>
    <w:rsid w:val="00E815B5"/>
    <w:rsid w:val="00E833B1"/>
    <w:rsid w:val="00E91688"/>
    <w:rsid w:val="00E92404"/>
    <w:rsid w:val="00E93945"/>
    <w:rsid w:val="00E95872"/>
    <w:rsid w:val="00E96F29"/>
    <w:rsid w:val="00EA170C"/>
    <w:rsid w:val="00EB2AE8"/>
    <w:rsid w:val="00EB2CA4"/>
    <w:rsid w:val="00EC593D"/>
    <w:rsid w:val="00EC5EC2"/>
    <w:rsid w:val="00EC6445"/>
    <w:rsid w:val="00EC64A6"/>
    <w:rsid w:val="00ED4020"/>
    <w:rsid w:val="00ED4AF6"/>
    <w:rsid w:val="00ED6299"/>
    <w:rsid w:val="00EE15E3"/>
    <w:rsid w:val="00EE2995"/>
    <w:rsid w:val="00EE7629"/>
    <w:rsid w:val="00EF2018"/>
    <w:rsid w:val="00EF2BFA"/>
    <w:rsid w:val="00EF4976"/>
    <w:rsid w:val="00EF6FA0"/>
    <w:rsid w:val="00F0063C"/>
    <w:rsid w:val="00F01698"/>
    <w:rsid w:val="00F05A7A"/>
    <w:rsid w:val="00F05EC0"/>
    <w:rsid w:val="00F1577F"/>
    <w:rsid w:val="00F160EF"/>
    <w:rsid w:val="00F21168"/>
    <w:rsid w:val="00F21DCA"/>
    <w:rsid w:val="00F23A6B"/>
    <w:rsid w:val="00F24A04"/>
    <w:rsid w:val="00F24CC1"/>
    <w:rsid w:val="00F258FE"/>
    <w:rsid w:val="00F27CC1"/>
    <w:rsid w:val="00F35702"/>
    <w:rsid w:val="00F36942"/>
    <w:rsid w:val="00F4077B"/>
    <w:rsid w:val="00F41563"/>
    <w:rsid w:val="00F447BA"/>
    <w:rsid w:val="00F50134"/>
    <w:rsid w:val="00F516CA"/>
    <w:rsid w:val="00F53D29"/>
    <w:rsid w:val="00F54340"/>
    <w:rsid w:val="00F5484A"/>
    <w:rsid w:val="00F54CCC"/>
    <w:rsid w:val="00F576C0"/>
    <w:rsid w:val="00F57C16"/>
    <w:rsid w:val="00F57C25"/>
    <w:rsid w:val="00F62550"/>
    <w:rsid w:val="00F648A4"/>
    <w:rsid w:val="00F73AB7"/>
    <w:rsid w:val="00F74564"/>
    <w:rsid w:val="00F75EAD"/>
    <w:rsid w:val="00F8211E"/>
    <w:rsid w:val="00F84AA6"/>
    <w:rsid w:val="00F85F9E"/>
    <w:rsid w:val="00F8624B"/>
    <w:rsid w:val="00F8685E"/>
    <w:rsid w:val="00F91C5E"/>
    <w:rsid w:val="00F939D3"/>
    <w:rsid w:val="00F952D7"/>
    <w:rsid w:val="00F9604F"/>
    <w:rsid w:val="00F96E96"/>
    <w:rsid w:val="00FA0613"/>
    <w:rsid w:val="00FA0E47"/>
    <w:rsid w:val="00FA113A"/>
    <w:rsid w:val="00FA33CB"/>
    <w:rsid w:val="00FA7EE6"/>
    <w:rsid w:val="00FB01F4"/>
    <w:rsid w:val="00FB0C00"/>
    <w:rsid w:val="00FB12C7"/>
    <w:rsid w:val="00FB3E2B"/>
    <w:rsid w:val="00FD136E"/>
    <w:rsid w:val="00FD22D8"/>
    <w:rsid w:val="00FD2E68"/>
    <w:rsid w:val="00FD6F6F"/>
    <w:rsid w:val="00FE57E9"/>
    <w:rsid w:val="00FE71BC"/>
    <w:rsid w:val="00FF4C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45C413"/>
  <w15:docId w15:val="{794B4248-BA57-40C2-8BE8-C5A9BC8123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728B5"/>
  </w:style>
  <w:style w:type="paragraph" w:styleId="Heading1">
    <w:name w:val="heading 1"/>
    <w:basedOn w:val="Normal"/>
    <w:next w:val="Normal"/>
    <w:link w:val="Heading1Char"/>
    <w:uiPriority w:val="9"/>
    <w:qFormat/>
    <w:rsid w:val="00C633B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F318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A6C4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91FD4"/>
    <w:pPr>
      <w:ind w:left="720"/>
      <w:contextualSpacing/>
    </w:pPr>
  </w:style>
  <w:style w:type="paragraph" w:styleId="FootnoteText">
    <w:name w:val="footnote text"/>
    <w:basedOn w:val="Normal"/>
    <w:link w:val="FootnoteTextChar"/>
    <w:uiPriority w:val="99"/>
    <w:unhideWhenUsed/>
    <w:rsid w:val="002A463E"/>
    <w:pPr>
      <w:spacing w:after="0" w:line="240" w:lineRule="auto"/>
    </w:pPr>
    <w:rPr>
      <w:sz w:val="20"/>
      <w:szCs w:val="20"/>
    </w:rPr>
  </w:style>
  <w:style w:type="character" w:customStyle="1" w:styleId="FootnoteTextChar">
    <w:name w:val="Footnote Text Char"/>
    <w:basedOn w:val="DefaultParagraphFont"/>
    <w:link w:val="FootnoteText"/>
    <w:uiPriority w:val="99"/>
    <w:rsid w:val="002A463E"/>
    <w:rPr>
      <w:sz w:val="20"/>
      <w:szCs w:val="20"/>
    </w:rPr>
  </w:style>
  <w:style w:type="character" w:styleId="FootnoteReference">
    <w:name w:val="footnote reference"/>
    <w:basedOn w:val="DefaultParagraphFont"/>
    <w:uiPriority w:val="99"/>
    <w:semiHidden/>
    <w:unhideWhenUsed/>
    <w:rsid w:val="002A463E"/>
    <w:rPr>
      <w:vertAlign w:val="superscript"/>
    </w:rPr>
  </w:style>
  <w:style w:type="character" w:customStyle="1" w:styleId="Heading1Char">
    <w:name w:val="Heading 1 Char"/>
    <w:basedOn w:val="DefaultParagraphFont"/>
    <w:link w:val="Heading1"/>
    <w:uiPriority w:val="9"/>
    <w:rsid w:val="00C633B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633BB"/>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3E0484"/>
    <w:pPr>
      <w:outlineLvl w:val="9"/>
    </w:pPr>
  </w:style>
  <w:style w:type="paragraph" w:styleId="TOC1">
    <w:name w:val="toc 1"/>
    <w:basedOn w:val="Normal"/>
    <w:next w:val="Normal"/>
    <w:autoRedefine/>
    <w:uiPriority w:val="39"/>
    <w:unhideWhenUsed/>
    <w:rsid w:val="003E0484"/>
    <w:pPr>
      <w:spacing w:after="100"/>
    </w:pPr>
  </w:style>
  <w:style w:type="paragraph" w:styleId="TOC2">
    <w:name w:val="toc 2"/>
    <w:basedOn w:val="Normal"/>
    <w:next w:val="Normal"/>
    <w:autoRedefine/>
    <w:uiPriority w:val="39"/>
    <w:unhideWhenUsed/>
    <w:rsid w:val="003E0484"/>
    <w:pPr>
      <w:spacing w:after="100"/>
      <w:ind w:left="220"/>
    </w:pPr>
  </w:style>
  <w:style w:type="character" w:styleId="Hyperlink">
    <w:name w:val="Hyperlink"/>
    <w:basedOn w:val="DefaultParagraphFont"/>
    <w:uiPriority w:val="99"/>
    <w:unhideWhenUsed/>
    <w:rsid w:val="003E0484"/>
    <w:rPr>
      <w:color w:val="0563C1" w:themeColor="hyperlink"/>
      <w:u w:val="single"/>
    </w:rPr>
  </w:style>
  <w:style w:type="character" w:customStyle="1" w:styleId="Heading3Char">
    <w:name w:val="Heading 3 Char"/>
    <w:basedOn w:val="DefaultParagraphFont"/>
    <w:link w:val="Heading3"/>
    <w:uiPriority w:val="9"/>
    <w:rsid w:val="003A6C43"/>
    <w:rPr>
      <w:rFonts w:asciiTheme="majorHAnsi" w:eastAsiaTheme="majorEastAsia" w:hAnsiTheme="majorHAnsi" w:cstheme="majorBidi"/>
      <w:color w:val="1F4D78" w:themeColor="accent1" w:themeShade="7F"/>
      <w:sz w:val="24"/>
      <w:szCs w:val="24"/>
    </w:rPr>
  </w:style>
  <w:style w:type="paragraph" w:customStyle="1" w:styleId="DecimalAligned">
    <w:name w:val="Decimal Aligned"/>
    <w:basedOn w:val="Normal"/>
    <w:uiPriority w:val="40"/>
    <w:qFormat/>
    <w:rsid w:val="00E35BA5"/>
    <w:pPr>
      <w:tabs>
        <w:tab w:val="decimal" w:pos="360"/>
      </w:tabs>
      <w:spacing w:after="200" w:line="276" w:lineRule="auto"/>
    </w:pPr>
    <w:rPr>
      <w:rFonts w:eastAsiaTheme="minorEastAsia" w:cs="Times New Roman"/>
    </w:rPr>
  </w:style>
  <w:style w:type="character" w:styleId="SubtleEmphasis">
    <w:name w:val="Subtle Emphasis"/>
    <w:basedOn w:val="DefaultParagraphFont"/>
    <w:uiPriority w:val="19"/>
    <w:qFormat/>
    <w:rsid w:val="00E35BA5"/>
    <w:rPr>
      <w:i/>
      <w:iCs/>
    </w:rPr>
  </w:style>
  <w:style w:type="table" w:styleId="LightShading-Accent1">
    <w:name w:val="Light Shading Accent 1"/>
    <w:basedOn w:val="TableNormal"/>
    <w:uiPriority w:val="60"/>
    <w:rsid w:val="00E35BA5"/>
    <w:pPr>
      <w:spacing w:after="0" w:line="240" w:lineRule="auto"/>
    </w:pPr>
    <w:rPr>
      <w:rFonts w:eastAsiaTheme="minorEastAsia"/>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UnresolvedMention">
    <w:name w:val="Unresolved Mention"/>
    <w:basedOn w:val="DefaultParagraphFont"/>
    <w:uiPriority w:val="99"/>
    <w:semiHidden/>
    <w:unhideWhenUsed/>
    <w:rsid w:val="00D3075F"/>
    <w:rPr>
      <w:color w:val="605E5C"/>
      <w:shd w:val="clear" w:color="auto" w:fill="E1DFDD"/>
    </w:rPr>
  </w:style>
  <w:style w:type="paragraph" w:styleId="NormalWeb">
    <w:name w:val="Normal (Web)"/>
    <w:basedOn w:val="Normal"/>
    <w:uiPriority w:val="99"/>
    <w:semiHidden/>
    <w:unhideWhenUsed/>
    <w:rsid w:val="00C65152"/>
    <w:pPr>
      <w:spacing w:before="100" w:beforeAutospacing="1" w:after="100" w:afterAutospacing="1" w:line="240" w:lineRule="auto"/>
    </w:pPr>
    <w:rPr>
      <w:rFonts w:ascii="Times New Roman" w:eastAsia="Times New Roman" w:hAnsi="Times New Roman" w:cs="Times New Roman"/>
      <w:sz w:val="24"/>
      <w:szCs w:val="24"/>
    </w:rPr>
  </w:style>
  <w:style w:type="table" w:styleId="ListTable6Colorful">
    <w:name w:val="List Table 6 Colorful"/>
    <w:basedOn w:val="TableNormal"/>
    <w:uiPriority w:val="51"/>
    <w:rsid w:val="00654AA6"/>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654A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4AA6"/>
  </w:style>
  <w:style w:type="paragraph" w:styleId="Footer">
    <w:name w:val="footer"/>
    <w:basedOn w:val="Normal"/>
    <w:link w:val="FooterChar"/>
    <w:uiPriority w:val="99"/>
    <w:unhideWhenUsed/>
    <w:rsid w:val="00654A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4AA6"/>
  </w:style>
  <w:style w:type="table" w:styleId="TableGrid">
    <w:name w:val="Table Grid"/>
    <w:basedOn w:val="TableNormal"/>
    <w:uiPriority w:val="39"/>
    <w:rsid w:val="00A828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06837">
      <w:bodyDiv w:val="1"/>
      <w:marLeft w:val="0"/>
      <w:marRight w:val="0"/>
      <w:marTop w:val="0"/>
      <w:marBottom w:val="0"/>
      <w:divBdr>
        <w:top w:val="none" w:sz="0" w:space="0" w:color="auto"/>
        <w:left w:val="none" w:sz="0" w:space="0" w:color="auto"/>
        <w:bottom w:val="none" w:sz="0" w:space="0" w:color="auto"/>
        <w:right w:val="none" w:sz="0" w:space="0" w:color="auto"/>
      </w:divBdr>
    </w:div>
    <w:div w:id="277835340">
      <w:bodyDiv w:val="1"/>
      <w:marLeft w:val="0"/>
      <w:marRight w:val="0"/>
      <w:marTop w:val="0"/>
      <w:marBottom w:val="0"/>
      <w:divBdr>
        <w:top w:val="none" w:sz="0" w:space="0" w:color="auto"/>
        <w:left w:val="none" w:sz="0" w:space="0" w:color="auto"/>
        <w:bottom w:val="none" w:sz="0" w:space="0" w:color="auto"/>
        <w:right w:val="none" w:sz="0" w:space="0" w:color="auto"/>
      </w:divBdr>
    </w:div>
    <w:div w:id="370417961">
      <w:bodyDiv w:val="1"/>
      <w:marLeft w:val="0"/>
      <w:marRight w:val="0"/>
      <w:marTop w:val="0"/>
      <w:marBottom w:val="0"/>
      <w:divBdr>
        <w:top w:val="none" w:sz="0" w:space="0" w:color="auto"/>
        <w:left w:val="none" w:sz="0" w:space="0" w:color="auto"/>
        <w:bottom w:val="none" w:sz="0" w:space="0" w:color="auto"/>
        <w:right w:val="none" w:sz="0" w:space="0" w:color="auto"/>
      </w:divBdr>
    </w:div>
    <w:div w:id="518738385">
      <w:bodyDiv w:val="1"/>
      <w:marLeft w:val="0"/>
      <w:marRight w:val="0"/>
      <w:marTop w:val="0"/>
      <w:marBottom w:val="0"/>
      <w:divBdr>
        <w:top w:val="none" w:sz="0" w:space="0" w:color="auto"/>
        <w:left w:val="none" w:sz="0" w:space="0" w:color="auto"/>
        <w:bottom w:val="none" w:sz="0" w:space="0" w:color="auto"/>
        <w:right w:val="none" w:sz="0" w:space="0" w:color="auto"/>
      </w:divBdr>
    </w:div>
    <w:div w:id="1128202440">
      <w:bodyDiv w:val="1"/>
      <w:marLeft w:val="0"/>
      <w:marRight w:val="0"/>
      <w:marTop w:val="0"/>
      <w:marBottom w:val="0"/>
      <w:divBdr>
        <w:top w:val="none" w:sz="0" w:space="0" w:color="auto"/>
        <w:left w:val="none" w:sz="0" w:space="0" w:color="auto"/>
        <w:bottom w:val="none" w:sz="0" w:space="0" w:color="auto"/>
        <w:right w:val="none" w:sz="0" w:space="0" w:color="auto"/>
      </w:divBdr>
    </w:div>
    <w:div w:id="1407262452">
      <w:bodyDiv w:val="1"/>
      <w:marLeft w:val="0"/>
      <w:marRight w:val="0"/>
      <w:marTop w:val="0"/>
      <w:marBottom w:val="0"/>
      <w:divBdr>
        <w:top w:val="none" w:sz="0" w:space="0" w:color="auto"/>
        <w:left w:val="none" w:sz="0" w:space="0" w:color="auto"/>
        <w:bottom w:val="none" w:sz="0" w:space="0" w:color="auto"/>
        <w:right w:val="none" w:sz="0" w:space="0" w:color="auto"/>
      </w:divBdr>
    </w:div>
    <w:div w:id="16716407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github.com/google/cld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C2F35C-D3E9-4CC3-8588-506E00D476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50</TotalTime>
  <Pages>38</Pages>
  <Words>82121</Words>
  <Characters>468091</Characters>
  <Application>Microsoft Office Word</Application>
  <DocSecurity>0</DocSecurity>
  <Lines>3900</Lines>
  <Paragraphs>10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GONIS</dc:creator>
  <cp:keywords/>
  <dc:description/>
  <cp:lastModifiedBy>My Pc</cp:lastModifiedBy>
  <cp:revision>22</cp:revision>
  <dcterms:created xsi:type="dcterms:W3CDTF">2023-10-26T15:19:00Z</dcterms:created>
  <dcterms:modified xsi:type="dcterms:W3CDTF">2023-12-15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XJEikzd"/&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